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BBEA63" w14:textId="33166B1B" w:rsidR="004F7379" w:rsidRDefault="004F7379" w:rsidP="00926B4F">
      <w:pPr>
        <w:pStyle w:val="Title"/>
        <w:spacing w:after="60" w:line="480" w:lineRule="auto"/>
        <w:rPr>
          <w:lang w:val="en-IE"/>
        </w:rPr>
      </w:pPr>
      <w:r>
        <w:rPr>
          <w:lang w:val="en-IE"/>
        </w:rPr>
        <w:t>Supplementary information</w:t>
      </w:r>
    </w:p>
    <w:p w14:paraId="4B6CE18E" w14:textId="2D9DCA9F" w:rsidR="00703212" w:rsidRDefault="006B0A86" w:rsidP="006D70B3">
      <w:pPr>
        <w:pStyle w:val="Heading1"/>
        <w:spacing w:before="400" w:after="120" w:line="480" w:lineRule="auto"/>
      </w:pPr>
      <w:r>
        <w:t>Countries included in the modelling</w:t>
      </w:r>
    </w:p>
    <w:p w14:paraId="049422CA" w14:textId="1C839114" w:rsidR="006B0A86" w:rsidRPr="006B0A86" w:rsidRDefault="009B3F18" w:rsidP="00A7551A">
      <w:pPr>
        <w:spacing w:line="480" w:lineRule="auto"/>
        <w:jc w:val="both"/>
      </w:pPr>
      <w:r>
        <w:t>The</w:t>
      </w:r>
      <w:r w:rsidR="00A7551A">
        <w:t xml:space="preserve"> 110 </w:t>
      </w:r>
      <w:r w:rsidR="000C40B9">
        <w:t>low and middle-income countries</w:t>
      </w:r>
      <w:r w:rsidR="00C16D6C">
        <w:t xml:space="preserve"> modelled</w:t>
      </w:r>
      <w:r w:rsidR="000C40B9">
        <w:t xml:space="preserve"> </w:t>
      </w:r>
      <w:r w:rsidR="00A7551A">
        <w:t>(Fig. S1) together represent all six WHO regions and include all current GAVI-eligible countries. All low-income and lower-middle income countries are included in the modelling (</w:t>
      </w:r>
      <w:hyperlink r:id="rId7" w:history="1">
        <w:r w:rsidR="00A7551A" w:rsidRPr="00502962">
          <w:rPr>
            <w:rStyle w:val="Hyperlink"/>
          </w:rPr>
          <w:t>https://datahelpdesk.worldbank.org/knowledgebase/articles/906519-world-bank-country-and-lending-groups</w:t>
        </w:r>
      </w:hyperlink>
      <w:r w:rsidR="00A7551A">
        <w:t xml:space="preserve">, accessed in December 2020), and the 110 modelled countries together contain 92% of global HBsAg prevalent cases (Table S2; </w:t>
      </w:r>
      <w:hyperlink r:id="rId8" w:anchor="hbv-country-profiles" w:history="1">
        <w:r w:rsidR="00A7551A" w:rsidRPr="00502962">
          <w:rPr>
            <w:rStyle w:val="Hyperlink"/>
          </w:rPr>
          <w:t>http://whohbsagdashboard.com/#hbv-country-profiles</w:t>
        </w:r>
      </w:hyperlink>
      <w:r w:rsidR="00A7551A">
        <w:t xml:space="preserve">, accessed in January 2021). </w:t>
      </w:r>
      <w:r w:rsidR="00A7551A" w:rsidRPr="00C2544B">
        <w:t xml:space="preserve">Within all six WHO regions, the modelled countries together contain a higher HBsAg prevalence than do the excluded countries. However, EURO and PAHO each contain several </w:t>
      </w:r>
      <w:r w:rsidR="00BD06C3">
        <w:t>high-income countries (HICs)</w:t>
      </w:r>
      <w:r w:rsidR="00A7551A" w:rsidRPr="00C2544B">
        <w:t xml:space="preserve">. Even though these HICs tend to have low HBsAg prevalences, their combined population sizes within each region results in the HICs containing over 50% of HBsAg prevalent cases in EURO and PAHO, making model outputs for these two WHO regions less complete than for AFRO, EMRO, SEARO and WPRO. </w:t>
      </w:r>
    </w:p>
    <w:p w14:paraId="2189DD93" w14:textId="7B43A57E" w:rsidR="0054500D" w:rsidRDefault="009205B9" w:rsidP="006D70B3">
      <w:pPr>
        <w:pStyle w:val="Heading1"/>
        <w:spacing w:before="400" w:after="120" w:line="480" w:lineRule="auto"/>
      </w:pPr>
      <w:r>
        <w:t>The HBV model</w:t>
      </w:r>
    </w:p>
    <w:p w14:paraId="22076B4C" w14:textId="7FD96AE9" w:rsidR="009205B9" w:rsidRPr="004C0BBF" w:rsidRDefault="0005239C" w:rsidP="004C0BBF">
      <w:pPr>
        <w:spacing w:after="200" w:line="480" w:lineRule="auto"/>
        <w:jc w:val="both"/>
        <w:rPr>
          <w:strike/>
        </w:rPr>
      </w:pPr>
      <w:r w:rsidRPr="0005239C">
        <w:t>The model</w:t>
      </w:r>
      <w:r w:rsidR="00AF1E58">
        <w:fldChar w:fldCharType="begin">
          <w:fldData xml:space="preserve">PEVuZE5vdGU+PENpdGU+PEF1dGhvcj5OYXlhZ2FtPC9BdXRob3I+PFllYXI+MjAxNjwvWWVhcj48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</w:fldData>
        </w:fldChar>
      </w:r>
      <w:r w:rsidR="00AF1E58">
        <w:instrText xml:space="preserve"> ADDIN EN.CITE </w:instrText>
      </w:r>
      <w:r w:rsidR="00AF1E58">
        <w:fldChar w:fldCharType="begin">
          <w:fldData xml:space="preserve">PEVuZE5vdGU+PENpdGU+PEF1dGhvcj5OYXlhZ2FtPC9BdXRob3I+PFllYXI+MjAxNjwvWWVhcj48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</w:fldData>
        </w:fldChar>
      </w:r>
      <w:r w:rsidR="00AF1E58">
        <w:instrText xml:space="preserve"> ADDIN EN.CITE.DATA </w:instrText>
      </w:r>
      <w:r w:rsidR="00AF1E58">
        <w:fldChar w:fldCharType="end"/>
      </w:r>
      <w:r w:rsidR="00AF1E58">
        <w:fldChar w:fldCharType="separate"/>
      </w:r>
      <w:r w:rsidR="00AF1E58" w:rsidRPr="00AF1E58">
        <w:rPr>
          <w:noProof/>
          <w:vertAlign w:val="superscript"/>
        </w:rPr>
        <w:t>1,2</w:t>
      </w:r>
      <w:r w:rsidR="00AF1E58">
        <w:fldChar w:fldCharType="end"/>
      </w:r>
      <w:r w:rsidRPr="0005239C">
        <w:t xml:space="preserve"> is partitioned into acute states and chronic states, with the acute part containing the Severe Acute and Non-severe acute states, and the chronic part containing the states Immune Tolerant, Immune Reactive, Asymptomatic Carrier, HBeAg negative Chronic HBV, Compensated Cirrhosis, Decompensated </w:t>
      </w:r>
      <w:r w:rsidRPr="0005239C">
        <w:lastRenderedPageBreak/>
        <w:t xml:space="preserve">Cirrhosis and Liver Cancer. Individuals in the Immune Tolerant and the Immune Reactive states are HBsAg+ HBeAg+ and are considered to be 15 times more infectious for horizontal transmission than the individuals in the other disease states, who are HBsAg+ HBeAg-. The Immune Reactive, HBeAg negative Chronic HBV, Compensated Cirrhosis and Decompensated Cirrhosis states constitute the population of HBV-infected individuals considered eligible for antiviral treatment. HBV-related deaths can occur from the </w:t>
      </w:r>
      <w:r w:rsidRPr="0005239C">
        <w:rPr>
          <w:rFonts w:eastAsia="Times New Roman" w:cstheme="minorHAnsi"/>
        </w:rPr>
        <w:t xml:space="preserve">Severe Acute, </w:t>
      </w:r>
      <w:r w:rsidRPr="0005239C">
        <w:t xml:space="preserve">Compensated Cirrhosis, Decompensated Cirrhosis and Liver Cancer states. </w:t>
      </w:r>
    </w:p>
    <w:p w14:paraId="2E733A82" w14:textId="4AC27831" w:rsidR="00860B5D" w:rsidRDefault="00860B5D" w:rsidP="006D70B3">
      <w:pPr>
        <w:pStyle w:val="Heading1"/>
        <w:spacing w:before="400" w:after="120" w:line="480" w:lineRule="auto"/>
      </w:pPr>
      <w:r>
        <w:t>Modelling treatment</w:t>
      </w:r>
    </w:p>
    <w:p w14:paraId="44018AA1" w14:textId="6F88F952" w:rsidR="07A96C2B" w:rsidRDefault="00314397" w:rsidP="07A96C2B">
      <w:pPr>
        <w:spacing w:after="200" w:line="480" w:lineRule="auto"/>
        <w:jc w:val="both"/>
      </w:pPr>
      <w:r w:rsidRPr="00314397">
        <w:t>Numbers of individuals on antiviral treatment in the countries in 2016 were obtained from the Polaris Observatory</w:t>
      </w:r>
      <w:r w:rsidR="00DB47BB">
        <w:fldChar w:fldCharType="begin">
          <w:fldData xml:space="preserve">PEVuZE5vdGU+PENpdGU+PEF1dGhvcj5SYXphdmktU2hlYXJlcjwvQXV0aG9yPjxZZWFyPjIwMTg8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</w:fldData>
        </w:fldChar>
      </w:r>
      <w:r w:rsidR="00AF1E58">
        <w:instrText xml:space="preserve"> ADDIN EN.CITE </w:instrText>
      </w:r>
      <w:r w:rsidR="00AF1E58">
        <w:fldChar w:fldCharType="begin">
          <w:fldData xml:space="preserve">PEVuZE5vdGU+PENpdGU+PEF1dGhvcj5SYXphdmktU2hlYXJlcjwvQXV0aG9yPjxZZWFyPjIwMTg8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</w:fldData>
        </w:fldChar>
      </w:r>
      <w:r w:rsidR="00AF1E58">
        <w:instrText xml:space="preserve"> ADDIN EN.CITE.DATA </w:instrText>
      </w:r>
      <w:r w:rsidR="00AF1E58">
        <w:fldChar w:fldCharType="end"/>
      </w:r>
      <w:r w:rsidR="00DB47BB">
        <w:fldChar w:fldCharType="separate"/>
      </w:r>
      <w:r w:rsidR="00AF1E58" w:rsidRPr="00AF1E58">
        <w:rPr>
          <w:noProof/>
          <w:vertAlign w:val="superscript"/>
        </w:rPr>
        <w:t>3</w:t>
      </w:r>
      <w:r w:rsidR="00DB47BB">
        <w:fldChar w:fldCharType="end"/>
      </w:r>
      <w:r w:rsidRPr="00314397">
        <w:t>, with countries not listed in this source assumed not to have introduced antiviral treatment by 2016. Treatment was initiated in the simulations in the year 2016 in each country</w:t>
      </w:r>
      <w:r w:rsidR="00373DFF">
        <w:t>,</w:t>
      </w:r>
      <w:r w:rsidRPr="00314397">
        <w:t xml:space="preserve"> and </w:t>
      </w:r>
      <w:r w:rsidR="006E5863">
        <w:t>the rate of</w:t>
      </w:r>
      <w:r w:rsidR="00305AAC">
        <w:t xml:space="preserve"> treatment-eligible individuals moved </w:t>
      </w:r>
      <w:r w:rsidR="006E5863">
        <w:t>to treatment</w:t>
      </w:r>
      <w:r w:rsidR="00305AAC">
        <w:t xml:space="preserve"> was</w:t>
      </w:r>
      <w:r w:rsidRPr="00314397">
        <w:t xml:space="preserve"> maintained at a constant rate until 2100, the last year of the simulations in each country. Treatment levels varied within a country across the 200 particles, ranging from a level that achieves the same treatment coverage amongst treatment-eligible individuals in the years 2016 and 2030 to a level that achieves 40% treatment coverage amongst treatment-eligible individuals in the year 2030. HBsAg positive individuals were considered eligible for antiviral treatment if they are in the Immune Reactive, HBeAg negative chronic HBV, </w:t>
      </w:r>
      <w:r w:rsidR="00CB7FA1">
        <w:t>C</w:t>
      </w:r>
      <w:r w:rsidRPr="00314397">
        <w:t xml:space="preserve">ompensated </w:t>
      </w:r>
      <w:r w:rsidR="00CB7FA1">
        <w:t>C</w:t>
      </w:r>
      <w:r w:rsidRPr="00314397">
        <w:t xml:space="preserve">irrhosis or </w:t>
      </w:r>
      <w:r w:rsidR="00CB7FA1">
        <w:t>D</w:t>
      </w:r>
      <w:r w:rsidRPr="00314397">
        <w:t xml:space="preserve">ecompensated </w:t>
      </w:r>
      <w:r w:rsidR="00CB7FA1">
        <w:t>C</w:t>
      </w:r>
      <w:r w:rsidRPr="00314397">
        <w:t>irrhosis disease states of HBV. The upper level of 40% treatment coverage amongst treatment-eligible individuals in 2030 was considered a reasonable upper limit, since most countries currently have very low levels of treatment</w:t>
      </w:r>
      <w:r w:rsidR="00481785">
        <w:fldChar w:fldCharType="begin"/>
      </w:r>
      <w:r w:rsidR="00AF1E58">
        <w:instrText xml:space="preserve"> ADDIN EN.CITE &lt;EndNote&gt;&lt;Cite&gt;&lt;Year&gt;2017&lt;/Year&gt;&lt;IDText&gt;Global hepatitis report 2017&lt;/IDText&gt;&lt;DisplayText&gt;&lt;style face="superscript"&gt;4&lt;/style&gt;&lt;/DisplayText&gt;&lt;record&gt;&lt;dates&gt;&lt;pub-dates&gt;&lt;date&gt;2017&lt;/date&gt;&lt;/pub-dates&gt;&lt;year&gt;2017&lt;/year&gt;&lt;/dates&gt;&lt;keywords&gt;&lt;keyword&gt;Hepatitis&lt;/keyword&gt;&lt;keyword&gt;Disease Eradication&lt;/keyword&gt;&lt;keyword&gt;Epidemiology&lt;/keyword&gt;&lt;keyword&gt;Technical Report&lt;/keyword&gt;&lt;keyword&gt;diagnosis&lt;/keyword&gt;&lt;keyword&gt;therapy&lt;/keyword&gt;&lt;keyword&gt;prevention &amp;amp; control&lt;/keyword&gt;&lt;/keywords&gt;&lt;urls&gt;&lt;related-urls&gt;&lt;url&gt;https://apps.who.int/iris/handle/10665/255016&lt;/url&gt;&lt;/related-urls&gt;&lt;/urls&gt;&lt;isbn&gt;9789241565455&lt;/isbn&gt;&lt;titles&gt;&lt;title&gt;Global hepatitis report 2017&lt;/title&gt;&lt;/titles&gt;&lt;section&gt;83 p.&lt;/section&gt;&lt;custom7&gt;https://creativecommons.org/licenses/by-nc-sa/3.0/igo&lt;/custom7&gt;&lt;language&gt;en&lt;/language&gt;&lt;added-date format="utc"&gt;1608605351&lt;/added-date&gt;&lt;pub-location&gt;Geneva&lt;/pub-location&gt;&lt;ref-type name="Book"&gt;6&lt;/ref-type&gt;&lt;modified-date&gt;World Health Organization&lt;/modified-date&gt;&lt;remote-database-provider&gt;http://apps.who.int/iris/&lt;/remote-database-provider&gt;&lt;rec-number&gt;116&lt;/rec-number&gt;&lt;publisher&gt;World Health Organization&lt;/publisher&gt;&lt;last-updated-date format="utc"&gt;1608605476&lt;/last-updated-date&gt;&lt;custom6&gt;CC BY-NC-SA 3.0 IGO&lt;/custom6&gt;&lt;remote-database-name&gt;WHO IRIS&lt;/remote-database-name&gt;&lt;/record&gt;&lt;/Cite&gt;&lt;/EndNote&gt;</w:instrText>
      </w:r>
      <w:r w:rsidR="00481785">
        <w:fldChar w:fldCharType="separate"/>
      </w:r>
      <w:r w:rsidR="00AF1E58" w:rsidRPr="00AF1E58">
        <w:rPr>
          <w:noProof/>
          <w:vertAlign w:val="superscript"/>
        </w:rPr>
        <w:t>4</w:t>
      </w:r>
      <w:r w:rsidR="00481785">
        <w:fldChar w:fldCharType="end"/>
      </w:r>
      <w:r w:rsidRPr="00314397">
        <w:t xml:space="preserve"> and are therefore unlikely to reach the WHO goal of 80% coverage amongst treatment-eligible individuals by 2030</w:t>
      </w:r>
      <w:r w:rsidR="00576D30">
        <w:fldChar w:fldCharType="begin"/>
      </w:r>
      <w:r w:rsidR="00AF1E58">
        <w:instrText xml:space="preserve"> ADDIN EN.CITE &lt;EndNote&gt;&lt;Cite&gt;&lt;Year&gt;2016&lt;/Year&gt;&lt;IDText&gt;Combating hepatitis B and C to reach elimination by 2030&lt;/IDText&gt;&lt;DisplayText&gt;&lt;style face="superscript"&gt;5&lt;/style&gt;&lt;/DisplayText&gt;&lt;record&gt;&lt;contributors&gt;&lt;tertiary-authors&gt;&lt;author&gt;WHO Press&lt;/author&gt;&lt;/tertiary-authors&gt;&lt;/contributors&gt;&lt;dates&gt;&lt;pub-dates&gt;&lt;date&gt;May 2016&lt;/date&gt;&lt;/pub-dates&gt;&lt;year&gt;2016&lt;/year&gt;&lt;/dates&gt;&lt;urls&gt;&lt;related-urls&gt;&lt;url&gt;https://www.who.int/hepatitis/publications/hep-elimination-by-2030-brief/en/&lt;/url&gt;&lt;/related-urls&gt;&lt;/urls&gt;&lt;titles&gt;&lt;title&gt;Combating hepatitis B and C to reach elimination by 2030&lt;/title&gt;&lt;secondary-title&gt;Advocacy Brief&lt;/secondary-title&gt;&lt;/titles&gt;&lt;access-date&gt;25 July 2016&lt;/access-date&gt;&lt;added-date format="utc"&gt;1567711302&lt;/added-date&gt;&lt;pub-location&gt;Geneva, Switzerland&lt;/pub-location&gt;&lt;ref-type name="Report"&gt;27&lt;/ref-type&gt;&lt;rec-number&gt;6&lt;/rec-number&gt;&lt;publisher&gt;World Health Organization&lt;/publisher&gt;&lt;last-updated-date format="utc"&gt;1569095569&lt;/last-updated-date&gt;&lt;/record&gt;&lt;/Cite&gt;&lt;/EndNote&gt;</w:instrText>
      </w:r>
      <w:r w:rsidR="00576D30">
        <w:fldChar w:fldCharType="separate"/>
      </w:r>
      <w:r w:rsidR="00AF1E58" w:rsidRPr="00AF1E58">
        <w:rPr>
          <w:noProof/>
          <w:vertAlign w:val="superscript"/>
        </w:rPr>
        <w:t>5</w:t>
      </w:r>
      <w:r w:rsidR="00576D30">
        <w:fldChar w:fldCharType="end"/>
      </w:r>
      <w:r w:rsidRPr="00314397">
        <w:t>. The results of these analyses are mostly shown in the main text of th</w:t>
      </w:r>
      <w:r w:rsidR="006A3D16">
        <w:t>e</w:t>
      </w:r>
      <w:r w:rsidRPr="00314397">
        <w:t xml:space="preserve"> manuscript, whereas the results of sensitivity analyses involving higher levels of treatment are provided in Tables S</w:t>
      </w:r>
      <w:r w:rsidR="00760C10">
        <w:t>3</w:t>
      </w:r>
      <w:r w:rsidRPr="00314397">
        <w:t xml:space="preserve"> to S</w:t>
      </w:r>
      <w:r w:rsidR="00760C10">
        <w:t>6</w:t>
      </w:r>
      <w:r w:rsidRPr="00314397">
        <w:t xml:space="preserve"> in the supplementary materials</w:t>
      </w:r>
      <w:r w:rsidR="00860B5D">
        <w:t>.</w:t>
      </w:r>
    </w:p>
    <w:p w14:paraId="7BD4D594" w14:textId="6532415F" w:rsidR="3C2CAD7F" w:rsidRDefault="3C2CAD7F" w:rsidP="07A96C2B">
      <w:pPr>
        <w:pStyle w:val="Heading1"/>
        <w:spacing w:before="400" w:after="120" w:line="480" w:lineRule="auto"/>
      </w:pPr>
      <w:r>
        <w:lastRenderedPageBreak/>
        <w:t>Additional Figures and Tables</w:t>
      </w:r>
    </w:p>
    <w:p w14:paraId="67FA8D4B" w14:textId="22BA2D80" w:rsidR="774B2150" w:rsidRDefault="7ACEB526" w:rsidP="07A96C2B">
      <w:pPr>
        <w:rPr>
          <w:rFonts w:ascii="Calibri" w:eastAsia="Calibri" w:hAnsi="Calibri" w:cs="Calibri"/>
          <w:color w:val="000000" w:themeColor="text1"/>
          <w:lang w:val="en-IE"/>
        </w:rPr>
      </w:pPr>
      <w:r>
        <w:rPr>
          <w:noProof/>
        </w:rPr>
        <w:drawing>
          <wp:inline distT="0" distB="0" distL="0" distR="0" wp14:anchorId="36F2B317" wp14:editId="41D67823">
            <wp:extent cx="8860536" cy="4187010"/>
            <wp:effectExtent l="0" t="0" r="0" b="0"/>
            <wp:docPr id="1246927532" name="Picture 12469275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4692753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0536" cy="4187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774B2150" w:rsidRPr="07A96C2B">
        <w:rPr>
          <w:rFonts w:ascii="Calibri" w:eastAsia="Calibri" w:hAnsi="Calibri" w:cs="Calibri"/>
          <w:color w:val="000000" w:themeColor="text1"/>
          <w:lang w:val="en-IE"/>
        </w:rPr>
        <w:t>Fig</w:t>
      </w:r>
      <w:r w:rsidR="5F077B3C" w:rsidRPr="07A96C2B">
        <w:rPr>
          <w:rFonts w:ascii="Calibri" w:eastAsia="Calibri" w:hAnsi="Calibri" w:cs="Calibri"/>
          <w:color w:val="000000" w:themeColor="text1"/>
          <w:lang w:val="en-IE"/>
        </w:rPr>
        <w:t>.</w:t>
      </w:r>
      <w:r w:rsidR="774B2150" w:rsidRPr="07A96C2B">
        <w:rPr>
          <w:rFonts w:ascii="Calibri" w:eastAsia="Calibri" w:hAnsi="Calibri" w:cs="Calibri"/>
          <w:color w:val="000000" w:themeColor="text1"/>
          <w:lang w:val="en-IE"/>
        </w:rPr>
        <w:t xml:space="preserve"> </w:t>
      </w:r>
      <w:r w:rsidR="6C0F6B44" w:rsidRPr="07A96C2B">
        <w:rPr>
          <w:rFonts w:ascii="Calibri" w:eastAsia="Calibri" w:hAnsi="Calibri" w:cs="Calibri"/>
          <w:color w:val="000000" w:themeColor="text1"/>
          <w:lang w:val="en-IE"/>
        </w:rPr>
        <w:t>S</w:t>
      </w:r>
      <w:r w:rsidR="774B2150" w:rsidRPr="07A96C2B">
        <w:rPr>
          <w:rFonts w:ascii="Calibri" w:eastAsia="Calibri" w:hAnsi="Calibri" w:cs="Calibri"/>
          <w:color w:val="000000" w:themeColor="text1"/>
          <w:lang w:val="en-IE"/>
        </w:rPr>
        <w:t>1: Map of the 110</w:t>
      </w:r>
      <w:r w:rsidR="52429B13" w:rsidRPr="07A96C2B">
        <w:rPr>
          <w:rFonts w:ascii="Calibri" w:eastAsia="Calibri" w:hAnsi="Calibri" w:cs="Calibri"/>
          <w:color w:val="000000" w:themeColor="text1"/>
          <w:lang w:val="en-IE"/>
        </w:rPr>
        <w:t xml:space="preserve"> low to middle income</w:t>
      </w:r>
      <w:r w:rsidR="774B2150" w:rsidRPr="07A96C2B">
        <w:rPr>
          <w:rFonts w:ascii="Calibri" w:eastAsia="Calibri" w:hAnsi="Calibri" w:cs="Calibri"/>
          <w:color w:val="000000" w:themeColor="text1"/>
          <w:lang w:val="en-IE"/>
        </w:rPr>
        <w:t xml:space="preserve"> countries included in the study</w:t>
      </w:r>
      <w:r w:rsidR="7445D2AD" w:rsidRPr="07A96C2B">
        <w:rPr>
          <w:rFonts w:ascii="Calibri" w:eastAsia="Calibri" w:hAnsi="Calibri" w:cs="Calibri"/>
          <w:color w:val="000000" w:themeColor="text1"/>
          <w:lang w:val="en-IE"/>
        </w:rPr>
        <w:t xml:space="preserve"> and their assignment to each of the six WHO regions</w:t>
      </w:r>
      <w:r w:rsidR="00BA4B4E">
        <w:rPr>
          <w:rFonts w:ascii="Calibri" w:eastAsia="Calibri" w:hAnsi="Calibri" w:cs="Calibri"/>
          <w:color w:val="000000" w:themeColor="text1"/>
          <w:lang w:val="en-IE"/>
        </w:rPr>
        <w:fldChar w:fldCharType="begin"/>
      </w:r>
      <w:r w:rsidR="00AF1E58">
        <w:rPr>
          <w:rFonts w:ascii="Calibri" w:eastAsia="Calibri" w:hAnsi="Calibri" w:cs="Calibri"/>
          <w:color w:val="000000" w:themeColor="text1"/>
          <w:lang w:val="en-IE"/>
        </w:rPr>
        <w:instrText xml:space="preserve"> ADDIN EN.CITE &lt;EndNote&gt;&lt;Cite&gt;&lt;Year&gt;2011&lt;/Year&gt;&lt;IDText&gt;World Health Statistics 2011&lt;/IDText&gt;&lt;DisplayText&gt;&lt;style face="superscript"&gt;6&lt;/style&gt;&lt;/DisplayText&gt;&lt;record&gt;&lt;research-notes&gt;EN_WHS2011_Full&lt;/research-notes&gt;&lt;contributors&gt;&lt;tertiary-authors&gt;&lt;author&gt;World Health Organization&lt;/author&gt;&lt;/tertiary-authors&gt;&lt;/contributors&gt;&lt;titles&gt;&lt;title&gt;World Health Statistics 2011&lt;/title&gt;&lt;/titles&gt;&lt;added-date format="utc"&gt;1615416870&lt;/added-date&gt;&lt;pub-location&gt;Geneva, Switzerland&lt;/pub-location&gt;&lt;ref-type name="Report"&gt;27&lt;/ref-type&gt;&lt;dates&gt;&lt;year&gt;2011&lt;/year&gt;&lt;/dates&gt;&lt;rec-number&gt;233&lt;/rec-number&gt;&lt;publisher&gt;World Health Organization&lt;/publisher&gt;&lt;last-updated-date format="utc"&gt;1615417027&lt;/last-updated-date&gt;&lt;/record&gt;&lt;/Cite&gt;&lt;/EndNote&gt;</w:instrText>
      </w:r>
      <w:r w:rsidR="00BA4B4E">
        <w:rPr>
          <w:rFonts w:ascii="Calibri" w:eastAsia="Calibri" w:hAnsi="Calibri" w:cs="Calibri"/>
          <w:color w:val="000000" w:themeColor="text1"/>
          <w:lang w:val="en-IE"/>
        </w:rPr>
        <w:fldChar w:fldCharType="separate"/>
      </w:r>
      <w:r w:rsidR="00AF1E58" w:rsidRPr="00AF1E58">
        <w:rPr>
          <w:rFonts w:ascii="Calibri" w:eastAsia="Calibri" w:hAnsi="Calibri" w:cs="Calibri"/>
          <w:noProof/>
          <w:color w:val="000000" w:themeColor="text1"/>
          <w:vertAlign w:val="superscript"/>
          <w:lang w:val="en-IE"/>
        </w:rPr>
        <w:t>6</w:t>
      </w:r>
      <w:r w:rsidR="00BA4B4E">
        <w:rPr>
          <w:rFonts w:ascii="Calibri" w:eastAsia="Calibri" w:hAnsi="Calibri" w:cs="Calibri"/>
          <w:color w:val="000000" w:themeColor="text1"/>
          <w:lang w:val="en-IE"/>
        </w:rPr>
        <w:fldChar w:fldCharType="end"/>
      </w:r>
      <w:r w:rsidR="7445D2AD" w:rsidRPr="07A96C2B">
        <w:rPr>
          <w:rFonts w:ascii="Calibri" w:eastAsia="Calibri" w:hAnsi="Calibri" w:cs="Calibri"/>
          <w:color w:val="000000" w:themeColor="text1"/>
          <w:lang w:val="en-IE"/>
        </w:rPr>
        <w:t xml:space="preserve">. </w:t>
      </w:r>
    </w:p>
    <w:p w14:paraId="01563B97" w14:textId="741DA64A" w:rsidR="0080912C" w:rsidRDefault="0080912C" w:rsidP="0080912C"/>
    <w:p w14:paraId="5ABEB5CF" w14:textId="5D605557" w:rsidR="00326774" w:rsidRDefault="00326774" w:rsidP="0080912C">
      <w:pPr>
        <w:rPr>
          <w:lang w:val="en-IE"/>
        </w:rPr>
      </w:pPr>
    </w:p>
    <w:p w14:paraId="54815B9C" w14:textId="1A3CCEE1" w:rsidR="008A1D33" w:rsidRDefault="008A1D33" w:rsidP="0080912C">
      <w:pPr>
        <w:rPr>
          <w:lang w:val="en-IE"/>
        </w:rPr>
      </w:pPr>
      <w:r>
        <w:rPr>
          <w:noProof/>
        </w:rPr>
        <w:lastRenderedPageBreak/>
        <w:drawing>
          <wp:inline distT="0" distB="0" distL="0" distR="0" wp14:anchorId="29D958BF" wp14:editId="218A194A">
            <wp:extent cx="8863330" cy="3797935"/>
            <wp:effectExtent l="0" t="0" r="0" b="0"/>
            <wp:docPr id="3" name="Picture 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3797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D0587" w14:textId="41614FD3" w:rsidR="0184B9BA" w:rsidRDefault="0184B9BA" w:rsidP="0080912C">
      <w:r w:rsidRPr="07A96C2B">
        <w:rPr>
          <w:lang w:val="en-IE"/>
        </w:rPr>
        <w:t>Fig</w:t>
      </w:r>
      <w:r w:rsidR="01365F11" w:rsidRPr="07A96C2B">
        <w:rPr>
          <w:lang w:val="en-IE"/>
        </w:rPr>
        <w:t>.</w:t>
      </w:r>
      <w:r w:rsidRPr="07A96C2B">
        <w:rPr>
          <w:lang w:val="en-IE"/>
        </w:rPr>
        <w:t xml:space="preserve"> </w:t>
      </w:r>
      <w:r w:rsidR="19E384A6" w:rsidRPr="07A96C2B">
        <w:rPr>
          <w:lang w:val="en-IE"/>
        </w:rPr>
        <w:t>S</w:t>
      </w:r>
      <w:r w:rsidR="76D01DA0" w:rsidRPr="07A96C2B">
        <w:rPr>
          <w:lang w:val="en-IE"/>
        </w:rPr>
        <w:t>2</w:t>
      </w:r>
      <w:r w:rsidR="6D4764DA" w:rsidRPr="07A96C2B">
        <w:rPr>
          <w:lang w:val="en-IE"/>
        </w:rPr>
        <w:t>:</w:t>
      </w:r>
      <w:r w:rsidRPr="07A96C2B">
        <w:rPr>
          <w:rStyle w:val="normaltextrun"/>
          <w:color w:val="000000" w:themeColor="text1"/>
        </w:rPr>
        <w:t xml:space="preserve"> </w:t>
      </w:r>
      <w:r w:rsidR="00611F44" w:rsidRPr="07A96C2B">
        <w:rPr>
          <w:rStyle w:val="normaltextrun"/>
          <w:color w:val="000000" w:themeColor="text1"/>
        </w:rPr>
        <w:t>(a)</w:t>
      </w:r>
      <w:r w:rsidR="3ADF4414" w:rsidRPr="07A96C2B">
        <w:rPr>
          <w:rStyle w:val="normaltextrun"/>
          <w:color w:val="000000" w:themeColor="text1"/>
        </w:rPr>
        <w:t xml:space="preserve"> Overall</w:t>
      </w:r>
      <w:r w:rsidR="00611F44" w:rsidRPr="07A96C2B">
        <w:rPr>
          <w:rStyle w:val="normaltextrun"/>
          <w:color w:val="000000" w:themeColor="text1"/>
        </w:rPr>
        <w:t xml:space="preserve"> </w:t>
      </w:r>
      <w:r w:rsidR="00BB581A">
        <w:rPr>
          <w:rStyle w:val="normaltextrun"/>
          <w:color w:val="000000" w:themeColor="text1"/>
        </w:rPr>
        <w:t>i</w:t>
      </w:r>
      <w:r w:rsidRPr="07A96C2B">
        <w:rPr>
          <w:rStyle w:val="normaltextrun"/>
          <w:color w:val="000000" w:themeColor="text1"/>
        </w:rPr>
        <w:t xml:space="preserve">nfant </w:t>
      </w:r>
      <w:r w:rsidR="5903D0F6" w:rsidRPr="07A96C2B">
        <w:rPr>
          <w:rStyle w:val="normaltextrun"/>
          <w:color w:val="000000" w:themeColor="text1"/>
        </w:rPr>
        <w:t>HBV</w:t>
      </w:r>
      <w:r w:rsidRPr="07A96C2B">
        <w:rPr>
          <w:rStyle w:val="normaltextrun"/>
          <w:color w:val="000000" w:themeColor="text1"/>
        </w:rPr>
        <w:t xml:space="preserve"> vaccine </w:t>
      </w:r>
      <w:r w:rsidR="0DE8BC07" w:rsidRPr="07A96C2B">
        <w:rPr>
          <w:rStyle w:val="normaltextrun"/>
          <w:color w:val="000000" w:themeColor="text1"/>
        </w:rPr>
        <w:t>coverage</w:t>
      </w:r>
      <w:r w:rsidRPr="07A96C2B">
        <w:rPr>
          <w:rStyle w:val="normaltextrun"/>
          <w:color w:val="000000" w:themeColor="text1"/>
        </w:rPr>
        <w:t xml:space="preserve"> and </w:t>
      </w:r>
      <w:r w:rsidR="00611F44" w:rsidRPr="07A96C2B">
        <w:rPr>
          <w:rStyle w:val="normaltextrun"/>
          <w:color w:val="000000" w:themeColor="text1"/>
        </w:rPr>
        <w:t xml:space="preserve">(b) </w:t>
      </w:r>
      <w:r w:rsidR="6754CC83" w:rsidRPr="07A96C2B">
        <w:rPr>
          <w:rStyle w:val="normaltextrun"/>
          <w:color w:val="000000" w:themeColor="text1"/>
        </w:rPr>
        <w:t xml:space="preserve">Overall </w:t>
      </w:r>
      <w:r w:rsidR="004C7450" w:rsidRPr="07A96C2B">
        <w:rPr>
          <w:rStyle w:val="normaltextrun"/>
          <w:color w:val="000000" w:themeColor="text1"/>
        </w:rPr>
        <w:t>TBD</w:t>
      </w:r>
      <w:r w:rsidRPr="07A96C2B">
        <w:rPr>
          <w:rStyle w:val="normaltextrun"/>
          <w:color w:val="000000" w:themeColor="text1"/>
        </w:rPr>
        <w:t xml:space="preserve"> vaccination coverage </w:t>
      </w:r>
      <w:r w:rsidR="2E61FDDA" w:rsidRPr="07A96C2B">
        <w:rPr>
          <w:rStyle w:val="normaltextrun"/>
          <w:color w:val="000000" w:themeColor="text1"/>
        </w:rPr>
        <w:t>in</w:t>
      </w:r>
      <w:r w:rsidRPr="07A96C2B">
        <w:rPr>
          <w:rStyle w:val="normaltextrun"/>
          <w:color w:val="000000" w:themeColor="text1"/>
        </w:rPr>
        <w:t xml:space="preserve"> the status quo scenario</w:t>
      </w:r>
      <w:r w:rsidR="71676691" w:rsidRPr="07A96C2B">
        <w:rPr>
          <w:rStyle w:val="normaltextrun"/>
          <w:color w:val="000000" w:themeColor="text1"/>
        </w:rPr>
        <w:t xml:space="preserve"> (scenario 1)</w:t>
      </w:r>
      <w:r w:rsidRPr="07A96C2B">
        <w:rPr>
          <w:rStyle w:val="normaltextrun"/>
          <w:color w:val="000000" w:themeColor="text1"/>
        </w:rPr>
        <w:t xml:space="preserve"> </w:t>
      </w:r>
      <w:r w:rsidR="6C4833D3" w:rsidRPr="07A96C2B">
        <w:rPr>
          <w:rStyle w:val="normaltextrun"/>
          <w:color w:val="000000" w:themeColor="text1"/>
        </w:rPr>
        <w:t>with</w:t>
      </w:r>
      <w:r w:rsidRPr="07A96C2B">
        <w:rPr>
          <w:rStyle w:val="normaltextrun"/>
          <w:color w:val="000000" w:themeColor="text1"/>
        </w:rPr>
        <w:t>in</w:t>
      </w:r>
      <w:r w:rsidR="49D7ECFE" w:rsidRPr="07A96C2B">
        <w:rPr>
          <w:rStyle w:val="normaltextrun"/>
          <w:color w:val="000000" w:themeColor="text1"/>
        </w:rPr>
        <w:t xml:space="preserve"> the populations of</w:t>
      </w:r>
      <w:r w:rsidRPr="07A96C2B">
        <w:rPr>
          <w:rStyle w:val="normaltextrun"/>
          <w:color w:val="000000" w:themeColor="text1"/>
        </w:rPr>
        <w:t xml:space="preserve"> </w:t>
      </w:r>
      <w:r w:rsidR="76E6C252" w:rsidRPr="07A96C2B">
        <w:rPr>
          <w:rStyle w:val="normaltextrun"/>
          <w:color w:val="000000" w:themeColor="text1"/>
        </w:rPr>
        <w:t xml:space="preserve">each of </w:t>
      </w:r>
      <w:r w:rsidRPr="07A96C2B">
        <w:rPr>
          <w:rStyle w:val="normaltextrun"/>
          <w:color w:val="000000" w:themeColor="text1"/>
        </w:rPr>
        <w:t>the WHO regions.</w:t>
      </w:r>
      <w:r w:rsidR="00A8096F" w:rsidRPr="07A96C2B">
        <w:rPr>
          <w:rStyle w:val="normaltextrun"/>
          <w:color w:val="000000" w:themeColor="text1"/>
        </w:rPr>
        <w:t xml:space="preserve"> </w:t>
      </w:r>
      <w:r w:rsidR="004A6A16">
        <w:t xml:space="preserve">HBV: hepatitis B; </w:t>
      </w:r>
      <w:r w:rsidR="005C3560">
        <w:t xml:space="preserve">TBD: timely birth dose; </w:t>
      </w:r>
      <w:r w:rsidR="00A8096F">
        <w:t>WHO: World Health Organization.</w:t>
      </w:r>
    </w:p>
    <w:p w14:paraId="4689E2DE" w14:textId="16F06B6E" w:rsidR="00D2519A" w:rsidRDefault="00D2519A" w:rsidP="0080912C"/>
    <w:p w14:paraId="20560945" w14:textId="7C1C54EA" w:rsidR="00181ADC" w:rsidRDefault="00181ADC" w:rsidP="0080912C"/>
    <w:p w14:paraId="363EE829" w14:textId="5EDA4EE8" w:rsidR="00BC3B64" w:rsidRDefault="00BC3B64" w:rsidP="0080912C"/>
    <w:p w14:paraId="1B12BA40" w14:textId="5E33DC86" w:rsidR="78716EE7" w:rsidRDefault="78716EE7" w:rsidP="78716EE7">
      <w:pPr>
        <w:rPr>
          <w:rStyle w:val="normaltextrun"/>
          <w:color w:val="000000" w:themeColor="text1"/>
        </w:rPr>
      </w:pPr>
    </w:p>
    <w:p w14:paraId="1EED8024" w14:textId="78D764A9" w:rsidR="008464A0" w:rsidRDefault="008464A0" w:rsidP="00C80790">
      <w:pPr>
        <w:rPr>
          <w:rStyle w:val="normaltextrun"/>
          <w:color w:val="000000" w:themeColor="text1"/>
        </w:rPr>
      </w:pPr>
    </w:p>
    <w:p w14:paraId="71FE11E6" w14:textId="47A7A8FB" w:rsidR="009F1978" w:rsidRDefault="009F1978" w:rsidP="00C80790">
      <w:pPr>
        <w:rPr>
          <w:rStyle w:val="normaltextrun"/>
          <w:color w:val="000000" w:themeColor="text1"/>
        </w:rPr>
      </w:pPr>
      <w:r>
        <w:rPr>
          <w:noProof/>
        </w:rPr>
        <w:lastRenderedPageBreak/>
        <w:drawing>
          <wp:inline distT="0" distB="0" distL="0" distR="0" wp14:anchorId="060A870B" wp14:editId="156BBE64">
            <wp:extent cx="8863330" cy="4018914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40189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F5048D" w14:textId="4067649F" w:rsidR="0024220E" w:rsidRDefault="3871567C" w:rsidP="00C80790">
      <w:r w:rsidRPr="0080912C">
        <w:rPr>
          <w:rStyle w:val="normaltextrun"/>
          <w:color w:val="000000" w:themeColor="text1"/>
        </w:rPr>
        <w:t>Fig</w:t>
      </w:r>
      <w:r w:rsidR="70E9C562" w:rsidRPr="0080912C">
        <w:rPr>
          <w:rStyle w:val="normaltextrun"/>
          <w:color w:val="000000" w:themeColor="text1"/>
        </w:rPr>
        <w:t>.</w:t>
      </w:r>
      <w:r w:rsidRPr="0080912C">
        <w:rPr>
          <w:rStyle w:val="normaltextrun"/>
          <w:color w:val="000000" w:themeColor="text1"/>
        </w:rPr>
        <w:t xml:space="preserve"> S</w:t>
      </w:r>
      <w:r w:rsidR="003B28E9">
        <w:rPr>
          <w:rStyle w:val="normaltextrun"/>
          <w:color w:val="000000" w:themeColor="text1"/>
        </w:rPr>
        <w:t>3</w:t>
      </w:r>
      <w:r w:rsidR="23B044A1" w:rsidRPr="0080912C">
        <w:rPr>
          <w:rStyle w:val="normaltextrun"/>
          <w:color w:val="000000" w:themeColor="text1"/>
        </w:rPr>
        <w:t>:</w:t>
      </w:r>
      <w:r w:rsidRPr="0080912C">
        <w:rPr>
          <w:rStyle w:val="normaltextrun"/>
          <w:color w:val="000000" w:themeColor="text1"/>
        </w:rPr>
        <w:t xml:space="preserve"> </w:t>
      </w:r>
      <w:r w:rsidR="00C80790" w:rsidRPr="0D600456">
        <w:rPr>
          <w:lang w:val="en-IE"/>
        </w:rPr>
        <w:t xml:space="preserve"> </w:t>
      </w:r>
      <w:r w:rsidR="004B5829" w:rsidRPr="0080912C">
        <w:rPr>
          <w:rFonts w:ascii="Calibri" w:eastAsia="Calibri" w:hAnsi="Calibri" w:cs="Calibri"/>
          <w:lang w:val="en-IE"/>
        </w:rPr>
        <w:t xml:space="preserve">Percentage reduction of mean HBV-related deaths averted in the 2020 to 2030 birth cohorts in each country if </w:t>
      </w:r>
      <w:r w:rsidR="0067599F">
        <w:rPr>
          <w:rFonts w:ascii="Calibri" w:eastAsia="Calibri" w:hAnsi="Calibri" w:cs="Calibri"/>
          <w:lang w:val="en-IE"/>
        </w:rPr>
        <w:t>TBD</w:t>
      </w:r>
      <w:r w:rsidR="004B5829" w:rsidRPr="0080912C">
        <w:rPr>
          <w:rFonts w:ascii="Calibri" w:eastAsia="Calibri" w:hAnsi="Calibri" w:cs="Calibri"/>
          <w:lang w:val="en-IE"/>
        </w:rPr>
        <w:t xml:space="preserve"> coverage is scaled up to </w:t>
      </w:r>
      <w:r w:rsidR="00A01C37">
        <w:rPr>
          <w:rFonts w:ascii="Calibri" w:eastAsia="Calibri" w:hAnsi="Calibri" w:cs="Calibri"/>
          <w:lang w:val="en-IE"/>
        </w:rPr>
        <w:t>≥</w:t>
      </w:r>
      <w:r w:rsidR="004B5829" w:rsidRPr="0080912C">
        <w:rPr>
          <w:rFonts w:ascii="Calibri" w:eastAsia="Calibri" w:hAnsi="Calibri" w:cs="Calibri"/>
          <w:lang w:val="en-IE"/>
        </w:rPr>
        <w:t>90% by 2030 (scenario 2) relative to the status quo scenario (scenario 1)</w:t>
      </w:r>
      <w:r w:rsidR="00C80790" w:rsidRPr="0D600456">
        <w:rPr>
          <w:lang w:val="en-IE"/>
        </w:rPr>
        <w:t>.</w:t>
      </w:r>
      <w:r w:rsidR="004A6A16">
        <w:rPr>
          <w:lang w:val="en-IE"/>
        </w:rPr>
        <w:t xml:space="preserve"> </w:t>
      </w:r>
      <w:r w:rsidR="004A6A16">
        <w:t>HBV: hepatitis B</w:t>
      </w:r>
      <w:r w:rsidR="0067599F">
        <w:t>;</w:t>
      </w:r>
      <w:r w:rsidR="0067599F" w:rsidRPr="0067599F">
        <w:t xml:space="preserve"> </w:t>
      </w:r>
      <w:r w:rsidR="0067599F">
        <w:t>TBD: timely birth dose</w:t>
      </w:r>
      <w:r w:rsidR="004A6A16">
        <w:t>.</w:t>
      </w:r>
    </w:p>
    <w:p w14:paraId="563B6B14" w14:textId="31AEB57B" w:rsidR="000D48AC" w:rsidRDefault="000D48AC" w:rsidP="00C80790">
      <w:r>
        <w:rPr>
          <w:noProof/>
        </w:rPr>
        <w:lastRenderedPageBreak/>
        <w:drawing>
          <wp:inline distT="0" distB="0" distL="0" distR="0" wp14:anchorId="16750913" wp14:editId="6762B39F">
            <wp:extent cx="5333559" cy="3998645"/>
            <wp:effectExtent l="0" t="0" r="635" b="1905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3559" cy="3998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0D5E8D" w14:textId="103EAC36" w:rsidR="005A2A49" w:rsidRDefault="005A2A49" w:rsidP="00C80790">
      <w:r>
        <w:t>Fig. S</w:t>
      </w:r>
      <w:r w:rsidR="00C66D8A">
        <w:t>4</w:t>
      </w:r>
      <w:r>
        <w:t xml:space="preserve">: </w:t>
      </w:r>
      <w:r w:rsidR="00DD5C26">
        <w:t>Y</w:t>
      </w:r>
      <w:r w:rsidR="008C0B43">
        <w:t xml:space="preserve">ear of elimination </w:t>
      </w:r>
      <w:r w:rsidR="00DD5C26">
        <w:t xml:space="preserve">(median and </w:t>
      </w:r>
      <w:r w:rsidR="008C0B43">
        <w:t>95% credibility intervals</w:t>
      </w:r>
      <w:r w:rsidR="00DD5C26">
        <w:t>)</w:t>
      </w:r>
      <w:r w:rsidR="008C0B43">
        <w:t xml:space="preserve"> for different </w:t>
      </w:r>
      <w:r w:rsidR="2B28B47A">
        <w:t xml:space="preserve">rates </w:t>
      </w:r>
      <w:r w:rsidR="008C0B43">
        <w:t xml:space="preserve">of annual scale-up of </w:t>
      </w:r>
      <w:r w:rsidR="00F55926">
        <w:t>T</w:t>
      </w:r>
      <w:r w:rsidR="008C0B43">
        <w:t xml:space="preserve">BD coverage </w:t>
      </w:r>
      <w:r w:rsidR="007B5E01">
        <w:t>in AFRO</w:t>
      </w:r>
      <w:r w:rsidR="00D47BB0">
        <w:t>,</w:t>
      </w:r>
      <w:r w:rsidR="007B5E01">
        <w:t xml:space="preserve"> </w:t>
      </w:r>
      <w:r w:rsidR="00D47BB0">
        <w:t>with</w:t>
      </w:r>
      <w:r w:rsidR="007B5E01">
        <w:t xml:space="preserve"> Nigeria</w:t>
      </w:r>
      <w:r w:rsidR="00D47BB0">
        <w:t xml:space="preserve"> included</w:t>
      </w:r>
      <w:r w:rsidR="007B5E01">
        <w:t xml:space="preserve"> (blue line) and Nigeria</w:t>
      </w:r>
      <w:r w:rsidR="00D47BB0">
        <w:t xml:space="preserve"> excluded</w:t>
      </w:r>
      <w:r w:rsidR="007B5E01">
        <w:t xml:space="preserve"> (</w:t>
      </w:r>
      <w:r w:rsidR="000D6E47">
        <w:t>light-blue</w:t>
      </w:r>
      <w:r w:rsidR="007B5E01">
        <w:t xml:space="preserve"> line)</w:t>
      </w:r>
      <w:r w:rsidR="008C0B43">
        <w:t xml:space="preserve">. </w:t>
      </w:r>
      <w:r w:rsidR="00567FC9" w:rsidRPr="00567FC9">
        <w:rPr>
          <w:lang w:val="en-IE"/>
        </w:rPr>
        <w:t>At annual increases in TBD coverage less than 3%, elimination did</w:t>
      </w:r>
      <w:r w:rsidR="00755FA7">
        <w:rPr>
          <w:lang w:val="en-IE"/>
        </w:rPr>
        <w:t xml:space="preserve"> not</w:t>
      </w:r>
      <w:r w:rsidR="00567FC9" w:rsidRPr="00567FC9">
        <w:rPr>
          <w:lang w:val="en-IE"/>
        </w:rPr>
        <w:t xml:space="preserve"> occur before 2100.</w:t>
      </w:r>
      <w:r w:rsidR="005A0B8E" w:rsidRPr="07A96C2B">
        <w:rPr>
          <w:lang w:val="en-IE"/>
        </w:rPr>
        <w:t xml:space="preserve"> </w:t>
      </w:r>
      <w:r w:rsidR="008C0B43">
        <w:t xml:space="preserve">The dotted line at the year 2030 </w:t>
      </w:r>
      <w:r w:rsidR="00F61DFE">
        <w:t>is</w:t>
      </w:r>
      <w:r w:rsidR="008C0B43">
        <w:t xml:space="preserve"> for reference purposes only.</w:t>
      </w:r>
      <w:r w:rsidR="006071E1">
        <w:t xml:space="preserve"> TBD: timely birth dose.</w:t>
      </w:r>
    </w:p>
    <w:p w14:paraId="2C664B10" w14:textId="319093F5" w:rsidR="00E128CC" w:rsidRDefault="00E128CC" w:rsidP="00C80790"/>
    <w:p w14:paraId="614E74E2" w14:textId="1B0B238F" w:rsidR="00E128CC" w:rsidRDefault="00E128CC" w:rsidP="00C80790"/>
    <w:p w14:paraId="0E332A6F" w14:textId="26276A7F" w:rsidR="00F602FF" w:rsidRDefault="00F602FF" w:rsidP="57C05B98"/>
    <w:p w14:paraId="1AD7084C" w14:textId="562230AF" w:rsidR="0078304C" w:rsidRDefault="0078304C" w:rsidP="57C05B98">
      <w:r>
        <w:rPr>
          <w:noProof/>
        </w:rPr>
        <w:lastRenderedPageBreak/>
        <w:drawing>
          <wp:inline distT="0" distB="0" distL="0" distR="0" wp14:anchorId="78B28895" wp14:editId="35B88871">
            <wp:extent cx="6462901" cy="4572000"/>
            <wp:effectExtent l="0" t="0" r="0" b="0"/>
            <wp:docPr id="2" name="Picture 2" descr="Graphical user interface, 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chart, box and whisker char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62901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448317" w14:textId="3530591A" w:rsidR="002F2AFA" w:rsidRDefault="00E128CC" w:rsidP="57C05B98">
      <w:r>
        <w:t>Fig. S</w:t>
      </w:r>
      <w:r w:rsidR="00F412F5">
        <w:t>5</w:t>
      </w:r>
      <w:r>
        <w:t xml:space="preserve">: </w:t>
      </w:r>
      <w:r w:rsidR="000040AC">
        <w:t>A</w:t>
      </w:r>
      <w:r w:rsidR="00615F50">
        <w:t>dditional HBV-related deaths</w:t>
      </w:r>
      <w:r w:rsidR="000040AC">
        <w:t xml:space="preserve"> (mean and 95% credibility intervals)</w:t>
      </w:r>
      <w:r w:rsidR="00615F50">
        <w:t xml:space="preserve"> in the</w:t>
      </w:r>
      <w:r w:rsidR="000F7F74">
        <w:t xml:space="preserve"> </w:t>
      </w:r>
      <w:r w:rsidR="001A0E02">
        <w:t>2015 to 2030</w:t>
      </w:r>
      <w:r w:rsidR="00615F50">
        <w:t xml:space="preserve"> birth cohorts due to a drop in the </w:t>
      </w:r>
      <w:r w:rsidR="00DC0FD3">
        <w:t>percentage</w:t>
      </w:r>
      <w:r w:rsidR="00615F50">
        <w:t xml:space="preserve"> of new</w:t>
      </w:r>
      <w:r w:rsidR="007E06FA">
        <w:t>-</w:t>
      </w:r>
      <w:r w:rsidR="00615F50">
        <w:t xml:space="preserve">borns receiving TBD </w:t>
      </w:r>
      <w:r w:rsidR="5F49F8B0">
        <w:t>in 2020</w:t>
      </w:r>
      <w:r w:rsidR="00615F50">
        <w:t xml:space="preserve"> (scenarios </w:t>
      </w:r>
      <w:r w:rsidR="00E43F30">
        <w:t>3</w:t>
      </w:r>
      <w:r w:rsidR="00615F50">
        <w:t xml:space="preserve">a to </w:t>
      </w:r>
      <w:r w:rsidR="00E43F30">
        <w:t>3</w:t>
      </w:r>
      <w:r w:rsidR="00615F50">
        <w:t>d) relative to the status quo scenario (scenario 1)</w:t>
      </w:r>
      <w:r w:rsidR="0056510D">
        <w:t>.</w:t>
      </w:r>
      <w:r w:rsidR="00B87382">
        <w:t xml:space="preserve"> </w:t>
      </w:r>
      <w:r w:rsidR="009429A2">
        <w:t xml:space="preserve">HBV: hepatitis B; </w:t>
      </w:r>
      <w:r w:rsidR="00B87382">
        <w:t>TBD: timely birth dose.</w:t>
      </w:r>
    </w:p>
    <w:p w14:paraId="75BF888E" w14:textId="17D69A5A" w:rsidR="0042049A" w:rsidRDefault="0042049A" w:rsidP="57C05B98"/>
    <w:p w14:paraId="07F0431C" w14:textId="5D303924" w:rsidR="003B4B28" w:rsidRDefault="003B4B28" w:rsidP="57C05B98"/>
    <w:p w14:paraId="0D628F57" w14:textId="3F89237A" w:rsidR="00154E5E" w:rsidRDefault="00154E5E" w:rsidP="57C05B98">
      <w:r>
        <w:rPr>
          <w:noProof/>
        </w:rPr>
        <w:lastRenderedPageBreak/>
        <w:drawing>
          <wp:inline distT="0" distB="0" distL="0" distR="0" wp14:anchorId="0B22E214" wp14:editId="5E256307">
            <wp:extent cx="6462901" cy="4572000"/>
            <wp:effectExtent l="0" t="0" r="0" b="0"/>
            <wp:docPr id="4" name="Picture 4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histogram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62901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95083D" w14:textId="20919DE1" w:rsidR="003D2C9E" w:rsidRDefault="003D2C9E" w:rsidP="57C05B98">
      <w:r>
        <w:t>Fig. S</w:t>
      </w:r>
      <w:r w:rsidR="00195104">
        <w:t>6</w:t>
      </w:r>
      <w:r>
        <w:t xml:space="preserve">: </w:t>
      </w:r>
      <w:r w:rsidR="00837B19">
        <w:t>A</w:t>
      </w:r>
      <w:r w:rsidR="00E0482E">
        <w:t>dditional HBV-related deaths</w:t>
      </w:r>
      <w:r w:rsidR="00DC0FD3">
        <w:t xml:space="preserve"> (mean and 95% credibility intervals)</w:t>
      </w:r>
      <w:r w:rsidR="00E0482E">
        <w:t xml:space="preserve"> </w:t>
      </w:r>
      <w:r w:rsidR="00C91290">
        <w:t>in the years</w:t>
      </w:r>
      <w:r w:rsidR="00C80B1F">
        <w:t xml:space="preserve"> 2020 to 2100</w:t>
      </w:r>
      <w:r w:rsidR="00E0482E">
        <w:t xml:space="preserve"> due to a drop in the </w:t>
      </w:r>
      <w:r w:rsidR="009308FB">
        <w:t>percentage</w:t>
      </w:r>
      <w:r w:rsidR="00E0482E">
        <w:t xml:space="preserve"> of new</w:t>
      </w:r>
      <w:r w:rsidR="007E06FA">
        <w:t>-</w:t>
      </w:r>
      <w:r w:rsidR="00E0482E">
        <w:t xml:space="preserve">borns receiving TBD </w:t>
      </w:r>
      <w:r w:rsidR="7F24A97F">
        <w:t xml:space="preserve">in 2020 </w:t>
      </w:r>
      <w:r w:rsidR="00E0482E">
        <w:t xml:space="preserve">(scenarios </w:t>
      </w:r>
      <w:r w:rsidR="009B69A1">
        <w:t>3</w:t>
      </w:r>
      <w:r w:rsidR="00E0482E">
        <w:t xml:space="preserve">a to </w:t>
      </w:r>
      <w:r w:rsidR="009B69A1">
        <w:t>3</w:t>
      </w:r>
      <w:r w:rsidR="00E0482E">
        <w:t>d) relative to the status quo scenario (scenario 1)</w:t>
      </w:r>
      <w:r w:rsidR="00837B19">
        <w:t>.</w:t>
      </w:r>
      <w:r w:rsidR="006071E1">
        <w:t xml:space="preserve"> </w:t>
      </w:r>
      <w:r w:rsidR="009429A2">
        <w:t xml:space="preserve">HBV: hepatitis B; </w:t>
      </w:r>
      <w:r w:rsidR="006071E1">
        <w:t>TBD: timely birth dose.</w:t>
      </w:r>
    </w:p>
    <w:p w14:paraId="069ADF95" w14:textId="554D313C" w:rsidR="00D14DE4" w:rsidRDefault="00D14DE4" w:rsidP="57C05B98"/>
    <w:p w14:paraId="49A2880D" w14:textId="5736616D" w:rsidR="00017B4F" w:rsidRDefault="00017B4F" w:rsidP="57C05B98"/>
    <w:p w14:paraId="7BECE94F" w14:textId="2EC7A141" w:rsidR="00CE4699" w:rsidRDefault="00CE4699" w:rsidP="57C05B98">
      <w:r>
        <w:rPr>
          <w:noProof/>
        </w:rPr>
        <w:lastRenderedPageBreak/>
        <w:drawing>
          <wp:inline distT="0" distB="0" distL="0" distR="0" wp14:anchorId="3B81FA4E" wp14:editId="4F122A14">
            <wp:extent cx="6462901" cy="4572000"/>
            <wp:effectExtent l="0" t="0" r="0" b="0"/>
            <wp:docPr id="7" name="Picture 7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histogram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62901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4C0B4" w14:textId="31B806E2" w:rsidR="002E7C66" w:rsidRDefault="002E7C66" w:rsidP="57C05B98">
      <w:pPr>
        <w:rPr>
          <w:lang w:val="en-IE"/>
        </w:rPr>
      </w:pPr>
      <w:r>
        <w:t>Fig. S</w:t>
      </w:r>
      <w:r w:rsidR="00595A46">
        <w:t>7</w:t>
      </w:r>
      <w:r>
        <w:t xml:space="preserve">: </w:t>
      </w:r>
      <w:r w:rsidR="009308FB">
        <w:t>A</w:t>
      </w:r>
      <w:r w:rsidR="00451889" w:rsidRPr="00451889">
        <w:t>dditional HBV-related deaths</w:t>
      </w:r>
      <w:r w:rsidR="009308FB">
        <w:t xml:space="preserve"> (mean and </w:t>
      </w:r>
      <w:r w:rsidR="009308FB" w:rsidRPr="00451889">
        <w:t>95% credibility intervals</w:t>
      </w:r>
      <w:r w:rsidR="009308FB">
        <w:t>)</w:t>
      </w:r>
      <w:r w:rsidR="00292FBA" w:rsidRPr="00E0482E">
        <w:t xml:space="preserve"> </w:t>
      </w:r>
      <w:r w:rsidR="00292FBA">
        <w:t>in the years 2020 to 2100</w:t>
      </w:r>
      <w:r w:rsidR="00451889" w:rsidRPr="00451889">
        <w:t xml:space="preserve"> due to delays in scaling up TBD coverage to </w:t>
      </w:r>
      <w:r w:rsidR="007760C9">
        <w:rPr>
          <w:rFonts w:cstheme="minorHAnsi"/>
        </w:rPr>
        <w:t>≥</w:t>
      </w:r>
      <w:r w:rsidR="00451889" w:rsidRPr="00451889">
        <w:t xml:space="preserve">90% (scenarios </w:t>
      </w:r>
      <w:r w:rsidR="00ED4A4F">
        <w:t>4</w:t>
      </w:r>
      <w:r w:rsidR="00451889" w:rsidRPr="00451889">
        <w:t xml:space="preserve">a to </w:t>
      </w:r>
      <w:r w:rsidR="00ED4A4F">
        <w:t>4</w:t>
      </w:r>
      <w:r w:rsidR="00451889" w:rsidRPr="00451889">
        <w:t xml:space="preserve">c) relative to scaling up TBD coverage to </w:t>
      </w:r>
      <w:r w:rsidR="00720B85">
        <w:rPr>
          <w:rFonts w:cstheme="minorHAnsi"/>
        </w:rPr>
        <w:t>≥</w:t>
      </w:r>
      <w:r w:rsidR="00451889" w:rsidRPr="00451889">
        <w:t xml:space="preserve">90% between 2019 and 2030 (scenario 2). </w:t>
      </w:r>
      <w:r w:rsidR="009930A9" w:rsidRPr="00451889">
        <w:t xml:space="preserve">HBV: hepatitis B; </w:t>
      </w:r>
      <w:r w:rsidR="00451889" w:rsidRPr="00451889">
        <w:t>TBD: timely birth dose.</w:t>
      </w:r>
    </w:p>
    <w:p w14:paraId="0A870FBD" w14:textId="5C447234" w:rsidR="002F595A" w:rsidRDefault="002F595A" w:rsidP="57C05B98">
      <w:pPr>
        <w:rPr>
          <w:lang w:val="en-IE"/>
        </w:rPr>
      </w:pPr>
    </w:p>
    <w:p w14:paraId="48DE2C67" w14:textId="77777777" w:rsidR="00B94719" w:rsidRDefault="00B94719" w:rsidP="57C05B98">
      <w:pPr>
        <w:rPr>
          <w:lang w:val="en-IE"/>
        </w:rPr>
      </w:pPr>
    </w:p>
    <w:p w14:paraId="1970EB8B" w14:textId="0A52189E" w:rsidR="57C05B98" w:rsidRDefault="00465ADD" w:rsidP="57C05B98">
      <w:pPr>
        <w:rPr>
          <w:lang w:val="en-IE"/>
        </w:rPr>
      </w:pPr>
      <w:r>
        <w:rPr>
          <w:lang w:val="en-IE"/>
        </w:rPr>
        <w:lastRenderedPageBreak/>
        <w:t xml:space="preserve">Table S1: </w:t>
      </w:r>
      <w:r w:rsidR="00E871BB">
        <w:rPr>
          <w:lang w:val="en-IE"/>
        </w:rPr>
        <w:t>Sources of HBsAg prevalence data used for model calibrations.</w:t>
      </w:r>
      <w:r w:rsidR="001D283F" w:rsidRPr="001D283F">
        <w:t xml:space="preserve"> </w:t>
      </w:r>
      <w:r w:rsidR="001D283F" w:rsidRPr="00DB50C0">
        <w:t>HBsAg</w:t>
      </w:r>
      <w:r w:rsidR="001D283F">
        <w:t xml:space="preserve">: </w:t>
      </w:r>
      <w:r w:rsidR="001D283F" w:rsidRPr="00DB50C0">
        <w:t>hepatitis B surface antigen</w:t>
      </w:r>
      <w:r w:rsidR="001D283F">
        <w:t>; WHO: World Health Organization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0"/>
        <w:gridCol w:w="1560"/>
        <w:gridCol w:w="1842"/>
        <w:gridCol w:w="1843"/>
      </w:tblGrid>
      <w:tr w:rsidR="005527F6" w:rsidRPr="00FF154E" w14:paraId="7BDFAD47" w14:textId="77777777" w:rsidTr="0088229D">
        <w:trPr>
          <w:tblHeader/>
        </w:trPr>
        <w:tc>
          <w:tcPr>
            <w:tcW w:w="2830" w:type="dxa"/>
            <w:shd w:val="clear" w:color="auto" w:fill="BFBFBF" w:themeFill="background1" w:themeFillShade="BF"/>
          </w:tcPr>
          <w:p w14:paraId="4F589E02" w14:textId="541168D0" w:rsidR="005527F6" w:rsidRPr="00FF154E" w:rsidRDefault="005527F6" w:rsidP="000E19EC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1560" w:type="dxa"/>
            <w:shd w:val="clear" w:color="auto" w:fill="BFBFBF" w:themeFill="background1" w:themeFillShade="BF"/>
          </w:tcPr>
          <w:p w14:paraId="15B28347" w14:textId="1190CAF2" w:rsidR="005527F6" w:rsidRPr="00FF154E" w:rsidRDefault="005527F6" w:rsidP="000E19EC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SO (WHO region)</w:t>
            </w:r>
          </w:p>
        </w:tc>
        <w:tc>
          <w:tcPr>
            <w:tcW w:w="1842" w:type="dxa"/>
            <w:shd w:val="clear" w:color="auto" w:fill="BFBFBF" w:themeFill="background1" w:themeFillShade="BF"/>
          </w:tcPr>
          <w:p w14:paraId="1A61CA04" w14:textId="5B4B5DEA" w:rsidR="005527F6" w:rsidRPr="00FF154E" w:rsidRDefault="00E63313" w:rsidP="000E19EC">
            <w:pPr>
              <w:rPr>
                <w:rFonts w:cstheme="minorHAnsi"/>
                <w:b/>
                <w:bCs/>
                <w:sz w:val="18"/>
                <w:szCs w:val="18"/>
                <w:lang w:val="en-IE"/>
              </w:rPr>
            </w:pPr>
            <w:r>
              <w:rPr>
                <w:rFonts w:cstheme="minorHAnsi"/>
                <w:b/>
                <w:bCs/>
                <w:sz w:val="18"/>
                <w:szCs w:val="18"/>
                <w:lang w:val="en-IE"/>
              </w:rPr>
              <w:t>Data y</w:t>
            </w:r>
            <w:r w:rsidR="00A1052E">
              <w:rPr>
                <w:rFonts w:cstheme="minorHAnsi"/>
                <w:b/>
                <w:bCs/>
                <w:sz w:val="18"/>
                <w:szCs w:val="18"/>
                <w:lang w:val="en-IE"/>
              </w:rPr>
              <w:t>ear</w:t>
            </w:r>
          </w:p>
        </w:tc>
        <w:tc>
          <w:tcPr>
            <w:tcW w:w="1843" w:type="dxa"/>
            <w:shd w:val="clear" w:color="auto" w:fill="BFBFBF" w:themeFill="background1" w:themeFillShade="BF"/>
          </w:tcPr>
          <w:p w14:paraId="7C62F861" w14:textId="450CE2B3" w:rsidR="005527F6" w:rsidRPr="00FF154E" w:rsidRDefault="005527F6" w:rsidP="000E19EC">
            <w:pPr>
              <w:rPr>
                <w:rFonts w:cstheme="minorHAnsi"/>
                <w:b/>
                <w:bCs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  <w:lang w:val="en-IE"/>
              </w:rPr>
              <w:t>Data source</w:t>
            </w:r>
          </w:p>
        </w:tc>
      </w:tr>
      <w:tr w:rsidR="005527F6" w:rsidRPr="00FF154E" w14:paraId="43533959" w14:textId="77777777" w:rsidTr="0088229D">
        <w:tc>
          <w:tcPr>
            <w:tcW w:w="2830" w:type="dxa"/>
          </w:tcPr>
          <w:p w14:paraId="4F07695D" w14:textId="0AE83DC5" w:rsidR="005527F6" w:rsidRPr="00FF154E" w:rsidRDefault="005527F6" w:rsidP="00B34441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560" w:type="dxa"/>
          </w:tcPr>
          <w:p w14:paraId="6A61F644" w14:textId="0A966964" w:rsidR="005527F6" w:rsidRPr="00FF154E" w:rsidRDefault="005527F6" w:rsidP="00B34441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FG (EMRO)</w:t>
            </w:r>
          </w:p>
        </w:tc>
        <w:tc>
          <w:tcPr>
            <w:tcW w:w="1842" w:type="dxa"/>
          </w:tcPr>
          <w:p w14:paraId="324E5170" w14:textId="41993380" w:rsidR="005527F6" w:rsidRPr="00FF154E" w:rsidRDefault="001946B0" w:rsidP="00B34441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B31749B" w14:textId="18F2B674" w:rsidR="005527F6" w:rsidRPr="00FF154E" w:rsidRDefault="005527F6" w:rsidP="00B34441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4ACC57F" w14:textId="77777777" w:rsidTr="0088229D">
        <w:tc>
          <w:tcPr>
            <w:tcW w:w="2830" w:type="dxa"/>
          </w:tcPr>
          <w:p w14:paraId="6ACBD968" w14:textId="4755C4F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560" w:type="dxa"/>
          </w:tcPr>
          <w:p w14:paraId="29604EF6" w14:textId="40732FC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GO (AFRO)</w:t>
            </w:r>
          </w:p>
        </w:tc>
        <w:tc>
          <w:tcPr>
            <w:tcW w:w="1842" w:type="dxa"/>
          </w:tcPr>
          <w:p w14:paraId="09BFE50E" w14:textId="79C33A1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EC207A9" w14:textId="7DE65E6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A2BC3FE" w14:textId="77777777" w:rsidTr="0088229D">
        <w:tc>
          <w:tcPr>
            <w:tcW w:w="2830" w:type="dxa"/>
          </w:tcPr>
          <w:p w14:paraId="13217095" w14:textId="1DFD71B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560" w:type="dxa"/>
          </w:tcPr>
          <w:p w14:paraId="04E8B6A2" w14:textId="1EFF38D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LB (EURO)</w:t>
            </w:r>
          </w:p>
        </w:tc>
        <w:tc>
          <w:tcPr>
            <w:tcW w:w="1842" w:type="dxa"/>
          </w:tcPr>
          <w:p w14:paraId="3F8569C6" w14:textId="7D7AF4E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EB328A9" w14:textId="4B52B8B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334245F" w14:textId="77777777" w:rsidTr="0088229D">
        <w:tc>
          <w:tcPr>
            <w:tcW w:w="2830" w:type="dxa"/>
          </w:tcPr>
          <w:p w14:paraId="2C0AD6FE" w14:textId="40346A0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560" w:type="dxa"/>
          </w:tcPr>
          <w:p w14:paraId="36E6A172" w14:textId="35D41A7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RM (EURO)</w:t>
            </w:r>
          </w:p>
        </w:tc>
        <w:tc>
          <w:tcPr>
            <w:tcW w:w="1842" w:type="dxa"/>
          </w:tcPr>
          <w:p w14:paraId="41243A4C" w14:textId="5A92F18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8CC5DB7" w14:textId="623C5F6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9CB3555" w14:textId="77777777" w:rsidTr="0088229D">
        <w:tc>
          <w:tcPr>
            <w:tcW w:w="2830" w:type="dxa"/>
          </w:tcPr>
          <w:p w14:paraId="62644A1E" w14:textId="2507CFC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560" w:type="dxa"/>
          </w:tcPr>
          <w:p w14:paraId="3C7C5989" w14:textId="37BAAD8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ZE (EURO)</w:t>
            </w:r>
          </w:p>
        </w:tc>
        <w:tc>
          <w:tcPr>
            <w:tcW w:w="1842" w:type="dxa"/>
          </w:tcPr>
          <w:p w14:paraId="06E6CBC8" w14:textId="5EB95A5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983A12F" w14:textId="352C7DE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E2FD42F" w14:textId="77777777" w:rsidTr="0088229D">
        <w:tc>
          <w:tcPr>
            <w:tcW w:w="2830" w:type="dxa"/>
          </w:tcPr>
          <w:p w14:paraId="23C9CCA1" w14:textId="0FA002A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560" w:type="dxa"/>
          </w:tcPr>
          <w:p w14:paraId="0FBC12A9" w14:textId="089204F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DI (AFRO)</w:t>
            </w:r>
          </w:p>
        </w:tc>
        <w:tc>
          <w:tcPr>
            <w:tcW w:w="1842" w:type="dxa"/>
          </w:tcPr>
          <w:p w14:paraId="10944BC4" w14:textId="4835A07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D248C86" w14:textId="14B5769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200AEE2" w14:textId="77777777" w:rsidTr="0088229D">
        <w:tc>
          <w:tcPr>
            <w:tcW w:w="2830" w:type="dxa"/>
          </w:tcPr>
          <w:p w14:paraId="4BEBF14E" w14:textId="64D4C10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560" w:type="dxa"/>
          </w:tcPr>
          <w:p w14:paraId="35951C32" w14:textId="50FE392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EN (AFRO)</w:t>
            </w:r>
          </w:p>
        </w:tc>
        <w:tc>
          <w:tcPr>
            <w:tcW w:w="1842" w:type="dxa"/>
          </w:tcPr>
          <w:p w14:paraId="0EB8770B" w14:textId="54EEBA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467825B" w14:textId="041758D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A7B7E28" w14:textId="77777777" w:rsidTr="0088229D">
        <w:tc>
          <w:tcPr>
            <w:tcW w:w="2830" w:type="dxa"/>
          </w:tcPr>
          <w:p w14:paraId="6F41D510" w14:textId="43E47B6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560" w:type="dxa"/>
          </w:tcPr>
          <w:p w14:paraId="4B97B329" w14:textId="2F5F8C5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FA (AFRO)</w:t>
            </w:r>
          </w:p>
        </w:tc>
        <w:tc>
          <w:tcPr>
            <w:tcW w:w="1842" w:type="dxa"/>
          </w:tcPr>
          <w:p w14:paraId="4A9DB487" w14:textId="1C181BF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5C10F7A" w14:textId="3408A48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6FA4DE4" w14:textId="77777777" w:rsidTr="0088229D">
        <w:tc>
          <w:tcPr>
            <w:tcW w:w="2830" w:type="dxa"/>
          </w:tcPr>
          <w:p w14:paraId="5EA39F45" w14:textId="7F96CE1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560" w:type="dxa"/>
          </w:tcPr>
          <w:p w14:paraId="4621F2A2" w14:textId="576D8AA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GD (SEARO)</w:t>
            </w:r>
          </w:p>
        </w:tc>
        <w:tc>
          <w:tcPr>
            <w:tcW w:w="1842" w:type="dxa"/>
          </w:tcPr>
          <w:p w14:paraId="4BAA2F42" w14:textId="37432B7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F65FF27" w14:textId="7E422C4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67D5705" w14:textId="77777777" w:rsidTr="0088229D">
        <w:tc>
          <w:tcPr>
            <w:tcW w:w="2830" w:type="dxa"/>
          </w:tcPr>
          <w:p w14:paraId="6B8AEBAF" w14:textId="206CB5A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560" w:type="dxa"/>
          </w:tcPr>
          <w:p w14:paraId="4B8079D5" w14:textId="0580CB9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IH (EURO)</w:t>
            </w:r>
          </w:p>
        </w:tc>
        <w:tc>
          <w:tcPr>
            <w:tcW w:w="1842" w:type="dxa"/>
          </w:tcPr>
          <w:p w14:paraId="112460AF" w14:textId="3D8E042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1ACEB187" w14:textId="38E7012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B3929C6" w14:textId="77777777" w:rsidTr="0088229D">
        <w:tc>
          <w:tcPr>
            <w:tcW w:w="2830" w:type="dxa"/>
          </w:tcPr>
          <w:p w14:paraId="11801F87" w14:textId="390F1B2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560" w:type="dxa"/>
          </w:tcPr>
          <w:p w14:paraId="7B46472B" w14:textId="1390681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LR (EURO)</w:t>
            </w:r>
          </w:p>
        </w:tc>
        <w:tc>
          <w:tcPr>
            <w:tcW w:w="1842" w:type="dxa"/>
          </w:tcPr>
          <w:p w14:paraId="6AE35D89" w14:textId="42FC076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225479D" w14:textId="592E93A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99D8606" w14:textId="77777777" w:rsidTr="0088229D">
        <w:tc>
          <w:tcPr>
            <w:tcW w:w="2830" w:type="dxa"/>
          </w:tcPr>
          <w:p w14:paraId="5B0485AB" w14:textId="25F6803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560" w:type="dxa"/>
          </w:tcPr>
          <w:p w14:paraId="5788CAF6" w14:textId="7CA2995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LZ (PAHO)</w:t>
            </w:r>
          </w:p>
        </w:tc>
        <w:tc>
          <w:tcPr>
            <w:tcW w:w="1842" w:type="dxa"/>
          </w:tcPr>
          <w:p w14:paraId="539E5451" w14:textId="4B46C09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5DF110A" w14:textId="4E454CC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6E4BA45" w14:textId="77777777" w:rsidTr="0088229D">
        <w:tc>
          <w:tcPr>
            <w:tcW w:w="2830" w:type="dxa"/>
          </w:tcPr>
          <w:p w14:paraId="3B2B6268" w14:textId="04E1C87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560" w:type="dxa"/>
          </w:tcPr>
          <w:p w14:paraId="0A6AFB8A" w14:textId="64D4750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OL (PAHO)</w:t>
            </w:r>
          </w:p>
        </w:tc>
        <w:tc>
          <w:tcPr>
            <w:tcW w:w="1842" w:type="dxa"/>
          </w:tcPr>
          <w:p w14:paraId="0035359E" w14:textId="59E8FD5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54082BF" w14:textId="08A6C08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8760BBB" w14:textId="77777777" w:rsidTr="0088229D">
        <w:tc>
          <w:tcPr>
            <w:tcW w:w="2830" w:type="dxa"/>
          </w:tcPr>
          <w:p w14:paraId="1FCABD96" w14:textId="459AEB7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560" w:type="dxa"/>
          </w:tcPr>
          <w:p w14:paraId="3FD7F923" w14:textId="6348A84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TN (SEARO)</w:t>
            </w:r>
          </w:p>
        </w:tc>
        <w:tc>
          <w:tcPr>
            <w:tcW w:w="1842" w:type="dxa"/>
          </w:tcPr>
          <w:p w14:paraId="39A251CD" w14:textId="095C478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B7D7ECB" w14:textId="4DA4782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525ECCE6" w14:textId="77777777" w:rsidTr="0088229D">
        <w:tc>
          <w:tcPr>
            <w:tcW w:w="2830" w:type="dxa"/>
          </w:tcPr>
          <w:p w14:paraId="63AD0AE7" w14:textId="756C500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560" w:type="dxa"/>
          </w:tcPr>
          <w:p w14:paraId="0088376F" w14:textId="574825F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AF (AFRO)</w:t>
            </w:r>
          </w:p>
        </w:tc>
        <w:tc>
          <w:tcPr>
            <w:tcW w:w="1842" w:type="dxa"/>
          </w:tcPr>
          <w:p w14:paraId="1C3106B5" w14:textId="3F5E5F1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4C345F0" w14:textId="2ED0D2B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071BC90" w14:textId="77777777" w:rsidTr="0088229D">
        <w:tc>
          <w:tcPr>
            <w:tcW w:w="2830" w:type="dxa"/>
          </w:tcPr>
          <w:p w14:paraId="19E7682F" w14:textId="05E6535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560" w:type="dxa"/>
          </w:tcPr>
          <w:p w14:paraId="5D949862" w14:textId="701746A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HN (WPRO)</w:t>
            </w:r>
          </w:p>
        </w:tc>
        <w:tc>
          <w:tcPr>
            <w:tcW w:w="1842" w:type="dxa"/>
          </w:tcPr>
          <w:p w14:paraId="79FC5AA7" w14:textId="6075CFE2" w:rsidR="003704D0" w:rsidRPr="00FF154E" w:rsidRDefault="00D0734F" w:rsidP="003704D0">
            <w:pPr>
              <w:rPr>
                <w:rFonts w:cstheme="minorHAnsi"/>
                <w:sz w:val="18"/>
                <w:szCs w:val="18"/>
              </w:rPr>
            </w:pPr>
            <w:r w:rsidRPr="00D0734F">
              <w:rPr>
                <w:rFonts w:cstheme="minorHAnsi"/>
                <w:sz w:val="18"/>
                <w:szCs w:val="18"/>
              </w:rPr>
              <w:t>1992, 2006 and 2014</w:t>
            </w:r>
          </w:p>
        </w:tc>
        <w:tc>
          <w:tcPr>
            <w:tcW w:w="1843" w:type="dxa"/>
          </w:tcPr>
          <w:p w14:paraId="28A6C21E" w14:textId="59A4AC3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</w:rPr>
              <w:t xml:space="preserve">Cui </w:t>
            </w:r>
            <w:r w:rsidRPr="003704D0">
              <w:rPr>
                <w:rFonts w:cstheme="minorHAnsi"/>
                <w:i/>
                <w:iCs/>
                <w:sz w:val="18"/>
                <w:szCs w:val="18"/>
              </w:rPr>
              <w:t>et al</w:t>
            </w:r>
            <w:r>
              <w:rPr>
                <w:rFonts w:cstheme="minorHAnsi"/>
                <w:sz w:val="18"/>
                <w:szCs w:val="18"/>
              </w:rPr>
              <w:t>. (2017)</w:t>
            </w:r>
            <w:r w:rsidR="003A639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dWk8L0F1dGhvcj48WWVhcj4yMDE3PC9ZZWFyPjxJRFRl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==
</w:fldData>
              </w:fldChar>
            </w:r>
            <w:r w:rsidR="00AF1E5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AF1E5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dWk8L0F1dGhvcj48WWVhcj4yMDE3PC9ZZWFyPjxJRFRl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==
</w:fldData>
              </w:fldChar>
            </w:r>
            <w:r w:rsidR="00AF1E5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AF1E58">
              <w:rPr>
                <w:rFonts w:cstheme="minorHAnsi"/>
                <w:sz w:val="18"/>
                <w:szCs w:val="18"/>
              </w:rPr>
            </w:r>
            <w:r w:rsidR="00AF1E58">
              <w:rPr>
                <w:rFonts w:cstheme="minorHAnsi"/>
                <w:sz w:val="18"/>
                <w:szCs w:val="18"/>
              </w:rPr>
              <w:fldChar w:fldCharType="end"/>
            </w:r>
            <w:r w:rsidR="003A6398">
              <w:rPr>
                <w:rFonts w:cstheme="minorHAnsi"/>
                <w:sz w:val="18"/>
                <w:szCs w:val="18"/>
              </w:rPr>
            </w:r>
            <w:r w:rsidR="003A6398">
              <w:rPr>
                <w:rFonts w:cstheme="minorHAnsi"/>
                <w:sz w:val="18"/>
                <w:szCs w:val="18"/>
              </w:rPr>
              <w:fldChar w:fldCharType="separate"/>
            </w:r>
            <w:r w:rsidR="00AF1E58" w:rsidRPr="00AF1E58">
              <w:rPr>
                <w:rFonts w:cstheme="minorHAnsi"/>
                <w:noProof/>
                <w:sz w:val="18"/>
                <w:szCs w:val="18"/>
                <w:vertAlign w:val="superscript"/>
              </w:rPr>
              <w:t>7</w:t>
            </w:r>
            <w:r w:rsidR="003A6398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3704D0" w:rsidRPr="00FF154E" w14:paraId="2D3260C7" w14:textId="77777777" w:rsidTr="0088229D">
        <w:tc>
          <w:tcPr>
            <w:tcW w:w="2830" w:type="dxa"/>
          </w:tcPr>
          <w:p w14:paraId="465B949D" w14:textId="47FE7B0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560" w:type="dxa"/>
          </w:tcPr>
          <w:p w14:paraId="42611CA2" w14:textId="08C2162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IV (AFRO)</w:t>
            </w:r>
          </w:p>
        </w:tc>
        <w:tc>
          <w:tcPr>
            <w:tcW w:w="1842" w:type="dxa"/>
          </w:tcPr>
          <w:p w14:paraId="0BC9BAA9" w14:textId="7D4F1C9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2944546" w14:textId="247DDE6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ABB1CA1" w14:textId="77777777" w:rsidTr="0088229D">
        <w:tc>
          <w:tcPr>
            <w:tcW w:w="2830" w:type="dxa"/>
          </w:tcPr>
          <w:p w14:paraId="00B77DAD" w14:textId="18D8BDD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560" w:type="dxa"/>
          </w:tcPr>
          <w:p w14:paraId="1A5CFEFC" w14:textId="4DF8D67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MR (AFRO)</w:t>
            </w:r>
          </w:p>
        </w:tc>
        <w:tc>
          <w:tcPr>
            <w:tcW w:w="1842" w:type="dxa"/>
          </w:tcPr>
          <w:p w14:paraId="0BA59C8D" w14:textId="4B078C9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CAED8AB" w14:textId="142C898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7CF677B" w14:textId="77777777" w:rsidTr="0088229D">
        <w:tc>
          <w:tcPr>
            <w:tcW w:w="2830" w:type="dxa"/>
          </w:tcPr>
          <w:p w14:paraId="57464280" w14:textId="5E48BE3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560" w:type="dxa"/>
          </w:tcPr>
          <w:p w14:paraId="3D720590" w14:textId="27B6312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OD (AFRO)</w:t>
            </w:r>
          </w:p>
        </w:tc>
        <w:tc>
          <w:tcPr>
            <w:tcW w:w="1842" w:type="dxa"/>
          </w:tcPr>
          <w:p w14:paraId="1720A6BB" w14:textId="202357C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A4C2FB7" w14:textId="0059FBE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058B3963" w14:textId="77777777" w:rsidTr="0088229D">
        <w:tc>
          <w:tcPr>
            <w:tcW w:w="2830" w:type="dxa"/>
          </w:tcPr>
          <w:p w14:paraId="2AC1B805" w14:textId="1388719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560" w:type="dxa"/>
          </w:tcPr>
          <w:p w14:paraId="64BD6597" w14:textId="747AB88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OG (AFRO)</w:t>
            </w:r>
          </w:p>
        </w:tc>
        <w:tc>
          <w:tcPr>
            <w:tcW w:w="1842" w:type="dxa"/>
          </w:tcPr>
          <w:p w14:paraId="16895DBA" w14:textId="1D7A6C5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0EF4086" w14:textId="1A8FB7C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2E6C8C8" w14:textId="77777777" w:rsidTr="0088229D">
        <w:tc>
          <w:tcPr>
            <w:tcW w:w="2830" w:type="dxa"/>
          </w:tcPr>
          <w:p w14:paraId="4925433C" w14:textId="2306B50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560" w:type="dxa"/>
          </w:tcPr>
          <w:p w14:paraId="35913E72" w14:textId="535B327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OL (PAHO)</w:t>
            </w:r>
          </w:p>
        </w:tc>
        <w:tc>
          <w:tcPr>
            <w:tcW w:w="1842" w:type="dxa"/>
          </w:tcPr>
          <w:p w14:paraId="29478F99" w14:textId="2DA38664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015799A" w14:textId="6D2E6E3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BF4D0A5" w14:textId="77777777" w:rsidTr="0088229D">
        <w:tc>
          <w:tcPr>
            <w:tcW w:w="2830" w:type="dxa"/>
          </w:tcPr>
          <w:p w14:paraId="1AB19792" w14:textId="6CACF60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560" w:type="dxa"/>
          </w:tcPr>
          <w:p w14:paraId="2A1079B5" w14:textId="42670D6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OM (AFRO)</w:t>
            </w:r>
          </w:p>
        </w:tc>
        <w:tc>
          <w:tcPr>
            <w:tcW w:w="1842" w:type="dxa"/>
          </w:tcPr>
          <w:p w14:paraId="11DFA761" w14:textId="72044A6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519DB09" w14:textId="56D704C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4A34125" w14:textId="77777777" w:rsidTr="0088229D">
        <w:tc>
          <w:tcPr>
            <w:tcW w:w="2830" w:type="dxa"/>
          </w:tcPr>
          <w:p w14:paraId="59F524C1" w14:textId="0679544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560" w:type="dxa"/>
          </w:tcPr>
          <w:p w14:paraId="2C8FDFA6" w14:textId="77A2DBF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PV (AFRO)</w:t>
            </w:r>
          </w:p>
        </w:tc>
        <w:tc>
          <w:tcPr>
            <w:tcW w:w="1842" w:type="dxa"/>
          </w:tcPr>
          <w:p w14:paraId="7EB9BD7D" w14:textId="504B7D2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683AD7C" w14:textId="55BAEA4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CE29CF7" w14:textId="77777777" w:rsidTr="0088229D">
        <w:tc>
          <w:tcPr>
            <w:tcW w:w="2830" w:type="dxa"/>
          </w:tcPr>
          <w:p w14:paraId="2606ECC7" w14:textId="3DDC969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560" w:type="dxa"/>
          </w:tcPr>
          <w:p w14:paraId="72B65AF1" w14:textId="5289602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UB (PAHO)</w:t>
            </w:r>
          </w:p>
        </w:tc>
        <w:tc>
          <w:tcPr>
            <w:tcW w:w="1842" w:type="dxa"/>
          </w:tcPr>
          <w:p w14:paraId="6D9354C7" w14:textId="3CF0020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8CBC8C9" w14:textId="6CB16C4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4E6671F" w14:textId="77777777" w:rsidTr="0088229D">
        <w:tc>
          <w:tcPr>
            <w:tcW w:w="2830" w:type="dxa"/>
          </w:tcPr>
          <w:p w14:paraId="3CAC7052" w14:textId="7B3A1DA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560" w:type="dxa"/>
          </w:tcPr>
          <w:p w14:paraId="3E5DC34B" w14:textId="7F90113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DJI (EMRO)</w:t>
            </w:r>
          </w:p>
        </w:tc>
        <w:tc>
          <w:tcPr>
            <w:tcW w:w="1842" w:type="dxa"/>
          </w:tcPr>
          <w:p w14:paraId="52C56561" w14:textId="6A98FBD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E19F55B" w14:textId="12A8049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DE8E14C" w14:textId="77777777" w:rsidTr="0088229D">
        <w:tc>
          <w:tcPr>
            <w:tcW w:w="2830" w:type="dxa"/>
          </w:tcPr>
          <w:p w14:paraId="060ED98C" w14:textId="54F24A5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560" w:type="dxa"/>
          </w:tcPr>
          <w:p w14:paraId="02BC75B4" w14:textId="6E19FAB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DZA (AFRO)</w:t>
            </w:r>
          </w:p>
        </w:tc>
        <w:tc>
          <w:tcPr>
            <w:tcW w:w="1842" w:type="dxa"/>
          </w:tcPr>
          <w:p w14:paraId="519C4461" w14:textId="7113F542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2FC2374" w14:textId="4B67365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0A9B7AC" w14:textId="77777777" w:rsidTr="0088229D">
        <w:tc>
          <w:tcPr>
            <w:tcW w:w="2830" w:type="dxa"/>
          </w:tcPr>
          <w:p w14:paraId="1A180E62" w14:textId="75B3160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560" w:type="dxa"/>
          </w:tcPr>
          <w:p w14:paraId="27EC7D20" w14:textId="7261713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ECU (PAHO)</w:t>
            </w:r>
          </w:p>
        </w:tc>
        <w:tc>
          <w:tcPr>
            <w:tcW w:w="1842" w:type="dxa"/>
          </w:tcPr>
          <w:p w14:paraId="3666F4C7" w14:textId="224EB5D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688FEF4" w14:textId="3C5F7DB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020FA38B" w14:textId="77777777" w:rsidTr="0088229D">
        <w:tc>
          <w:tcPr>
            <w:tcW w:w="2830" w:type="dxa"/>
          </w:tcPr>
          <w:p w14:paraId="49F823F1" w14:textId="1F42623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560" w:type="dxa"/>
          </w:tcPr>
          <w:p w14:paraId="4F87A1F3" w14:textId="50BEBA3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EGY (EMRO)</w:t>
            </w:r>
          </w:p>
        </w:tc>
        <w:tc>
          <w:tcPr>
            <w:tcW w:w="1842" w:type="dxa"/>
          </w:tcPr>
          <w:p w14:paraId="1E5F4DB4" w14:textId="3BEC35D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15CD978" w14:textId="6913242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BB62EAB" w14:textId="77777777" w:rsidTr="0088229D">
        <w:tc>
          <w:tcPr>
            <w:tcW w:w="2830" w:type="dxa"/>
          </w:tcPr>
          <w:p w14:paraId="2D01C1E5" w14:textId="3FFA887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560" w:type="dxa"/>
          </w:tcPr>
          <w:p w14:paraId="37784317" w14:textId="0952888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ERI (AFRO)</w:t>
            </w:r>
          </w:p>
        </w:tc>
        <w:tc>
          <w:tcPr>
            <w:tcW w:w="1842" w:type="dxa"/>
          </w:tcPr>
          <w:p w14:paraId="62725594" w14:textId="41381C9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1BB28C1E" w14:textId="193A08D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489431C" w14:textId="77777777" w:rsidTr="0088229D">
        <w:tc>
          <w:tcPr>
            <w:tcW w:w="2830" w:type="dxa"/>
          </w:tcPr>
          <w:p w14:paraId="072932D0" w14:textId="3E4BDB6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560" w:type="dxa"/>
          </w:tcPr>
          <w:p w14:paraId="528EFD20" w14:textId="7F2D327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ETH (AFRO)</w:t>
            </w:r>
          </w:p>
        </w:tc>
        <w:tc>
          <w:tcPr>
            <w:tcW w:w="1842" w:type="dxa"/>
          </w:tcPr>
          <w:p w14:paraId="6C969F8C" w14:textId="603171D5" w:rsidR="003704D0" w:rsidRPr="00FF154E" w:rsidRDefault="00565C89" w:rsidP="003704D0">
            <w:pPr>
              <w:rPr>
                <w:rFonts w:cstheme="minorHAnsi"/>
                <w:sz w:val="18"/>
                <w:szCs w:val="18"/>
              </w:rPr>
            </w:pPr>
            <w:r w:rsidRPr="00565C89">
              <w:rPr>
                <w:rFonts w:cstheme="minorHAnsi"/>
                <w:sz w:val="18"/>
                <w:szCs w:val="18"/>
              </w:rPr>
              <w:t>2002 and 2015</w:t>
            </w:r>
          </w:p>
        </w:tc>
        <w:tc>
          <w:tcPr>
            <w:tcW w:w="1843" w:type="dxa"/>
          </w:tcPr>
          <w:p w14:paraId="52918ADE" w14:textId="69B5554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B71B1AA" w14:textId="77777777" w:rsidTr="0088229D">
        <w:tc>
          <w:tcPr>
            <w:tcW w:w="2830" w:type="dxa"/>
          </w:tcPr>
          <w:p w14:paraId="10E0688F" w14:textId="03F611F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560" w:type="dxa"/>
          </w:tcPr>
          <w:p w14:paraId="0C17F232" w14:textId="121B173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FJI (WPRO)</w:t>
            </w:r>
          </w:p>
        </w:tc>
        <w:tc>
          <w:tcPr>
            <w:tcW w:w="1842" w:type="dxa"/>
          </w:tcPr>
          <w:p w14:paraId="07D36242" w14:textId="51C6FCD8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DB31D24" w14:textId="6C51591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9EE35F7" w14:textId="77777777" w:rsidTr="0088229D">
        <w:tc>
          <w:tcPr>
            <w:tcW w:w="2830" w:type="dxa"/>
          </w:tcPr>
          <w:p w14:paraId="43B99A74" w14:textId="3455F8C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560" w:type="dxa"/>
          </w:tcPr>
          <w:p w14:paraId="426729DC" w14:textId="613526A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FSM (WPRO)</w:t>
            </w:r>
          </w:p>
        </w:tc>
        <w:tc>
          <w:tcPr>
            <w:tcW w:w="1842" w:type="dxa"/>
          </w:tcPr>
          <w:p w14:paraId="5CBFA8C3" w14:textId="3C4D719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ABDAEF9" w14:textId="2353B12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3342D42" w14:textId="77777777" w:rsidTr="0088229D">
        <w:tc>
          <w:tcPr>
            <w:tcW w:w="2830" w:type="dxa"/>
          </w:tcPr>
          <w:p w14:paraId="3298FE5A" w14:textId="4F17EDD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560" w:type="dxa"/>
          </w:tcPr>
          <w:p w14:paraId="32629052" w14:textId="640D2F6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EO (EURO)</w:t>
            </w:r>
          </w:p>
        </w:tc>
        <w:tc>
          <w:tcPr>
            <w:tcW w:w="1842" w:type="dxa"/>
          </w:tcPr>
          <w:p w14:paraId="5CC4FB9D" w14:textId="583A3882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A477A86" w14:textId="17B02D4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5E0B257" w14:textId="77777777" w:rsidTr="0088229D">
        <w:tc>
          <w:tcPr>
            <w:tcW w:w="2830" w:type="dxa"/>
          </w:tcPr>
          <w:p w14:paraId="33B9413A" w14:textId="68E0160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560" w:type="dxa"/>
          </w:tcPr>
          <w:p w14:paraId="65081879" w14:textId="77BABAD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HA (AFRO)</w:t>
            </w:r>
          </w:p>
        </w:tc>
        <w:tc>
          <w:tcPr>
            <w:tcW w:w="1842" w:type="dxa"/>
          </w:tcPr>
          <w:p w14:paraId="1DF8A375" w14:textId="5D0851F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29FC1F6" w14:textId="0CE73C1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5D79A9D" w14:textId="77777777" w:rsidTr="0088229D">
        <w:tc>
          <w:tcPr>
            <w:tcW w:w="2830" w:type="dxa"/>
          </w:tcPr>
          <w:p w14:paraId="58268162" w14:textId="519E232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560" w:type="dxa"/>
          </w:tcPr>
          <w:p w14:paraId="583E6BE9" w14:textId="3AB70AE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IN (AFRO)</w:t>
            </w:r>
          </w:p>
        </w:tc>
        <w:tc>
          <w:tcPr>
            <w:tcW w:w="1842" w:type="dxa"/>
          </w:tcPr>
          <w:p w14:paraId="49CE749F" w14:textId="71F417E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DBEA548" w14:textId="3DB7A8A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16504B4" w14:textId="77777777" w:rsidTr="0088229D">
        <w:tc>
          <w:tcPr>
            <w:tcW w:w="2830" w:type="dxa"/>
          </w:tcPr>
          <w:p w14:paraId="7B5362C1" w14:textId="1B29E5D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560" w:type="dxa"/>
          </w:tcPr>
          <w:p w14:paraId="490091A1" w14:textId="3162F2C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MB (AFRO)</w:t>
            </w:r>
          </w:p>
        </w:tc>
        <w:tc>
          <w:tcPr>
            <w:tcW w:w="1842" w:type="dxa"/>
          </w:tcPr>
          <w:p w14:paraId="2620A2DB" w14:textId="7FF51B4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5DFAFB8" w14:textId="7770314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820D34B" w14:textId="77777777" w:rsidTr="0088229D">
        <w:tc>
          <w:tcPr>
            <w:tcW w:w="2830" w:type="dxa"/>
          </w:tcPr>
          <w:p w14:paraId="7B724594" w14:textId="3C0859F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560" w:type="dxa"/>
          </w:tcPr>
          <w:p w14:paraId="69E436F3" w14:textId="27702FE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NB (AFRO)</w:t>
            </w:r>
          </w:p>
        </w:tc>
        <w:tc>
          <w:tcPr>
            <w:tcW w:w="1842" w:type="dxa"/>
          </w:tcPr>
          <w:p w14:paraId="21CC9854" w14:textId="67325D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731CEF9A" w14:textId="405BEE2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20AFE57" w14:textId="77777777" w:rsidTr="0088229D">
        <w:tc>
          <w:tcPr>
            <w:tcW w:w="2830" w:type="dxa"/>
          </w:tcPr>
          <w:p w14:paraId="5E56B0E5" w14:textId="15E9615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lastRenderedPageBreak/>
              <w:t>Guatemala</w:t>
            </w:r>
          </w:p>
        </w:tc>
        <w:tc>
          <w:tcPr>
            <w:tcW w:w="1560" w:type="dxa"/>
          </w:tcPr>
          <w:p w14:paraId="3ECD3A6D" w14:textId="3549277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TM (PAHO)</w:t>
            </w:r>
          </w:p>
        </w:tc>
        <w:tc>
          <w:tcPr>
            <w:tcW w:w="1842" w:type="dxa"/>
          </w:tcPr>
          <w:p w14:paraId="5D26DC74" w14:textId="1F355C8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2473D64" w14:textId="5FEB339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1EFACBE" w14:textId="77777777" w:rsidTr="0088229D">
        <w:tc>
          <w:tcPr>
            <w:tcW w:w="2830" w:type="dxa"/>
          </w:tcPr>
          <w:p w14:paraId="5ACC47B7" w14:textId="527B012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560" w:type="dxa"/>
          </w:tcPr>
          <w:p w14:paraId="69E817D6" w14:textId="53E80C9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UY (PAHO)</w:t>
            </w:r>
          </w:p>
        </w:tc>
        <w:tc>
          <w:tcPr>
            <w:tcW w:w="1842" w:type="dxa"/>
          </w:tcPr>
          <w:p w14:paraId="3FD930B4" w14:textId="7B81AEC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7E75D37" w14:textId="77D19F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D3C666F" w14:textId="77777777" w:rsidTr="0088229D">
        <w:tc>
          <w:tcPr>
            <w:tcW w:w="2830" w:type="dxa"/>
          </w:tcPr>
          <w:p w14:paraId="72C2E3D7" w14:textId="0838958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560" w:type="dxa"/>
          </w:tcPr>
          <w:p w14:paraId="39ABA1BF" w14:textId="7DCD92F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HND (PAHO)</w:t>
            </w:r>
          </w:p>
        </w:tc>
        <w:tc>
          <w:tcPr>
            <w:tcW w:w="1842" w:type="dxa"/>
          </w:tcPr>
          <w:p w14:paraId="4F760B6B" w14:textId="397780C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868F2EF" w14:textId="1ACD425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5F3300D1" w14:textId="77777777" w:rsidTr="0088229D">
        <w:tc>
          <w:tcPr>
            <w:tcW w:w="2830" w:type="dxa"/>
          </w:tcPr>
          <w:p w14:paraId="51327F39" w14:textId="528B102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560" w:type="dxa"/>
          </w:tcPr>
          <w:p w14:paraId="194791D0" w14:textId="3BF7718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HTI (PAHO)</w:t>
            </w:r>
          </w:p>
        </w:tc>
        <w:tc>
          <w:tcPr>
            <w:tcW w:w="1842" w:type="dxa"/>
          </w:tcPr>
          <w:p w14:paraId="57A79737" w14:textId="3B585DA6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9B1A5D0" w14:textId="00E476A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BC7DA28" w14:textId="77777777" w:rsidTr="0088229D">
        <w:tc>
          <w:tcPr>
            <w:tcW w:w="2830" w:type="dxa"/>
          </w:tcPr>
          <w:p w14:paraId="42B32D1D" w14:textId="1ECAF4D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560" w:type="dxa"/>
          </w:tcPr>
          <w:p w14:paraId="6ED68D8B" w14:textId="6B201A7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IDN (SEARO)</w:t>
            </w:r>
          </w:p>
        </w:tc>
        <w:tc>
          <w:tcPr>
            <w:tcW w:w="1842" w:type="dxa"/>
          </w:tcPr>
          <w:p w14:paraId="7FDEF340" w14:textId="5C21F51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8010FCC" w14:textId="546D4AE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0DF4078" w14:textId="77777777" w:rsidTr="0088229D">
        <w:tc>
          <w:tcPr>
            <w:tcW w:w="2830" w:type="dxa"/>
          </w:tcPr>
          <w:p w14:paraId="5D08EA39" w14:textId="49A5690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560" w:type="dxa"/>
          </w:tcPr>
          <w:p w14:paraId="3A0E87AA" w14:textId="69BB2B2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IND (SEARO)</w:t>
            </w:r>
          </w:p>
        </w:tc>
        <w:tc>
          <w:tcPr>
            <w:tcW w:w="1842" w:type="dxa"/>
          </w:tcPr>
          <w:p w14:paraId="1D179714" w14:textId="63F19276" w:rsidR="003704D0" w:rsidRPr="00FF154E" w:rsidRDefault="00EE1E00" w:rsidP="003704D0">
            <w:pPr>
              <w:rPr>
                <w:rFonts w:cstheme="minorHAnsi"/>
                <w:sz w:val="18"/>
                <w:szCs w:val="18"/>
              </w:rPr>
            </w:pPr>
            <w:r w:rsidRPr="00EE1E00">
              <w:rPr>
                <w:rFonts w:cstheme="minorHAnsi"/>
                <w:sz w:val="18"/>
                <w:szCs w:val="18"/>
              </w:rPr>
              <w:t>2002</w:t>
            </w:r>
          </w:p>
        </w:tc>
        <w:tc>
          <w:tcPr>
            <w:tcW w:w="1843" w:type="dxa"/>
          </w:tcPr>
          <w:p w14:paraId="5A77615E" w14:textId="46C8B6B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31F7022" w14:textId="77777777" w:rsidTr="0088229D">
        <w:tc>
          <w:tcPr>
            <w:tcW w:w="2830" w:type="dxa"/>
          </w:tcPr>
          <w:p w14:paraId="7FB915F4" w14:textId="4C73497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560" w:type="dxa"/>
          </w:tcPr>
          <w:p w14:paraId="7A8C3416" w14:textId="7DD5387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IRN (EMRO)</w:t>
            </w:r>
          </w:p>
        </w:tc>
        <w:tc>
          <w:tcPr>
            <w:tcW w:w="1842" w:type="dxa"/>
          </w:tcPr>
          <w:p w14:paraId="456D6C50" w14:textId="4537E4EC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FB73955" w14:textId="2BFDDF5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FFD5573" w14:textId="77777777" w:rsidTr="0088229D">
        <w:tc>
          <w:tcPr>
            <w:tcW w:w="2830" w:type="dxa"/>
          </w:tcPr>
          <w:p w14:paraId="481DA4BD" w14:textId="77E3DA7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560" w:type="dxa"/>
          </w:tcPr>
          <w:p w14:paraId="3445BF14" w14:textId="7B41BC2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IRQ (EMRO)</w:t>
            </w:r>
          </w:p>
        </w:tc>
        <w:tc>
          <w:tcPr>
            <w:tcW w:w="1842" w:type="dxa"/>
          </w:tcPr>
          <w:p w14:paraId="09EA044F" w14:textId="6C14CCA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2C022A0" w14:textId="556B215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9993237" w14:textId="77777777" w:rsidTr="0088229D">
        <w:tc>
          <w:tcPr>
            <w:tcW w:w="2830" w:type="dxa"/>
          </w:tcPr>
          <w:p w14:paraId="44C40A66" w14:textId="23DC472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560" w:type="dxa"/>
          </w:tcPr>
          <w:p w14:paraId="2FCFBAEE" w14:textId="54A1E64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JAM (PAHO)</w:t>
            </w:r>
          </w:p>
        </w:tc>
        <w:tc>
          <w:tcPr>
            <w:tcW w:w="1842" w:type="dxa"/>
          </w:tcPr>
          <w:p w14:paraId="1757A6AF" w14:textId="414508D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F430810" w14:textId="6B57835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C487E10" w14:textId="77777777" w:rsidTr="0088229D">
        <w:tc>
          <w:tcPr>
            <w:tcW w:w="2830" w:type="dxa"/>
          </w:tcPr>
          <w:p w14:paraId="6528511A" w14:textId="620B0B9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560" w:type="dxa"/>
          </w:tcPr>
          <w:p w14:paraId="56BC4C94" w14:textId="5CC8F16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JOR (EMRO)</w:t>
            </w:r>
          </w:p>
        </w:tc>
        <w:tc>
          <w:tcPr>
            <w:tcW w:w="1842" w:type="dxa"/>
          </w:tcPr>
          <w:p w14:paraId="7695CBBC" w14:textId="4722652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0D2A675" w14:textId="1A84E01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C5197D6" w14:textId="77777777" w:rsidTr="0088229D">
        <w:tc>
          <w:tcPr>
            <w:tcW w:w="2830" w:type="dxa"/>
          </w:tcPr>
          <w:p w14:paraId="0419286C" w14:textId="23E2E4A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560" w:type="dxa"/>
          </w:tcPr>
          <w:p w14:paraId="54306D68" w14:textId="526B80E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KEN (AFRO)</w:t>
            </w:r>
          </w:p>
        </w:tc>
        <w:tc>
          <w:tcPr>
            <w:tcW w:w="1842" w:type="dxa"/>
          </w:tcPr>
          <w:p w14:paraId="4CD979A0" w14:textId="47895AF1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0E21522" w14:textId="47596DE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2BA5995" w14:textId="77777777" w:rsidTr="0088229D">
        <w:tc>
          <w:tcPr>
            <w:tcW w:w="2830" w:type="dxa"/>
          </w:tcPr>
          <w:p w14:paraId="413AC874" w14:textId="013D501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560" w:type="dxa"/>
          </w:tcPr>
          <w:p w14:paraId="0728F092" w14:textId="2836A6A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KGZ (EURO)</w:t>
            </w:r>
          </w:p>
        </w:tc>
        <w:tc>
          <w:tcPr>
            <w:tcW w:w="1842" w:type="dxa"/>
          </w:tcPr>
          <w:p w14:paraId="0B192BD2" w14:textId="579169F4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8A1D021" w14:textId="1F29366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684CE01" w14:textId="77777777" w:rsidTr="0088229D">
        <w:tc>
          <w:tcPr>
            <w:tcW w:w="2830" w:type="dxa"/>
          </w:tcPr>
          <w:p w14:paraId="420B6991" w14:textId="53A4FB4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560" w:type="dxa"/>
          </w:tcPr>
          <w:p w14:paraId="4ADDC19C" w14:textId="7B490CF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KHM (WPRO)</w:t>
            </w:r>
          </w:p>
        </w:tc>
        <w:tc>
          <w:tcPr>
            <w:tcW w:w="1842" w:type="dxa"/>
          </w:tcPr>
          <w:p w14:paraId="1ED67037" w14:textId="7A91C485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85957A9" w14:textId="7F7DF96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32CB318" w14:textId="77777777" w:rsidTr="0088229D">
        <w:tc>
          <w:tcPr>
            <w:tcW w:w="2830" w:type="dxa"/>
          </w:tcPr>
          <w:p w14:paraId="3FDFCD83" w14:textId="3C82BE5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560" w:type="dxa"/>
          </w:tcPr>
          <w:p w14:paraId="07DBE991" w14:textId="7ECBDC9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KIR (WPRO)</w:t>
            </w:r>
          </w:p>
        </w:tc>
        <w:tc>
          <w:tcPr>
            <w:tcW w:w="1842" w:type="dxa"/>
          </w:tcPr>
          <w:p w14:paraId="6A67DE59" w14:textId="155457AB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A9C2463" w14:textId="4AEC683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392DA7C" w14:textId="77777777" w:rsidTr="0088229D">
        <w:tc>
          <w:tcPr>
            <w:tcW w:w="2830" w:type="dxa"/>
          </w:tcPr>
          <w:p w14:paraId="14DF845A" w14:textId="6DDADC1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560" w:type="dxa"/>
          </w:tcPr>
          <w:p w14:paraId="5DE52212" w14:textId="003AE1D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LAO (WPRO)</w:t>
            </w:r>
          </w:p>
        </w:tc>
        <w:tc>
          <w:tcPr>
            <w:tcW w:w="1842" w:type="dxa"/>
          </w:tcPr>
          <w:p w14:paraId="69E85F9F" w14:textId="0AD3647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A590147" w14:textId="5EC5EB7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92E4C5E" w14:textId="77777777" w:rsidTr="0088229D">
        <w:tc>
          <w:tcPr>
            <w:tcW w:w="2830" w:type="dxa"/>
          </w:tcPr>
          <w:p w14:paraId="33D48AC8" w14:textId="6DF6831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560" w:type="dxa"/>
          </w:tcPr>
          <w:p w14:paraId="7BDCFC49" w14:textId="2510EE7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LBR (AFRO)</w:t>
            </w:r>
          </w:p>
        </w:tc>
        <w:tc>
          <w:tcPr>
            <w:tcW w:w="1842" w:type="dxa"/>
          </w:tcPr>
          <w:p w14:paraId="2C4E06B9" w14:textId="1946244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7C7705B" w14:textId="6573F36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2B8D774" w14:textId="77777777" w:rsidTr="0088229D">
        <w:tc>
          <w:tcPr>
            <w:tcW w:w="2830" w:type="dxa"/>
          </w:tcPr>
          <w:p w14:paraId="30348EE9" w14:textId="159927E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560" w:type="dxa"/>
          </w:tcPr>
          <w:p w14:paraId="6B5B5589" w14:textId="2F9D30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LKA (SEARO)</w:t>
            </w:r>
          </w:p>
        </w:tc>
        <w:tc>
          <w:tcPr>
            <w:tcW w:w="1842" w:type="dxa"/>
          </w:tcPr>
          <w:p w14:paraId="427FDBE5" w14:textId="198FFA7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9ED6142" w14:textId="5DE5587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8561428" w14:textId="77777777" w:rsidTr="0088229D">
        <w:tc>
          <w:tcPr>
            <w:tcW w:w="2830" w:type="dxa"/>
          </w:tcPr>
          <w:p w14:paraId="582E32A3" w14:textId="3C52A9D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560" w:type="dxa"/>
          </w:tcPr>
          <w:p w14:paraId="7F598B93" w14:textId="4A4AEC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LSO (AFRO)</w:t>
            </w:r>
          </w:p>
        </w:tc>
        <w:tc>
          <w:tcPr>
            <w:tcW w:w="1842" w:type="dxa"/>
          </w:tcPr>
          <w:p w14:paraId="22F50D9D" w14:textId="5156CA1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94C89FA" w14:textId="7E306DE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AEEFD13" w14:textId="77777777" w:rsidTr="0088229D">
        <w:tc>
          <w:tcPr>
            <w:tcW w:w="2830" w:type="dxa"/>
          </w:tcPr>
          <w:p w14:paraId="195048A8" w14:textId="3765C86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560" w:type="dxa"/>
          </w:tcPr>
          <w:p w14:paraId="38000DE7" w14:textId="56C66D1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AR (EMRO)</w:t>
            </w:r>
          </w:p>
        </w:tc>
        <w:tc>
          <w:tcPr>
            <w:tcW w:w="1842" w:type="dxa"/>
          </w:tcPr>
          <w:p w14:paraId="5A4E05C9" w14:textId="58A3D1E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5222B96" w14:textId="45B560C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F69D844" w14:textId="77777777" w:rsidTr="0088229D">
        <w:tc>
          <w:tcPr>
            <w:tcW w:w="2830" w:type="dxa"/>
          </w:tcPr>
          <w:p w14:paraId="7D6F84CF" w14:textId="1554CCE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560" w:type="dxa"/>
          </w:tcPr>
          <w:p w14:paraId="3A470145" w14:textId="714470F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DA (EURO)</w:t>
            </w:r>
          </w:p>
        </w:tc>
        <w:tc>
          <w:tcPr>
            <w:tcW w:w="1842" w:type="dxa"/>
          </w:tcPr>
          <w:p w14:paraId="4D91F7D9" w14:textId="7E89096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1088883" w14:textId="75B8CCB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96AE387" w14:textId="77777777" w:rsidTr="0088229D">
        <w:tc>
          <w:tcPr>
            <w:tcW w:w="2830" w:type="dxa"/>
          </w:tcPr>
          <w:p w14:paraId="2A9A77E7" w14:textId="69AE610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560" w:type="dxa"/>
          </w:tcPr>
          <w:p w14:paraId="02F6B289" w14:textId="61CE789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DG (AFRO)</w:t>
            </w:r>
          </w:p>
        </w:tc>
        <w:tc>
          <w:tcPr>
            <w:tcW w:w="1842" w:type="dxa"/>
          </w:tcPr>
          <w:p w14:paraId="39787A73" w14:textId="06C7D2F5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D2BEE89" w14:textId="2662DB0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1380AFA" w14:textId="77777777" w:rsidTr="0088229D">
        <w:tc>
          <w:tcPr>
            <w:tcW w:w="2830" w:type="dxa"/>
          </w:tcPr>
          <w:p w14:paraId="04A76FCA" w14:textId="48F5AB5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560" w:type="dxa"/>
          </w:tcPr>
          <w:p w14:paraId="26783F46" w14:textId="13BA60E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HL (WPRO)</w:t>
            </w:r>
          </w:p>
        </w:tc>
        <w:tc>
          <w:tcPr>
            <w:tcW w:w="1842" w:type="dxa"/>
          </w:tcPr>
          <w:p w14:paraId="41D61AF1" w14:textId="3FA1F9E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E201E51" w14:textId="0BB1DF7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22F66FC" w14:textId="77777777" w:rsidTr="0088229D">
        <w:tc>
          <w:tcPr>
            <w:tcW w:w="2830" w:type="dxa"/>
          </w:tcPr>
          <w:p w14:paraId="3E09F4E8" w14:textId="702437E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560" w:type="dxa"/>
          </w:tcPr>
          <w:p w14:paraId="1F054B30" w14:textId="3881D61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KD (EURO)</w:t>
            </w:r>
          </w:p>
        </w:tc>
        <w:tc>
          <w:tcPr>
            <w:tcW w:w="1842" w:type="dxa"/>
          </w:tcPr>
          <w:p w14:paraId="75A55A32" w14:textId="23348AA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9224149" w14:textId="1A48CB2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3F9800A" w14:textId="77777777" w:rsidTr="0088229D">
        <w:tc>
          <w:tcPr>
            <w:tcW w:w="2830" w:type="dxa"/>
          </w:tcPr>
          <w:p w14:paraId="0F8EA6BE" w14:textId="67FFE2B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560" w:type="dxa"/>
          </w:tcPr>
          <w:p w14:paraId="6E9F8EA7" w14:textId="5EAA3C1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LI (AFRO)</w:t>
            </w:r>
          </w:p>
        </w:tc>
        <w:tc>
          <w:tcPr>
            <w:tcW w:w="1842" w:type="dxa"/>
          </w:tcPr>
          <w:p w14:paraId="0C5A5D31" w14:textId="1AC93414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A308F61" w14:textId="77261E0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0290FDF" w14:textId="77777777" w:rsidTr="0088229D">
        <w:tc>
          <w:tcPr>
            <w:tcW w:w="2830" w:type="dxa"/>
          </w:tcPr>
          <w:p w14:paraId="05B1C698" w14:textId="43CFE02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560" w:type="dxa"/>
          </w:tcPr>
          <w:p w14:paraId="101C6939" w14:textId="18D6E89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MR (SEARO)</w:t>
            </w:r>
          </w:p>
        </w:tc>
        <w:tc>
          <w:tcPr>
            <w:tcW w:w="1842" w:type="dxa"/>
          </w:tcPr>
          <w:p w14:paraId="42DC8852" w14:textId="0FD95ED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CFD656F" w14:textId="604B468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DB522B6" w14:textId="77777777" w:rsidTr="0088229D">
        <w:tc>
          <w:tcPr>
            <w:tcW w:w="2830" w:type="dxa"/>
          </w:tcPr>
          <w:p w14:paraId="12528880" w14:textId="07A50FE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560" w:type="dxa"/>
          </w:tcPr>
          <w:p w14:paraId="034B499B" w14:textId="62606CE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NG (WPRO)</w:t>
            </w:r>
          </w:p>
        </w:tc>
        <w:tc>
          <w:tcPr>
            <w:tcW w:w="1842" w:type="dxa"/>
          </w:tcPr>
          <w:p w14:paraId="3F17D549" w14:textId="5EFA918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A536E23" w14:textId="162FB3F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FD9893B" w14:textId="77777777" w:rsidTr="0088229D">
        <w:tc>
          <w:tcPr>
            <w:tcW w:w="2830" w:type="dxa"/>
          </w:tcPr>
          <w:p w14:paraId="5901838C" w14:textId="283EE58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560" w:type="dxa"/>
          </w:tcPr>
          <w:p w14:paraId="2A206D33" w14:textId="0FF7954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OZ (AFRO)</w:t>
            </w:r>
          </w:p>
        </w:tc>
        <w:tc>
          <w:tcPr>
            <w:tcW w:w="1842" w:type="dxa"/>
          </w:tcPr>
          <w:p w14:paraId="02E1089F" w14:textId="0EE527B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90A011D" w14:textId="57BCD91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61CFFD0" w14:textId="77777777" w:rsidTr="0088229D">
        <w:tc>
          <w:tcPr>
            <w:tcW w:w="2830" w:type="dxa"/>
          </w:tcPr>
          <w:p w14:paraId="67727226" w14:textId="2826919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560" w:type="dxa"/>
          </w:tcPr>
          <w:p w14:paraId="2C921437" w14:textId="6AAC550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RT (AFRO)</w:t>
            </w:r>
          </w:p>
        </w:tc>
        <w:tc>
          <w:tcPr>
            <w:tcW w:w="1842" w:type="dxa"/>
          </w:tcPr>
          <w:p w14:paraId="031A0DCA" w14:textId="161A671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B1E57D8" w14:textId="40F1461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4C1A494" w14:textId="77777777" w:rsidTr="0088229D">
        <w:tc>
          <w:tcPr>
            <w:tcW w:w="2830" w:type="dxa"/>
          </w:tcPr>
          <w:p w14:paraId="318EC2A1" w14:textId="7046BB1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560" w:type="dxa"/>
          </w:tcPr>
          <w:p w14:paraId="4CCD5BD3" w14:textId="6484617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WI (AFRO)</w:t>
            </w:r>
          </w:p>
        </w:tc>
        <w:tc>
          <w:tcPr>
            <w:tcW w:w="1842" w:type="dxa"/>
          </w:tcPr>
          <w:p w14:paraId="69131BC1" w14:textId="6EEDFB5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D489679" w14:textId="7173230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9289216" w14:textId="77777777" w:rsidTr="0088229D">
        <w:tc>
          <w:tcPr>
            <w:tcW w:w="2830" w:type="dxa"/>
          </w:tcPr>
          <w:p w14:paraId="73D3AF15" w14:textId="459C9CE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560" w:type="dxa"/>
          </w:tcPr>
          <w:p w14:paraId="1AF0B95C" w14:textId="243C0F0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AM (AFRO)</w:t>
            </w:r>
          </w:p>
        </w:tc>
        <w:tc>
          <w:tcPr>
            <w:tcW w:w="1842" w:type="dxa"/>
          </w:tcPr>
          <w:p w14:paraId="13471DA0" w14:textId="72463DD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003B44C" w14:textId="2ADA499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488EBF2" w14:textId="77777777" w:rsidTr="0088229D">
        <w:tc>
          <w:tcPr>
            <w:tcW w:w="2830" w:type="dxa"/>
          </w:tcPr>
          <w:p w14:paraId="347944F6" w14:textId="2F185EF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560" w:type="dxa"/>
          </w:tcPr>
          <w:p w14:paraId="2B576B95" w14:textId="5500467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ER (AFRO)</w:t>
            </w:r>
          </w:p>
        </w:tc>
        <w:tc>
          <w:tcPr>
            <w:tcW w:w="1842" w:type="dxa"/>
          </w:tcPr>
          <w:p w14:paraId="5325051B" w14:textId="13F3763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3C70147" w14:textId="278FCFD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44685132" w14:textId="77777777" w:rsidTr="0088229D">
        <w:tc>
          <w:tcPr>
            <w:tcW w:w="2830" w:type="dxa"/>
          </w:tcPr>
          <w:p w14:paraId="63D04CA6" w14:textId="069CB63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560" w:type="dxa"/>
          </w:tcPr>
          <w:p w14:paraId="49195CD0" w14:textId="450784D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GA (AFRO)</w:t>
            </w:r>
          </w:p>
        </w:tc>
        <w:tc>
          <w:tcPr>
            <w:tcW w:w="1842" w:type="dxa"/>
          </w:tcPr>
          <w:p w14:paraId="38722FE2" w14:textId="5A12195E" w:rsidR="003704D0" w:rsidRPr="00FF154E" w:rsidRDefault="00E865E8" w:rsidP="003704D0">
            <w:pPr>
              <w:rPr>
                <w:rFonts w:cstheme="minorHAnsi"/>
                <w:sz w:val="18"/>
                <w:szCs w:val="18"/>
              </w:rPr>
            </w:pPr>
            <w:r w:rsidRPr="00E865E8">
              <w:rPr>
                <w:rFonts w:cstheme="minorHAnsi"/>
                <w:sz w:val="18"/>
                <w:szCs w:val="18"/>
              </w:rPr>
              <w:t>2013</w:t>
            </w:r>
          </w:p>
        </w:tc>
        <w:tc>
          <w:tcPr>
            <w:tcW w:w="1843" w:type="dxa"/>
          </w:tcPr>
          <w:p w14:paraId="6D0A6F9A" w14:textId="453FB79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358AFC0" w14:textId="77777777" w:rsidTr="0088229D">
        <w:tc>
          <w:tcPr>
            <w:tcW w:w="2830" w:type="dxa"/>
          </w:tcPr>
          <w:p w14:paraId="70FFB484" w14:textId="4C81228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560" w:type="dxa"/>
          </w:tcPr>
          <w:p w14:paraId="1CBD257D" w14:textId="11163B6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IC (PAHO)</w:t>
            </w:r>
          </w:p>
        </w:tc>
        <w:tc>
          <w:tcPr>
            <w:tcW w:w="1842" w:type="dxa"/>
          </w:tcPr>
          <w:p w14:paraId="5B9C84DE" w14:textId="1930847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F53F7DE" w14:textId="171A00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3D0FA1C" w14:textId="77777777" w:rsidTr="0088229D">
        <w:tc>
          <w:tcPr>
            <w:tcW w:w="2830" w:type="dxa"/>
          </w:tcPr>
          <w:p w14:paraId="2C5B4A1E" w14:textId="1CF1DE9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560" w:type="dxa"/>
          </w:tcPr>
          <w:p w14:paraId="453733FE" w14:textId="05F64B7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PL (SEARO)</w:t>
            </w:r>
          </w:p>
        </w:tc>
        <w:tc>
          <w:tcPr>
            <w:tcW w:w="1842" w:type="dxa"/>
          </w:tcPr>
          <w:p w14:paraId="2885AF1B" w14:textId="710BFEC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71D281F8" w14:textId="3E88FE0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C28D6D2" w14:textId="77777777" w:rsidTr="0088229D">
        <w:tc>
          <w:tcPr>
            <w:tcW w:w="2830" w:type="dxa"/>
          </w:tcPr>
          <w:p w14:paraId="7317D71D" w14:textId="54B8BAB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560" w:type="dxa"/>
          </w:tcPr>
          <w:p w14:paraId="74A476A8" w14:textId="4DDFCCB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AK (EMRO)</w:t>
            </w:r>
          </w:p>
        </w:tc>
        <w:tc>
          <w:tcPr>
            <w:tcW w:w="1842" w:type="dxa"/>
          </w:tcPr>
          <w:p w14:paraId="547B57BF" w14:textId="5191D542" w:rsidR="003704D0" w:rsidRPr="00FF154E" w:rsidRDefault="00531482" w:rsidP="003704D0">
            <w:pPr>
              <w:rPr>
                <w:rFonts w:cstheme="minorHAnsi"/>
                <w:sz w:val="18"/>
                <w:szCs w:val="18"/>
              </w:rPr>
            </w:pPr>
            <w:r w:rsidRPr="00531482">
              <w:rPr>
                <w:rFonts w:cstheme="minorHAnsi"/>
                <w:sz w:val="18"/>
                <w:szCs w:val="18"/>
              </w:rPr>
              <w:t>2008</w:t>
            </w:r>
          </w:p>
        </w:tc>
        <w:tc>
          <w:tcPr>
            <w:tcW w:w="1843" w:type="dxa"/>
          </w:tcPr>
          <w:p w14:paraId="64690670" w14:textId="15D2D67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2B388E9" w14:textId="77777777" w:rsidTr="0088229D">
        <w:tc>
          <w:tcPr>
            <w:tcW w:w="2830" w:type="dxa"/>
          </w:tcPr>
          <w:p w14:paraId="35C611DA" w14:textId="1DBD078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560" w:type="dxa"/>
          </w:tcPr>
          <w:p w14:paraId="0AA7B0B0" w14:textId="77D5D23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ER (PAHO)</w:t>
            </w:r>
          </w:p>
        </w:tc>
        <w:tc>
          <w:tcPr>
            <w:tcW w:w="1842" w:type="dxa"/>
          </w:tcPr>
          <w:p w14:paraId="50536257" w14:textId="346CC42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E321745" w14:textId="5879B6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A151849" w14:textId="77777777" w:rsidTr="0088229D">
        <w:tc>
          <w:tcPr>
            <w:tcW w:w="2830" w:type="dxa"/>
          </w:tcPr>
          <w:p w14:paraId="7C981A1F" w14:textId="60EDF5C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560" w:type="dxa"/>
          </w:tcPr>
          <w:p w14:paraId="722F2267" w14:textId="23FA818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HL (WPRO)</w:t>
            </w:r>
          </w:p>
        </w:tc>
        <w:tc>
          <w:tcPr>
            <w:tcW w:w="1842" w:type="dxa"/>
          </w:tcPr>
          <w:p w14:paraId="0FDAA289" w14:textId="687F35A1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547AF19" w14:textId="7A75AF7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B2CB3B2" w14:textId="77777777" w:rsidTr="0088229D">
        <w:tc>
          <w:tcPr>
            <w:tcW w:w="2830" w:type="dxa"/>
          </w:tcPr>
          <w:p w14:paraId="1651B04B" w14:textId="5C47CE4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560" w:type="dxa"/>
          </w:tcPr>
          <w:p w14:paraId="56E4E5D1" w14:textId="49C1DA3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NG (WPRO)</w:t>
            </w:r>
          </w:p>
        </w:tc>
        <w:tc>
          <w:tcPr>
            <w:tcW w:w="1842" w:type="dxa"/>
          </w:tcPr>
          <w:p w14:paraId="444A355A" w14:textId="035A98F1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6516216" w14:textId="3667B9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C6354D0" w14:textId="77777777" w:rsidTr="0088229D">
        <w:tc>
          <w:tcPr>
            <w:tcW w:w="2830" w:type="dxa"/>
          </w:tcPr>
          <w:p w14:paraId="1CF67501" w14:textId="2CDCD74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560" w:type="dxa"/>
          </w:tcPr>
          <w:p w14:paraId="35F369D3" w14:textId="2F3AB4B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RK (SEARO)</w:t>
            </w:r>
          </w:p>
        </w:tc>
        <w:tc>
          <w:tcPr>
            <w:tcW w:w="1842" w:type="dxa"/>
          </w:tcPr>
          <w:p w14:paraId="51C27765" w14:textId="59627F3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62FA1E9" w14:textId="58445D7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584EB622" w14:textId="77777777" w:rsidTr="0088229D">
        <w:tc>
          <w:tcPr>
            <w:tcW w:w="2830" w:type="dxa"/>
          </w:tcPr>
          <w:p w14:paraId="09B9A25B" w14:textId="7A3319E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lastRenderedPageBreak/>
              <w:t>Paraguay</w:t>
            </w:r>
          </w:p>
        </w:tc>
        <w:tc>
          <w:tcPr>
            <w:tcW w:w="1560" w:type="dxa"/>
          </w:tcPr>
          <w:p w14:paraId="31963B07" w14:textId="1576B6A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RY (PAHO)</w:t>
            </w:r>
          </w:p>
        </w:tc>
        <w:tc>
          <w:tcPr>
            <w:tcW w:w="1842" w:type="dxa"/>
          </w:tcPr>
          <w:p w14:paraId="1E000113" w14:textId="6841282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B633755" w14:textId="0DEED22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40BF7B74" w14:textId="77777777" w:rsidTr="0088229D">
        <w:tc>
          <w:tcPr>
            <w:tcW w:w="2830" w:type="dxa"/>
          </w:tcPr>
          <w:p w14:paraId="5EAE12BD" w14:textId="064ABE0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560" w:type="dxa"/>
          </w:tcPr>
          <w:p w14:paraId="5711B513" w14:textId="7C68C85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RWA (AFRO)</w:t>
            </w:r>
          </w:p>
        </w:tc>
        <w:tc>
          <w:tcPr>
            <w:tcW w:w="1842" w:type="dxa"/>
          </w:tcPr>
          <w:p w14:paraId="7FA56F10" w14:textId="7E0696D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D5C80A1" w14:textId="5964809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ECB97D0" w14:textId="77777777" w:rsidTr="0088229D">
        <w:tc>
          <w:tcPr>
            <w:tcW w:w="2830" w:type="dxa"/>
          </w:tcPr>
          <w:p w14:paraId="0CEFD840" w14:textId="5ADA9B7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560" w:type="dxa"/>
          </w:tcPr>
          <w:p w14:paraId="6847D12F" w14:textId="0F8B8A7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DN (EMRO)</w:t>
            </w:r>
          </w:p>
        </w:tc>
        <w:tc>
          <w:tcPr>
            <w:tcW w:w="1842" w:type="dxa"/>
          </w:tcPr>
          <w:p w14:paraId="7C7DB3CA" w14:textId="3CD196A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630F249" w14:textId="7FD72A4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6530A38" w14:textId="77777777" w:rsidTr="0088229D">
        <w:tc>
          <w:tcPr>
            <w:tcW w:w="2830" w:type="dxa"/>
          </w:tcPr>
          <w:p w14:paraId="238BD05E" w14:textId="774C97D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560" w:type="dxa"/>
          </w:tcPr>
          <w:p w14:paraId="45C57CC4" w14:textId="506A7A1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EN (AFRO)</w:t>
            </w:r>
          </w:p>
        </w:tc>
        <w:tc>
          <w:tcPr>
            <w:tcW w:w="1842" w:type="dxa"/>
          </w:tcPr>
          <w:p w14:paraId="2AA89DB2" w14:textId="0A337068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4504425" w14:textId="720E539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20ED14F" w14:textId="77777777" w:rsidTr="0088229D">
        <w:tc>
          <w:tcPr>
            <w:tcW w:w="2830" w:type="dxa"/>
          </w:tcPr>
          <w:p w14:paraId="4ABBEAD2" w14:textId="1FDB5E0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560" w:type="dxa"/>
          </w:tcPr>
          <w:p w14:paraId="262C6A62" w14:textId="3DB26AC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LB (WPRO)</w:t>
            </w:r>
          </w:p>
        </w:tc>
        <w:tc>
          <w:tcPr>
            <w:tcW w:w="1842" w:type="dxa"/>
          </w:tcPr>
          <w:p w14:paraId="1F44FCE2" w14:textId="6A16775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10FA0141" w14:textId="0965BE5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6B9FD6B" w14:textId="77777777" w:rsidTr="0088229D">
        <w:tc>
          <w:tcPr>
            <w:tcW w:w="2830" w:type="dxa"/>
          </w:tcPr>
          <w:p w14:paraId="6D80B477" w14:textId="00B6943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560" w:type="dxa"/>
          </w:tcPr>
          <w:p w14:paraId="7D98213A" w14:textId="776169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LE (AFRO)</w:t>
            </w:r>
          </w:p>
        </w:tc>
        <w:tc>
          <w:tcPr>
            <w:tcW w:w="1842" w:type="dxa"/>
          </w:tcPr>
          <w:p w14:paraId="3E875332" w14:textId="5C47B07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03FB2C5" w14:textId="1DA7843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4783991" w14:textId="77777777" w:rsidTr="0088229D">
        <w:tc>
          <w:tcPr>
            <w:tcW w:w="2830" w:type="dxa"/>
          </w:tcPr>
          <w:p w14:paraId="183BC126" w14:textId="6F1F442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560" w:type="dxa"/>
          </w:tcPr>
          <w:p w14:paraId="476D8906" w14:textId="1D863D6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LV (PAHO)</w:t>
            </w:r>
          </w:p>
        </w:tc>
        <w:tc>
          <w:tcPr>
            <w:tcW w:w="1842" w:type="dxa"/>
          </w:tcPr>
          <w:p w14:paraId="314E85F0" w14:textId="0C2144D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02E8A30" w14:textId="2FA3931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412CF2D" w14:textId="77777777" w:rsidTr="0088229D">
        <w:tc>
          <w:tcPr>
            <w:tcW w:w="2830" w:type="dxa"/>
          </w:tcPr>
          <w:p w14:paraId="33453942" w14:textId="41EE329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560" w:type="dxa"/>
          </w:tcPr>
          <w:p w14:paraId="01B25AB1" w14:textId="6A16CD9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OM (EMRO)</w:t>
            </w:r>
          </w:p>
        </w:tc>
        <w:tc>
          <w:tcPr>
            <w:tcW w:w="1842" w:type="dxa"/>
          </w:tcPr>
          <w:p w14:paraId="177195A6" w14:textId="47C7F69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24DF73E" w14:textId="0ADE911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8CFF510" w14:textId="77777777" w:rsidTr="0088229D">
        <w:tc>
          <w:tcPr>
            <w:tcW w:w="2830" w:type="dxa"/>
          </w:tcPr>
          <w:p w14:paraId="10A2F766" w14:textId="07D965A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560" w:type="dxa"/>
          </w:tcPr>
          <w:p w14:paraId="56F9B5E2" w14:textId="3A1CBA8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RB (EURO)</w:t>
            </w:r>
          </w:p>
        </w:tc>
        <w:tc>
          <w:tcPr>
            <w:tcW w:w="1842" w:type="dxa"/>
          </w:tcPr>
          <w:p w14:paraId="36F258ED" w14:textId="0F41A7A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4C370EC" w14:textId="30B5510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536D113" w14:textId="77777777" w:rsidTr="0088229D">
        <w:tc>
          <w:tcPr>
            <w:tcW w:w="2830" w:type="dxa"/>
          </w:tcPr>
          <w:p w14:paraId="7CF92CCB" w14:textId="7B2D0CE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560" w:type="dxa"/>
          </w:tcPr>
          <w:p w14:paraId="7E385A9C" w14:textId="0A560DA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SD (AFRO)</w:t>
            </w:r>
          </w:p>
        </w:tc>
        <w:tc>
          <w:tcPr>
            <w:tcW w:w="1842" w:type="dxa"/>
          </w:tcPr>
          <w:p w14:paraId="33751103" w14:textId="03A3BD9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2F8FE0B" w14:textId="7FE29B8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3A31DE9" w14:textId="77777777" w:rsidTr="0088229D">
        <w:tc>
          <w:tcPr>
            <w:tcW w:w="2830" w:type="dxa"/>
          </w:tcPr>
          <w:p w14:paraId="12FFA105" w14:textId="2255CD6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560" w:type="dxa"/>
          </w:tcPr>
          <w:p w14:paraId="73D0EB7E" w14:textId="50B5C22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TP (AFRO)</w:t>
            </w:r>
          </w:p>
        </w:tc>
        <w:tc>
          <w:tcPr>
            <w:tcW w:w="1842" w:type="dxa"/>
          </w:tcPr>
          <w:p w14:paraId="5C04A25F" w14:textId="45E4E50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0E74732" w14:textId="275AA8A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180146D" w14:textId="77777777" w:rsidTr="0088229D">
        <w:tc>
          <w:tcPr>
            <w:tcW w:w="2830" w:type="dxa"/>
          </w:tcPr>
          <w:p w14:paraId="13BF37D5" w14:textId="67E74F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560" w:type="dxa"/>
          </w:tcPr>
          <w:p w14:paraId="29CDA518" w14:textId="2FEC62C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WZ (AFRO)</w:t>
            </w:r>
          </w:p>
        </w:tc>
        <w:tc>
          <w:tcPr>
            <w:tcW w:w="1842" w:type="dxa"/>
          </w:tcPr>
          <w:p w14:paraId="7D15F28D" w14:textId="25EC447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14364D5" w14:textId="79F9BEB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5ED895CD" w14:textId="77777777" w:rsidTr="0088229D">
        <w:tc>
          <w:tcPr>
            <w:tcW w:w="2830" w:type="dxa"/>
          </w:tcPr>
          <w:p w14:paraId="499C534B" w14:textId="1A9746B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560" w:type="dxa"/>
          </w:tcPr>
          <w:p w14:paraId="0D3438D8" w14:textId="387F9D3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YR (EMRO)</w:t>
            </w:r>
          </w:p>
        </w:tc>
        <w:tc>
          <w:tcPr>
            <w:tcW w:w="1842" w:type="dxa"/>
          </w:tcPr>
          <w:p w14:paraId="086079AF" w14:textId="056FD262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7756CB8" w14:textId="71FCC00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A206D96" w14:textId="77777777" w:rsidTr="0088229D">
        <w:tc>
          <w:tcPr>
            <w:tcW w:w="2830" w:type="dxa"/>
          </w:tcPr>
          <w:p w14:paraId="35F7B3D6" w14:textId="12BF013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560" w:type="dxa"/>
          </w:tcPr>
          <w:p w14:paraId="7ABAF4D3" w14:textId="449DE08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CD (AFRO)</w:t>
            </w:r>
          </w:p>
        </w:tc>
        <w:tc>
          <w:tcPr>
            <w:tcW w:w="1842" w:type="dxa"/>
          </w:tcPr>
          <w:p w14:paraId="1FEF3627" w14:textId="3A68D07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14F4BEB" w14:textId="6C875C5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0519DA2" w14:textId="77777777" w:rsidTr="0088229D">
        <w:tc>
          <w:tcPr>
            <w:tcW w:w="2830" w:type="dxa"/>
          </w:tcPr>
          <w:p w14:paraId="1918C6AC" w14:textId="77BBCDE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560" w:type="dxa"/>
          </w:tcPr>
          <w:p w14:paraId="668A6A48" w14:textId="7AD6BA2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GO (AFRO)</w:t>
            </w:r>
          </w:p>
        </w:tc>
        <w:tc>
          <w:tcPr>
            <w:tcW w:w="1842" w:type="dxa"/>
          </w:tcPr>
          <w:p w14:paraId="2A30FA50" w14:textId="47B7E91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71C3607" w14:textId="7E414CE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620540F" w14:textId="77777777" w:rsidTr="0088229D">
        <w:tc>
          <w:tcPr>
            <w:tcW w:w="2830" w:type="dxa"/>
          </w:tcPr>
          <w:p w14:paraId="161929B2" w14:textId="1AAF929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560" w:type="dxa"/>
          </w:tcPr>
          <w:p w14:paraId="5E613CF9" w14:textId="5C9704B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HA (SEARO)</w:t>
            </w:r>
          </w:p>
        </w:tc>
        <w:tc>
          <w:tcPr>
            <w:tcW w:w="1842" w:type="dxa"/>
          </w:tcPr>
          <w:p w14:paraId="1E04208F" w14:textId="616651A6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36CF5D8" w14:textId="3DB32E4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F63F7AB" w14:textId="77777777" w:rsidTr="0088229D">
        <w:tc>
          <w:tcPr>
            <w:tcW w:w="2830" w:type="dxa"/>
          </w:tcPr>
          <w:p w14:paraId="71458F33" w14:textId="289CCF3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560" w:type="dxa"/>
          </w:tcPr>
          <w:p w14:paraId="149389DF" w14:textId="22C6A96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JK (EURO)</w:t>
            </w:r>
          </w:p>
        </w:tc>
        <w:tc>
          <w:tcPr>
            <w:tcW w:w="1842" w:type="dxa"/>
          </w:tcPr>
          <w:p w14:paraId="3E9BC8B8" w14:textId="0E0B3C5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B1CEAAD" w14:textId="4FB06EE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7121327" w14:textId="77777777" w:rsidTr="0088229D">
        <w:tc>
          <w:tcPr>
            <w:tcW w:w="2830" w:type="dxa"/>
          </w:tcPr>
          <w:p w14:paraId="592128AC" w14:textId="3A5CC8C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560" w:type="dxa"/>
          </w:tcPr>
          <w:p w14:paraId="6822283F" w14:textId="148E57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KM (EURO)</w:t>
            </w:r>
          </w:p>
        </w:tc>
        <w:tc>
          <w:tcPr>
            <w:tcW w:w="1842" w:type="dxa"/>
          </w:tcPr>
          <w:p w14:paraId="7E6229E9" w14:textId="4C3DBDD4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16EE9F5" w14:textId="2FC046A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32F2673" w14:textId="77777777" w:rsidTr="0088229D">
        <w:tc>
          <w:tcPr>
            <w:tcW w:w="2830" w:type="dxa"/>
          </w:tcPr>
          <w:p w14:paraId="2B758D05" w14:textId="33CA219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560" w:type="dxa"/>
          </w:tcPr>
          <w:p w14:paraId="57AFD397" w14:textId="6C7795D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LS (SEARO)</w:t>
            </w:r>
          </w:p>
        </w:tc>
        <w:tc>
          <w:tcPr>
            <w:tcW w:w="1842" w:type="dxa"/>
          </w:tcPr>
          <w:p w14:paraId="580EE6CB" w14:textId="1EAFFBF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F553717" w14:textId="6188CC3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E42E844" w14:textId="77777777" w:rsidTr="0088229D">
        <w:tc>
          <w:tcPr>
            <w:tcW w:w="2830" w:type="dxa"/>
          </w:tcPr>
          <w:p w14:paraId="52E2F35A" w14:textId="42BB455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560" w:type="dxa"/>
          </w:tcPr>
          <w:p w14:paraId="679E9AE9" w14:textId="256039A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ON (WPRO)</w:t>
            </w:r>
          </w:p>
        </w:tc>
        <w:tc>
          <w:tcPr>
            <w:tcW w:w="1842" w:type="dxa"/>
          </w:tcPr>
          <w:p w14:paraId="17F643D1" w14:textId="2CD9BB4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AA9C6F8" w14:textId="3E993E4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48ECDF1C" w14:textId="77777777" w:rsidTr="0088229D">
        <w:tc>
          <w:tcPr>
            <w:tcW w:w="2830" w:type="dxa"/>
          </w:tcPr>
          <w:p w14:paraId="17D5602F" w14:textId="7791939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560" w:type="dxa"/>
          </w:tcPr>
          <w:p w14:paraId="6FD798B4" w14:textId="26D7D75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UN (EMRO)</w:t>
            </w:r>
          </w:p>
        </w:tc>
        <w:tc>
          <w:tcPr>
            <w:tcW w:w="1842" w:type="dxa"/>
          </w:tcPr>
          <w:p w14:paraId="404AC354" w14:textId="758EC88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D0A22FB" w14:textId="643AD6A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3A287F9" w14:textId="77777777" w:rsidTr="0088229D">
        <w:tc>
          <w:tcPr>
            <w:tcW w:w="2830" w:type="dxa"/>
          </w:tcPr>
          <w:p w14:paraId="42380C8A" w14:textId="416D8D4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560" w:type="dxa"/>
          </w:tcPr>
          <w:p w14:paraId="7B45DC07" w14:textId="22D0F69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UV (WPRO)</w:t>
            </w:r>
          </w:p>
        </w:tc>
        <w:tc>
          <w:tcPr>
            <w:tcW w:w="1842" w:type="dxa"/>
          </w:tcPr>
          <w:p w14:paraId="2BCCC2DE" w14:textId="2ACD554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216E6D6" w14:textId="31913C8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4A60B30" w14:textId="77777777" w:rsidTr="0088229D">
        <w:tc>
          <w:tcPr>
            <w:tcW w:w="2830" w:type="dxa"/>
          </w:tcPr>
          <w:p w14:paraId="0D4701F9" w14:textId="4590E1F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560" w:type="dxa"/>
          </w:tcPr>
          <w:p w14:paraId="78236EDE" w14:textId="623A66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ZA (AFRO)</w:t>
            </w:r>
          </w:p>
        </w:tc>
        <w:tc>
          <w:tcPr>
            <w:tcW w:w="1842" w:type="dxa"/>
          </w:tcPr>
          <w:p w14:paraId="3D6B2619" w14:textId="13EAED3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2612A72" w14:textId="4630138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1B948C0" w14:textId="77777777" w:rsidTr="0088229D">
        <w:tc>
          <w:tcPr>
            <w:tcW w:w="2830" w:type="dxa"/>
          </w:tcPr>
          <w:p w14:paraId="51081DFC" w14:textId="7573651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560" w:type="dxa"/>
          </w:tcPr>
          <w:p w14:paraId="3F732C75" w14:textId="66F9603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UGA (AFRO)</w:t>
            </w:r>
          </w:p>
        </w:tc>
        <w:tc>
          <w:tcPr>
            <w:tcW w:w="1842" w:type="dxa"/>
          </w:tcPr>
          <w:p w14:paraId="120730D0" w14:textId="0F0B395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07D4B29" w14:textId="4FBC9E0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442046D" w14:textId="77777777" w:rsidTr="0088229D">
        <w:tc>
          <w:tcPr>
            <w:tcW w:w="2830" w:type="dxa"/>
          </w:tcPr>
          <w:p w14:paraId="5C28B3F5" w14:textId="07ED27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560" w:type="dxa"/>
          </w:tcPr>
          <w:p w14:paraId="208C9F6A" w14:textId="301BB23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UKR (EURO)</w:t>
            </w:r>
          </w:p>
        </w:tc>
        <w:tc>
          <w:tcPr>
            <w:tcW w:w="1842" w:type="dxa"/>
          </w:tcPr>
          <w:p w14:paraId="2E0F80EB" w14:textId="6AEF37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DCC5E14" w14:textId="3310FEE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7552BF1" w14:textId="77777777" w:rsidTr="0088229D">
        <w:tc>
          <w:tcPr>
            <w:tcW w:w="2830" w:type="dxa"/>
          </w:tcPr>
          <w:p w14:paraId="63B0974C" w14:textId="318FE4C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560" w:type="dxa"/>
          </w:tcPr>
          <w:p w14:paraId="08A92650" w14:textId="7848A47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UZB (EURO)</w:t>
            </w:r>
          </w:p>
        </w:tc>
        <w:tc>
          <w:tcPr>
            <w:tcW w:w="1842" w:type="dxa"/>
          </w:tcPr>
          <w:p w14:paraId="539C2875" w14:textId="12453AD1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C2F8D86" w14:textId="11931BB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1F1B80D" w14:textId="77777777" w:rsidTr="0088229D">
        <w:tc>
          <w:tcPr>
            <w:tcW w:w="2830" w:type="dxa"/>
          </w:tcPr>
          <w:p w14:paraId="0983835D" w14:textId="15DA8B4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560" w:type="dxa"/>
          </w:tcPr>
          <w:p w14:paraId="15532CDA" w14:textId="7C1EDE9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VEN (PAHO)</w:t>
            </w:r>
          </w:p>
        </w:tc>
        <w:tc>
          <w:tcPr>
            <w:tcW w:w="1842" w:type="dxa"/>
          </w:tcPr>
          <w:p w14:paraId="5DD5E798" w14:textId="0A0F1F3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2EC652A" w14:textId="5A111EC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996CD23" w14:textId="77777777" w:rsidTr="0088229D">
        <w:tc>
          <w:tcPr>
            <w:tcW w:w="2830" w:type="dxa"/>
          </w:tcPr>
          <w:p w14:paraId="212EA29E" w14:textId="474F1E7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560" w:type="dxa"/>
          </w:tcPr>
          <w:p w14:paraId="15213D5A" w14:textId="4151087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VNM (WPRO)</w:t>
            </w:r>
          </w:p>
        </w:tc>
        <w:tc>
          <w:tcPr>
            <w:tcW w:w="1842" w:type="dxa"/>
          </w:tcPr>
          <w:p w14:paraId="2895667E" w14:textId="380F771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73B50C8" w14:textId="051598D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E3AF71C" w14:textId="77777777" w:rsidTr="0088229D">
        <w:tc>
          <w:tcPr>
            <w:tcW w:w="2830" w:type="dxa"/>
          </w:tcPr>
          <w:p w14:paraId="2948B8AB" w14:textId="5CBE5E0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560" w:type="dxa"/>
          </w:tcPr>
          <w:p w14:paraId="65E142D3" w14:textId="0E2AE1A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VUT (WPRO)</w:t>
            </w:r>
          </w:p>
        </w:tc>
        <w:tc>
          <w:tcPr>
            <w:tcW w:w="1842" w:type="dxa"/>
          </w:tcPr>
          <w:p w14:paraId="179692EF" w14:textId="06A4D12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DCD762B" w14:textId="75E61A9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FDA4A12" w14:textId="77777777" w:rsidTr="0088229D">
        <w:tc>
          <w:tcPr>
            <w:tcW w:w="2830" w:type="dxa"/>
          </w:tcPr>
          <w:p w14:paraId="5726BC72" w14:textId="1E1EAD3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560" w:type="dxa"/>
          </w:tcPr>
          <w:p w14:paraId="04184200" w14:textId="19E7D4A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WSM (WPRO)</w:t>
            </w:r>
          </w:p>
        </w:tc>
        <w:tc>
          <w:tcPr>
            <w:tcW w:w="1842" w:type="dxa"/>
          </w:tcPr>
          <w:p w14:paraId="39A39E2A" w14:textId="42A9F7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1A8B2A6" w14:textId="22E8020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C662F7F" w14:textId="77777777" w:rsidTr="0088229D">
        <w:tc>
          <w:tcPr>
            <w:tcW w:w="2830" w:type="dxa"/>
          </w:tcPr>
          <w:p w14:paraId="64585E1E" w14:textId="6DD5AA9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560" w:type="dxa"/>
          </w:tcPr>
          <w:p w14:paraId="2D1F8CFA" w14:textId="38FE24D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YEM (EMRO)</w:t>
            </w:r>
          </w:p>
        </w:tc>
        <w:tc>
          <w:tcPr>
            <w:tcW w:w="1842" w:type="dxa"/>
          </w:tcPr>
          <w:p w14:paraId="3BE21B7F" w14:textId="2098586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E7011C3" w14:textId="6F160C4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877960C" w14:textId="77777777" w:rsidTr="0088229D">
        <w:tc>
          <w:tcPr>
            <w:tcW w:w="2830" w:type="dxa"/>
          </w:tcPr>
          <w:p w14:paraId="1738E3D2" w14:textId="08D9338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560" w:type="dxa"/>
          </w:tcPr>
          <w:p w14:paraId="7C88AA1B" w14:textId="0F9AF54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ZAF (AFRO)</w:t>
            </w:r>
          </w:p>
        </w:tc>
        <w:tc>
          <w:tcPr>
            <w:tcW w:w="1842" w:type="dxa"/>
          </w:tcPr>
          <w:p w14:paraId="60690773" w14:textId="51BAA4C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1F2BE34" w14:textId="1BB741E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3BC904F" w14:textId="77777777" w:rsidTr="0088229D">
        <w:tc>
          <w:tcPr>
            <w:tcW w:w="2830" w:type="dxa"/>
          </w:tcPr>
          <w:p w14:paraId="1EC43D4D" w14:textId="46C0447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560" w:type="dxa"/>
          </w:tcPr>
          <w:p w14:paraId="69707F06" w14:textId="591042E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ZMB (AFRO)</w:t>
            </w:r>
          </w:p>
        </w:tc>
        <w:tc>
          <w:tcPr>
            <w:tcW w:w="1842" w:type="dxa"/>
          </w:tcPr>
          <w:p w14:paraId="3BEC3B42" w14:textId="240E229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BC5F108" w14:textId="76DDF42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B5FAC23" w14:textId="77777777" w:rsidTr="0088229D">
        <w:tc>
          <w:tcPr>
            <w:tcW w:w="2830" w:type="dxa"/>
          </w:tcPr>
          <w:p w14:paraId="43F8D65B" w14:textId="5FE298E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560" w:type="dxa"/>
          </w:tcPr>
          <w:p w14:paraId="3C44289E" w14:textId="1311276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ZWE (AFRO)</w:t>
            </w:r>
          </w:p>
        </w:tc>
        <w:tc>
          <w:tcPr>
            <w:tcW w:w="1842" w:type="dxa"/>
          </w:tcPr>
          <w:p w14:paraId="5C735DBF" w14:textId="27EAAEB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DD6FAC9" w14:textId="63C3752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</w:tbl>
    <w:p w14:paraId="35F56F32" w14:textId="77777777" w:rsidR="009A542D" w:rsidRDefault="009A542D" w:rsidP="57C05B98">
      <w:pPr>
        <w:rPr>
          <w:lang w:val="en-IE"/>
        </w:rPr>
      </w:pPr>
    </w:p>
    <w:p w14:paraId="74B36510" w14:textId="77777777" w:rsidR="00465ADD" w:rsidRDefault="00465ADD" w:rsidP="58119D5C">
      <w:pPr>
        <w:rPr>
          <w:lang w:val="en-IE"/>
        </w:rPr>
      </w:pPr>
    </w:p>
    <w:p w14:paraId="422A6EE4" w14:textId="77777777" w:rsidR="006B0CA5" w:rsidRDefault="006B0CA5" w:rsidP="58119D5C">
      <w:pPr>
        <w:rPr>
          <w:lang w:val="en-IE"/>
        </w:rPr>
      </w:pPr>
    </w:p>
    <w:p w14:paraId="30D2ADCA" w14:textId="4D5C1777" w:rsidR="00C9238A" w:rsidRDefault="00C9238A" w:rsidP="58119D5C">
      <w:r>
        <w:rPr>
          <w:lang w:val="en-IE"/>
        </w:rPr>
        <w:lastRenderedPageBreak/>
        <w:t xml:space="preserve">Table S2: </w:t>
      </w:r>
      <w:r w:rsidR="00C915FF">
        <w:rPr>
          <w:lang w:val="en-IE"/>
        </w:rPr>
        <w:t>HBsAg prevalence</w:t>
      </w:r>
      <w:r w:rsidR="00C10EFA">
        <w:rPr>
          <w:lang w:val="en-IE"/>
        </w:rPr>
        <w:t xml:space="preserve"> (</w:t>
      </w:r>
      <w:hyperlink r:id="rId16" w:anchor="hbv-country-profiles" w:history="1">
        <w:r w:rsidR="00C10EFA" w:rsidRPr="00502962">
          <w:rPr>
            <w:rStyle w:val="Hyperlink"/>
          </w:rPr>
          <w:t>http://whohbsagdashboard.com/#hbv-country-profiles</w:t>
        </w:r>
      </w:hyperlink>
      <w:r w:rsidR="00C10EFA">
        <w:t>, accessed in January 2021)</w:t>
      </w:r>
      <w:r w:rsidR="00DB2124">
        <w:rPr>
          <w:lang w:val="en-IE"/>
        </w:rPr>
        <w:t xml:space="preserve"> in all age groups</w:t>
      </w:r>
      <w:r w:rsidR="00864F4B">
        <w:rPr>
          <w:lang w:val="en-IE"/>
        </w:rPr>
        <w:t xml:space="preserve"> in 2015</w:t>
      </w:r>
      <w:r w:rsidR="00D17D16">
        <w:rPr>
          <w:lang w:val="en-IE"/>
        </w:rPr>
        <w:t xml:space="preserve"> in the countries</w:t>
      </w:r>
      <w:r w:rsidR="00C915FF">
        <w:rPr>
          <w:lang w:val="en-IE"/>
        </w:rPr>
        <w:t xml:space="preserve"> modelled in the WHO regions.</w:t>
      </w:r>
      <w:r w:rsidR="00C915FF" w:rsidRPr="61F82FB2">
        <w:rPr>
          <w:lang w:val="en-IE"/>
        </w:rPr>
        <w:t xml:space="preserve"> </w:t>
      </w:r>
      <w:r w:rsidR="00C915FF" w:rsidRPr="00DB50C0">
        <w:t>HBsAg</w:t>
      </w:r>
      <w:r w:rsidR="00C915FF">
        <w:t xml:space="preserve">: </w:t>
      </w:r>
      <w:r w:rsidR="00C915FF" w:rsidRPr="00DB50C0">
        <w:t>hepatitis B surface antigen</w:t>
      </w:r>
      <w:r w:rsidR="006B0CA5">
        <w:rPr>
          <w:lang w:val="en-IE"/>
        </w:rPr>
        <w:t xml:space="preserve">; </w:t>
      </w:r>
      <w:r w:rsidR="006B0CA5" w:rsidRPr="58119D5C">
        <w:rPr>
          <w:lang w:val="en-IE"/>
        </w:rPr>
        <w:t>WHO: World Health Organization</w:t>
      </w:r>
      <w:r w:rsidR="00C915FF">
        <w:t>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2646"/>
        <w:gridCol w:w="2646"/>
        <w:gridCol w:w="2646"/>
      </w:tblGrid>
      <w:tr w:rsidR="0089279C" w:rsidRPr="001C179C" w14:paraId="1EEDC312" w14:textId="77777777" w:rsidTr="0089279C">
        <w:tc>
          <w:tcPr>
            <w:tcW w:w="846" w:type="dxa"/>
            <w:shd w:val="clear" w:color="auto" w:fill="BFBFBF" w:themeFill="background1" w:themeFillShade="BF"/>
          </w:tcPr>
          <w:p w14:paraId="395548C9" w14:textId="74947433" w:rsidR="0049219A" w:rsidRPr="001C179C" w:rsidRDefault="0049219A" w:rsidP="0049219A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WHO region</w:t>
            </w:r>
          </w:p>
        </w:tc>
        <w:tc>
          <w:tcPr>
            <w:tcW w:w="2646" w:type="dxa"/>
            <w:shd w:val="clear" w:color="auto" w:fill="BFBFBF" w:themeFill="background1" w:themeFillShade="BF"/>
          </w:tcPr>
          <w:p w14:paraId="17D60A62" w14:textId="7E3ACF52" w:rsidR="0049219A" w:rsidRPr="001C179C" w:rsidRDefault="0049219A" w:rsidP="0049219A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HBsAg prevalence in modelled countries (%)</w:t>
            </w:r>
          </w:p>
        </w:tc>
        <w:tc>
          <w:tcPr>
            <w:tcW w:w="2646" w:type="dxa"/>
            <w:shd w:val="clear" w:color="auto" w:fill="BFBFBF" w:themeFill="background1" w:themeFillShade="BF"/>
          </w:tcPr>
          <w:p w14:paraId="09591065" w14:textId="3130744D" w:rsidR="0049219A" w:rsidRPr="001C179C" w:rsidRDefault="0049219A" w:rsidP="0049219A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HBsAg prevalence in excluded countries (%)</w:t>
            </w:r>
          </w:p>
        </w:tc>
        <w:tc>
          <w:tcPr>
            <w:tcW w:w="2646" w:type="dxa"/>
            <w:shd w:val="clear" w:color="auto" w:fill="BFBFBF" w:themeFill="background1" w:themeFillShade="BF"/>
          </w:tcPr>
          <w:p w14:paraId="38D6AE69" w14:textId="2AEA7D06" w:rsidR="0049219A" w:rsidRPr="001C179C" w:rsidRDefault="0049219A" w:rsidP="0049219A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HBsAg prevalent cases located in modelled countries (%)</w:t>
            </w:r>
          </w:p>
        </w:tc>
      </w:tr>
      <w:tr w:rsidR="0089279C" w:rsidRPr="001C179C" w14:paraId="1B0DC370" w14:textId="77777777" w:rsidTr="0089279C">
        <w:tc>
          <w:tcPr>
            <w:tcW w:w="846" w:type="dxa"/>
          </w:tcPr>
          <w:p w14:paraId="2261439C" w14:textId="7E61AE33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AFRO</w:t>
            </w:r>
          </w:p>
        </w:tc>
        <w:tc>
          <w:tcPr>
            <w:tcW w:w="2646" w:type="dxa"/>
          </w:tcPr>
          <w:p w14:paraId="086B88BF" w14:textId="6D1E37CD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6.10</w:t>
            </w:r>
          </w:p>
        </w:tc>
        <w:tc>
          <w:tcPr>
            <w:tcW w:w="2646" w:type="dxa"/>
          </w:tcPr>
          <w:p w14:paraId="2069CF65" w14:textId="3B4FB3C0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4.40</w:t>
            </w:r>
          </w:p>
        </w:tc>
        <w:tc>
          <w:tcPr>
            <w:tcW w:w="2646" w:type="dxa"/>
          </w:tcPr>
          <w:p w14:paraId="16461E86" w14:textId="7BAFA563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9.52</w:t>
            </w:r>
          </w:p>
        </w:tc>
      </w:tr>
      <w:tr w:rsidR="0089279C" w:rsidRPr="001C179C" w14:paraId="3BD4335B" w14:textId="77777777" w:rsidTr="0089279C">
        <w:tc>
          <w:tcPr>
            <w:tcW w:w="846" w:type="dxa"/>
          </w:tcPr>
          <w:p w14:paraId="7A0F6179" w14:textId="0464E1DA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EMRO</w:t>
            </w:r>
          </w:p>
        </w:tc>
        <w:tc>
          <w:tcPr>
            <w:tcW w:w="2646" w:type="dxa"/>
          </w:tcPr>
          <w:p w14:paraId="3B1B4B3B" w14:textId="1C68C299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3.41</w:t>
            </w:r>
          </w:p>
        </w:tc>
        <w:tc>
          <w:tcPr>
            <w:tcW w:w="2646" w:type="dxa"/>
          </w:tcPr>
          <w:p w14:paraId="2121DC0B" w14:textId="79FE3654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68</w:t>
            </w:r>
          </w:p>
        </w:tc>
        <w:tc>
          <w:tcPr>
            <w:tcW w:w="2646" w:type="dxa"/>
          </w:tcPr>
          <w:p w14:paraId="2B036205" w14:textId="2877310C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4.81</w:t>
            </w:r>
          </w:p>
        </w:tc>
      </w:tr>
      <w:tr w:rsidR="0089279C" w:rsidRPr="001C179C" w14:paraId="39561BE9" w14:textId="77777777" w:rsidTr="0089279C">
        <w:tc>
          <w:tcPr>
            <w:tcW w:w="846" w:type="dxa"/>
          </w:tcPr>
          <w:p w14:paraId="56C30638" w14:textId="2D391D79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EURO</w:t>
            </w:r>
          </w:p>
        </w:tc>
        <w:tc>
          <w:tcPr>
            <w:tcW w:w="2646" w:type="dxa"/>
          </w:tcPr>
          <w:p w14:paraId="12D27C38" w14:textId="7FA16F00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2.75</w:t>
            </w:r>
          </w:p>
        </w:tc>
        <w:tc>
          <w:tcPr>
            <w:tcW w:w="2646" w:type="dxa"/>
          </w:tcPr>
          <w:p w14:paraId="2FF43D12" w14:textId="6F2C4470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39</w:t>
            </w:r>
          </w:p>
        </w:tc>
        <w:tc>
          <w:tcPr>
            <w:tcW w:w="2646" w:type="dxa"/>
          </w:tcPr>
          <w:p w14:paraId="47D7B561" w14:textId="104A7D31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26.81</w:t>
            </w:r>
          </w:p>
        </w:tc>
      </w:tr>
      <w:tr w:rsidR="0089279C" w:rsidRPr="001C179C" w14:paraId="7AA78EB7" w14:textId="77777777" w:rsidTr="0089279C">
        <w:tc>
          <w:tcPr>
            <w:tcW w:w="846" w:type="dxa"/>
          </w:tcPr>
          <w:p w14:paraId="37799309" w14:textId="032C640E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PAHO</w:t>
            </w:r>
          </w:p>
        </w:tc>
        <w:tc>
          <w:tcPr>
            <w:tcW w:w="2646" w:type="dxa"/>
          </w:tcPr>
          <w:p w14:paraId="4E0A8E7E" w14:textId="14B18810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51</w:t>
            </w:r>
          </w:p>
        </w:tc>
        <w:tc>
          <w:tcPr>
            <w:tcW w:w="2646" w:type="dxa"/>
          </w:tcPr>
          <w:p w14:paraId="060969E5" w14:textId="79BD7752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0.46</w:t>
            </w:r>
          </w:p>
        </w:tc>
        <w:tc>
          <w:tcPr>
            <w:tcW w:w="2646" w:type="dxa"/>
          </w:tcPr>
          <w:p w14:paraId="32301BCE" w14:textId="749776C1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46.90</w:t>
            </w:r>
          </w:p>
        </w:tc>
      </w:tr>
      <w:tr w:rsidR="0089279C" w:rsidRPr="001C179C" w14:paraId="2C3FED1D" w14:textId="77777777" w:rsidTr="0089279C">
        <w:tc>
          <w:tcPr>
            <w:tcW w:w="846" w:type="dxa"/>
          </w:tcPr>
          <w:p w14:paraId="091AFD5E" w14:textId="5907304C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SEARO</w:t>
            </w:r>
          </w:p>
        </w:tc>
        <w:tc>
          <w:tcPr>
            <w:tcW w:w="2646" w:type="dxa"/>
          </w:tcPr>
          <w:p w14:paraId="6B76AE6D" w14:textId="71B3AE97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2.05</w:t>
            </w:r>
          </w:p>
        </w:tc>
        <w:tc>
          <w:tcPr>
            <w:tcW w:w="2646" w:type="dxa"/>
          </w:tcPr>
          <w:p w14:paraId="430E7D0A" w14:textId="153DC707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10</w:t>
            </w:r>
          </w:p>
        </w:tc>
        <w:tc>
          <w:tcPr>
            <w:tcW w:w="2646" w:type="dxa"/>
          </w:tcPr>
          <w:p w14:paraId="1DDFC2C6" w14:textId="7E0907DE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9.99</w:t>
            </w:r>
          </w:p>
        </w:tc>
      </w:tr>
      <w:tr w:rsidR="0089279C" w:rsidRPr="001C179C" w14:paraId="45DF56AE" w14:textId="77777777" w:rsidTr="0089279C">
        <w:tc>
          <w:tcPr>
            <w:tcW w:w="846" w:type="dxa"/>
          </w:tcPr>
          <w:p w14:paraId="2B783A71" w14:textId="03D4AAD5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WPRO</w:t>
            </w:r>
          </w:p>
        </w:tc>
        <w:tc>
          <w:tcPr>
            <w:tcW w:w="2646" w:type="dxa"/>
          </w:tcPr>
          <w:p w14:paraId="3E66D0C6" w14:textId="3B7FD5EC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6.71</w:t>
            </w:r>
          </w:p>
        </w:tc>
        <w:tc>
          <w:tcPr>
            <w:tcW w:w="2646" w:type="dxa"/>
          </w:tcPr>
          <w:p w14:paraId="09641FF6" w14:textId="323E8565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97</w:t>
            </w:r>
          </w:p>
        </w:tc>
        <w:tc>
          <w:tcPr>
            <w:tcW w:w="2646" w:type="dxa"/>
          </w:tcPr>
          <w:p w14:paraId="612AE6A6" w14:textId="2390322F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5.81</w:t>
            </w:r>
          </w:p>
        </w:tc>
      </w:tr>
      <w:tr w:rsidR="0089279C" w:rsidRPr="001C179C" w14:paraId="51B19F1B" w14:textId="77777777" w:rsidTr="0089279C">
        <w:tc>
          <w:tcPr>
            <w:tcW w:w="846" w:type="dxa"/>
          </w:tcPr>
          <w:p w14:paraId="240D2C07" w14:textId="10AA61FB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Global</w:t>
            </w:r>
          </w:p>
        </w:tc>
        <w:tc>
          <w:tcPr>
            <w:tcW w:w="2646" w:type="dxa"/>
          </w:tcPr>
          <w:p w14:paraId="285EC1B7" w14:textId="6DE1FB48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4.31</w:t>
            </w:r>
          </w:p>
        </w:tc>
        <w:tc>
          <w:tcPr>
            <w:tcW w:w="2646" w:type="dxa"/>
          </w:tcPr>
          <w:p w14:paraId="563A53A9" w14:textId="1171DA91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10</w:t>
            </w:r>
          </w:p>
        </w:tc>
        <w:tc>
          <w:tcPr>
            <w:tcW w:w="2646" w:type="dxa"/>
          </w:tcPr>
          <w:p w14:paraId="16A84D7E" w14:textId="57DAA53F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2.02</w:t>
            </w:r>
          </w:p>
        </w:tc>
      </w:tr>
    </w:tbl>
    <w:p w14:paraId="4DF6087F" w14:textId="77777777" w:rsidR="00C9238A" w:rsidRDefault="00C9238A" w:rsidP="58119D5C">
      <w:pPr>
        <w:rPr>
          <w:lang w:val="en-IE"/>
        </w:rPr>
      </w:pPr>
    </w:p>
    <w:p w14:paraId="3DAEEEED" w14:textId="0A10C6A2" w:rsidR="7676144C" w:rsidRDefault="6B322C63" w:rsidP="58119D5C">
      <w:pPr>
        <w:rPr>
          <w:lang w:val="en-IE"/>
        </w:rPr>
      </w:pPr>
      <w:r w:rsidRPr="07A96C2B">
        <w:rPr>
          <w:lang w:val="en-IE"/>
        </w:rPr>
        <w:t>Table S</w:t>
      </w:r>
      <w:r w:rsidR="00A11FF8" w:rsidRPr="07A96C2B">
        <w:rPr>
          <w:lang w:val="en-IE"/>
        </w:rPr>
        <w:t>3</w:t>
      </w:r>
      <w:r w:rsidRPr="07A96C2B">
        <w:rPr>
          <w:lang w:val="en-IE"/>
        </w:rPr>
        <w:t xml:space="preserve">: Mean number of HBV-related deaths </w:t>
      </w:r>
      <w:r w:rsidR="00B762A8" w:rsidRPr="07A96C2B">
        <w:rPr>
          <w:lang w:val="en-IE"/>
        </w:rPr>
        <w:t xml:space="preserve">averted </w:t>
      </w:r>
      <w:r w:rsidRPr="07A96C2B">
        <w:rPr>
          <w:lang w:val="en-IE"/>
        </w:rPr>
        <w:t>regionally and globally in birth cohorts born between 2020 and 2030 in selected scenarios relative to the status quo scenario (scenario 1), with 95% credibility intervals</w:t>
      </w:r>
      <w:r w:rsidR="00F22275" w:rsidRPr="00F22275">
        <w:rPr>
          <w:lang w:val="en-IE"/>
        </w:rPr>
        <w:t xml:space="preserve"> in parentheses</w:t>
      </w:r>
      <w:r w:rsidRPr="07A96C2B">
        <w:rPr>
          <w:lang w:val="en-IE"/>
        </w:rPr>
        <w:t>.</w:t>
      </w:r>
      <w:r w:rsidR="00C42436">
        <w:rPr>
          <w:lang w:val="en-IE"/>
        </w:rPr>
        <w:t xml:space="preserve"> </w:t>
      </w:r>
      <w:r w:rsidR="0011761C" w:rsidRPr="0011761C">
        <w:rPr>
          <w:lang w:val="en-IE"/>
        </w:rPr>
        <w:t xml:space="preserve">Two target values are presented for scenario 2 i.e. </w:t>
      </w:r>
      <w:r w:rsidR="00060600" w:rsidRPr="00060600">
        <w:rPr>
          <w:lang w:val="en-IE"/>
        </w:rPr>
        <w:t>TBD expansion to ≥25% and ≥90% by 2030</w:t>
      </w:r>
      <w:r w:rsidR="00C42436">
        <w:rPr>
          <w:lang w:val="en-IE"/>
        </w:rPr>
        <w:t>.</w:t>
      </w:r>
      <w:r w:rsidRPr="07A96C2B">
        <w:rPr>
          <w:lang w:val="en-IE"/>
        </w:rPr>
        <w:t xml:space="preserve"> </w:t>
      </w:r>
      <w:r w:rsidR="00B86FB1">
        <w:t>HBV: hepatitis B</w:t>
      </w:r>
      <w:r w:rsidR="00B86FB1" w:rsidRPr="07A96C2B">
        <w:rPr>
          <w:lang w:val="en-IE"/>
        </w:rPr>
        <w:t xml:space="preserve">; </w:t>
      </w:r>
      <w:r w:rsidR="00361105" w:rsidRPr="00451889">
        <w:t xml:space="preserve">TBD: timely birth dose; </w:t>
      </w:r>
      <w:r w:rsidRPr="07A96C2B">
        <w:rPr>
          <w:lang w:val="en-IE"/>
        </w:rPr>
        <w:t>WHO: World Health Organization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6"/>
        <w:gridCol w:w="2183"/>
        <w:gridCol w:w="2184"/>
        <w:gridCol w:w="2184"/>
        <w:gridCol w:w="2183"/>
        <w:gridCol w:w="2184"/>
        <w:gridCol w:w="2184"/>
      </w:tblGrid>
      <w:tr w:rsidR="007F6101" w:rsidRPr="00DF03C8" w14:paraId="74114729" w14:textId="77777777" w:rsidTr="00DF03C8">
        <w:trPr>
          <w:tblHeader/>
        </w:trPr>
        <w:tc>
          <w:tcPr>
            <w:tcW w:w="846" w:type="dxa"/>
            <w:shd w:val="clear" w:color="auto" w:fill="BFBFBF" w:themeFill="background1" w:themeFillShade="BF"/>
          </w:tcPr>
          <w:p w14:paraId="6561EE35" w14:textId="4A31DA6F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HO regio</w:t>
            </w: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2183" w:type="dxa"/>
            <w:shd w:val="clear" w:color="auto" w:fill="BFBFBF" w:themeFill="background1" w:themeFillShade="BF"/>
          </w:tcPr>
          <w:p w14:paraId="78FC4283" w14:textId="5D2E8094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 (≥25%)</w:t>
            </w:r>
          </w:p>
        </w:tc>
        <w:tc>
          <w:tcPr>
            <w:tcW w:w="2184" w:type="dxa"/>
            <w:shd w:val="clear" w:color="auto" w:fill="BFBFBF" w:themeFill="background1" w:themeFillShade="BF"/>
          </w:tcPr>
          <w:p w14:paraId="0090A4F0" w14:textId="17504F34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 (≥90%)</w:t>
            </w:r>
          </w:p>
        </w:tc>
        <w:tc>
          <w:tcPr>
            <w:tcW w:w="2184" w:type="dxa"/>
            <w:shd w:val="clear" w:color="auto" w:fill="BFBFBF" w:themeFill="background1" w:themeFillShade="BF"/>
          </w:tcPr>
          <w:p w14:paraId="48143CB7" w14:textId="338AFF5D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3a</w:t>
            </w:r>
          </w:p>
        </w:tc>
        <w:tc>
          <w:tcPr>
            <w:tcW w:w="2183" w:type="dxa"/>
            <w:shd w:val="clear" w:color="auto" w:fill="BFBFBF" w:themeFill="background1" w:themeFillShade="BF"/>
          </w:tcPr>
          <w:p w14:paraId="4B6A14CB" w14:textId="46686520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3d</w:t>
            </w:r>
          </w:p>
        </w:tc>
        <w:tc>
          <w:tcPr>
            <w:tcW w:w="2184" w:type="dxa"/>
            <w:shd w:val="clear" w:color="auto" w:fill="BFBFBF" w:themeFill="background1" w:themeFillShade="BF"/>
          </w:tcPr>
          <w:p w14:paraId="3FAC8CA8" w14:textId="16BAC98B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4a</w:t>
            </w:r>
          </w:p>
        </w:tc>
        <w:tc>
          <w:tcPr>
            <w:tcW w:w="2184" w:type="dxa"/>
            <w:shd w:val="clear" w:color="auto" w:fill="BFBFBF" w:themeFill="background1" w:themeFillShade="BF"/>
          </w:tcPr>
          <w:p w14:paraId="599CEBDC" w14:textId="1D9A12BA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4c</w:t>
            </w:r>
          </w:p>
        </w:tc>
      </w:tr>
      <w:tr w:rsidR="003D7200" w:rsidRPr="00DF03C8" w14:paraId="6E5F1CC4" w14:textId="77777777" w:rsidTr="00DF03C8">
        <w:tc>
          <w:tcPr>
            <w:tcW w:w="13948" w:type="dxa"/>
            <w:gridSpan w:val="7"/>
            <w:shd w:val="clear" w:color="auto" w:fill="D9D9D9" w:themeFill="background1" w:themeFillShade="D9"/>
          </w:tcPr>
          <w:p w14:paraId="3D9A9551" w14:textId="24B09131" w:rsidR="003D7200" w:rsidRPr="00DF03C8" w:rsidRDefault="003D7200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Default settings</w:t>
            </w:r>
          </w:p>
        </w:tc>
      </w:tr>
      <w:tr w:rsidR="00DF0CAB" w:rsidRPr="00DF03C8" w14:paraId="5E75E7CA" w14:textId="77777777" w:rsidTr="00DF03C8">
        <w:tc>
          <w:tcPr>
            <w:tcW w:w="846" w:type="dxa"/>
          </w:tcPr>
          <w:p w14:paraId="51DF6AF6" w14:textId="3181D25A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3173E9B" w14:textId="60618E63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2,880 (112,997 to 227,681)</w:t>
            </w:r>
          </w:p>
        </w:tc>
        <w:tc>
          <w:tcPr>
            <w:tcW w:w="2184" w:type="dxa"/>
          </w:tcPr>
          <w:p w14:paraId="2DC96E9E" w14:textId="550483EB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58,284 (412,990 to 829,888)</w:t>
            </w:r>
          </w:p>
        </w:tc>
        <w:tc>
          <w:tcPr>
            <w:tcW w:w="2184" w:type="dxa"/>
          </w:tcPr>
          <w:p w14:paraId="23A5609F" w14:textId="5CE09BBC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94 (-272 to -138)</w:t>
            </w:r>
          </w:p>
        </w:tc>
        <w:tc>
          <w:tcPr>
            <w:tcW w:w="2183" w:type="dxa"/>
          </w:tcPr>
          <w:p w14:paraId="1A78673D" w14:textId="0E304C51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78 (-1,089 to -554)</w:t>
            </w:r>
          </w:p>
        </w:tc>
        <w:tc>
          <w:tcPr>
            <w:tcW w:w="2184" w:type="dxa"/>
          </w:tcPr>
          <w:p w14:paraId="181D60D6" w14:textId="1DF587C4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05,526 (299,599 to 609,113)</w:t>
            </w:r>
          </w:p>
        </w:tc>
        <w:tc>
          <w:tcPr>
            <w:tcW w:w="2184" w:type="dxa"/>
          </w:tcPr>
          <w:p w14:paraId="3A18A4C5" w14:textId="1CA024ED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06,330 (78,410 to 160,964)</w:t>
            </w:r>
          </w:p>
        </w:tc>
      </w:tr>
      <w:tr w:rsidR="00DF0CAB" w:rsidRPr="00DF03C8" w14:paraId="69EED359" w14:textId="77777777" w:rsidTr="00DF03C8">
        <w:tc>
          <w:tcPr>
            <w:tcW w:w="846" w:type="dxa"/>
          </w:tcPr>
          <w:p w14:paraId="6C4A227F" w14:textId="5C6FA661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31A5479" w14:textId="38EFAFFA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4,773 (14,447 to 40,445)</w:t>
            </w:r>
          </w:p>
        </w:tc>
        <w:tc>
          <w:tcPr>
            <w:tcW w:w="2184" w:type="dxa"/>
          </w:tcPr>
          <w:p w14:paraId="5427AD5A" w14:textId="6FBD7803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94,193 (57,686 to 150,325)</w:t>
            </w:r>
          </w:p>
        </w:tc>
        <w:tc>
          <w:tcPr>
            <w:tcW w:w="2184" w:type="dxa"/>
          </w:tcPr>
          <w:p w14:paraId="1132383B" w14:textId="770CEA33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97 (-121 to -76)</w:t>
            </w:r>
          </w:p>
        </w:tc>
        <w:tc>
          <w:tcPr>
            <w:tcW w:w="2183" w:type="dxa"/>
          </w:tcPr>
          <w:p w14:paraId="4EA3DD70" w14:textId="260616CE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387 (-484 to -303)</w:t>
            </w:r>
          </w:p>
        </w:tc>
        <w:tc>
          <w:tcPr>
            <w:tcW w:w="2184" w:type="dxa"/>
          </w:tcPr>
          <w:p w14:paraId="7F72FFC1" w14:textId="3D5F18EF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8,147 (41,026 to 109,299)</w:t>
            </w:r>
          </w:p>
        </w:tc>
        <w:tc>
          <w:tcPr>
            <w:tcW w:w="2184" w:type="dxa"/>
          </w:tcPr>
          <w:p w14:paraId="79CA88CB" w14:textId="349F9263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7,902 (10,624 to 28,959)</w:t>
            </w:r>
          </w:p>
        </w:tc>
      </w:tr>
      <w:tr w:rsidR="00DF0CAB" w:rsidRPr="00DF03C8" w14:paraId="34B696CA" w14:textId="77777777" w:rsidTr="00DF03C8">
        <w:tc>
          <w:tcPr>
            <w:tcW w:w="846" w:type="dxa"/>
          </w:tcPr>
          <w:p w14:paraId="0A2EE410" w14:textId="424EAF5B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3EFEE6A" w14:textId="2CCD8649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4 (8 to 24)</w:t>
            </w:r>
          </w:p>
        </w:tc>
        <w:tc>
          <w:tcPr>
            <w:tcW w:w="2184" w:type="dxa"/>
          </w:tcPr>
          <w:p w14:paraId="669A1F9D" w14:textId="10F56A30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33 (284 to 891)</w:t>
            </w:r>
          </w:p>
        </w:tc>
        <w:tc>
          <w:tcPr>
            <w:tcW w:w="2184" w:type="dxa"/>
          </w:tcPr>
          <w:p w14:paraId="41BBB256" w14:textId="16AD2ABA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89 (-485 to -180)</w:t>
            </w:r>
          </w:p>
        </w:tc>
        <w:tc>
          <w:tcPr>
            <w:tcW w:w="2183" w:type="dxa"/>
          </w:tcPr>
          <w:p w14:paraId="58B56116" w14:textId="35281887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154 (-1,941 to -721)</w:t>
            </w:r>
          </w:p>
        </w:tc>
        <w:tc>
          <w:tcPr>
            <w:tcW w:w="2184" w:type="dxa"/>
          </w:tcPr>
          <w:p w14:paraId="415A6CA6" w14:textId="7F1080D8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60 (192 to 606)</w:t>
            </w:r>
          </w:p>
        </w:tc>
        <w:tc>
          <w:tcPr>
            <w:tcW w:w="2184" w:type="dxa"/>
          </w:tcPr>
          <w:p w14:paraId="4506E61C" w14:textId="1A095665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9 (48 to 151)</w:t>
            </w:r>
          </w:p>
        </w:tc>
      </w:tr>
      <w:tr w:rsidR="002D2C86" w:rsidRPr="00DF03C8" w14:paraId="7DE5665F" w14:textId="77777777" w:rsidTr="00DF03C8">
        <w:tc>
          <w:tcPr>
            <w:tcW w:w="846" w:type="dxa"/>
          </w:tcPr>
          <w:p w14:paraId="5BC39C52" w14:textId="5FAA00E9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A50E6ED" w14:textId="224755BD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18 (540 to 1,260)</w:t>
            </w:r>
          </w:p>
        </w:tc>
        <w:tc>
          <w:tcPr>
            <w:tcW w:w="2184" w:type="dxa"/>
          </w:tcPr>
          <w:p w14:paraId="0CB81CF1" w14:textId="64B2FEE8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,005 (2,855 to 5,579)</w:t>
            </w:r>
          </w:p>
        </w:tc>
        <w:tc>
          <w:tcPr>
            <w:tcW w:w="2184" w:type="dxa"/>
          </w:tcPr>
          <w:p w14:paraId="0E3B135C" w14:textId="5CC44655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1 (-51 to -32)</w:t>
            </w:r>
          </w:p>
        </w:tc>
        <w:tc>
          <w:tcPr>
            <w:tcW w:w="2183" w:type="dxa"/>
          </w:tcPr>
          <w:p w14:paraId="0B6260AE" w14:textId="6921AE2D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65 (-205 to -126)</w:t>
            </w:r>
          </w:p>
        </w:tc>
        <w:tc>
          <w:tcPr>
            <w:tcW w:w="2184" w:type="dxa"/>
          </w:tcPr>
          <w:p w14:paraId="5823A5C9" w14:textId="4C0CA2AC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,841 (2,007 to 3,987)</w:t>
            </w:r>
          </w:p>
        </w:tc>
        <w:tc>
          <w:tcPr>
            <w:tcW w:w="2184" w:type="dxa"/>
          </w:tcPr>
          <w:p w14:paraId="6A9C0129" w14:textId="7CCD42A7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37 (516 to 1,043)</w:t>
            </w:r>
          </w:p>
        </w:tc>
      </w:tr>
      <w:tr w:rsidR="002D2C86" w:rsidRPr="00DF03C8" w14:paraId="4C938CF3" w14:textId="77777777" w:rsidTr="00DF03C8">
        <w:tc>
          <w:tcPr>
            <w:tcW w:w="846" w:type="dxa"/>
          </w:tcPr>
          <w:p w14:paraId="64953A9A" w14:textId="17F1D618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BF61BF5" w14:textId="11015FF9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,967 (4,092 to 8,641)</w:t>
            </w:r>
          </w:p>
        </w:tc>
        <w:tc>
          <w:tcPr>
            <w:tcW w:w="2184" w:type="dxa"/>
          </w:tcPr>
          <w:p w14:paraId="3B9B6311" w14:textId="45F53E85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02,953 (61,568 to 156,522)</w:t>
            </w:r>
          </w:p>
        </w:tc>
        <w:tc>
          <w:tcPr>
            <w:tcW w:w="2184" w:type="dxa"/>
          </w:tcPr>
          <w:p w14:paraId="53344D94" w14:textId="399D4034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857 (-2,677 to -1,190)</w:t>
            </w:r>
          </w:p>
        </w:tc>
        <w:tc>
          <w:tcPr>
            <w:tcW w:w="2183" w:type="dxa"/>
          </w:tcPr>
          <w:p w14:paraId="18910EC5" w14:textId="1A4FB810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,429 (-10,708 to -4,759)</w:t>
            </w:r>
          </w:p>
        </w:tc>
        <w:tc>
          <w:tcPr>
            <w:tcW w:w="2184" w:type="dxa"/>
          </w:tcPr>
          <w:p w14:paraId="0FF0538B" w14:textId="1D749C29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3,792 (43,654 to 112,979)</w:t>
            </w:r>
          </w:p>
        </w:tc>
        <w:tc>
          <w:tcPr>
            <w:tcW w:w="2184" w:type="dxa"/>
          </w:tcPr>
          <w:p w14:paraId="11C1A2E9" w14:textId="62AB40CC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9,024 (11,151 to 29,296)</w:t>
            </w:r>
          </w:p>
        </w:tc>
      </w:tr>
      <w:tr w:rsidR="002D2C86" w:rsidRPr="00DF03C8" w14:paraId="7CCC03B7" w14:textId="77777777" w:rsidTr="00DF03C8">
        <w:tc>
          <w:tcPr>
            <w:tcW w:w="846" w:type="dxa"/>
          </w:tcPr>
          <w:p w14:paraId="53932AFB" w14:textId="33AF1C54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FE4BDD1" w14:textId="786EFC49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2184" w:type="dxa"/>
          </w:tcPr>
          <w:p w14:paraId="1552E494" w14:textId="1021FBAD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1,064 (7,614 to 16,026)</w:t>
            </w:r>
          </w:p>
        </w:tc>
        <w:tc>
          <w:tcPr>
            <w:tcW w:w="2184" w:type="dxa"/>
          </w:tcPr>
          <w:p w14:paraId="2817B997" w14:textId="158CB90F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787 (-2,846 to -1,117)</w:t>
            </w:r>
          </w:p>
        </w:tc>
        <w:tc>
          <w:tcPr>
            <w:tcW w:w="2183" w:type="dxa"/>
          </w:tcPr>
          <w:p w14:paraId="313795B2" w14:textId="78775887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,148 (-11,385 to -4,470)</w:t>
            </w:r>
          </w:p>
        </w:tc>
        <w:tc>
          <w:tcPr>
            <w:tcW w:w="2184" w:type="dxa"/>
          </w:tcPr>
          <w:p w14:paraId="3C769E36" w14:textId="5AA3CC54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,644 (5,217 to 11,052)</w:t>
            </w:r>
          </w:p>
        </w:tc>
        <w:tc>
          <w:tcPr>
            <w:tcW w:w="2184" w:type="dxa"/>
          </w:tcPr>
          <w:p w14:paraId="2DA06193" w14:textId="15265D14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949 (1,316 to 2,825)</w:t>
            </w:r>
          </w:p>
        </w:tc>
      </w:tr>
      <w:tr w:rsidR="00632C05" w:rsidRPr="00DF03C8" w14:paraId="790934DA" w14:textId="77777777" w:rsidTr="00DF03C8">
        <w:tc>
          <w:tcPr>
            <w:tcW w:w="846" w:type="dxa"/>
          </w:tcPr>
          <w:p w14:paraId="39B76FFA" w14:textId="5FDE928A" w:rsidR="00632C05" w:rsidRPr="00DF03C8" w:rsidRDefault="00632C05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D4FA442" w14:textId="5E385D8D" w:rsidR="00632C05" w:rsidRPr="00DF03C8" w:rsidRDefault="000757A0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4,454 (139,937 to 265,792)</w:t>
            </w:r>
          </w:p>
        </w:tc>
        <w:tc>
          <w:tcPr>
            <w:tcW w:w="2184" w:type="dxa"/>
          </w:tcPr>
          <w:p w14:paraId="035D5B09" w14:textId="31593C33" w:rsidR="00632C05" w:rsidRPr="00DF03C8" w:rsidRDefault="008F37A6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71,032 (602,591 to 1,058,276)</w:t>
            </w:r>
          </w:p>
        </w:tc>
        <w:tc>
          <w:tcPr>
            <w:tcW w:w="2184" w:type="dxa"/>
          </w:tcPr>
          <w:p w14:paraId="2F7A20B1" w14:textId="1B14E238" w:rsidR="00632C05" w:rsidRPr="00DF03C8" w:rsidRDefault="005F0B1D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,265 (-5,710 to -3,206)</w:t>
            </w:r>
          </w:p>
        </w:tc>
        <w:tc>
          <w:tcPr>
            <w:tcW w:w="2183" w:type="dxa"/>
          </w:tcPr>
          <w:p w14:paraId="7B44F785" w14:textId="5F14B02F" w:rsidR="00632C05" w:rsidRPr="00DF03C8" w:rsidRDefault="00671E0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7,061 (-22,846 to -12,826)</w:t>
            </w:r>
          </w:p>
        </w:tc>
        <w:tc>
          <w:tcPr>
            <w:tcW w:w="2184" w:type="dxa"/>
          </w:tcPr>
          <w:p w14:paraId="1FD8A5A0" w14:textId="4BEE0FA4" w:rsidR="00632C05" w:rsidRPr="00DF03C8" w:rsidRDefault="00F45ABF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58,311 (435,030 to 774,235)</w:t>
            </w:r>
          </w:p>
        </w:tc>
        <w:tc>
          <w:tcPr>
            <w:tcW w:w="2184" w:type="dxa"/>
          </w:tcPr>
          <w:p w14:paraId="5556ABCA" w14:textId="70E56F80" w:rsidR="00632C05" w:rsidRPr="00DF03C8" w:rsidRDefault="00DF0CAB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46,032 (113,588 to 204,113)</w:t>
            </w:r>
          </w:p>
        </w:tc>
      </w:tr>
      <w:tr w:rsidR="00A2040E" w:rsidRPr="00DF03C8" w14:paraId="404ACC9B" w14:textId="77777777" w:rsidTr="00DF03C8">
        <w:tc>
          <w:tcPr>
            <w:tcW w:w="13948" w:type="dxa"/>
            <w:gridSpan w:val="7"/>
            <w:shd w:val="clear" w:color="auto" w:fill="D9D9D9" w:themeFill="background1" w:themeFillShade="D9"/>
          </w:tcPr>
          <w:p w14:paraId="07C589F9" w14:textId="0A2AA5E1" w:rsidR="00A2040E" w:rsidRPr="00DF03C8" w:rsidRDefault="00A2040E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Infant HBV vaccine series scaled up to 100% coverage in 2020</w:t>
            </w:r>
          </w:p>
        </w:tc>
      </w:tr>
      <w:tr w:rsidR="008E7B1C" w:rsidRPr="00DF03C8" w14:paraId="5AC51096" w14:textId="77777777" w:rsidTr="00DF03C8">
        <w:tc>
          <w:tcPr>
            <w:tcW w:w="846" w:type="dxa"/>
          </w:tcPr>
          <w:p w14:paraId="1098242A" w14:textId="7BCF7BFB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37B0082B" w14:textId="5CD07836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25,129 (93,125 to 187,593)</w:t>
            </w:r>
          </w:p>
        </w:tc>
        <w:tc>
          <w:tcPr>
            <w:tcW w:w="2184" w:type="dxa"/>
          </w:tcPr>
          <w:p w14:paraId="77363A33" w14:textId="06D60E0C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53,640 (338,834 to 676,799)</w:t>
            </w:r>
          </w:p>
        </w:tc>
        <w:tc>
          <w:tcPr>
            <w:tcW w:w="2184" w:type="dxa"/>
          </w:tcPr>
          <w:p w14:paraId="7663BBE6" w14:textId="6C9B5C77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88 (-264 to -133)</w:t>
            </w:r>
          </w:p>
        </w:tc>
        <w:tc>
          <w:tcPr>
            <w:tcW w:w="2183" w:type="dxa"/>
          </w:tcPr>
          <w:p w14:paraId="6B2C4CAE" w14:textId="3EB1049D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53 (-1,056 to -534)</w:t>
            </w:r>
          </w:p>
        </w:tc>
        <w:tc>
          <w:tcPr>
            <w:tcW w:w="2184" w:type="dxa"/>
          </w:tcPr>
          <w:p w14:paraId="1D869F3B" w14:textId="40A9DD29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29,441 (245,093 to 495,719)</w:t>
            </w:r>
          </w:p>
        </w:tc>
        <w:tc>
          <w:tcPr>
            <w:tcW w:w="2184" w:type="dxa"/>
          </w:tcPr>
          <w:p w14:paraId="50976330" w14:textId="4A75817D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5,523 (63,436 to 129,505)</w:t>
            </w:r>
          </w:p>
        </w:tc>
      </w:tr>
      <w:tr w:rsidR="008E7B1C" w:rsidRPr="00DF03C8" w14:paraId="4EDB8E76" w14:textId="77777777" w:rsidTr="00DF03C8">
        <w:tc>
          <w:tcPr>
            <w:tcW w:w="846" w:type="dxa"/>
          </w:tcPr>
          <w:p w14:paraId="551A36C3" w14:textId="61D45454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69B3C2BC" w14:textId="61B1520A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1,608 (12,175 to 35,506)</w:t>
            </w:r>
          </w:p>
        </w:tc>
        <w:tc>
          <w:tcPr>
            <w:tcW w:w="2184" w:type="dxa"/>
          </w:tcPr>
          <w:p w14:paraId="304295B7" w14:textId="25A81324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1,827 (48,463 to 132,343)</w:t>
            </w:r>
          </w:p>
        </w:tc>
        <w:tc>
          <w:tcPr>
            <w:tcW w:w="2184" w:type="dxa"/>
          </w:tcPr>
          <w:p w14:paraId="05766B25" w14:textId="795EA169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92 (-115 to -72)</w:t>
            </w:r>
          </w:p>
        </w:tc>
        <w:tc>
          <w:tcPr>
            <w:tcW w:w="2183" w:type="dxa"/>
          </w:tcPr>
          <w:p w14:paraId="2AF91FDE" w14:textId="5558D14D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369 (-459 to -289)</w:t>
            </w:r>
          </w:p>
        </w:tc>
        <w:tc>
          <w:tcPr>
            <w:tcW w:w="2184" w:type="dxa"/>
          </w:tcPr>
          <w:p w14:paraId="32484EAE" w14:textId="17A8D762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9,115 (34,448 to 96,596)</w:t>
            </w:r>
          </w:p>
        </w:tc>
        <w:tc>
          <w:tcPr>
            <w:tcW w:w="2184" w:type="dxa"/>
          </w:tcPr>
          <w:p w14:paraId="1AFF4A8C" w14:textId="1D7FD827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,318 (8,810 to 25,206)</w:t>
            </w:r>
          </w:p>
        </w:tc>
      </w:tr>
      <w:tr w:rsidR="008E7B1C" w:rsidRPr="00DF03C8" w14:paraId="61ED3495" w14:textId="77777777" w:rsidTr="00DF03C8">
        <w:tc>
          <w:tcPr>
            <w:tcW w:w="846" w:type="dxa"/>
          </w:tcPr>
          <w:p w14:paraId="57F52825" w14:textId="29B3F601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3120721" w14:textId="5F2BA9A6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3 (7 to 22)</w:t>
            </w:r>
          </w:p>
        </w:tc>
        <w:tc>
          <w:tcPr>
            <w:tcW w:w="2184" w:type="dxa"/>
          </w:tcPr>
          <w:p w14:paraId="15A86837" w14:textId="003FB5A3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70 (250 to 793)</w:t>
            </w:r>
          </w:p>
        </w:tc>
        <w:tc>
          <w:tcPr>
            <w:tcW w:w="2184" w:type="dxa"/>
          </w:tcPr>
          <w:p w14:paraId="78B2B6C1" w14:textId="3F43BDE6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83 (-478 to -176)</w:t>
            </w:r>
          </w:p>
        </w:tc>
        <w:tc>
          <w:tcPr>
            <w:tcW w:w="2183" w:type="dxa"/>
          </w:tcPr>
          <w:p w14:paraId="7B1A13D4" w14:textId="270C41EF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134 (-1,914 to -705)</w:t>
            </w:r>
          </w:p>
        </w:tc>
        <w:tc>
          <w:tcPr>
            <w:tcW w:w="2184" w:type="dxa"/>
          </w:tcPr>
          <w:p w14:paraId="3277A6D3" w14:textId="639BB0C1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17 (168 to 538)</w:t>
            </w:r>
          </w:p>
        </w:tc>
        <w:tc>
          <w:tcPr>
            <w:tcW w:w="2184" w:type="dxa"/>
          </w:tcPr>
          <w:p w14:paraId="3347BB67" w14:textId="69AF50D2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8 (41 to 133)</w:t>
            </w:r>
          </w:p>
        </w:tc>
      </w:tr>
      <w:tr w:rsidR="003252D8" w:rsidRPr="00DF03C8" w14:paraId="0EDCD9D8" w14:textId="77777777" w:rsidTr="00DF03C8">
        <w:tc>
          <w:tcPr>
            <w:tcW w:w="846" w:type="dxa"/>
          </w:tcPr>
          <w:p w14:paraId="640733FC" w14:textId="77F155E2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3622E0E" w14:textId="6AE721BE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01 (445 to 1,110)</w:t>
            </w:r>
          </w:p>
        </w:tc>
        <w:tc>
          <w:tcPr>
            <w:tcW w:w="2184" w:type="dxa"/>
          </w:tcPr>
          <w:p w14:paraId="688D8AF4" w14:textId="25293B74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,477 (2,462 to 4,908)</w:t>
            </w:r>
          </w:p>
        </w:tc>
        <w:tc>
          <w:tcPr>
            <w:tcW w:w="2184" w:type="dxa"/>
          </w:tcPr>
          <w:p w14:paraId="19189181" w14:textId="1085C2E8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39 (-49 to -30)</w:t>
            </w:r>
          </w:p>
        </w:tc>
        <w:tc>
          <w:tcPr>
            <w:tcW w:w="2183" w:type="dxa"/>
          </w:tcPr>
          <w:p w14:paraId="5E92B3B0" w14:textId="59C0F364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57 (-195 to -119)</w:t>
            </w:r>
          </w:p>
        </w:tc>
        <w:tc>
          <w:tcPr>
            <w:tcW w:w="2184" w:type="dxa"/>
          </w:tcPr>
          <w:p w14:paraId="3D045F1F" w14:textId="4F893B68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,460 (1,721 to 3,506)</w:t>
            </w:r>
          </w:p>
        </w:tc>
        <w:tc>
          <w:tcPr>
            <w:tcW w:w="2184" w:type="dxa"/>
          </w:tcPr>
          <w:p w14:paraId="6BC20F96" w14:textId="627E494E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27 (435 to 901)</w:t>
            </w:r>
          </w:p>
        </w:tc>
      </w:tr>
      <w:tr w:rsidR="003252D8" w:rsidRPr="00DF03C8" w14:paraId="3E61EACB" w14:textId="77777777" w:rsidTr="00DF03C8">
        <w:tc>
          <w:tcPr>
            <w:tcW w:w="846" w:type="dxa"/>
          </w:tcPr>
          <w:p w14:paraId="499DD9C2" w14:textId="0078B0EC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lastRenderedPageBreak/>
              <w:t>SEA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7B7BA59" w14:textId="4EFBAE8B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,850 (3,998 to 8,518)</w:t>
            </w:r>
          </w:p>
        </w:tc>
        <w:tc>
          <w:tcPr>
            <w:tcW w:w="2184" w:type="dxa"/>
          </w:tcPr>
          <w:p w14:paraId="6E74BE1F" w14:textId="018A6C09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99,022 (58,802 to 151,220)</w:t>
            </w:r>
          </w:p>
        </w:tc>
        <w:tc>
          <w:tcPr>
            <w:tcW w:w="2184" w:type="dxa"/>
          </w:tcPr>
          <w:p w14:paraId="0FAEAAA5" w14:textId="01624E76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794 (-2,595 to -1,141)</w:t>
            </w:r>
          </w:p>
        </w:tc>
        <w:tc>
          <w:tcPr>
            <w:tcW w:w="2183" w:type="dxa"/>
          </w:tcPr>
          <w:p w14:paraId="3AD52753" w14:textId="76667E3D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,178 (-10,382 to -4,566)</w:t>
            </w:r>
          </w:p>
        </w:tc>
        <w:tc>
          <w:tcPr>
            <w:tcW w:w="2184" w:type="dxa"/>
          </w:tcPr>
          <w:p w14:paraId="1E527B83" w14:textId="5F2AC176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0,920 (41,656 to 109,069)</w:t>
            </w:r>
          </w:p>
        </w:tc>
        <w:tc>
          <w:tcPr>
            <w:tcW w:w="2184" w:type="dxa"/>
          </w:tcPr>
          <w:p w14:paraId="5D591AB1" w14:textId="22FE3B0F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,220 (10,604 to 28,186)</w:t>
            </w:r>
          </w:p>
        </w:tc>
      </w:tr>
      <w:tr w:rsidR="003252D8" w:rsidRPr="00DF03C8" w14:paraId="6CCB604A" w14:textId="77777777" w:rsidTr="00DF03C8">
        <w:tc>
          <w:tcPr>
            <w:tcW w:w="846" w:type="dxa"/>
          </w:tcPr>
          <w:p w14:paraId="4D793634" w14:textId="3127FDEA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3E21352B" w14:textId="1CCB16F1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2184" w:type="dxa"/>
          </w:tcPr>
          <w:p w14:paraId="1B018904" w14:textId="50755C2C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,513 (5,788 to 12,515)</w:t>
            </w:r>
          </w:p>
        </w:tc>
        <w:tc>
          <w:tcPr>
            <w:tcW w:w="2184" w:type="dxa"/>
          </w:tcPr>
          <w:p w14:paraId="24F2227D" w14:textId="48E72B4B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754 (-2,805 to -1,087)</w:t>
            </w:r>
          </w:p>
        </w:tc>
        <w:tc>
          <w:tcPr>
            <w:tcW w:w="2183" w:type="dxa"/>
          </w:tcPr>
          <w:p w14:paraId="7821EC8C" w14:textId="4815E48D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,016 (-11,221 to -4,347)</w:t>
            </w:r>
          </w:p>
        </w:tc>
        <w:tc>
          <w:tcPr>
            <w:tcW w:w="2184" w:type="dxa"/>
          </w:tcPr>
          <w:p w14:paraId="487CC094" w14:textId="612D3EF9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,885 (3,967 to 8,781)</w:t>
            </w:r>
          </w:p>
        </w:tc>
        <w:tc>
          <w:tcPr>
            <w:tcW w:w="2184" w:type="dxa"/>
          </w:tcPr>
          <w:p w14:paraId="74F4C235" w14:textId="5C477E22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476 (989 to 2,231)</w:t>
            </w:r>
          </w:p>
        </w:tc>
      </w:tr>
      <w:tr w:rsidR="00E34189" w:rsidRPr="00DF03C8" w14:paraId="66736B21" w14:textId="77777777" w:rsidTr="00DF03C8">
        <w:tc>
          <w:tcPr>
            <w:tcW w:w="846" w:type="dxa"/>
          </w:tcPr>
          <w:p w14:paraId="5139EC98" w14:textId="6644CBFB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36366AD8" w14:textId="3AF01EB3" w:rsidR="00E34189" w:rsidRPr="00DF03C8" w:rsidRDefault="00E34189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3,300 (117,276 to 217,823)</w:t>
            </w:r>
          </w:p>
        </w:tc>
        <w:tc>
          <w:tcPr>
            <w:tcW w:w="2184" w:type="dxa"/>
          </w:tcPr>
          <w:p w14:paraId="60ADC253" w14:textId="740ADE7B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46,949 (507,736 to 877,077)</w:t>
            </w:r>
          </w:p>
        </w:tc>
        <w:tc>
          <w:tcPr>
            <w:tcW w:w="2184" w:type="dxa"/>
          </w:tcPr>
          <w:p w14:paraId="0504CC8A" w14:textId="60376A02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,151 (-5,580 to -3,112)</w:t>
            </w:r>
          </w:p>
        </w:tc>
        <w:tc>
          <w:tcPr>
            <w:tcW w:w="2183" w:type="dxa"/>
          </w:tcPr>
          <w:p w14:paraId="24276A34" w14:textId="523E048D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6,606 (-22,327 to -12,449)</w:t>
            </w:r>
          </w:p>
        </w:tc>
        <w:tc>
          <w:tcPr>
            <w:tcW w:w="2184" w:type="dxa"/>
          </w:tcPr>
          <w:p w14:paraId="17221CD8" w14:textId="59CA24EC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68,139 (366,174 to 638,636)</w:t>
            </w:r>
          </w:p>
        </w:tc>
        <w:tc>
          <w:tcPr>
            <w:tcW w:w="2184" w:type="dxa"/>
          </w:tcPr>
          <w:p w14:paraId="12B936AE" w14:textId="4D60A247" w:rsidR="00E34189" w:rsidRPr="00DF03C8" w:rsidRDefault="008E7B1C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21,241 (94,596 to 166,153)</w:t>
            </w:r>
          </w:p>
        </w:tc>
      </w:tr>
      <w:tr w:rsidR="00A2040E" w:rsidRPr="00DF03C8" w14:paraId="025D0CA3" w14:textId="77777777" w:rsidTr="00DF03C8">
        <w:tc>
          <w:tcPr>
            <w:tcW w:w="13948" w:type="dxa"/>
            <w:gridSpan w:val="7"/>
            <w:shd w:val="clear" w:color="auto" w:fill="D9D9D9" w:themeFill="background1" w:themeFillShade="D9"/>
          </w:tcPr>
          <w:p w14:paraId="235EAE9A" w14:textId="5A995AA3" w:rsidR="00A2040E" w:rsidRPr="00DF03C8" w:rsidRDefault="00A2040E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Treatment level such that 40% of treatment-eligible individuals are in treatment in 2030</w:t>
            </w:r>
          </w:p>
        </w:tc>
      </w:tr>
      <w:tr w:rsidR="00085D64" w:rsidRPr="00DF03C8" w14:paraId="40736952" w14:textId="77777777" w:rsidTr="00DF03C8">
        <w:tc>
          <w:tcPr>
            <w:tcW w:w="846" w:type="dxa"/>
          </w:tcPr>
          <w:p w14:paraId="46BA6FA7" w14:textId="7EF84F10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95A3A79" w14:textId="4E23DBA0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7,993 (71,712 to 108,935)</w:t>
            </w:r>
          </w:p>
        </w:tc>
        <w:tc>
          <w:tcPr>
            <w:tcW w:w="2184" w:type="dxa"/>
          </w:tcPr>
          <w:p w14:paraId="15823EE1" w14:textId="4FF90919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21,502 (261,703 to 397,703)</w:t>
            </w:r>
          </w:p>
        </w:tc>
        <w:tc>
          <w:tcPr>
            <w:tcW w:w="2184" w:type="dxa"/>
          </w:tcPr>
          <w:p w14:paraId="40B2E839" w14:textId="0DDF700E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29 (-159 to -104)</w:t>
            </w:r>
          </w:p>
        </w:tc>
        <w:tc>
          <w:tcPr>
            <w:tcW w:w="2183" w:type="dxa"/>
          </w:tcPr>
          <w:p w14:paraId="2A83AC2C" w14:textId="2170847E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16 (-637 to -415)</w:t>
            </w:r>
          </w:p>
        </w:tc>
        <w:tc>
          <w:tcPr>
            <w:tcW w:w="2184" w:type="dxa"/>
          </w:tcPr>
          <w:p w14:paraId="1870E92E" w14:textId="77590CD0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32,155 (188,254 to 289,461)</w:t>
            </w:r>
          </w:p>
        </w:tc>
        <w:tc>
          <w:tcPr>
            <w:tcW w:w="2184" w:type="dxa"/>
          </w:tcPr>
          <w:p w14:paraId="3EAE5158" w14:textId="40FBE9C9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0,602 (49,098 to 75,984)</w:t>
            </w:r>
          </w:p>
        </w:tc>
      </w:tr>
      <w:tr w:rsidR="00085D64" w:rsidRPr="00DF03C8" w14:paraId="208C9100" w14:textId="77777777" w:rsidTr="00DF03C8">
        <w:tc>
          <w:tcPr>
            <w:tcW w:w="846" w:type="dxa"/>
          </w:tcPr>
          <w:p w14:paraId="269C4C27" w14:textId="16FE0BAE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55223415" w14:textId="2946F20C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,166 (10,046 to 18,688)</w:t>
            </w:r>
          </w:p>
        </w:tc>
        <w:tc>
          <w:tcPr>
            <w:tcW w:w="2184" w:type="dxa"/>
          </w:tcPr>
          <w:p w14:paraId="1C34E126" w14:textId="43AC9BA4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7,623 (39,297 to 70,433)</w:t>
            </w:r>
          </w:p>
        </w:tc>
        <w:tc>
          <w:tcPr>
            <w:tcW w:w="2184" w:type="dxa"/>
          </w:tcPr>
          <w:p w14:paraId="33AE2847" w14:textId="0DC3BCA6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67 (-78 to -58)</w:t>
            </w:r>
          </w:p>
        </w:tc>
        <w:tc>
          <w:tcPr>
            <w:tcW w:w="2183" w:type="dxa"/>
          </w:tcPr>
          <w:p w14:paraId="3B4BEB7C" w14:textId="6C72DD92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69 (-312 to -230)</w:t>
            </w:r>
          </w:p>
        </w:tc>
        <w:tc>
          <w:tcPr>
            <w:tcW w:w="2184" w:type="dxa"/>
          </w:tcPr>
          <w:p w14:paraId="6A95B6A8" w14:textId="7B12F7BF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1,408 (27,796 to 51,004)</w:t>
            </w:r>
          </w:p>
        </w:tc>
        <w:tc>
          <w:tcPr>
            <w:tcW w:w="2184" w:type="dxa"/>
          </w:tcPr>
          <w:p w14:paraId="0C8D373B" w14:textId="327CF1B1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0,823 (7,154 to 13,405)</w:t>
            </w:r>
          </w:p>
        </w:tc>
      </w:tr>
      <w:tr w:rsidR="00085D64" w:rsidRPr="00DF03C8" w14:paraId="5569BE51" w14:textId="77777777" w:rsidTr="00DF03C8">
        <w:tc>
          <w:tcPr>
            <w:tcW w:w="846" w:type="dxa"/>
          </w:tcPr>
          <w:p w14:paraId="4BA37A2D" w14:textId="2B12D739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5992EDA2" w14:textId="71214073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 (6 to 10)</w:t>
            </w:r>
          </w:p>
        </w:tc>
        <w:tc>
          <w:tcPr>
            <w:tcW w:w="2184" w:type="dxa"/>
          </w:tcPr>
          <w:p w14:paraId="74B33F28" w14:textId="39F81C24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15 (240 to 412)</w:t>
            </w:r>
          </w:p>
        </w:tc>
        <w:tc>
          <w:tcPr>
            <w:tcW w:w="2184" w:type="dxa"/>
          </w:tcPr>
          <w:p w14:paraId="1B8AE389" w14:textId="21A1DBDF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87 (-270 to -130)</w:t>
            </w:r>
          </w:p>
        </w:tc>
        <w:tc>
          <w:tcPr>
            <w:tcW w:w="2183" w:type="dxa"/>
          </w:tcPr>
          <w:p w14:paraId="3A47B7F1" w14:textId="11604D16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48 (-1,080 to -520)</w:t>
            </w:r>
          </w:p>
        </w:tc>
        <w:tc>
          <w:tcPr>
            <w:tcW w:w="2184" w:type="dxa"/>
          </w:tcPr>
          <w:p w14:paraId="6C6862BA" w14:textId="02296F28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11 (159 to 278)</w:t>
            </w:r>
          </w:p>
        </w:tc>
        <w:tc>
          <w:tcPr>
            <w:tcW w:w="2184" w:type="dxa"/>
          </w:tcPr>
          <w:p w14:paraId="7BA07307" w14:textId="7D426250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2 (39 to 69)</w:t>
            </w:r>
          </w:p>
        </w:tc>
      </w:tr>
      <w:tr w:rsidR="00D91E0D" w:rsidRPr="00DF03C8" w14:paraId="41F00A5D" w14:textId="77777777" w:rsidTr="00DF03C8">
        <w:tc>
          <w:tcPr>
            <w:tcW w:w="846" w:type="dxa"/>
          </w:tcPr>
          <w:p w14:paraId="54B6FD1F" w14:textId="0CD7645A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B1963FC" w14:textId="1CD5FEA6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91 (391 to 569)</w:t>
            </w:r>
          </w:p>
        </w:tc>
        <w:tc>
          <w:tcPr>
            <w:tcW w:w="2184" w:type="dxa"/>
          </w:tcPr>
          <w:p w14:paraId="681D663A" w14:textId="7474BE3C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,442 (2,067 to 2,734)</w:t>
            </w:r>
          </w:p>
        </w:tc>
        <w:tc>
          <w:tcPr>
            <w:tcW w:w="2184" w:type="dxa"/>
          </w:tcPr>
          <w:p w14:paraId="4AE7BB4D" w14:textId="7E107897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8 (-31 to -25)</w:t>
            </w:r>
          </w:p>
        </w:tc>
        <w:tc>
          <w:tcPr>
            <w:tcW w:w="2183" w:type="dxa"/>
          </w:tcPr>
          <w:p w14:paraId="370958F5" w14:textId="29800151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1 (-123 to -98)</w:t>
            </w:r>
          </w:p>
        </w:tc>
        <w:tc>
          <w:tcPr>
            <w:tcW w:w="2184" w:type="dxa"/>
          </w:tcPr>
          <w:p w14:paraId="7CA67CA0" w14:textId="7D27BDAF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719 (1,442 to 1,933)</w:t>
            </w:r>
          </w:p>
        </w:tc>
        <w:tc>
          <w:tcPr>
            <w:tcW w:w="2184" w:type="dxa"/>
          </w:tcPr>
          <w:p w14:paraId="1A080D39" w14:textId="530FB082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43 (369 to 499)</w:t>
            </w:r>
          </w:p>
        </w:tc>
      </w:tr>
      <w:tr w:rsidR="00D91E0D" w:rsidRPr="00DF03C8" w14:paraId="5BC48D19" w14:textId="77777777" w:rsidTr="00DF03C8">
        <w:tc>
          <w:tcPr>
            <w:tcW w:w="846" w:type="dxa"/>
          </w:tcPr>
          <w:p w14:paraId="30CA76A4" w14:textId="3E317E7A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623637C9" w14:textId="2FD14C73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,617 (3,291 to 4,002)</w:t>
            </w:r>
          </w:p>
        </w:tc>
        <w:tc>
          <w:tcPr>
            <w:tcW w:w="2184" w:type="dxa"/>
          </w:tcPr>
          <w:p w14:paraId="5506FB6D" w14:textId="17068D40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4,360 (41,328 to 80,792)</w:t>
            </w:r>
          </w:p>
        </w:tc>
        <w:tc>
          <w:tcPr>
            <w:tcW w:w="2184" w:type="dxa"/>
          </w:tcPr>
          <w:p w14:paraId="07E86389" w14:textId="6A6D3424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194 (-1,490 to -816)</w:t>
            </w:r>
          </w:p>
        </w:tc>
        <w:tc>
          <w:tcPr>
            <w:tcW w:w="2183" w:type="dxa"/>
          </w:tcPr>
          <w:p w14:paraId="793F3790" w14:textId="67049067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,776 (-5,962 to -3,263)</w:t>
            </w:r>
          </w:p>
        </w:tc>
        <w:tc>
          <w:tcPr>
            <w:tcW w:w="2184" w:type="dxa"/>
          </w:tcPr>
          <w:p w14:paraId="09438361" w14:textId="5A8AEE74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5,917 (29,162 to 57,869)</w:t>
            </w:r>
          </w:p>
        </w:tc>
        <w:tc>
          <w:tcPr>
            <w:tcW w:w="2184" w:type="dxa"/>
          </w:tcPr>
          <w:p w14:paraId="7E13E1A6" w14:textId="5F6E062E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1,801 (7,428 to 14,919)</w:t>
            </w:r>
          </w:p>
        </w:tc>
      </w:tr>
      <w:tr w:rsidR="00D91E0D" w:rsidRPr="00DF03C8" w14:paraId="3250ED75" w14:textId="77777777" w:rsidTr="00DF03C8">
        <w:tc>
          <w:tcPr>
            <w:tcW w:w="846" w:type="dxa"/>
          </w:tcPr>
          <w:p w14:paraId="1E65D239" w14:textId="0BCDE77D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33E9BE4" w14:textId="2CA17A1D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2184" w:type="dxa"/>
          </w:tcPr>
          <w:p w14:paraId="53EF42BC" w14:textId="60C88DBB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,875 (5,678 to 7,837)</w:t>
            </w:r>
          </w:p>
        </w:tc>
        <w:tc>
          <w:tcPr>
            <w:tcW w:w="2184" w:type="dxa"/>
          </w:tcPr>
          <w:p w14:paraId="1CDFF606" w14:textId="262B493C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302 (-1,853 to -873)</w:t>
            </w:r>
          </w:p>
        </w:tc>
        <w:tc>
          <w:tcPr>
            <w:tcW w:w="2183" w:type="dxa"/>
          </w:tcPr>
          <w:p w14:paraId="56EE01D8" w14:textId="30021618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,211 (-7,414 to -3,493)</w:t>
            </w:r>
          </w:p>
        </w:tc>
        <w:tc>
          <w:tcPr>
            <w:tcW w:w="2184" w:type="dxa"/>
          </w:tcPr>
          <w:p w14:paraId="03C9A81E" w14:textId="04BB48B7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,715 (3,833 to 5,430)</w:t>
            </w:r>
          </w:p>
        </w:tc>
        <w:tc>
          <w:tcPr>
            <w:tcW w:w="2184" w:type="dxa"/>
          </w:tcPr>
          <w:p w14:paraId="6A4348E8" w14:textId="05DEDA85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195 (961 to 1,393)</w:t>
            </w:r>
          </w:p>
        </w:tc>
      </w:tr>
      <w:tr w:rsidR="000474E3" w:rsidRPr="00DF03C8" w14:paraId="524BC9C8" w14:textId="77777777" w:rsidTr="00DF03C8">
        <w:tc>
          <w:tcPr>
            <w:tcW w:w="846" w:type="dxa"/>
          </w:tcPr>
          <w:p w14:paraId="65B28109" w14:textId="75365FBA" w:rsidR="000474E3" w:rsidRPr="00DF03C8" w:rsidRDefault="000474E3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C0D26D1" w14:textId="41957BF4" w:rsidR="000474E3" w:rsidRPr="00DF03C8" w:rsidRDefault="000474E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07,276 (89,031 to 128,369)</w:t>
            </w:r>
          </w:p>
        </w:tc>
        <w:tc>
          <w:tcPr>
            <w:tcW w:w="2184" w:type="dxa"/>
          </w:tcPr>
          <w:p w14:paraId="6F96CCA8" w14:textId="3F8515FE" w:rsidR="000474E3" w:rsidRPr="00DF03C8" w:rsidRDefault="000474E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53,116 (398,089 to 518,093)</w:t>
            </w:r>
          </w:p>
        </w:tc>
        <w:tc>
          <w:tcPr>
            <w:tcW w:w="2184" w:type="dxa"/>
          </w:tcPr>
          <w:p w14:paraId="073633BC" w14:textId="61640034" w:rsidR="000474E3" w:rsidRPr="00DF03C8" w:rsidRDefault="000474E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,907 (-3,574 to -2,325)</w:t>
            </w:r>
          </w:p>
        </w:tc>
        <w:tc>
          <w:tcPr>
            <w:tcW w:w="2183" w:type="dxa"/>
          </w:tcPr>
          <w:p w14:paraId="456B5996" w14:textId="47FAE339" w:rsidR="000474E3" w:rsidRPr="00DF03C8" w:rsidRDefault="000474E3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,629 (-14,297 to -9,300)</w:t>
            </w:r>
          </w:p>
        </w:tc>
        <w:tc>
          <w:tcPr>
            <w:tcW w:w="2184" w:type="dxa"/>
          </w:tcPr>
          <w:p w14:paraId="4258A25D" w14:textId="37D40CBB" w:rsidR="000474E3" w:rsidRPr="00DF03C8" w:rsidRDefault="000474E3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26,125 (285,410 to 375,192)</w:t>
            </w:r>
          </w:p>
        </w:tc>
        <w:tc>
          <w:tcPr>
            <w:tcW w:w="2184" w:type="dxa"/>
          </w:tcPr>
          <w:p w14:paraId="5D599F94" w14:textId="5EB98981" w:rsidR="000474E3" w:rsidRPr="00DF03C8" w:rsidRDefault="00085D64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4,917 (74,059 to 98,112)</w:t>
            </w:r>
          </w:p>
        </w:tc>
      </w:tr>
      <w:tr w:rsidR="00A2040E" w:rsidRPr="00DF03C8" w14:paraId="4B8D1821" w14:textId="77777777" w:rsidTr="00DF03C8">
        <w:tc>
          <w:tcPr>
            <w:tcW w:w="13948" w:type="dxa"/>
            <w:gridSpan w:val="7"/>
            <w:shd w:val="clear" w:color="auto" w:fill="D9D9D9" w:themeFill="background1" w:themeFillShade="D9"/>
          </w:tcPr>
          <w:p w14:paraId="648132F7" w14:textId="021C7B15" w:rsidR="00A2040E" w:rsidRPr="00DF03C8" w:rsidRDefault="00A2040E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Treatment level such that 80% of treatment-eligible individuals are in treatment in 2030</w:t>
            </w:r>
          </w:p>
        </w:tc>
      </w:tr>
      <w:tr w:rsidR="00EC339F" w:rsidRPr="00DF03C8" w14:paraId="62D385B0" w14:textId="77777777" w:rsidTr="00DF03C8">
        <w:tc>
          <w:tcPr>
            <w:tcW w:w="846" w:type="dxa"/>
          </w:tcPr>
          <w:p w14:paraId="7EE38120" w14:textId="775A6326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8DDB257" w14:textId="2D6C5343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6,388 (32,500 to 43,665)</w:t>
            </w:r>
          </w:p>
        </w:tc>
        <w:tc>
          <w:tcPr>
            <w:tcW w:w="2184" w:type="dxa"/>
          </w:tcPr>
          <w:p w14:paraId="6C0FAE69" w14:textId="42CCDA5F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32,635 (118,456 to 158,811)</w:t>
            </w:r>
          </w:p>
        </w:tc>
        <w:tc>
          <w:tcPr>
            <w:tcW w:w="2184" w:type="dxa"/>
          </w:tcPr>
          <w:p w14:paraId="30A2E742" w14:textId="4C7D7335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1 (-63 to -39)</w:t>
            </w:r>
          </w:p>
        </w:tc>
        <w:tc>
          <w:tcPr>
            <w:tcW w:w="2183" w:type="dxa"/>
          </w:tcPr>
          <w:p w14:paraId="748EA537" w14:textId="24876784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02 (-253 to -157)</w:t>
            </w:r>
          </w:p>
        </w:tc>
        <w:tc>
          <w:tcPr>
            <w:tcW w:w="2184" w:type="dxa"/>
          </w:tcPr>
          <w:p w14:paraId="1F6531CF" w14:textId="4AC84A9E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94,768 (84,409 to 114,362)</w:t>
            </w:r>
          </w:p>
        </w:tc>
        <w:tc>
          <w:tcPr>
            <w:tcW w:w="2184" w:type="dxa"/>
          </w:tcPr>
          <w:p w14:paraId="08348B60" w14:textId="61383A4D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4,503 (21,789 to 29,745)</w:t>
            </w:r>
          </w:p>
        </w:tc>
      </w:tr>
      <w:tr w:rsidR="00EC339F" w:rsidRPr="00DF03C8" w14:paraId="09920649" w14:textId="77777777" w:rsidTr="00DF03C8">
        <w:tc>
          <w:tcPr>
            <w:tcW w:w="846" w:type="dxa"/>
          </w:tcPr>
          <w:p w14:paraId="67BCAA65" w14:textId="619A9021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BE1CF64" w14:textId="6645F3CA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,748 (3,947 to 7,235)</w:t>
            </w:r>
          </w:p>
        </w:tc>
        <w:tc>
          <w:tcPr>
            <w:tcW w:w="2184" w:type="dxa"/>
          </w:tcPr>
          <w:p w14:paraId="30DDFBFB" w14:textId="00D31825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1,794 (15,268 to 27,293)</w:t>
            </w:r>
          </w:p>
        </w:tc>
        <w:tc>
          <w:tcPr>
            <w:tcW w:w="2184" w:type="dxa"/>
          </w:tcPr>
          <w:p w14:paraId="4F189F0E" w14:textId="0D12C031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8 (-32 to -24)</w:t>
            </w:r>
          </w:p>
        </w:tc>
        <w:tc>
          <w:tcPr>
            <w:tcW w:w="2183" w:type="dxa"/>
          </w:tcPr>
          <w:p w14:paraId="7E9AB1E0" w14:textId="30E14878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2 (-130 to -96)</w:t>
            </w:r>
          </w:p>
        </w:tc>
        <w:tc>
          <w:tcPr>
            <w:tcW w:w="2184" w:type="dxa"/>
          </w:tcPr>
          <w:p w14:paraId="0FA6DDC2" w14:textId="72717A15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,411 (10,606 to 19,492)</w:t>
            </w:r>
          </w:p>
        </w:tc>
        <w:tc>
          <w:tcPr>
            <w:tcW w:w="2184" w:type="dxa"/>
          </w:tcPr>
          <w:p w14:paraId="0F9606DD" w14:textId="32B3DB93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,971 (2,707 to 5,051)</w:t>
            </w:r>
          </w:p>
        </w:tc>
      </w:tr>
      <w:tr w:rsidR="00EC339F" w:rsidRPr="00DF03C8" w14:paraId="72063E78" w14:textId="77777777" w:rsidTr="00DF03C8">
        <w:tc>
          <w:tcPr>
            <w:tcW w:w="846" w:type="dxa"/>
          </w:tcPr>
          <w:p w14:paraId="4207C243" w14:textId="01982E6A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3EB45078" w14:textId="2131BD4F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  <w:tc>
          <w:tcPr>
            <w:tcW w:w="2184" w:type="dxa"/>
          </w:tcPr>
          <w:p w14:paraId="267FD40D" w14:textId="49E40D26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16 (78 to 151)</w:t>
            </w:r>
          </w:p>
        </w:tc>
        <w:tc>
          <w:tcPr>
            <w:tcW w:w="2184" w:type="dxa"/>
          </w:tcPr>
          <w:p w14:paraId="10F6C301" w14:textId="4813E9A1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1 (-136 to -88)</w:t>
            </w:r>
          </w:p>
        </w:tc>
        <w:tc>
          <w:tcPr>
            <w:tcW w:w="2183" w:type="dxa"/>
          </w:tcPr>
          <w:p w14:paraId="65A3AD64" w14:textId="7D935978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46 (-544 to -351)</w:t>
            </w:r>
          </w:p>
        </w:tc>
        <w:tc>
          <w:tcPr>
            <w:tcW w:w="2184" w:type="dxa"/>
          </w:tcPr>
          <w:p w14:paraId="533FBFBA" w14:textId="580E88AE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6 (49 to 100)</w:t>
            </w:r>
          </w:p>
        </w:tc>
        <w:tc>
          <w:tcPr>
            <w:tcW w:w="2184" w:type="dxa"/>
          </w:tcPr>
          <w:p w14:paraId="4FAB19B6" w14:textId="2232FF02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 (12 to 25)</w:t>
            </w:r>
          </w:p>
        </w:tc>
      </w:tr>
      <w:tr w:rsidR="003E7F48" w:rsidRPr="00DF03C8" w14:paraId="54FFA542" w14:textId="77777777" w:rsidTr="00DF03C8">
        <w:tc>
          <w:tcPr>
            <w:tcW w:w="846" w:type="dxa"/>
          </w:tcPr>
          <w:p w14:paraId="74977C40" w14:textId="4639459D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2868A6C" w14:textId="020F5EE7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18 (161 to 257)</w:t>
            </w:r>
          </w:p>
        </w:tc>
        <w:tc>
          <w:tcPr>
            <w:tcW w:w="2184" w:type="dxa"/>
          </w:tcPr>
          <w:p w14:paraId="2E795615" w14:textId="3DA4E00F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026 (787 to 1,179)</w:t>
            </w:r>
          </w:p>
        </w:tc>
        <w:tc>
          <w:tcPr>
            <w:tcW w:w="2184" w:type="dxa"/>
          </w:tcPr>
          <w:p w14:paraId="7FE83F6A" w14:textId="6E00F356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 (-13 to -10)</w:t>
            </w:r>
          </w:p>
        </w:tc>
        <w:tc>
          <w:tcPr>
            <w:tcW w:w="2183" w:type="dxa"/>
          </w:tcPr>
          <w:p w14:paraId="0BD5B2E8" w14:textId="3F320C42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5 (-51 to -39)</w:t>
            </w:r>
          </w:p>
        </w:tc>
        <w:tc>
          <w:tcPr>
            <w:tcW w:w="2184" w:type="dxa"/>
          </w:tcPr>
          <w:p w14:paraId="203D2941" w14:textId="5473DD53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10 (538 to 823)</w:t>
            </w:r>
          </w:p>
        </w:tc>
        <w:tc>
          <w:tcPr>
            <w:tcW w:w="2184" w:type="dxa"/>
          </w:tcPr>
          <w:p w14:paraId="65645437" w14:textId="6865D008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0 (136 to 210)</w:t>
            </w:r>
          </w:p>
        </w:tc>
      </w:tr>
      <w:tr w:rsidR="003E7F48" w:rsidRPr="00DF03C8" w14:paraId="7507284B" w14:textId="77777777" w:rsidTr="00DF03C8">
        <w:tc>
          <w:tcPr>
            <w:tcW w:w="846" w:type="dxa"/>
          </w:tcPr>
          <w:p w14:paraId="6E73C8AA" w14:textId="1E307F37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6AE60CFA" w14:textId="1956348B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112 (1,008 to 1,229)</w:t>
            </w:r>
          </w:p>
        </w:tc>
        <w:tc>
          <w:tcPr>
            <w:tcW w:w="2184" w:type="dxa"/>
          </w:tcPr>
          <w:p w14:paraId="168CD054" w14:textId="27830A03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3,733 (14,201 to 30,050)</w:t>
            </w:r>
          </w:p>
        </w:tc>
        <w:tc>
          <w:tcPr>
            <w:tcW w:w="2184" w:type="dxa"/>
          </w:tcPr>
          <w:p w14:paraId="3320E395" w14:textId="1F6FF638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28 (-642 to -367)</w:t>
            </w:r>
          </w:p>
        </w:tc>
        <w:tc>
          <w:tcPr>
            <w:tcW w:w="2183" w:type="dxa"/>
          </w:tcPr>
          <w:p w14:paraId="0FC7A665" w14:textId="7339CAD6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,111 (-2,567 to -1,468)</w:t>
            </w:r>
          </w:p>
        </w:tc>
        <w:tc>
          <w:tcPr>
            <w:tcW w:w="2184" w:type="dxa"/>
          </w:tcPr>
          <w:p w14:paraId="79472D4E" w14:textId="00AC7E4A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6,719 (9,842 to 21,310)</w:t>
            </w:r>
          </w:p>
        </w:tc>
        <w:tc>
          <w:tcPr>
            <w:tcW w:w="2184" w:type="dxa"/>
          </w:tcPr>
          <w:p w14:paraId="3AA20784" w14:textId="58C84ED5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,263 (2,480 to 5,459)</w:t>
            </w:r>
          </w:p>
        </w:tc>
      </w:tr>
      <w:tr w:rsidR="003E7F48" w:rsidRPr="00DF03C8" w14:paraId="7D4FDC87" w14:textId="77777777" w:rsidTr="00DF03C8">
        <w:tc>
          <w:tcPr>
            <w:tcW w:w="846" w:type="dxa"/>
          </w:tcPr>
          <w:p w14:paraId="2EA1C12E" w14:textId="458D247E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E7CC5F9" w14:textId="44D368C2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2184" w:type="dxa"/>
          </w:tcPr>
          <w:p w14:paraId="63C3A723" w14:textId="74896DAD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,037 (2,493 to 3,514)</w:t>
            </w:r>
          </w:p>
        </w:tc>
        <w:tc>
          <w:tcPr>
            <w:tcW w:w="2184" w:type="dxa"/>
          </w:tcPr>
          <w:p w14:paraId="63EFE711" w14:textId="03680473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57 (-857 to -342)</w:t>
            </w:r>
          </w:p>
        </w:tc>
        <w:tc>
          <w:tcPr>
            <w:tcW w:w="2183" w:type="dxa"/>
          </w:tcPr>
          <w:p w14:paraId="058072F6" w14:textId="5DC2847F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,228 (-3,428 to -1,368)</w:t>
            </w:r>
          </w:p>
        </w:tc>
        <w:tc>
          <w:tcPr>
            <w:tcW w:w="2184" w:type="dxa"/>
          </w:tcPr>
          <w:p w14:paraId="2BC6FD8B" w14:textId="6B0673B1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,038 (1,646 to 2,388)</w:t>
            </w:r>
          </w:p>
        </w:tc>
        <w:tc>
          <w:tcPr>
            <w:tcW w:w="2184" w:type="dxa"/>
          </w:tcPr>
          <w:p w14:paraId="0BF97D7D" w14:textId="696EF9A2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07 (406 to 599)</w:t>
            </w:r>
          </w:p>
        </w:tc>
      </w:tr>
      <w:tr w:rsidR="00B0525B" w:rsidRPr="00DF03C8" w14:paraId="5539FC8F" w14:textId="77777777" w:rsidTr="00DF03C8">
        <w:tc>
          <w:tcPr>
            <w:tcW w:w="846" w:type="dxa"/>
          </w:tcPr>
          <w:p w14:paraId="7BCC291D" w14:textId="52BDC280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62524A53" w14:textId="2F4C3C39" w:rsidR="00B0525B" w:rsidRPr="00DF03C8" w:rsidRDefault="009625E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3,469 (39,356 to 50,302)</w:t>
            </w:r>
          </w:p>
        </w:tc>
        <w:tc>
          <w:tcPr>
            <w:tcW w:w="2184" w:type="dxa"/>
          </w:tcPr>
          <w:p w14:paraId="09FA37AF" w14:textId="0166703D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2,341 (165,764 to 207,171)</w:t>
            </w:r>
          </w:p>
        </w:tc>
        <w:tc>
          <w:tcPr>
            <w:tcW w:w="2184" w:type="dxa"/>
          </w:tcPr>
          <w:p w14:paraId="5F36ECC5" w14:textId="7BABD7E9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286 (-1,603 to -1,025)</w:t>
            </w:r>
          </w:p>
        </w:tc>
        <w:tc>
          <w:tcPr>
            <w:tcW w:w="2183" w:type="dxa"/>
          </w:tcPr>
          <w:p w14:paraId="5926243F" w14:textId="47DCBC77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,145 (-6,413 to -4,100)</w:t>
            </w:r>
          </w:p>
        </w:tc>
        <w:tc>
          <w:tcPr>
            <w:tcW w:w="2184" w:type="dxa"/>
          </w:tcPr>
          <w:p w14:paraId="27496732" w14:textId="2BF6FFF1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29,723 (117,318 to 148,525)</w:t>
            </w:r>
          </w:p>
        </w:tc>
        <w:tc>
          <w:tcPr>
            <w:tcW w:w="2184" w:type="dxa"/>
          </w:tcPr>
          <w:p w14:paraId="4608A8A1" w14:textId="6EE79E26" w:rsidR="00B0525B" w:rsidRPr="00DF03C8" w:rsidRDefault="00B0525B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3,443 (30,149 to 38,505)</w:t>
            </w:r>
          </w:p>
        </w:tc>
      </w:tr>
    </w:tbl>
    <w:p w14:paraId="7908D6A5" w14:textId="77777777" w:rsidR="00B44B1F" w:rsidRDefault="00B44B1F" w:rsidP="00C77EE3">
      <w:pPr>
        <w:rPr>
          <w:lang w:val="en-IE"/>
        </w:rPr>
      </w:pPr>
    </w:p>
    <w:p w14:paraId="2EF8C08A" w14:textId="357D2C67" w:rsidR="00C77EE3" w:rsidRDefault="00C77EE3" w:rsidP="00C77EE3">
      <w:pPr>
        <w:rPr>
          <w:lang w:val="en-IE"/>
        </w:rPr>
      </w:pPr>
      <w:r w:rsidRPr="61F82FB2">
        <w:rPr>
          <w:lang w:val="en-IE"/>
        </w:rPr>
        <w:t>Table S</w:t>
      </w:r>
      <w:r w:rsidR="00782623">
        <w:rPr>
          <w:lang w:val="en-IE"/>
        </w:rPr>
        <w:t>4</w:t>
      </w:r>
      <w:r w:rsidRPr="61F82FB2">
        <w:rPr>
          <w:lang w:val="en-IE"/>
        </w:rPr>
        <w:t>: Median year of elimination of HBV (year that HBsAg prevalence in five</w:t>
      </w:r>
      <w:r w:rsidR="00FC4D0B">
        <w:rPr>
          <w:lang w:val="en-IE"/>
        </w:rPr>
        <w:t>-</w:t>
      </w:r>
      <w:r w:rsidRPr="61F82FB2">
        <w:rPr>
          <w:lang w:val="en-IE"/>
        </w:rPr>
        <w:t>year</w:t>
      </w:r>
      <w:r w:rsidR="00FC4D0B">
        <w:rPr>
          <w:lang w:val="en-IE"/>
        </w:rPr>
        <w:t>-</w:t>
      </w:r>
      <w:r w:rsidRPr="61F82FB2">
        <w:rPr>
          <w:lang w:val="en-IE"/>
        </w:rPr>
        <w:t xml:space="preserve">olds falls below 0.1%) regionally and globally in selected scenarios, with 95% credibility intervals in parentheses. </w:t>
      </w:r>
      <w:r w:rsidR="00D44587" w:rsidRPr="0011761C">
        <w:rPr>
          <w:lang w:val="en-IE"/>
        </w:rPr>
        <w:t xml:space="preserve">Two target values are presented for scenario 2 i.e. </w:t>
      </w:r>
      <w:r w:rsidR="00D44587" w:rsidRPr="00060600">
        <w:rPr>
          <w:lang w:val="en-IE"/>
        </w:rPr>
        <w:t>TBD expansion to ≥25% and ≥90% by 2030</w:t>
      </w:r>
      <w:r w:rsidR="00D44587">
        <w:rPr>
          <w:lang w:val="en-IE"/>
        </w:rPr>
        <w:t>.</w:t>
      </w:r>
      <w:r w:rsidR="00D44587" w:rsidRPr="07A96C2B">
        <w:rPr>
          <w:lang w:val="en-IE"/>
        </w:rPr>
        <w:t xml:space="preserve"> </w:t>
      </w:r>
      <w:r w:rsidR="0096621E" w:rsidRPr="00DB50C0">
        <w:t>HBsAg</w:t>
      </w:r>
      <w:r w:rsidR="0096621E">
        <w:t xml:space="preserve">: </w:t>
      </w:r>
      <w:r w:rsidR="0096621E" w:rsidRPr="00DB50C0">
        <w:t>hepatitis B surface antigen</w:t>
      </w:r>
      <w:r w:rsidR="0096621E">
        <w:t xml:space="preserve">; </w:t>
      </w:r>
      <w:r w:rsidR="00B86FB1">
        <w:t>HBV: hepatitis B</w:t>
      </w:r>
      <w:r w:rsidR="00207A3C" w:rsidRPr="07A96C2B">
        <w:rPr>
          <w:lang w:val="en-IE"/>
        </w:rPr>
        <w:t xml:space="preserve">; </w:t>
      </w:r>
      <w:r w:rsidR="00207A3C" w:rsidRPr="00451889">
        <w:t>TBD: timely birth dose</w:t>
      </w:r>
      <w:r w:rsidR="00B86FB1">
        <w:t>;</w:t>
      </w:r>
      <w:r w:rsidR="00B86FB1" w:rsidRPr="61F82FB2">
        <w:rPr>
          <w:lang w:val="en-IE"/>
        </w:rPr>
        <w:t xml:space="preserve"> </w:t>
      </w:r>
      <w:r w:rsidRPr="61F82FB2">
        <w:rPr>
          <w:lang w:val="en-IE"/>
        </w:rPr>
        <w:t>WHO: World Health Organization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1871"/>
        <w:gridCol w:w="1872"/>
        <w:gridCol w:w="1872"/>
        <w:gridCol w:w="1871"/>
        <w:gridCol w:w="1872"/>
        <w:gridCol w:w="1872"/>
        <w:gridCol w:w="1872"/>
      </w:tblGrid>
      <w:tr w:rsidR="004A6FDA" w14:paraId="6E8DCC3B" w14:textId="77777777" w:rsidTr="002414F3">
        <w:trPr>
          <w:tblHeader/>
        </w:trPr>
        <w:tc>
          <w:tcPr>
            <w:tcW w:w="846" w:type="dxa"/>
            <w:shd w:val="clear" w:color="auto" w:fill="BFBFBF" w:themeFill="background1" w:themeFillShade="BF"/>
          </w:tcPr>
          <w:p w14:paraId="1F754836" w14:textId="2238418F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HO regi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on</w:t>
            </w:r>
          </w:p>
        </w:tc>
        <w:tc>
          <w:tcPr>
            <w:tcW w:w="1871" w:type="dxa"/>
            <w:shd w:val="clear" w:color="auto" w:fill="BFBFBF" w:themeFill="background1" w:themeFillShade="BF"/>
          </w:tcPr>
          <w:p w14:paraId="715FF8C9" w14:textId="6337CAA3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1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09D82791" w14:textId="01ACF572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 (≥25%)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4472928F" w14:textId="6350CB63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 (≥90%)</w:t>
            </w:r>
          </w:p>
        </w:tc>
        <w:tc>
          <w:tcPr>
            <w:tcW w:w="1871" w:type="dxa"/>
            <w:shd w:val="clear" w:color="auto" w:fill="BFBFBF" w:themeFill="background1" w:themeFillShade="BF"/>
          </w:tcPr>
          <w:p w14:paraId="7A6D4A38" w14:textId="58818278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3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4DC5311E" w14:textId="6008104A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3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d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20FA1F98" w14:textId="76185F3F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4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369ADFF0" w14:textId="20C30B77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4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c</w:t>
            </w:r>
          </w:p>
        </w:tc>
      </w:tr>
      <w:tr w:rsidR="00ED11CD" w14:paraId="14AA0C3E" w14:textId="77777777" w:rsidTr="00562D2B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3FFE2A50" w14:textId="4708E7CA" w:rsidR="00ED11CD" w:rsidRDefault="00ED11CD" w:rsidP="00CD592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Default settings</w:t>
            </w:r>
          </w:p>
        </w:tc>
      </w:tr>
      <w:tr w:rsidR="00820D5D" w14:paraId="0E6EEC1C" w14:textId="77777777" w:rsidTr="00113458">
        <w:tc>
          <w:tcPr>
            <w:tcW w:w="846" w:type="dxa"/>
          </w:tcPr>
          <w:p w14:paraId="5AA45D72" w14:textId="796E64F3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EA1BDB8" w14:textId="1B23C3E1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DF83DD8" w14:textId="12D65AEC" w:rsidR="00820D5D" w:rsidRPr="00594857" w:rsidRDefault="00820D5D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872" w:type="dxa"/>
          </w:tcPr>
          <w:p w14:paraId="47696701" w14:textId="47D40905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9 (2058 to 2063) </w:t>
            </w:r>
          </w:p>
        </w:tc>
        <w:tc>
          <w:tcPr>
            <w:tcW w:w="1871" w:type="dxa"/>
          </w:tcPr>
          <w:p w14:paraId="31A15B8B" w14:textId="2F0AFD8D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1641B698" w14:textId="53ADD9F2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7206A98D" w14:textId="4F8EFCF1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0 (2059 to 2064) </w:t>
            </w:r>
          </w:p>
        </w:tc>
        <w:tc>
          <w:tcPr>
            <w:tcW w:w="1872" w:type="dxa"/>
          </w:tcPr>
          <w:p w14:paraId="04A3793E" w14:textId="3B8A9633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5 (2063 to 2069) </w:t>
            </w:r>
          </w:p>
        </w:tc>
      </w:tr>
      <w:tr w:rsidR="00820D5D" w14:paraId="68957FF0" w14:textId="77777777" w:rsidTr="00113458">
        <w:tc>
          <w:tcPr>
            <w:tcW w:w="846" w:type="dxa"/>
          </w:tcPr>
          <w:p w14:paraId="5064A492" w14:textId="461E3D1E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400A49EF" w14:textId="111B9273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65C327F2" w14:textId="446ABA85" w:rsidR="00820D5D" w:rsidRPr="00594857" w:rsidRDefault="00820D5D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872" w:type="dxa"/>
          </w:tcPr>
          <w:p w14:paraId="0AE04BC1" w14:textId="2C6AEC4B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1 (2042 to 2057) </w:t>
            </w:r>
          </w:p>
        </w:tc>
        <w:tc>
          <w:tcPr>
            <w:tcW w:w="1871" w:type="dxa"/>
          </w:tcPr>
          <w:p w14:paraId="59C6E09C" w14:textId="4EB0E48A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3DA3B509" w14:textId="733C5CF1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C64F77B" w14:textId="6DC68F72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2 (2042 to 2058) </w:t>
            </w:r>
          </w:p>
        </w:tc>
        <w:tc>
          <w:tcPr>
            <w:tcW w:w="1872" w:type="dxa"/>
          </w:tcPr>
          <w:p w14:paraId="58770206" w14:textId="7579F907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55 (2045 to 2064) </w:t>
            </w:r>
          </w:p>
        </w:tc>
      </w:tr>
      <w:tr w:rsidR="00820D5D" w14:paraId="4365A16A" w14:textId="77777777" w:rsidTr="00113458">
        <w:tc>
          <w:tcPr>
            <w:tcW w:w="846" w:type="dxa"/>
          </w:tcPr>
          <w:p w14:paraId="4A59F945" w14:textId="69CE047D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lastRenderedPageBreak/>
              <w:t>EU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78BCB929" w14:textId="1F8F30E3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7 to 2039) </w:t>
            </w:r>
          </w:p>
        </w:tc>
        <w:tc>
          <w:tcPr>
            <w:tcW w:w="1872" w:type="dxa"/>
          </w:tcPr>
          <w:p w14:paraId="7B1845B7" w14:textId="4D824F4A" w:rsidR="00820D5D" w:rsidRPr="00594857" w:rsidRDefault="00820D5D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2038 (2037 to 2039)</w:t>
            </w:r>
          </w:p>
        </w:tc>
        <w:tc>
          <w:tcPr>
            <w:tcW w:w="1872" w:type="dxa"/>
          </w:tcPr>
          <w:p w14:paraId="6D376601" w14:textId="1CF7CD2B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5 to 2038) </w:t>
            </w:r>
          </w:p>
        </w:tc>
        <w:tc>
          <w:tcPr>
            <w:tcW w:w="1871" w:type="dxa"/>
          </w:tcPr>
          <w:p w14:paraId="01511D31" w14:textId="6353820B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7 to 2039) </w:t>
            </w:r>
          </w:p>
        </w:tc>
        <w:tc>
          <w:tcPr>
            <w:tcW w:w="1872" w:type="dxa"/>
          </w:tcPr>
          <w:p w14:paraId="1FD998C6" w14:textId="15B0CD9E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7 to 2039) </w:t>
            </w:r>
          </w:p>
        </w:tc>
        <w:tc>
          <w:tcPr>
            <w:tcW w:w="1872" w:type="dxa"/>
          </w:tcPr>
          <w:p w14:paraId="79C6B1B4" w14:textId="3ACCF646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5 to 2038) </w:t>
            </w:r>
          </w:p>
        </w:tc>
        <w:tc>
          <w:tcPr>
            <w:tcW w:w="1872" w:type="dxa"/>
          </w:tcPr>
          <w:p w14:paraId="569C408F" w14:textId="6410A708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9) </w:t>
            </w:r>
          </w:p>
        </w:tc>
      </w:tr>
      <w:tr w:rsidR="00594857" w14:paraId="6E22BCE6" w14:textId="77777777" w:rsidTr="00113458">
        <w:tc>
          <w:tcPr>
            <w:tcW w:w="846" w:type="dxa"/>
          </w:tcPr>
          <w:p w14:paraId="2CEE35D4" w14:textId="53534982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4993C315" w14:textId="3D37E049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3 (2043 to 2072) </w:t>
            </w:r>
          </w:p>
        </w:tc>
        <w:tc>
          <w:tcPr>
            <w:tcW w:w="1872" w:type="dxa"/>
          </w:tcPr>
          <w:p w14:paraId="44AFD7E4" w14:textId="21EF63FD" w:rsidR="00594857" w:rsidRPr="00594857" w:rsidRDefault="00594857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2045 (2039 to 2054)</w:t>
            </w:r>
          </w:p>
        </w:tc>
        <w:tc>
          <w:tcPr>
            <w:tcW w:w="1872" w:type="dxa"/>
          </w:tcPr>
          <w:p w14:paraId="28FA28CF" w14:textId="6986AEE1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2 (2031 to 2032) </w:t>
            </w:r>
          </w:p>
        </w:tc>
        <w:tc>
          <w:tcPr>
            <w:tcW w:w="1871" w:type="dxa"/>
          </w:tcPr>
          <w:p w14:paraId="1FFC6504" w14:textId="6DE4C24F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3 (2043 to 2072) </w:t>
            </w:r>
          </w:p>
        </w:tc>
        <w:tc>
          <w:tcPr>
            <w:tcW w:w="1872" w:type="dxa"/>
          </w:tcPr>
          <w:p w14:paraId="30BC1FCC" w14:textId="7BFF39D2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3 (2043 to 2072) </w:t>
            </w:r>
          </w:p>
        </w:tc>
        <w:tc>
          <w:tcPr>
            <w:tcW w:w="1872" w:type="dxa"/>
          </w:tcPr>
          <w:p w14:paraId="3C1CAAAE" w14:textId="095A2780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3 (2032 to 2033) </w:t>
            </w:r>
          </w:p>
        </w:tc>
        <w:tc>
          <w:tcPr>
            <w:tcW w:w="1872" w:type="dxa"/>
          </w:tcPr>
          <w:p w14:paraId="32CC9952" w14:textId="62AA16DD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8 (2036 to 2039) </w:t>
            </w:r>
          </w:p>
        </w:tc>
      </w:tr>
      <w:tr w:rsidR="00594857" w14:paraId="1A5D4750" w14:textId="77777777" w:rsidTr="00113458">
        <w:tc>
          <w:tcPr>
            <w:tcW w:w="846" w:type="dxa"/>
          </w:tcPr>
          <w:p w14:paraId="45B5A2CA" w14:textId="23A4251E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432F420" w14:textId="6B30A625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4 (2051 to 2075) </w:t>
            </w:r>
          </w:p>
        </w:tc>
        <w:tc>
          <w:tcPr>
            <w:tcW w:w="1872" w:type="dxa"/>
          </w:tcPr>
          <w:p w14:paraId="11CC5A2D" w14:textId="77DBA265" w:rsidR="00594857" w:rsidRPr="00594857" w:rsidRDefault="00594857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2062 (2049 to 2074)</w:t>
            </w:r>
          </w:p>
        </w:tc>
        <w:tc>
          <w:tcPr>
            <w:tcW w:w="1872" w:type="dxa"/>
          </w:tcPr>
          <w:p w14:paraId="67AC2F0F" w14:textId="6EEFD9C8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5 (2040 to 2049) </w:t>
            </w:r>
          </w:p>
        </w:tc>
        <w:tc>
          <w:tcPr>
            <w:tcW w:w="1871" w:type="dxa"/>
          </w:tcPr>
          <w:p w14:paraId="539653ED" w14:textId="323C136C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4 (2051 to 2075) </w:t>
            </w:r>
          </w:p>
        </w:tc>
        <w:tc>
          <w:tcPr>
            <w:tcW w:w="1872" w:type="dxa"/>
          </w:tcPr>
          <w:p w14:paraId="491E8024" w14:textId="45C1E8BB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4 (2051 to 2075) </w:t>
            </w:r>
          </w:p>
        </w:tc>
        <w:tc>
          <w:tcPr>
            <w:tcW w:w="1872" w:type="dxa"/>
          </w:tcPr>
          <w:p w14:paraId="3226C523" w14:textId="3B0A2740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5 (2040 to 2049) </w:t>
            </w:r>
          </w:p>
        </w:tc>
        <w:tc>
          <w:tcPr>
            <w:tcW w:w="1872" w:type="dxa"/>
          </w:tcPr>
          <w:p w14:paraId="1465A450" w14:textId="0F908983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5 (2042 to 2049) </w:t>
            </w:r>
          </w:p>
        </w:tc>
      </w:tr>
      <w:tr w:rsidR="00594857" w14:paraId="308D49A6" w14:textId="77777777" w:rsidTr="00113458">
        <w:tc>
          <w:tcPr>
            <w:tcW w:w="846" w:type="dxa"/>
          </w:tcPr>
          <w:p w14:paraId="07858F06" w14:textId="4462C6C3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29CC8D2E" w14:textId="1C700148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40 to 2045) </w:t>
            </w:r>
          </w:p>
        </w:tc>
        <w:tc>
          <w:tcPr>
            <w:tcW w:w="1872" w:type="dxa"/>
          </w:tcPr>
          <w:p w14:paraId="2750F9CD" w14:textId="3FF1F374" w:rsidR="00594857" w:rsidRPr="00594857" w:rsidRDefault="00594857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2042 (2040 to 2045)</w:t>
            </w:r>
          </w:p>
        </w:tc>
        <w:tc>
          <w:tcPr>
            <w:tcW w:w="1872" w:type="dxa"/>
          </w:tcPr>
          <w:p w14:paraId="688BEA03" w14:textId="0282CB04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5 (2034 to 2037) </w:t>
            </w:r>
          </w:p>
        </w:tc>
        <w:tc>
          <w:tcPr>
            <w:tcW w:w="1871" w:type="dxa"/>
          </w:tcPr>
          <w:p w14:paraId="5A9D6C4D" w14:textId="36F8101A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40 to 2045) </w:t>
            </w:r>
          </w:p>
        </w:tc>
        <w:tc>
          <w:tcPr>
            <w:tcW w:w="1872" w:type="dxa"/>
          </w:tcPr>
          <w:p w14:paraId="64509F6F" w14:textId="658E810C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40 to 2045) </w:t>
            </w:r>
          </w:p>
        </w:tc>
        <w:tc>
          <w:tcPr>
            <w:tcW w:w="1872" w:type="dxa"/>
          </w:tcPr>
          <w:p w14:paraId="040160E3" w14:textId="26F98DC4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5 (2034 to 2037) </w:t>
            </w:r>
          </w:p>
        </w:tc>
        <w:tc>
          <w:tcPr>
            <w:tcW w:w="1872" w:type="dxa"/>
          </w:tcPr>
          <w:p w14:paraId="43EE85BC" w14:textId="4EC05AF7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8 (2037 to 2040) </w:t>
            </w:r>
          </w:p>
        </w:tc>
      </w:tr>
      <w:tr w:rsidR="00A76475" w14:paraId="7C13E330" w14:textId="77777777" w:rsidTr="00113458">
        <w:tc>
          <w:tcPr>
            <w:tcW w:w="846" w:type="dxa"/>
          </w:tcPr>
          <w:p w14:paraId="374F42AB" w14:textId="0FEDE3DA" w:rsidR="00A76475" w:rsidRDefault="00A76475" w:rsidP="00A76475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76BD5A08" w14:textId="344ADA9E" w:rsidR="00A76475" w:rsidRDefault="00A76475" w:rsidP="00A76475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5933E2C9" w14:textId="063F8753" w:rsidR="00A76475" w:rsidRPr="00594857" w:rsidRDefault="00594857" w:rsidP="00113458">
            <w:pPr>
              <w:rPr>
                <w:rFonts w:ascii="Calibri" w:hAnsi="Calibri" w:cs="Calibri"/>
                <w:sz w:val="18"/>
                <w:szCs w:val="18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872" w:type="dxa"/>
          </w:tcPr>
          <w:p w14:paraId="369018DB" w14:textId="6EB30795" w:rsidR="00A76475" w:rsidRDefault="00A76475" w:rsidP="00A76475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3 (2051 to 2056) </w:t>
            </w:r>
          </w:p>
        </w:tc>
        <w:tc>
          <w:tcPr>
            <w:tcW w:w="1871" w:type="dxa"/>
          </w:tcPr>
          <w:p w14:paraId="5116493F" w14:textId="446E8980" w:rsidR="00A76475" w:rsidRDefault="00A76475" w:rsidP="00A76475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5F04DEDC" w14:textId="5F9DD02F" w:rsidR="00A76475" w:rsidRDefault="00A76475" w:rsidP="00A76475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58E68A1E" w14:textId="44488F5D" w:rsidR="00A76475" w:rsidRDefault="00A76475" w:rsidP="00A76475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4 (2052 to 2057) </w:t>
            </w:r>
          </w:p>
        </w:tc>
        <w:tc>
          <w:tcPr>
            <w:tcW w:w="1872" w:type="dxa"/>
          </w:tcPr>
          <w:p w14:paraId="1F4D85D4" w14:textId="2EB0B907" w:rsidR="00A76475" w:rsidRDefault="00A76475" w:rsidP="00A76475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7 (2054 to 2061) </w:t>
            </w:r>
          </w:p>
        </w:tc>
      </w:tr>
      <w:tr w:rsidR="00ED11CD" w14:paraId="357BCB98" w14:textId="77777777" w:rsidTr="00562D2B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73664541" w14:textId="455C6D2F" w:rsidR="00ED11CD" w:rsidRDefault="00ED11CD" w:rsidP="00A76475">
            <w:pPr>
              <w:rPr>
                <w:lang w:val="en-IE"/>
              </w:rPr>
            </w:pPr>
            <w:r w:rsidRPr="25764805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Infant HBV vaccine series scaled up to 100% coverage in 2020</w:t>
            </w:r>
          </w:p>
        </w:tc>
      </w:tr>
      <w:tr w:rsidR="003D6F8F" w14:paraId="512E1049" w14:textId="77777777" w:rsidTr="003D6F8F">
        <w:tc>
          <w:tcPr>
            <w:tcW w:w="846" w:type="dxa"/>
          </w:tcPr>
          <w:p w14:paraId="693E5F28" w14:textId="2C0108DA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18D572AD" w14:textId="3EBD6F82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F9D14F6" w14:textId="154E19D4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93 (2085 to after 2100)</w:t>
            </w:r>
          </w:p>
        </w:tc>
        <w:tc>
          <w:tcPr>
            <w:tcW w:w="1872" w:type="dxa"/>
          </w:tcPr>
          <w:p w14:paraId="583A1175" w14:textId="209A89DC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4 (2058 to 2058) </w:t>
            </w:r>
          </w:p>
        </w:tc>
        <w:tc>
          <w:tcPr>
            <w:tcW w:w="1871" w:type="dxa"/>
          </w:tcPr>
          <w:p w14:paraId="46BCAB84" w14:textId="6E63B5AD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F0CC403" w14:textId="023DAAFC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37C897DC" w14:textId="12D536C7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5 (2053 to 2059) </w:t>
            </w:r>
          </w:p>
        </w:tc>
        <w:tc>
          <w:tcPr>
            <w:tcW w:w="1872" w:type="dxa"/>
          </w:tcPr>
          <w:p w14:paraId="25769490" w14:textId="18A330BD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7 (2054 to 2062) </w:t>
            </w:r>
          </w:p>
        </w:tc>
      </w:tr>
      <w:tr w:rsidR="003D6F8F" w14:paraId="5E6392DB" w14:textId="77777777" w:rsidTr="003D6F8F">
        <w:tc>
          <w:tcPr>
            <w:tcW w:w="846" w:type="dxa"/>
          </w:tcPr>
          <w:p w14:paraId="6F338E4B" w14:textId="046B9FAD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27E6C1EB" w14:textId="2FD97455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74 to after 2100) </w:t>
            </w:r>
          </w:p>
        </w:tc>
        <w:tc>
          <w:tcPr>
            <w:tcW w:w="1872" w:type="dxa"/>
          </w:tcPr>
          <w:p w14:paraId="5AAA12C9" w14:textId="7041A41E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82 (2063 to after 2100)</w:t>
            </w:r>
          </w:p>
        </w:tc>
        <w:tc>
          <w:tcPr>
            <w:tcW w:w="1872" w:type="dxa"/>
          </w:tcPr>
          <w:p w14:paraId="499F8E9F" w14:textId="63A7744B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4 (2035 to 2051) </w:t>
            </w:r>
          </w:p>
        </w:tc>
        <w:tc>
          <w:tcPr>
            <w:tcW w:w="1871" w:type="dxa"/>
          </w:tcPr>
          <w:p w14:paraId="092F4F4B" w14:textId="47916EDE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74 to after 2100) </w:t>
            </w:r>
          </w:p>
        </w:tc>
        <w:tc>
          <w:tcPr>
            <w:tcW w:w="1872" w:type="dxa"/>
          </w:tcPr>
          <w:p w14:paraId="7701A870" w14:textId="31571AEF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74 to after 2100) </w:t>
            </w:r>
          </w:p>
        </w:tc>
        <w:tc>
          <w:tcPr>
            <w:tcW w:w="1872" w:type="dxa"/>
          </w:tcPr>
          <w:p w14:paraId="15A7D9BC" w14:textId="75B105F5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4 (2035 to 2051) </w:t>
            </w:r>
          </w:p>
        </w:tc>
        <w:tc>
          <w:tcPr>
            <w:tcW w:w="1872" w:type="dxa"/>
          </w:tcPr>
          <w:p w14:paraId="6358BD50" w14:textId="233E7E9E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5 (2043 to 2053) </w:t>
            </w:r>
          </w:p>
        </w:tc>
      </w:tr>
      <w:tr w:rsidR="003D6F8F" w14:paraId="0097D8AF" w14:textId="77777777" w:rsidTr="003D6F8F">
        <w:tc>
          <w:tcPr>
            <w:tcW w:w="846" w:type="dxa"/>
          </w:tcPr>
          <w:p w14:paraId="2D05D1DF" w14:textId="4450BB78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53512A95" w14:textId="6834B538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6 to 2039) </w:t>
            </w:r>
          </w:p>
        </w:tc>
        <w:tc>
          <w:tcPr>
            <w:tcW w:w="1872" w:type="dxa"/>
          </w:tcPr>
          <w:p w14:paraId="6BDB7669" w14:textId="21420564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38 (2036 to 2039)</w:t>
            </w:r>
          </w:p>
        </w:tc>
        <w:tc>
          <w:tcPr>
            <w:tcW w:w="1872" w:type="dxa"/>
          </w:tcPr>
          <w:p w14:paraId="5D5A83A4" w14:textId="2A254401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8) </w:t>
            </w:r>
          </w:p>
        </w:tc>
        <w:tc>
          <w:tcPr>
            <w:tcW w:w="1871" w:type="dxa"/>
          </w:tcPr>
          <w:p w14:paraId="74792130" w14:textId="2F8C3B8E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6 to 2039) </w:t>
            </w:r>
          </w:p>
        </w:tc>
        <w:tc>
          <w:tcPr>
            <w:tcW w:w="1872" w:type="dxa"/>
          </w:tcPr>
          <w:p w14:paraId="65FB1CE1" w14:textId="31D58D5B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6 to 2039) </w:t>
            </w:r>
          </w:p>
        </w:tc>
        <w:tc>
          <w:tcPr>
            <w:tcW w:w="1872" w:type="dxa"/>
          </w:tcPr>
          <w:p w14:paraId="6D8FDA0C" w14:textId="689C9C92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8) </w:t>
            </w:r>
          </w:p>
        </w:tc>
        <w:tc>
          <w:tcPr>
            <w:tcW w:w="1872" w:type="dxa"/>
          </w:tcPr>
          <w:p w14:paraId="42ACF74B" w14:textId="5B2F75F0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</w:tr>
      <w:tr w:rsidR="003D6F8F" w14:paraId="45D01D89" w14:textId="77777777" w:rsidTr="003D6F8F">
        <w:tc>
          <w:tcPr>
            <w:tcW w:w="846" w:type="dxa"/>
          </w:tcPr>
          <w:p w14:paraId="5C605C48" w14:textId="49192240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77C12486" w14:textId="6443C338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39 to 2059) </w:t>
            </w:r>
          </w:p>
        </w:tc>
        <w:tc>
          <w:tcPr>
            <w:tcW w:w="1872" w:type="dxa"/>
          </w:tcPr>
          <w:p w14:paraId="47A32356" w14:textId="441D7867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41 (2035 to 2048)</w:t>
            </w:r>
          </w:p>
        </w:tc>
        <w:tc>
          <w:tcPr>
            <w:tcW w:w="1872" w:type="dxa"/>
          </w:tcPr>
          <w:p w14:paraId="588F816B" w14:textId="72AE9D45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1 (2030 to 2032) </w:t>
            </w:r>
          </w:p>
        </w:tc>
        <w:tc>
          <w:tcPr>
            <w:tcW w:w="1871" w:type="dxa"/>
          </w:tcPr>
          <w:p w14:paraId="1464C449" w14:textId="46CC5D6A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39 to 2059) </w:t>
            </w:r>
          </w:p>
        </w:tc>
        <w:tc>
          <w:tcPr>
            <w:tcW w:w="1872" w:type="dxa"/>
          </w:tcPr>
          <w:p w14:paraId="78CAD2E6" w14:textId="2928948F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39 to 2059) </w:t>
            </w:r>
          </w:p>
        </w:tc>
        <w:tc>
          <w:tcPr>
            <w:tcW w:w="1872" w:type="dxa"/>
          </w:tcPr>
          <w:p w14:paraId="1809AC1B" w14:textId="14D7FEC1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2 (2031 to 2033) </w:t>
            </w:r>
          </w:p>
        </w:tc>
        <w:tc>
          <w:tcPr>
            <w:tcW w:w="1872" w:type="dxa"/>
          </w:tcPr>
          <w:p w14:paraId="461C46AC" w14:textId="3D54EC8F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4 to 2038) </w:t>
            </w:r>
          </w:p>
        </w:tc>
      </w:tr>
      <w:tr w:rsidR="003D6F8F" w14:paraId="51DC8340" w14:textId="77777777" w:rsidTr="003D6F8F">
        <w:tc>
          <w:tcPr>
            <w:tcW w:w="846" w:type="dxa"/>
          </w:tcPr>
          <w:p w14:paraId="5C09DD92" w14:textId="16A5309C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01860ADA" w14:textId="5A468E69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2 (2050 to 2074) </w:t>
            </w:r>
          </w:p>
        </w:tc>
        <w:tc>
          <w:tcPr>
            <w:tcW w:w="1872" w:type="dxa"/>
          </w:tcPr>
          <w:p w14:paraId="0E5AF463" w14:textId="39A0ED19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60 (2049 to 2073)</w:t>
            </w:r>
          </w:p>
        </w:tc>
        <w:tc>
          <w:tcPr>
            <w:tcW w:w="1872" w:type="dxa"/>
          </w:tcPr>
          <w:p w14:paraId="525E2D5E" w14:textId="2FD46823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4 (2039 to 2048) </w:t>
            </w:r>
          </w:p>
        </w:tc>
        <w:tc>
          <w:tcPr>
            <w:tcW w:w="1871" w:type="dxa"/>
          </w:tcPr>
          <w:p w14:paraId="01FF455C" w14:textId="7E03F77F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2 (2050 to 2074) </w:t>
            </w:r>
          </w:p>
        </w:tc>
        <w:tc>
          <w:tcPr>
            <w:tcW w:w="1872" w:type="dxa"/>
          </w:tcPr>
          <w:p w14:paraId="391479E4" w14:textId="793AC343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2 (2050 to 2074) </w:t>
            </w:r>
          </w:p>
        </w:tc>
        <w:tc>
          <w:tcPr>
            <w:tcW w:w="1872" w:type="dxa"/>
          </w:tcPr>
          <w:p w14:paraId="619504C2" w14:textId="5E61D28E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4 (2039 to 2048) </w:t>
            </w:r>
          </w:p>
        </w:tc>
        <w:tc>
          <w:tcPr>
            <w:tcW w:w="1872" w:type="dxa"/>
          </w:tcPr>
          <w:p w14:paraId="2CE46AA8" w14:textId="69D77D1B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5 (2042 to 2048) </w:t>
            </w:r>
          </w:p>
        </w:tc>
      </w:tr>
      <w:tr w:rsidR="003D6F8F" w14:paraId="4681A9E8" w14:textId="77777777" w:rsidTr="003D6F8F">
        <w:tc>
          <w:tcPr>
            <w:tcW w:w="846" w:type="dxa"/>
          </w:tcPr>
          <w:p w14:paraId="13A40E63" w14:textId="5FD245C2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17C8A12B" w14:textId="20CB07BC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9 (2037 to 2041) </w:t>
            </w:r>
          </w:p>
        </w:tc>
        <w:tc>
          <w:tcPr>
            <w:tcW w:w="1872" w:type="dxa"/>
          </w:tcPr>
          <w:p w14:paraId="06DBA0C0" w14:textId="6DB49E36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872" w:type="dxa"/>
          </w:tcPr>
          <w:p w14:paraId="32B2AD15" w14:textId="02ABDB2A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2 to 2035) </w:t>
            </w:r>
          </w:p>
        </w:tc>
        <w:tc>
          <w:tcPr>
            <w:tcW w:w="1871" w:type="dxa"/>
          </w:tcPr>
          <w:p w14:paraId="0BA6D579" w14:textId="0AE767C1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9 (2037 to 2042) </w:t>
            </w:r>
          </w:p>
        </w:tc>
        <w:tc>
          <w:tcPr>
            <w:tcW w:w="1872" w:type="dxa"/>
          </w:tcPr>
          <w:p w14:paraId="1A584A71" w14:textId="6A83FCA6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9 (2037 to 2042) </w:t>
            </w:r>
          </w:p>
        </w:tc>
        <w:tc>
          <w:tcPr>
            <w:tcW w:w="1872" w:type="dxa"/>
          </w:tcPr>
          <w:p w14:paraId="482C8F77" w14:textId="64806C94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7088ADD5" w14:textId="2DD268C5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5 to 2038) </w:t>
            </w:r>
          </w:p>
        </w:tc>
      </w:tr>
      <w:tr w:rsidR="00086F34" w14:paraId="757A9C07" w14:textId="77777777" w:rsidTr="003D6F8F">
        <w:tc>
          <w:tcPr>
            <w:tcW w:w="846" w:type="dxa"/>
          </w:tcPr>
          <w:p w14:paraId="776007EA" w14:textId="27F46C20" w:rsidR="00086F34" w:rsidRDefault="00086F34" w:rsidP="00086F34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3A1C85A8" w14:textId="66E4BD46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90 to after 2100) </w:t>
            </w:r>
          </w:p>
        </w:tc>
        <w:tc>
          <w:tcPr>
            <w:tcW w:w="1872" w:type="dxa"/>
          </w:tcPr>
          <w:p w14:paraId="73405C5D" w14:textId="54256732" w:rsidR="00086F34" w:rsidRPr="003D6F8F" w:rsidRDefault="003D6F8F" w:rsidP="003D6F8F">
            <w:pPr>
              <w:rPr>
                <w:rFonts w:ascii="Calibri" w:hAnsi="Calibri" w:cs="Calibri"/>
                <w:sz w:val="18"/>
                <w:szCs w:val="18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82 (2076 to 2095)</w:t>
            </w:r>
          </w:p>
        </w:tc>
        <w:tc>
          <w:tcPr>
            <w:tcW w:w="1872" w:type="dxa"/>
          </w:tcPr>
          <w:p w14:paraId="07244FEE" w14:textId="16038292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8 (2046 to 2051) </w:t>
            </w:r>
          </w:p>
        </w:tc>
        <w:tc>
          <w:tcPr>
            <w:tcW w:w="1871" w:type="dxa"/>
          </w:tcPr>
          <w:p w14:paraId="171AFF8E" w14:textId="7C0A22D5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90 to after 2100) </w:t>
            </w:r>
          </w:p>
        </w:tc>
        <w:tc>
          <w:tcPr>
            <w:tcW w:w="1872" w:type="dxa"/>
          </w:tcPr>
          <w:p w14:paraId="01CAB6DE" w14:textId="2BE73A58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90 to after 2100) </w:t>
            </w:r>
          </w:p>
        </w:tc>
        <w:tc>
          <w:tcPr>
            <w:tcW w:w="1872" w:type="dxa"/>
          </w:tcPr>
          <w:p w14:paraId="58D612AD" w14:textId="60B60A46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8 (2046 to 2052) </w:t>
            </w:r>
          </w:p>
        </w:tc>
        <w:tc>
          <w:tcPr>
            <w:tcW w:w="1872" w:type="dxa"/>
          </w:tcPr>
          <w:p w14:paraId="27976140" w14:textId="42B50422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9 (2047 to 2053) </w:t>
            </w:r>
          </w:p>
        </w:tc>
      </w:tr>
      <w:tr w:rsidR="00ED11CD" w14:paraId="11D8EC6A" w14:textId="77777777" w:rsidTr="00562D2B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761B56AC" w14:textId="323120B1" w:rsidR="00ED11CD" w:rsidRDefault="00ED11CD" w:rsidP="00086F34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Treatment level such that 40% of treatment-eligible individuals are in treatment in 2030</w:t>
            </w:r>
          </w:p>
        </w:tc>
      </w:tr>
      <w:tr w:rsidR="005571CD" w14:paraId="26027D49" w14:textId="77777777" w:rsidTr="001E5340">
        <w:tc>
          <w:tcPr>
            <w:tcW w:w="846" w:type="dxa"/>
          </w:tcPr>
          <w:p w14:paraId="49F24F96" w14:textId="2DD6E701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FE4065B" w14:textId="2868E5E2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19D4BB3C" w14:textId="63F550C0" w:rsidR="005571CD" w:rsidRPr="00A573DC" w:rsidRDefault="005571CD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99 (2093 to after 2100)</w:t>
            </w:r>
          </w:p>
        </w:tc>
        <w:tc>
          <w:tcPr>
            <w:tcW w:w="1872" w:type="dxa"/>
          </w:tcPr>
          <w:p w14:paraId="111FAF1D" w14:textId="765D6A57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6 (2055 to 2060) </w:t>
            </w:r>
          </w:p>
        </w:tc>
        <w:tc>
          <w:tcPr>
            <w:tcW w:w="1871" w:type="dxa"/>
          </w:tcPr>
          <w:p w14:paraId="078D9580" w14:textId="024C8263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5DACF82F" w14:textId="4C32C264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FBA151D" w14:textId="52585989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7 (2056 to 2061) </w:t>
            </w:r>
          </w:p>
        </w:tc>
        <w:tc>
          <w:tcPr>
            <w:tcW w:w="1872" w:type="dxa"/>
          </w:tcPr>
          <w:p w14:paraId="30C8E4E9" w14:textId="226FBA22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1 (2059 to 2065) </w:t>
            </w:r>
          </w:p>
        </w:tc>
      </w:tr>
      <w:tr w:rsidR="005571CD" w14:paraId="449F72CB" w14:textId="77777777" w:rsidTr="001E5340">
        <w:tc>
          <w:tcPr>
            <w:tcW w:w="846" w:type="dxa"/>
          </w:tcPr>
          <w:p w14:paraId="488D2DAA" w14:textId="5B47E4BE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B1DABEC" w14:textId="701F3E76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89 to after 2100) </w:t>
            </w:r>
          </w:p>
        </w:tc>
        <w:tc>
          <w:tcPr>
            <w:tcW w:w="1872" w:type="dxa"/>
          </w:tcPr>
          <w:p w14:paraId="6C595C6A" w14:textId="5527C82A" w:rsidR="005571CD" w:rsidRPr="00A573DC" w:rsidRDefault="005571CD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89 (2074 to 2100)</w:t>
            </w:r>
          </w:p>
        </w:tc>
        <w:tc>
          <w:tcPr>
            <w:tcW w:w="1872" w:type="dxa"/>
          </w:tcPr>
          <w:p w14:paraId="3B3B4D10" w14:textId="78C591B9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6 (2039 to 2051) </w:t>
            </w:r>
          </w:p>
        </w:tc>
        <w:tc>
          <w:tcPr>
            <w:tcW w:w="1871" w:type="dxa"/>
          </w:tcPr>
          <w:p w14:paraId="6D0830B5" w14:textId="33446A44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89 to after 2100) </w:t>
            </w:r>
          </w:p>
        </w:tc>
        <w:tc>
          <w:tcPr>
            <w:tcW w:w="1872" w:type="dxa"/>
          </w:tcPr>
          <w:p w14:paraId="6E417E0C" w14:textId="62AD8A38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89 to after 2100) </w:t>
            </w:r>
          </w:p>
        </w:tc>
        <w:tc>
          <w:tcPr>
            <w:tcW w:w="1872" w:type="dxa"/>
          </w:tcPr>
          <w:p w14:paraId="618D7A95" w14:textId="369C662E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6 (2039 to 2053) </w:t>
            </w:r>
          </w:p>
        </w:tc>
        <w:tc>
          <w:tcPr>
            <w:tcW w:w="1872" w:type="dxa"/>
          </w:tcPr>
          <w:p w14:paraId="0BA49972" w14:textId="2908B267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7 (2044 to 2055) </w:t>
            </w:r>
          </w:p>
        </w:tc>
      </w:tr>
      <w:tr w:rsidR="005571CD" w14:paraId="1C094597" w14:textId="77777777" w:rsidTr="001E5340">
        <w:tc>
          <w:tcPr>
            <w:tcW w:w="846" w:type="dxa"/>
          </w:tcPr>
          <w:p w14:paraId="3403C16B" w14:textId="79AC3537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0F200063" w14:textId="5E828507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  <w:tc>
          <w:tcPr>
            <w:tcW w:w="1872" w:type="dxa"/>
          </w:tcPr>
          <w:p w14:paraId="59BB99A0" w14:textId="7236DB1B" w:rsidR="005571CD" w:rsidRPr="00A573DC" w:rsidRDefault="005571CD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37 (2036 to 2038)</w:t>
            </w:r>
          </w:p>
        </w:tc>
        <w:tc>
          <w:tcPr>
            <w:tcW w:w="1872" w:type="dxa"/>
          </w:tcPr>
          <w:p w14:paraId="0D0169CB" w14:textId="4E746BCE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7) </w:t>
            </w:r>
          </w:p>
        </w:tc>
        <w:tc>
          <w:tcPr>
            <w:tcW w:w="1871" w:type="dxa"/>
          </w:tcPr>
          <w:p w14:paraId="0A443BFC" w14:textId="4DB0DC07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  <w:tc>
          <w:tcPr>
            <w:tcW w:w="1872" w:type="dxa"/>
          </w:tcPr>
          <w:p w14:paraId="76BDDE9A" w14:textId="14F5E4BE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  <w:tc>
          <w:tcPr>
            <w:tcW w:w="1872" w:type="dxa"/>
          </w:tcPr>
          <w:p w14:paraId="6D11B2A7" w14:textId="38550B97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7) </w:t>
            </w:r>
          </w:p>
        </w:tc>
        <w:tc>
          <w:tcPr>
            <w:tcW w:w="1872" w:type="dxa"/>
          </w:tcPr>
          <w:p w14:paraId="5AFFA27C" w14:textId="31AA6D08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7) </w:t>
            </w:r>
          </w:p>
        </w:tc>
      </w:tr>
      <w:tr w:rsidR="00A573DC" w14:paraId="15C02F02" w14:textId="77777777" w:rsidTr="001E5340">
        <w:tc>
          <w:tcPr>
            <w:tcW w:w="846" w:type="dxa"/>
          </w:tcPr>
          <w:p w14:paraId="2ABF83D4" w14:textId="503635BC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10312AEB" w14:textId="4AB83F1E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41 to 2052) </w:t>
            </w:r>
          </w:p>
        </w:tc>
        <w:tc>
          <w:tcPr>
            <w:tcW w:w="1872" w:type="dxa"/>
          </w:tcPr>
          <w:p w14:paraId="4948371D" w14:textId="73DA3E26" w:rsidR="00A573DC" w:rsidRPr="00A573DC" w:rsidRDefault="00A573DC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41 (2037 to 2045)</w:t>
            </w:r>
          </w:p>
        </w:tc>
        <w:tc>
          <w:tcPr>
            <w:tcW w:w="1872" w:type="dxa"/>
          </w:tcPr>
          <w:p w14:paraId="727720C9" w14:textId="63589294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1 (2030 to 2032) </w:t>
            </w:r>
          </w:p>
        </w:tc>
        <w:tc>
          <w:tcPr>
            <w:tcW w:w="1871" w:type="dxa"/>
          </w:tcPr>
          <w:p w14:paraId="5F31A346" w14:textId="7225A930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41 to 2052) </w:t>
            </w:r>
          </w:p>
        </w:tc>
        <w:tc>
          <w:tcPr>
            <w:tcW w:w="1872" w:type="dxa"/>
          </w:tcPr>
          <w:p w14:paraId="0E518FC5" w14:textId="29D89C1C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41 to 2052) </w:t>
            </w:r>
          </w:p>
        </w:tc>
        <w:tc>
          <w:tcPr>
            <w:tcW w:w="1872" w:type="dxa"/>
          </w:tcPr>
          <w:p w14:paraId="6A053C26" w14:textId="75E9B9CE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2 (2032 to 2032) </w:t>
            </w:r>
          </w:p>
        </w:tc>
        <w:tc>
          <w:tcPr>
            <w:tcW w:w="1872" w:type="dxa"/>
          </w:tcPr>
          <w:p w14:paraId="65E177DC" w14:textId="228A19A9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7) </w:t>
            </w:r>
          </w:p>
        </w:tc>
      </w:tr>
      <w:tr w:rsidR="00A573DC" w14:paraId="3E0630F0" w14:textId="77777777" w:rsidTr="001E5340">
        <w:tc>
          <w:tcPr>
            <w:tcW w:w="846" w:type="dxa"/>
          </w:tcPr>
          <w:p w14:paraId="08D80B6A" w14:textId="195A493A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33A9103" w14:textId="37B7FC0E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59 (2048 to 2068) </w:t>
            </w:r>
          </w:p>
        </w:tc>
        <w:tc>
          <w:tcPr>
            <w:tcW w:w="1872" w:type="dxa"/>
          </w:tcPr>
          <w:p w14:paraId="58DA0012" w14:textId="168F2FFE" w:rsidR="00A573DC" w:rsidRPr="00A573DC" w:rsidRDefault="00A573DC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57 (2048 to 2067)</w:t>
            </w:r>
          </w:p>
        </w:tc>
        <w:tc>
          <w:tcPr>
            <w:tcW w:w="1872" w:type="dxa"/>
          </w:tcPr>
          <w:p w14:paraId="3E41A687" w14:textId="57FC2250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3 (2037 to 2047) </w:t>
            </w:r>
          </w:p>
        </w:tc>
        <w:tc>
          <w:tcPr>
            <w:tcW w:w="1871" w:type="dxa"/>
          </w:tcPr>
          <w:p w14:paraId="779E69C6" w14:textId="27072BC2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9 (2048 to 2068) </w:t>
            </w:r>
          </w:p>
        </w:tc>
        <w:tc>
          <w:tcPr>
            <w:tcW w:w="1872" w:type="dxa"/>
          </w:tcPr>
          <w:p w14:paraId="134CBDE1" w14:textId="59267044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59 (2048 to 2069) </w:t>
            </w:r>
          </w:p>
        </w:tc>
        <w:tc>
          <w:tcPr>
            <w:tcW w:w="1872" w:type="dxa"/>
          </w:tcPr>
          <w:p w14:paraId="021D186A" w14:textId="32ADC2C9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3 (2037 to 2047) </w:t>
            </w:r>
          </w:p>
        </w:tc>
        <w:tc>
          <w:tcPr>
            <w:tcW w:w="1872" w:type="dxa"/>
          </w:tcPr>
          <w:p w14:paraId="313E4C69" w14:textId="4F1669F1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4 (2041 to 2047) </w:t>
            </w:r>
          </w:p>
        </w:tc>
      </w:tr>
      <w:tr w:rsidR="00A573DC" w14:paraId="2508C201" w14:textId="77777777" w:rsidTr="001E5340">
        <w:tc>
          <w:tcPr>
            <w:tcW w:w="846" w:type="dxa"/>
          </w:tcPr>
          <w:p w14:paraId="0E903B09" w14:textId="284D7197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4E35858F" w14:textId="3E0B72CA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0 (2039 to 2042) </w:t>
            </w:r>
          </w:p>
        </w:tc>
        <w:tc>
          <w:tcPr>
            <w:tcW w:w="1872" w:type="dxa"/>
          </w:tcPr>
          <w:p w14:paraId="7651AF1D" w14:textId="0E30E43D" w:rsidR="00A573DC" w:rsidRPr="00A573DC" w:rsidRDefault="00A573DC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40 (2039 to 2042)</w:t>
            </w:r>
          </w:p>
        </w:tc>
        <w:tc>
          <w:tcPr>
            <w:tcW w:w="1872" w:type="dxa"/>
          </w:tcPr>
          <w:p w14:paraId="36B7E884" w14:textId="7EBD3C23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1" w:type="dxa"/>
          </w:tcPr>
          <w:p w14:paraId="485FE8E5" w14:textId="29EB22FC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0 (2039 to 2042) </w:t>
            </w:r>
          </w:p>
        </w:tc>
        <w:tc>
          <w:tcPr>
            <w:tcW w:w="1872" w:type="dxa"/>
          </w:tcPr>
          <w:p w14:paraId="227663F9" w14:textId="3CA9EE9F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0 (2039 to 2042) </w:t>
            </w:r>
          </w:p>
        </w:tc>
        <w:tc>
          <w:tcPr>
            <w:tcW w:w="1872" w:type="dxa"/>
          </w:tcPr>
          <w:p w14:paraId="32E60593" w14:textId="5E3411C4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3D70A222" w14:textId="0E9A7B66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</w:tr>
      <w:tr w:rsidR="00086F34" w14:paraId="43BD7FF2" w14:textId="77777777" w:rsidTr="001E5340">
        <w:tc>
          <w:tcPr>
            <w:tcW w:w="846" w:type="dxa"/>
          </w:tcPr>
          <w:p w14:paraId="5C07570F" w14:textId="583F8D6B" w:rsidR="00086F34" w:rsidRDefault="00086F34" w:rsidP="00086F34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20A3CB38" w14:textId="19211A24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100 to after 2100) </w:t>
            </w:r>
          </w:p>
        </w:tc>
        <w:tc>
          <w:tcPr>
            <w:tcW w:w="1872" w:type="dxa"/>
          </w:tcPr>
          <w:p w14:paraId="46B7E4FB" w14:textId="4F155EE8" w:rsidR="00086F34" w:rsidRPr="00A573DC" w:rsidRDefault="00A573DC" w:rsidP="001E5340">
            <w:pPr>
              <w:rPr>
                <w:rFonts w:ascii="Calibri" w:hAnsi="Calibri" w:cs="Calibri"/>
                <w:sz w:val="18"/>
                <w:szCs w:val="18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88 (2083 to 2100)</w:t>
            </w:r>
          </w:p>
        </w:tc>
        <w:tc>
          <w:tcPr>
            <w:tcW w:w="1872" w:type="dxa"/>
          </w:tcPr>
          <w:p w14:paraId="17D84F85" w14:textId="3CB90C31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8 to 2052) </w:t>
            </w:r>
          </w:p>
        </w:tc>
        <w:tc>
          <w:tcPr>
            <w:tcW w:w="1871" w:type="dxa"/>
          </w:tcPr>
          <w:p w14:paraId="606F6F17" w14:textId="577CC0CF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100 to after 2100) </w:t>
            </w:r>
          </w:p>
        </w:tc>
        <w:tc>
          <w:tcPr>
            <w:tcW w:w="1872" w:type="dxa"/>
          </w:tcPr>
          <w:p w14:paraId="2E05B407" w14:textId="67FDAD59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100 to after 2100) </w:t>
            </w:r>
          </w:p>
        </w:tc>
        <w:tc>
          <w:tcPr>
            <w:tcW w:w="1872" w:type="dxa"/>
          </w:tcPr>
          <w:p w14:paraId="2BD82EE3" w14:textId="09F01B9B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9 to 2053) </w:t>
            </w:r>
          </w:p>
        </w:tc>
        <w:tc>
          <w:tcPr>
            <w:tcW w:w="1872" w:type="dxa"/>
          </w:tcPr>
          <w:p w14:paraId="1F8B72BD" w14:textId="5B5FCED7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2 (2050 to 2056) </w:t>
            </w:r>
          </w:p>
        </w:tc>
      </w:tr>
      <w:tr w:rsidR="00ED11CD" w14:paraId="7FF1CEE8" w14:textId="77777777" w:rsidTr="00562D2B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216A23F2" w14:textId="13E4C01C" w:rsidR="00ED11CD" w:rsidRDefault="00ED11CD" w:rsidP="00086F34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Treatment level such that 80% of treatment-eligible individuals are in treatment in 2030</w:t>
            </w:r>
          </w:p>
        </w:tc>
      </w:tr>
      <w:tr w:rsidR="00527C50" w14:paraId="7CF99243" w14:textId="77777777" w:rsidTr="00562D2B">
        <w:tc>
          <w:tcPr>
            <w:tcW w:w="846" w:type="dxa"/>
          </w:tcPr>
          <w:p w14:paraId="7A9B8BDF" w14:textId="78D24595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3C51D1F0" w14:textId="35C46422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85 (2080 to 2099) </w:t>
            </w:r>
          </w:p>
        </w:tc>
        <w:tc>
          <w:tcPr>
            <w:tcW w:w="1872" w:type="dxa"/>
          </w:tcPr>
          <w:p w14:paraId="29EFBBA1" w14:textId="7BA4145B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75 (2071 to 2085)</w:t>
            </w:r>
          </w:p>
        </w:tc>
        <w:tc>
          <w:tcPr>
            <w:tcW w:w="1872" w:type="dxa"/>
          </w:tcPr>
          <w:p w14:paraId="6CFDE85A" w14:textId="162453C2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9 (2048 to 2053) </w:t>
            </w:r>
          </w:p>
        </w:tc>
        <w:tc>
          <w:tcPr>
            <w:tcW w:w="1871" w:type="dxa"/>
          </w:tcPr>
          <w:p w14:paraId="63C7AEDE" w14:textId="2C81F2C2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85 (2080 to 2099) </w:t>
            </w:r>
          </w:p>
        </w:tc>
        <w:tc>
          <w:tcPr>
            <w:tcW w:w="1872" w:type="dxa"/>
          </w:tcPr>
          <w:p w14:paraId="7E8C6352" w14:textId="104AD711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85 (2080 to 2099) </w:t>
            </w:r>
          </w:p>
        </w:tc>
        <w:tc>
          <w:tcPr>
            <w:tcW w:w="1872" w:type="dxa"/>
          </w:tcPr>
          <w:p w14:paraId="6ACB3779" w14:textId="222971CE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50 (2048 to 2053) </w:t>
            </w:r>
          </w:p>
        </w:tc>
        <w:tc>
          <w:tcPr>
            <w:tcW w:w="1872" w:type="dxa"/>
          </w:tcPr>
          <w:p w14:paraId="111C125F" w14:textId="2AFFC261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9 to 2055) </w:t>
            </w:r>
          </w:p>
        </w:tc>
      </w:tr>
      <w:tr w:rsidR="00527C50" w14:paraId="5D4A4117" w14:textId="77777777" w:rsidTr="00562D2B">
        <w:tc>
          <w:tcPr>
            <w:tcW w:w="846" w:type="dxa"/>
          </w:tcPr>
          <w:p w14:paraId="0D6D06AF" w14:textId="4A4241B2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2AA6223F" w14:textId="6ADF1F3B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8 (2057 to 2078) </w:t>
            </w:r>
          </w:p>
        </w:tc>
        <w:tc>
          <w:tcPr>
            <w:tcW w:w="1872" w:type="dxa"/>
          </w:tcPr>
          <w:p w14:paraId="427C86FB" w14:textId="60ADDB45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60 (2052 to 2067)</w:t>
            </w:r>
          </w:p>
        </w:tc>
        <w:tc>
          <w:tcPr>
            <w:tcW w:w="1872" w:type="dxa"/>
          </w:tcPr>
          <w:p w14:paraId="3E531896" w14:textId="0AADEAEF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5 (2034 to 2038) </w:t>
            </w:r>
          </w:p>
        </w:tc>
        <w:tc>
          <w:tcPr>
            <w:tcW w:w="1871" w:type="dxa"/>
          </w:tcPr>
          <w:p w14:paraId="14E2FE53" w14:textId="30D0D536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8 (2057 to 2078) </w:t>
            </w:r>
          </w:p>
        </w:tc>
        <w:tc>
          <w:tcPr>
            <w:tcW w:w="1872" w:type="dxa"/>
          </w:tcPr>
          <w:p w14:paraId="634362BC" w14:textId="56904784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8 (2057 to 2078) </w:t>
            </w:r>
          </w:p>
        </w:tc>
        <w:tc>
          <w:tcPr>
            <w:tcW w:w="1872" w:type="dxa"/>
          </w:tcPr>
          <w:p w14:paraId="2B2FA30F" w14:textId="7814770E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5 (2035 to 2038) </w:t>
            </w:r>
          </w:p>
        </w:tc>
        <w:tc>
          <w:tcPr>
            <w:tcW w:w="1872" w:type="dxa"/>
          </w:tcPr>
          <w:p w14:paraId="5D8F4B57" w14:textId="442847B3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3 (2042 to 2044) </w:t>
            </w:r>
          </w:p>
        </w:tc>
      </w:tr>
      <w:tr w:rsidR="00527C50" w14:paraId="04BAC7B1" w14:textId="77777777" w:rsidTr="00562D2B">
        <w:tc>
          <w:tcPr>
            <w:tcW w:w="846" w:type="dxa"/>
          </w:tcPr>
          <w:p w14:paraId="04AFEC32" w14:textId="0CBE04E9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C04EFA9" w14:textId="70CF1677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146B1AC3" w14:textId="08C1DBC8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872" w:type="dxa"/>
          </w:tcPr>
          <w:p w14:paraId="6BEE61C3" w14:textId="4D1A81CE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4) </w:t>
            </w:r>
          </w:p>
        </w:tc>
        <w:tc>
          <w:tcPr>
            <w:tcW w:w="1871" w:type="dxa"/>
          </w:tcPr>
          <w:p w14:paraId="33295526" w14:textId="5853825B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53B46E71" w14:textId="16BCBF38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4BFDC482" w14:textId="620078DF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4) </w:t>
            </w:r>
          </w:p>
        </w:tc>
        <w:tc>
          <w:tcPr>
            <w:tcW w:w="1872" w:type="dxa"/>
          </w:tcPr>
          <w:p w14:paraId="616898CC" w14:textId="4729DF53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</w:tr>
      <w:tr w:rsidR="00527C50" w14:paraId="3BD888F8" w14:textId="77777777" w:rsidTr="00562D2B">
        <w:tc>
          <w:tcPr>
            <w:tcW w:w="846" w:type="dxa"/>
          </w:tcPr>
          <w:p w14:paraId="0C8B9544" w14:textId="539DB96F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1E9FB83" w14:textId="64DFA7DF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2 to 2039) </w:t>
            </w:r>
          </w:p>
        </w:tc>
        <w:tc>
          <w:tcPr>
            <w:tcW w:w="1872" w:type="dxa"/>
          </w:tcPr>
          <w:p w14:paraId="6862B810" w14:textId="101948D9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33 (2030 to 2035)</w:t>
            </w:r>
          </w:p>
        </w:tc>
        <w:tc>
          <w:tcPr>
            <w:tcW w:w="1872" w:type="dxa"/>
          </w:tcPr>
          <w:p w14:paraId="2E3C3819" w14:textId="0CF29168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29 (2028 to 2030) </w:t>
            </w:r>
          </w:p>
        </w:tc>
        <w:tc>
          <w:tcPr>
            <w:tcW w:w="1871" w:type="dxa"/>
          </w:tcPr>
          <w:p w14:paraId="5740DB57" w14:textId="2C69449A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2 to 2039) </w:t>
            </w:r>
          </w:p>
        </w:tc>
        <w:tc>
          <w:tcPr>
            <w:tcW w:w="1872" w:type="dxa"/>
          </w:tcPr>
          <w:p w14:paraId="6E2B84A6" w14:textId="5D798C6E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2 to 2039) </w:t>
            </w:r>
          </w:p>
        </w:tc>
        <w:tc>
          <w:tcPr>
            <w:tcW w:w="1872" w:type="dxa"/>
          </w:tcPr>
          <w:p w14:paraId="168CD1AA" w14:textId="1B0D328D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0 (2029 to 2031) </w:t>
            </w:r>
          </w:p>
        </w:tc>
        <w:tc>
          <w:tcPr>
            <w:tcW w:w="1872" w:type="dxa"/>
          </w:tcPr>
          <w:p w14:paraId="335415E4" w14:textId="645915D9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3 (2031 to 2034) </w:t>
            </w:r>
          </w:p>
        </w:tc>
      </w:tr>
      <w:tr w:rsidR="00527C50" w14:paraId="4B305766" w14:textId="77777777" w:rsidTr="00562D2B">
        <w:tc>
          <w:tcPr>
            <w:tcW w:w="846" w:type="dxa"/>
          </w:tcPr>
          <w:p w14:paraId="7D0B7452" w14:textId="7337F9F7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3B7A7303" w14:textId="457D5E68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4 to 2055) </w:t>
            </w:r>
          </w:p>
        </w:tc>
        <w:tc>
          <w:tcPr>
            <w:tcW w:w="1872" w:type="dxa"/>
          </w:tcPr>
          <w:p w14:paraId="639B126E" w14:textId="350C615C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50 (2043 to 2054)</w:t>
            </w:r>
          </w:p>
        </w:tc>
        <w:tc>
          <w:tcPr>
            <w:tcW w:w="1872" w:type="dxa"/>
          </w:tcPr>
          <w:p w14:paraId="4F1EE5B8" w14:textId="50C106E4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8 (2034 to 2042) </w:t>
            </w:r>
          </w:p>
        </w:tc>
        <w:tc>
          <w:tcPr>
            <w:tcW w:w="1871" w:type="dxa"/>
          </w:tcPr>
          <w:p w14:paraId="6F5FA2ED" w14:textId="48A822BD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4 to 2055) </w:t>
            </w:r>
          </w:p>
        </w:tc>
        <w:tc>
          <w:tcPr>
            <w:tcW w:w="1872" w:type="dxa"/>
          </w:tcPr>
          <w:p w14:paraId="42FA4B32" w14:textId="75497EA1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1 (2044 to 2055) </w:t>
            </w:r>
          </w:p>
        </w:tc>
        <w:tc>
          <w:tcPr>
            <w:tcW w:w="1872" w:type="dxa"/>
          </w:tcPr>
          <w:p w14:paraId="172382A0" w14:textId="1F8BDBC1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8 (2034 to 2042) </w:t>
            </w:r>
          </w:p>
        </w:tc>
        <w:tc>
          <w:tcPr>
            <w:tcW w:w="1872" w:type="dxa"/>
          </w:tcPr>
          <w:p w14:paraId="4856F636" w14:textId="537A38EE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39 to 2044) </w:t>
            </w:r>
          </w:p>
        </w:tc>
      </w:tr>
      <w:tr w:rsidR="00527C50" w14:paraId="7BAC4345" w14:textId="77777777" w:rsidTr="00562D2B">
        <w:tc>
          <w:tcPr>
            <w:tcW w:w="846" w:type="dxa"/>
          </w:tcPr>
          <w:p w14:paraId="1895BF78" w14:textId="759BA859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43DF2926" w14:textId="6F966619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4 to 2037) </w:t>
            </w:r>
          </w:p>
        </w:tc>
        <w:tc>
          <w:tcPr>
            <w:tcW w:w="1872" w:type="dxa"/>
          </w:tcPr>
          <w:p w14:paraId="633A6660" w14:textId="36FFC690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36 (2034 to 2037)</w:t>
            </w:r>
          </w:p>
        </w:tc>
        <w:tc>
          <w:tcPr>
            <w:tcW w:w="1872" w:type="dxa"/>
          </w:tcPr>
          <w:p w14:paraId="52766D55" w14:textId="183236F1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2 (2031 to 2033) </w:t>
            </w:r>
          </w:p>
        </w:tc>
        <w:tc>
          <w:tcPr>
            <w:tcW w:w="1871" w:type="dxa"/>
          </w:tcPr>
          <w:p w14:paraId="244D2468" w14:textId="12E6D6AF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4 to 2037) </w:t>
            </w:r>
          </w:p>
        </w:tc>
        <w:tc>
          <w:tcPr>
            <w:tcW w:w="1872" w:type="dxa"/>
          </w:tcPr>
          <w:p w14:paraId="3E7A6B0B" w14:textId="3CC6B158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4 to 2037) </w:t>
            </w:r>
          </w:p>
        </w:tc>
        <w:tc>
          <w:tcPr>
            <w:tcW w:w="1872" w:type="dxa"/>
          </w:tcPr>
          <w:p w14:paraId="796966D9" w14:textId="2D8E5888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2 (2031 to 2033) </w:t>
            </w:r>
          </w:p>
        </w:tc>
        <w:tc>
          <w:tcPr>
            <w:tcW w:w="1872" w:type="dxa"/>
          </w:tcPr>
          <w:p w14:paraId="5B9B9B93" w14:textId="48E731E5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</w:tr>
      <w:tr w:rsidR="00527C50" w14:paraId="711593B3" w14:textId="77777777" w:rsidTr="00562D2B">
        <w:tc>
          <w:tcPr>
            <w:tcW w:w="846" w:type="dxa"/>
          </w:tcPr>
          <w:p w14:paraId="1A9DAB59" w14:textId="77D7D260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2DC343C9" w14:textId="2DAEB279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74 (2071 to 2085) </w:t>
            </w:r>
          </w:p>
        </w:tc>
        <w:tc>
          <w:tcPr>
            <w:tcW w:w="1872" w:type="dxa"/>
          </w:tcPr>
          <w:p w14:paraId="370C3051" w14:textId="0D714860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65 (2063 to 2073)</w:t>
            </w:r>
          </w:p>
        </w:tc>
        <w:tc>
          <w:tcPr>
            <w:tcW w:w="1872" w:type="dxa"/>
          </w:tcPr>
          <w:p w14:paraId="69A6530A" w14:textId="5972746C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2 (2040 to 2044) </w:t>
            </w:r>
          </w:p>
        </w:tc>
        <w:tc>
          <w:tcPr>
            <w:tcW w:w="1871" w:type="dxa"/>
          </w:tcPr>
          <w:p w14:paraId="2CCC88A4" w14:textId="68720BE2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74 (2071 to 2085) </w:t>
            </w:r>
          </w:p>
        </w:tc>
        <w:tc>
          <w:tcPr>
            <w:tcW w:w="1872" w:type="dxa"/>
          </w:tcPr>
          <w:p w14:paraId="3DA2C588" w14:textId="7A3EDA4E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74 (2071 to 2085) </w:t>
            </w:r>
          </w:p>
        </w:tc>
        <w:tc>
          <w:tcPr>
            <w:tcW w:w="1872" w:type="dxa"/>
          </w:tcPr>
          <w:p w14:paraId="2880D6F6" w14:textId="5849D02E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40 to 2045) </w:t>
            </w:r>
          </w:p>
        </w:tc>
        <w:tc>
          <w:tcPr>
            <w:tcW w:w="1872" w:type="dxa"/>
          </w:tcPr>
          <w:p w14:paraId="71C36C10" w14:textId="22C459A4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>2045 (2044 to 2045)</w:t>
            </w:r>
          </w:p>
        </w:tc>
      </w:tr>
    </w:tbl>
    <w:p w14:paraId="147DAC2D" w14:textId="77777777" w:rsidR="00123EB3" w:rsidRDefault="00123EB3">
      <w:pPr>
        <w:rPr>
          <w:lang w:val="en-IE"/>
        </w:rPr>
      </w:pPr>
    </w:p>
    <w:p w14:paraId="65C9663A" w14:textId="28E5D734" w:rsidR="004474BF" w:rsidRDefault="00217D01">
      <w:pPr>
        <w:rPr>
          <w:lang w:val="en-IE"/>
        </w:rPr>
      </w:pPr>
      <w:r w:rsidRPr="61F82FB2">
        <w:rPr>
          <w:lang w:val="en-IE"/>
        </w:rPr>
        <w:lastRenderedPageBreak/>
        <w:t xml:space="preserve">Table </w:t>
      </w:r>
      <w:r w:rsidR="5C319A40" w:rsidRPr="61F82FB2">
        <w:rPr>
          <w:lang w:val="en-IE"/>
        </w:rPr>
        <w:t>S</w:t>
      </w:r>
      <w:r w:rsidR="005779A9">
        <w:rPr>
          <w:lang w:val="en-IE"/>
        </w:rPr>
        <w:t>5</w:t>
      </w:r>
      <w:r w:rsidR="00D661C1" w:rsidRPr="61F82FB2">
        <w:rPr>
          <w:lang w:val="en-IE"/>
        </w:rPr>
        <w:t>.</w:t>
      </w:r>
      <w:r w:rsidRPr="61F82FB2">
        <w:rPr>
          <w:lang w:val="en-IE"/>
        </w:rPr>
        <w:t xml:space="preserve"> </w:t>
      </w:r>
      <w:r w:rsidR="04824E1C" w:rsidRPr="61F82FB2">
        <w:rPr>
          <w:lang w:val="en-IE"/>
        </w:rPr>
        <w:t>Mean n</w:t>
      </w:r>
      <w:r w:rsidRPr="61F82FB2">
        <w:rPr>
          <w:lang w:val="en-IE"/>
        </w:rPr>
        <w:t>umber of HBV-related deaths</w:t>
      </w:r>
      <w:r w:rsidR="62E6C2F5" w:rsidRPr="61F82FB2">
        <w:rPr>
          <w:lang w:val="en-IE"/>
        </w:rPr>
        <w:t xml:space="preserve"> </w:t>
      </w:r>
      <w:r w:rsidR="007C4160">
        <w:rPr>
          <w:lang w:val="en-IE"/>
        </w:rPr>
        <w:t>averted</w:t>
      </w:r>
      <w:r w:rsidR="009D6557" w:rsidRPr="61F82FB2">
        <w:rPr>
          <w:lang w:val="en-IE"/>
        </w:rPr>
        <w:t xml:space="preserve"> </w:t>
      </w:r>
      <w:r w:rsidRPr="61F82FB2">
        <w:rPr>
          <w:lang w:val="en-IE"/>
        </w:rPr>
        <w:t>in birth cohorts born between 2020 and 2030 in</w:t>
      </w:r>
      <w:r w:rsidR="00D661C1" w:rsidRPr="61F82FB2">
        <w:rPr>
          <w:lang w:val="en-IE"/>
        </w:rPr>
        <w:t xml:space="preserve"> </w:t>
      </w:r>
      <w:r w:rsidRPr="61F82FB2">
        <w:rPr>
          <w:lang w:val="en-IE"/>
        </w:rPr>
        <w:t>selected scenarios</w:t>
      </w:r>
      <w:r w:rsidR="00FD0977" w:rsidRPr="61F82FB2">
        <w:rPr>
          <w:lang w:val="en-IE"/>
        </w:rPr>
        <w:t xml:space="preserve"> relative to</w:t>
      </w:r>
      <w:r w:rsidR="643C46CC" w:rsidRPr="61F82FB2">
        <w:rPr>
          <w:lang w:val="en-IE"/>
        </w:rPr>
        <w:t xml:space="preserve"> the status quo scenario</w:t>
      </w:r>
      <w:r w:rsidR="00FD0977" w:rsidRPr="61F82FB2">
        <w:rPr>
          <w:lang w:val="en-IE"/>
        </w:rPr>
        <w:t xml:space="preserve"> </w:t>
      </w:r>
      <w:r w:rsidR="1BB6DBE8" w:rsidRPr="61F82FB2">
        <w:rPr>
          <w:lang w:val="en-IE"/>
        </w:rPr>
        <w:t>(</w:t>
      </w:r>
      <w:r w:rsidR="00FD0977" w:rsidRPr="61F82FB2">
        <w:rPr>
          <w:lang w:val="en-IE"/>
        </w:rPr>
        <w:t>scenario 1</w:t>
      </w:r>
      <w:r w:rsidR="522BE427" w:rsidRPr="61F82FB2">
        <w:rPr>
          <w:lang w:val="en-IE"/>
        </w:rPr>
        <w:t>)</w:t>
      </w:r>
      <w:r w:rsidR="00C748BE" w:rsidRPr="61F82FB2">
        <w:rPr>
          <w:lang w:val="en-IE"/>
        </w:rPr>
        <w:t xml:space="preserve"> for each country modelled</w:t>
      </w:r>
      <w:r w:rsidR="00CE05E0" w:rsidRPr="61F82FB2">
        <w:rPr>
          <w:lang w:val="en-IE"/>
        </w:rPr>
        <w:t>, with 95% credibility intervals</w:t>
      </w:r>
      <w:r w:rsidR="00C748BE" w:rsidRPr="61F82FB2">
        <w:rPr>
          <w:lang w:val="en-IE"/>
        </w:rPr>
        <w:t xml:space="preserve"> in parentheses</w:t>
      </w:r>
      <w:r w:rsidRPr="61F82FB2">
        <w:rPr>
          <w:lang w:val="en-IE"/>
        </w:rPr>
        <w:t>.</w:t>
      </w:r>
      <w:r w:rsidR="00D661C1" w:rsidRPr="61F82FB2">
        <w:rPr>
          <w:lang w:val="en-IE"/>
        </w:rPr>
        <w:t xml:space="preserve"> </w:t>
      </w:r>
      <w:r w:rsidR="00C7303B" w:rsidRPr="0011761C">
        <w:rPr>
          <w:lang w:val="en-IE"/>
        </w:rPr>
        <w:t xml:space="preserve">Two target values are presented for scenario 2 i.e. </w:t>
      </w:r>
      <w:r w:rsidR="00C7303B" w:rsidRPr="00060600">
        <w:rPr>
          <w:lang w:val="en-IE"/>
        </w:rPr>
        <w:t>TBD expansion to ≥25% and ≥90% by 2030</w:t>
      </w:r>
      <w:r w:rsidR="00C7303B">
        <w:rPr>
          <w:lang w:val="en-IE"/>
        </w:rPr>
        <w:t>.</w:t>
      </w:r>
      <w:r w:rsidR="00C7303B" w:rsidRPr="07A96C2B">
        <w:rPr>
          <w:lang w:val="en-IE"/>
        </w:rPr>
        <w:t xml:space="preserve"> </w:t>
      </w:r>
      <w:r w:rsidR="00B93DC9">
        <w:t>HBV: hepatitis B;</w:t>
      </w:r>
      <w:r w:rsidR="00B93DC9" w:rsidRPr="61F82FB2">
        <w:rPr>
          <w:lang w:val="en-IE"/>
        </w:rPr>
        <w:t xml:space="preserve"> </w:t>
      </w:r>
      <w:r w:rsidR="00123EB3" w:rsidRPr="00451889">
        <w:t>TBD: timely birth dose</w:t>
      </w:r>
      <w:r w:rsidR="00123EB3">
        <w:t xml:space="preserve">; </w:t>
      </w:r>
      <w:r w:rsidR="00D661C1" w:rsidRPr="61F82FB2">
        <w:rPr>
          <w:lang w:val="en-IE"/>
        </w:rPr>
        <w:t>WHO: World Health Organization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1275"/>
        <w:gridCol w:w="1853"/>
        <w:gridCol w:w="1853"/>
        <w:gridCol w:w="1853"/>
        <w:gridCol w:w="1853"/>
        <w:gridCol w:w="1853"/>
        <w:gridCol w:w="1853"/>
      </w:tblGrid>
      <w:tr w:rsidR="00136E18" w:rsidRPr="00F62C2F" w14:paraId="7F38EA14" w14:textId="77777777" w:rsidTr="00F62C2F">
        <w:trPr>
          <w:tblHeader/>
        </w:trPr>
        <w:tc>
          <w:tcPr>
            <w:tcW w:w="1555" w:type="dxa"/>
            <w:shd w:val="clear" w:color="auto" w:fill="BFBFBF" w:themeFill="background1" w:themeFillShade="BF"/>
          </w:tcPr>
          <w:p w14:paraId="5D14EDB9" w14:textId="2A32B2F0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1275" w:type="dxa"/>
            <w:shd w:val="clear" w:color="auto" w:fill="BFBFBF" w:themeFill="background1" w:themeFillShade="BF"/>
          </w:tcPr>
          <w:p w14:paraId="06F0AB60" w14:textId="76075FC0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b/>
                <w:bCs/>
                <w:sz w:val="18"/>
                <w:szCs w:val="18"/>
              </w:rPr>
              <w:t xml:space="preserve">ISO </w:t>
            </w:r>
            <w:r w:rsidRPr="00F62C2F">
              <w:rPr>
                <w:b/>
                <w:bCs/>
                <w:sz w:val="18"/>
                <w:szCs w:val="18"/>
              </w:rPr>
              <w:br/>
              <w:t>(WHO region)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59EB3B32" w14:textId="0CD6A76D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 (≥25%)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304AC548" w14:textId="21E1A5EA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 (≥90%)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3F7F2603" w14:textId="68A6C704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3a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0BE2062D" w14:textId="612DC974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3d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7913B1F4" w14:textId="349661A6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4a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039ED408" w14:textId="082CF679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4c</w:t>
            </w:r>
          </w:p>
        </w:tc>
      </w:tr>
      <w:tr w:rsidR="00BB5674" w:rsidRPr="00F62C2F" w14:paraId="40FD4CB9" w14:textId="77777777" w:rsidTr="00F62C2F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23D1C19C" w14:textId="6D0887F5" w:rsidR="00BB5674" w:rsidRPr="00F62C2F" w:rsidRDefault="00BB5674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b/>
                <w:bCs/>
                <w:sz w:val="18"/>
                <w:szCs w:val="18"/>
              </w:rPr>
              <w:t>Default settings</w:t>
            </w:r>
          </w:p>
        </w:tc>
      </w:tr>
      <w:tr w:rsidR="003557F1" w:rsidRPr="00F62C2F" w14:paraId="40A98A6C" w14:textId="77777777" w:rsidTr="00F62C2F">
        <w:tc>
          <w:tcPr>
            <w:tcW w:w="1555" w:type="dxa"/>
          </w:tcPr>
          <w:p w14:paraId="507520E2" w14:textId="70BC4C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75" w:type="dxa"/>
          </w:tcPr>
          <w:p w14:paraId="387B6979" w14:textId="02D6D3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853" w:type="dxa"/>
          </w:tcPr>
          <w:p w14:paraId="718A2BF5" w14:textId="2F13B93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C55083" w14:textId="1402640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496 (1,899 to 5,999)</w:t>
            </w:r>
          </w:p>
        </w:tc>
        <w:tc>
          <w:tcPr>
            <w:tcW w:w="1853" w:type="dxa"/>
          </w:tcPr>
          <w:p w14:paraId="18AE8AD5" w14:textId="138AE41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3 (-38 to -13)</w:t>
            </w:r>
          </w:p>
        </w:tc>
        <w:tc>
          <w:tcPr>
            <w:tcW w:w="1853" w:type="dxa"/>
          </w:tcPr>
          <w:p w14:paraId="7B10CDAA" w14:textId="763F5BA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1 (-150 to -53)</w:t>
            </w:r>
          </w:p>
        </w:tc>
        <w:tc>
          <w:tcPr>
            <w:tcW w:w="1853" w:type="dxa"/>
          </w:tcPr>
          <w:p w14:paraId="4EAEED1D" w14:textId="1E996BB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32 (1,363 to 4,412)</w:t>
            </w:r>
          </w:p>
        </w:tc>
        <w:tc>
          <w:tcPr>
            <w:tcW w:w="1853" w:type="dxa"/>
          </w:tcPr>
          <w:p w14:paraId="27CB6334" w14:textId="11A66BA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6 (353 to 1,176)</w:t>
            </w:r>
          </w:p>
        </w:tc>
      </w:tr>
      <w:tr w:rsidR="003557F1" w:rsidRPr="00F62C2F" w14:paraId="3A59E52A" w14:textId="77777777" w:rsidTr="00F62C2F">
        <w:tc>
          <w:tcPr>
            <w:tcW w:w="1555" w:type="dxa"/>
          </w:tcPr>
          <w:p w14:paraId="4330247B" w14:textId="068388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75" w:type="dxa"/>
          </w:tcPr>
          <w:p w14:paraId="28F454F5" w14:textId="7F1E9C0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853" w:type="dxa"/>
          </w:tcPr>
          <w:p w14:paraId="406BFF6A" w14:textId="14FF685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28 (3,164 to 11,558)</w:t>
            </w:r>
          </w:p>
        </w:tc>
        <w:tc>
          <w:tcPr>
            <w:tcW w:w="1853" w:type="dxa"/>
          </w:tcPr>
          <w:p w14:paraId="0A325922" w14:textId="53A4352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,199 (11,440 to 41,596)</w:t>
            </w:r>
          </w:p>
        </w:tc>
        <w:tc>
          <w:tcPr>
            <w:tcW w:w="1853" w:type="dxa"/>
          </w:tcPr>
          <w:p w14:paraId="489215BD" w14:textId="2C93FFE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58C9D4" w14:textId="228454D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439F83" w14:textId="031CA5E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074 (8,209 to 31,090)</w:t>
            </w:r>
          </w:p>
        </w:tc>
        <w:tc>
          <w:tcPr>
            <w:tcW w:w="1853" w:type="dxa"/>
          </w:tcPr>
          <w:p w14:paraId="014B21BC" w14:textId="1A9F65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587 (2,157 to 8,470)</w:t>
            </w:r>
          </w:p>
        </w:tc>
      </w:tr>
      <w:tr w:rsidR="003557F1" w:rsidRPr="00F62C2F" w14:paraId="3A9E7FD6" w14:textId="77777777" w:rsidTr="00F62C2F">
        <w:tc>
          <w:tcPr>
            <w:tcW w:w="1555" w:type="dxa"/>
          </w:tcPr>
          <w:p w14:paraId="25B95B1F" w14:textId="54559BB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75" w:type="dxa"/>
          </w:tcPr>
          <w:p w14:paraId="52E9718D" w14:textId="7342C57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853" w:type="dxa"/>
          </w:tcPr>
          <w:p w14:paraId="60B61E63" w14:textId="5455FF5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B8B8F2" w14:textId="7F1765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9BF4DA" w14:textId="4AB130C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2C0D4057" w14:textId="0BC4797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136A07B9" w14:textId="1FEA97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B70DEF" w14:textId="2A4CB16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28BF4480" w14:textId="77777777" w:rsidTr="00F62C2F">
        <w:tc>
          <w:tcPr>
            <w:tcW w:w="1555" w:type="dxa"/>
          </w:tcPr>
          <w:p w14:paraId="6D9B11CD" w14:textId="639E633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75" w:type="dxa"/>
          </w:tcPr>
          <w:p w14:paraId="7106D63D" w14:textId="4E50E78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853" w:type="dxa"/>
          </w:tcPr>
          <w:p w14:paraId="2E55CA3D" w14:textId="19B2D9B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3C452D" w14:textId="346D082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369FF9" w14:textId="63CDA5E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6 to -1)</w:t>
            </w:r>
          </w:p>
        </w:tc>
        <w:tc>
          <w:tcPr>
            <w:tcW w:w="1853" w:type="dxa"/>
          </w:tcPr>
          <w:p w14:paraId="0DA3D805" w14:textId="0A2F49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23 to -6)</w:t>
            </w:r>
          </w:p>
        </w:tc>
        <w:tc>
          <w:tcPr>
            <w:tcW w:w="1853" w:type="dxa"/>
          </w:tcPr>
          <w:p w14:paraId="61A2F302" w14:textId="435454D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518099" w14:textId="37F5AE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AA3E186" w14:textId="77777777" w:rsidTr="00F62C2F">
        <w:tc>
          <w:tcPr>
            <w:tcW w:w="1555" w:type="dxa"/>
          </w:tcPr>
          <w:p w14:paraId="4CB3B0F3" w14:textId="10D023B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75" w:type="dxa"/>
          </w:tcPr>
          <w:p w14:paraId="24983AF0" w14:textId="1BF77B0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853" w:type="dxa"/>
          </w:tcPr>
          <w:p w14:paraId="7F19C8CC" w14:textId="22CB7D2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B39427B" w14:textId="3FC156C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B832A2" w14:textId="68B7E9A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6 (-43 to -13)</w:t>
            </w:r>
          </w:p>
        </w:tc>
        <w:tc>
          <w:tcPr>
            <w:tcW w:w="1853" w:type="dxa"/>
          </w:tcPr>
          <w:p w14:paraId="7B7B7BC4" w14:textId="10E1449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5 (-174 to -53)</w:t>
            </w:r>
          </w:p>
        </w:tc>
        <w:tc>
          <w:tcPr>
            <w:tcW w:w="1853" w:type="dxa"/>
          </w:tcPr>
          <w:p w14:paraId="4B48056A" w14:textId="177B79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048D0D" w14:textId="6F63A52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4CB75B51" w14:textId="77777777" w:rsidTr="00F62C2F">
        <w:tc>
          <w:tcPr>
            <w:tcW w:w="1555" w:type="dxa"/>
          </w:tcPr>
          <w:p w14:paraId="3C0F9531" w14:textId="00386B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75" w:type="dxa"/>
          </w:tcPr>
          <w:p w14:paraId="3CDB4587" w14:textId="0F7F10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853" w:type="dxa"/>
          </w:tcPr>
          <w:p w14:paraId="430725E2" w14:textId="7FC6444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1 (290 to 826)</w:t>
            </w:r>
          </w:p>
        </w:tc>
        <w:tc>
          <w:tcPr>
            <w:tcW w:w="1853" w:type="dxa"/>
          </w:tcPr>
          <w:p w14:paraId="044520C7" w14:textId="7050BE1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40 (1,044 to 2,972)</w:t>
            </w:r>
          </w:p>
        </w:tc>
        <w:tc>
          <w:tcPr>
            <w:tcW w:w="1853" w:type="dxa"/>
          </w:tcPr>
          <w:p w14:paraId="6B072551" w14:textId="60AF791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2F8905" w14:textId="2059DA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A82A35" w14:textId="25F558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49 (756 to 2,207)</w:t>
            </w:r>
          </w:p>
        </w:tc>
        <w:tc>
          <w:tcPr>
            <w:tcW w:w="1853" w:type="dxa"/>
          </w:tcPr>
          <w:p w14:paraId="4C67FF3B" w14:textId="4BBDE65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5 (196 to 586)</w:t>
            </w:r>
          </w:p>
        </w:tc>
      </w:tr>
      <w:tr w:rsidR="003557F1" w:rsidRPr="00F62C2F" w14:paraId="06674DCC" w14:textId="77777777" w:rsidTr="00F62C2F">
        <w:tc>
          <w:tcPr>
            <w:tcW w:w="1555" w:type="dxa"/>
          </w:tcPr>
          <w:p w14:paraId="313706F2" w14:textId="18B3F27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75" w:type="dxa"/>
          </w:tcPr>
          <w:p w14:paraId="2712478F" w14:textId="4A68D82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853" w:type="dxa"/>
          </w:tcPr>
          <w:p w14:paraId="03500408" w14:textId="07618A3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78 (1,483 to 5,699)</w:t>
            </w:r>
          </w:p>
        </w:tc>
        <w:tc>
          <w:tcPr>
            <w:tcW w:w="1853" w:type="dxa"/>
          </w:tcPr>
          <w:p w14:paraId="2FB75A88" w14:textId="1F78BB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052 (5,369 to 20,550)</w:t>
            </w:r>
          </w:p>
        </w:tc>
        <w:tc>
          <w:tcPr>
            <w:tcW w:w="1853" w:type="dxa"/>
          </w:tcPr>
          <w:p w14:paraId="2818F305" w14:textId="0846418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2FC89A" w14:textId="456C08A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2FA838" w14:textId="5F9E61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121 (3,755 to 14,923)</w:t>
            </w:r>
          </w:p>
        </w:tc>
        <w:tc>
          <w:tcPr>
            <w:tcW w:w="1853" w:type="dxa"/>
          </w:tcPr>
          <w:p w14:paraId="535531E0" w14:textId="706681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23 (952 to 3,874)</w:t>
            </w:r>
          </w:p>
        </w:tc>
      </w:tr>
      <w:tr w:rsidR="003557F1" w:rsidRPr="00F62C2F" w14:paraId="41C87873" w14:textId="77777777" w:rsidTr="00F62C2F">
        <w:tc>
          <w:tcPr>
            <w:tcW w:w="1555" w:type="dxa"/>
          </w:tcPr>
          <w:p w14:paraId="44204268" w14:textId="333A6E2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75" w:type="dxa"/>
          </w:tcPr>
          <w:p w14:paraId="24A06B92" w14:textId="639FB8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853" w:type="dxa"/>
          </w:tcPr>
          <w:p w14:paraId="394B8712" w14:textId="3CA1B6E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45 (1,049 to 2,712)</w:t>
            </w:r>
          </w:p>
        </w:tc>
        <w:tc>
          <w:tcPr>
            <w:tcW w:w="1853" w:type="dxa"/>
          </w:tcPr>
          <w:p w14:paraId="21899EE0" w14:textId="33E7D22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283 (3,779 to 9,762)</w:t>
            </w:r>
          </w:p>
        </w:tc>
        <w:tc>
          <w:tcPr>
            <w:tcW w:w="1853" w:type="dxa"/>
          </w:tcPr>
          <w:p w14:paraId="37A0A8FA" w14:textId="292C7F3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7F621A" w14:textId="5F849C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E34CC6" w14:textId="667DF3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49 (2,626 to 7,018)</w:t>
            </w:r>
          </w:p>
        </w:tc>
        <w:tc>
          <w:tcPr>
            <w:tcW w:w="1853" w:type="dxa"/>
          </w:tcPr>
          <w:p w14:paraId="29050CCA" w14:textId="7EC7760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33 (658 to 1,815)</w:t>
            </w:r>
          </w:p>
        </w:tc>
      </w:tr>
      <w:tr w:rsidR="003557F1" w:rsidRPr="00F62C2F" w14:paraId="0736B8F2" w14:textId="77777777" w:rsidTr="00F62C2F">
        <w:tc>
          <w:tcPr>
            <w:tcW w:w="1555" w:type="dxa"/>
          </w:tcPr>
          <w:p w14:paraId="42C1B02A" w14:textId="018882F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75" w:type="dxa"/>
          </w:tcPr>
          <w:p w14:paraId="1B9013AD" w14:textId="6D14713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853" w:type="dxa"/>
          </w:tcPr>
          <w:p w14:paraId="014F9437" w14:textId="446CC3A1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68 (2,495 to 6,726)</w:t>
            </w:r>
          </w:p>
        </w:tc>
        <w:tc>
          <w:tcPr>
            <w:tcW w:w="1853" w:type="dxa"/>
          </w:tcPr>
          <w:p w14:paraId="64F5B694" w14:textId="5AF61CF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002 (8,982 to 24,203)</w:t>
            </w:r>
          </w:p>
        </w:tc>
        <w:tc>
          <w:tcPr>
            <w:tcW w:w="1853" w:type="dxa"/>
          </w:tcPr>
          <w:p w14:paraId="416A393D" w14:textId="7BB5B1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22A690" w14:textId="0499D67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5CAE25" w14:textId="50DB68A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671 (6,302 to 17,351)</w:t>
            </w:r>
          </w:p>
        </w:tc>
        <w:tc>
          <w:tcPr>
            <w:tcW w:w="1853" w:type="dxa"/>
          </w:tcPr>
          <w:p w14:paraId="15916E07" w14:textId="3ECA610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38 (1,600 to 4,486)</w:t>
            </w:r>
          </w:p>
        </w:tc>
      </w:tr>
      <w:tr w:rsidR="003557F1" w:rsidRPr="00F62C2F" w14:paraId="269D0266" w14:textId="77777777" w:rsidTr="00F62C2F">
        <w:tc>
          <w:tcPr>
            <w:tcW w:w="1555" w:type="dxa"/>
          </w:tcPr>
          <w:p w14:paraId="5961CA71" w14:textId="4448ACD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75" w:type="dxa"/>
          </w:tcPr>
          <w:p w14:paraId="17A0498A" w14:textId="331A9EC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853" w:type="dxa"/>
          </w:tcPr>
          <w:p w14:paraId="7B31E99A" w14:textId="7745521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8 to 24)</w:t>
            </w:r>
          </w:p>
        </w:tc>
        <w:tc>
          <w:tcPr>
            <w:tcW w:w="1853" w:type="dxa"/>
          </w:tcPr>
          <w:p w14:paraId="44DBBB2C" w14:textId="2CBA365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 (27 to 85)</w:t>
            </w:r>
          </w:p>
        </w:tc>
        <w:tc>
          <w:tcPr>
            <w:tcW w:w="1853" w:type="dxa"/>
          </w:tcPr>
          <w:p w14:paraId="3CA85523" w14:textId="20D5F38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D6E480" w14:textId="7DBAB25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08D299" w14:textId="51D969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 (19 to 60)</w:t>
            </w:r>
          </w:p>
        </w:tc>
        <w:tc>
          <w:tcPr>
            <w:tcW w:w="1853" w:type="dxa"/>
          </w:tcPr>
          <w:p w14:paraId="40841817" w14:textId="6A4F41C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6)</w:t>
            </w:r>
          </w:p>
        </w:tc>
      </w:tr>
      <w:tr w:rsidR="003557F1" w:rsidRPr="00F62C2F" w14:paraId="75EAF726" w14:textId="77777777" w:rsidTr="00F62C2F">
        <w:tc>
          <w:tcPr>
            <w:tcW w:w="1555" w:type="dxa"/>
          </w:tcPr>
          <w:p w14:paraId="17F4CE1F" w14:textId="40D1FFB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75" w:type="dxa"/>
          </w:tcPr>
          <w:p w14:paraId="25944AC3" w14:textId="534AE3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853" w:type="dxa"/>
          </w:tcPr>
          <w:p w14:paraId="4504E9F7" w14:textId="531B772E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907B60" w14:textId="4C8141D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D9F921" w14:textId="1932FC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3 to -3)</w:t>
            </w:r>
          </w:p>
        </w:tc>
        <w:tc>
          <w:tcPr>
            <w:tcW w:w="1853" w:type="dxa"/>
          </w:tcPr>
          <w:p w14:paraId="0A372602" w14:textId="6811CC8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53 to -13)</w:t>
            </w:r>
          </w:p>
        </w:tc>
        <w:tc>
          <w:tcPr>
            <w:tcW w:w="1853" w:type="dxa"/>
          </w:tcPr>
          <w:p w14:paraId="00B9C4FE" w14:textId="7CEB658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C6E278" w14:textId="412A8C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F4AC48F" w14:textId="77777777" w:rsidTr="00F62C2F">
        <w:tc>
          <w:tcPr>
            <w:tcW w:w="1555" w:type="dxa"/>
          </w:tcPr>
          <w:p w14:paraId="675FB5B9" w14:textId="49CBCC6D" w:rsidR="003557F1" w:rsidRPr="00F62C2F" w:rsidRDefault="003557F1" w:rsidP="00F62C2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75" w:type="dxa"/>
          </w:tcPr>
          <w:p w14:paraId="5DCB75FD" w14:textId="2A6E449F" w:rsidR="003557F1" w:rsidRPr="00F62C2F" w:rsidRDefault="003557F1" w:rsidP="00F62C2F">
            <w:pPr>
              <w:rPr>
                <w:rFonts w:ascii="Calibri" w:hAnsi="Calibri" w:cs="Calibri"/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853" w:type="dxa"/>
          </w:tcPr>
          <w:p w14:paraId="617A4772" w14:textId="33711F6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13C6C5" w14:textId="2D6A20F2" w:rsidR="003557F1" w:rsidRPr="00F62C2F" w:rsidRDefault="003557F1" w:rsidP="00F62C2F">
            <w:pPr>
              <w:rPr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  <w:tc>
          <w:tcPr>
            <w:tcW w:w="1853" w:type="dxa"/>
          </w:tcPr>
          <w:p w14:paraId="30BD2BB0" w14:textId="23B91B09" w:rsidR="003557F1" w:rsidRPr="00F62C2F" w:rsidRDefault="003557F1" w:rsidP="00F62C2F">
            <w:pPr>
              <w:rPr>
                <w:rFonts w:ascii="Calibri" w:hAnsi="Calibri" w:cs="Calibri"/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41DAA6" w14:textId="3147E413" w:rsidR="003557F1" w:rsidRPr="00F62C2F" w:rsidRDefault="003557F1" w:rsidP="00F62C2F">
            <w:pPr>
              <w:rPr>
                <w:rFonts w:ascii="Calibri" w:hAnsi="Calibri" w:cs="Calibri"/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D6DF8BB" w14:textId="22ECD145" w:rsidR="003557F1" w:rsidRPr="00F62C2F" w:rsidRDefault="003557F1" w:rsidP="00F62C2F">
            <w:pPr>
              <w:rPr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  <w:tc>
          <w:tcPr>
            <w:tcW w:w="1853" w:type="dxa"/>
          </w:tcPr>
          <w:p w14:paraId="0EEC0364" w14:textId="1FF2C60F" w:rsidR="003557F1" w:rsidRPr="00F62C2F" w:rsidRDefault="003557F1" w:rsidP="00F62C2F">
            <w:pPr>
              <w:rPr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46554A2" w14:textId="77777777" w:rsidTr="00F62C2F">
        <w:tc>
          <w:tcPr>
            <w:tcW w:w="1555" w:type="dxa"/>
          </w:tcPr>
          <w:p w14:paraId="52186537" w14:textId="1B85D8B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75" w:type="dxa"/>
          </w:tcPr>
          <w:p w14:paraId="0CEFC4ED" w14:textId="78D697D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853" w:type="dxa"/>
          </w:tcPr>
          <w:p w14:paraId="656278AF" w14:textId="434052D2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3 (59 to 223)</w:t>
            </w:r>
          </w:p>
        </w:tc>
        <w:tc>
          <w:tcPr>
            <w:tcW w:w="1853" w:type="dxa"/>
          </w:tcPr>
          <w:p w14:paraId="0DBCC172" w14:textId="618A267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2 (212 to 803)</w:t>
            </w:r>
          </w:p>
        </w:tc>
        <w:tc>
          <w:tcPr>
            <w:tcW w:w="1853" w:type="dxa"/>
          </w:tcPr>
          <w:p w14:paraId="1D55ED29" w14:textId="5DD7C67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7800F6" w14:textId="1183C6C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C9804A" w14:textId="1EB1526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13 (144 to 586)</w:t>
            </w:r>
          </w:p>
        </w:tc>
        <w:tc>
          <w:tcPr>
            <w:tcW w:w="1853" w:type="dxa"/>
          </w:tcPr>
          <w:p w14:paraId="6F4B3CB8" w14:textId="34EDE3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1 (36 to 155)</w:t>
            </w:r>
          </w:p>
        </w:tc>
      </w:tr>
      <w:tr w:rsidR="003557F1" w:rsidRPr="00F62C2F" w14:paraId="0638D775" w14:textId="77777777" w:rsidTr="00F62C2F">
        <w:tc>
          <w:tcPr>
            <w:tcW w:w="1555" w:type="dxa"/>
          </w:tcPr>
          <w:p w14:paraId="2E6C9302" w14:textId="5B8C5DB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75" w:type="dxa"/>
          </w:tcPr>
          <w:p w14:paraId="16508A7F" w14:textId="32F3EEF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853" w:type="dxa"/>
          </w:tcPr>
          <w:p w14:paraId="2ADDEAA7" w14:textId="05CF5642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7FCB35" w14:textId="4CA7684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6)</w:t>
            </w:r>
          </w:p>
        </w:tc>
        <w:tc>
          <w:tcPr>
            <w:tcW w:w="1853" w:type="dxa"/>
          </w:tcPr>
          <w:p w14:paraId="27A36F1F" w14:textId="75D7E3D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0)</w:t>
            </w:r>
          </w:p>
        </w:tc>
        <w:tc>
          <w:tcPr>
            <w:tcW w:w="1853" w:type="dxa"/>
          </w:tcPr>
          <w:p w14:paraId="43EABAF3" w14:textId="72EF260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6 to -2)</w:t>
            </w:r>
          </w:p>
        </w:tc>
        <w:tc>
          <w:tcPr>
            <w:tcW w:w="1853" w:type="dxa"/>
          </w:tcPr>
          <w:p w14:paraId="1F12C915" w14:textId="0926B30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4)</w:t>
            </w:r>
          </w:p>
        </w:tc>
        <w:tc>
          <w:tcPr>
            <w:tcW w:w="1853" w:type="dxa"/>
          </w:tcPr>
          <w:p w14:paraId="2EB8E513" w14:textId="37CA45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</w:tr>
      <w:tr w:rsidR="003557F1" w:rsidRPr="00F62C2F" w14:paraId="0537E2FD" w14:textId="77777777" w:rsidTr="00F62C2F">
        <w:tc>
          <w:tcPr>
            <w:tcW w:w="1555" w:type="dxa"/>
          </w:tcPr>
          <w:p w14:paraId="4DAE56E7" w14:textId="5322C65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75" w:type="dxa"/>
          </w:tcPr>
          <w:p w14:paraId="3448CCFC" w14:textId="781F6D7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853" w:type="dxa"/>
          </w:tcPr>
          <w:p w14:paraId="67ECBD0E" w14:textId="1BB495E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39 (609 to 2,415)</w:t>
            </w:r>
          </w:p>
        </w:tc>
        <w:tc>
          <w:tcPr>
            <w:tcW w:w="1853" w:type="dxa"/>
          </w:tcPr>
          <w:p w14:paraId="001DB64E" w14:textId="7D8E2F2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512 (2,218 to 8,755)</w:t>
            </w:r>
          </w:p>
        </w:tc>
        <w:tc>
          <w:tcPr>
            <w:tcW w:w="1853" w:type="dxa"/>
          </w:tcPr>
          <w:p w14:paraId="0EE77740" w14:textId="48E9819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D68C78" w14:textId="32EB704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D7C4F9" w14:textId="3D4778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318 (1,613 to 6,509)</w:t>
            </w:r>
          </w:p>
        </w:tc>
        <w:tc>
          <w:tcPr>
            <w:tcW w:w="1853" w:type="dxa"/>
          </w:tcPr>
          <w:p w14:paraId="6DAC474A" w14:textId="14FD592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84 (424 to 1,757)</w:t>
            </w:r>
          </w:p>
        </w:tc>
      </w:tr>
      <w:tr w:rsidR="003557F1" w:rsidRPr="00F62C2F" w14:paraId="252787D4" w14:textId="77777777" w:rsidTr="00F62C2F">
        <w:tc>
          <w:tcPr>
            <w:tcW w:w="1555" w:type="dxa"/>
          </w:tcPr>
          <w:p w14:paraId="4C0BB630" w14:textId="68B8409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75" w:type="dxa"/>
          </w:tcPr>
          <w:p w14:paraId="785924B4" w14:textId="7F935F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853" w:type="dxa"/>
          </w:tcPr>
          <w:p w14:paraId="0EE2025B" w14:textId="46ADC73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81255E" w14:textId="3DAC096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83457D" w14:textId="4F1052F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412 (-2,421 to -760)</w:t>
            </w:r>
          </w:p>
        </w:tc>
        <w:tc>
          <w:tcPr>
            <w:tcW w:w="1853" w:type="dxa"/>
          </w:tcPr>
          <w:p w14:paraId="0F0DAB0C" w14:textId="06BD39F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,650 (-9,686 to -3,039)</w:t>
            </w:r>
          </w:p>
        </w:tc>
        <w:tc>
          <w:tcPr>
            <w:tcW w:w="1853" w:type="dxa"/>
          </w:tcPr>
          <w:p w14:paraId="1A67AEA6" w14:textId="10C7A3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A3CE21" w14:textId="0211AEE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4031E0BC" w14:textId="77777777" w:rsidTr="00F62C2F">
        <w:tc>
          <w:tcPr>
            <w:tcW w:w="1555" w:type="dxa"/>
          </w:tcPr>
          <w:p w14:paraId="7892A08F" w14:textId="53B974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75" w:type="dxa"/>
          </w:tcPr>
          <w:p w14:paraId="2C269845" w14:textId="0CB0E4A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853" w:type="dxa"/>
          </w:tcPr>
          <w:p w14:paraId="5FAC4E87" w14:textId="3D3B883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48 (943 to 3,412)</w:t>
            </w:r>
          </w:p>
        </w:tc>
        <w:tc>
          <w:tcPr>
            <w:tcW w:w="1853" w:type="dxa"/>
          </w:tcPr>
          <w:p w14:paraId="704D8B79" w14:textId="175E699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66 (4,773 to 17,264)</w:t>
            </w:r>
          </w:p>
        </w:tc>
        <w:tc>
          <w:tcPr>
            <w:tcW w:w="1853" w:type="dxa"/>
          </w:tcPr>
          <w:p w14:paraId="69EC9984" w14:textId="479D0B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7 to -6)</w:t>
            </w:r>
          </w:p>
        </w:tc>
        <w:tc>
          <w:tcPr>
            <w:tcW w:w="1853" w:type="dxa"/>
          </w:tcPr>
          <w:p w14:paraId="34CA40D5" w14:textId="2D732E2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66 to -22)</w:t>
            </w:r>
          </w:p>
        </w:tc>
        <w:tc>
          <w:tcPr>
            <w:tcW w:w="1853" w:type="dxa"/>
          </w:tcPr>
          <w:p w14:paraId="4E260A16" w14:textId="5D7BE5E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644 (3,412 to 12,798)</w:t>
            </w:r>
          </w:p>
        </w:tc>
        <w:tc>
          <w:tcPr>
            <w:tcW w:w="1853" w:type="dxa"/>
          </w:tcPr>
          <w:p w14:paraId="245DDE9D" w14:textId="2C074B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29 (886 to 3,414)</w:t>
            </w:r>
          </w:p>
        </w:tc>
      </w:tr>
      <w:tr w:rsidR="003557F1" w:rsidRPr="00F62C2F" w14:paraId="0AA164FA" w14:textId="77777777" w:rsidTr="00F62C2F">
        <w:tc>
          <w:tcPr>
            <w:tcW w:w="1555" w:type="dxa"/>
          </w:tcPr>
          <w:p w14:paraId="548772DF" w14:textId="7941AE1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75" w:type="dxa"/>
          </w:tcPr>
          <w:p w14:paraId="6B4EC866" w14:textId="67C0A21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853" w:type="dxa"/>
          </w:tcPr>
          <w:p w14:paraId="486AE6C4" w14:textId="33852F7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47 (2,288 to 7,569)</w:t>
            </w:r>
          </w:p>
        </w:tc>
        <w:tc>
          <w:tcPr>
            <w:tcW w:w="1853" w:type="dxa"/>
          </w:tcPr>
          <w:p w14:paraId="4823D4D4" w14:textId="13593B2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,008 (8,246 to 27,244)</w:t>
            </w:r>
          </w:p>
        </w:tc>
        <w:tc>
          <w:tcPr>
            <w:tcW w:w="1853" w:type="dxa"/>
          </w:tcPr>
          <w:p w14:paraId="21A8AAE0" w14:textId="30DE699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B00F64" w14:textId="677D2A1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4B5C20" w14:textId="614118C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710 (5,841 to 20,036)</w:t>
            </w:r>
          </w:p>
        </w:tc>
        <w:tc>
          <w:tcPr>
            <w:tcW w:w="1853" w:type="dxa"/>
          </w:tcPr>
          <w:p w14:paraId="1D1A0793" w14:textId="7A180FD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121 (1,510 to 5,303)</w:t>
            </w:r>
          </w:p>
        </w:tc>
      </w:tr>
      <w:tr w:rsidR="003557F1" w:rsidRPr="00F62C2F" w14:paraId="441684D6" w14:textId="77777777" w:rsidTr="00F62C2F">
        <w:tc>
          <w:tcPr>
            <w:tcW w:w="1555" w:type="dxa"/>
          </w:tcPr>
          <w:p w14:paraId="6CAB84BD" w14:textId="641812D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75" w:type="dxa"/>
          </w:tcPr>
          <w:p w14:paraId="0B10302A" w14:textId="0A96C5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853" w:type="dxa"/>
          </w:tcPr>
          <w:p w14:paraId="07146526" w14:textId="44FF00D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041 (5,448 to 21,233)</w:t>
            </w:r>
          </w:p>
        </w:tc>
        <w:tc>
          <w:tcPr>
            <w:tcW w:w="1853" w:type="dxa"/>
          </w:tcPr>
          <w:p w14:paraId="34790486" w14:textId="108EE4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,758 (19,638 to 76,429)</w:t>
            </w:r>
          </w:p>
        </w:tc>
        <w:tc>
          <w:tcPr>
            <w:tcW w:w="1853" w:type="dxa"/>
          </w:tcPr>
          <w:p w14:paraId="21AF587B" w14:textId="6A33A59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E22B51" w14:textId="04FBCB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A4AAF4" w14:textId="0CD0158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,190 (14,011 to 56,755)</w:t>
            </w:r>
          </w:p>
        </w:tc>
        <w:tc>
          <w:tcPr>
            <w:tcW w:w="1853" w:type="dxa"/>
          </w:tcPr>
          <w:p w14:paraId="393F1507" w14:textId="653650B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843 (3,679 to 15,393)</w:t>
            </w:r>
          </w:p>
        </w:tc>
      </w:tr>
      <w:tr w:rsidR="003557F1" w:rsidRPr="00F62C2F" w14:paraId="2B89A59D" w14:textId="77777777" w:rsidTr="00F62C2F">
        <w:tc>
          <w:tcPr>
            <w:tcW w:w="1555" w:type="dxa"/>
          </w:tcPr>
          <w:p w14:paraId="2EF2D0AC" w14:textId="5520B6D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75" w:type="dxa"/>
          </w:tcPr>
          <w:p w14:paraId="343C228A" w14:textId="63136A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853" w:type="dxa"/>
          </w:tcPr>
          <w:p w14:paraId="0205C9A0" w14:textId="3BD4806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25 (422 to 1,777)</w:t>
            </w:r>
          </w:p>
        </w:tc>
        <w:tc>
          <w:tcPr>
            <w:tcW w:w="1853" w:type="dxa"/>
          </w:tcPr>
          <w:p w14:paraId="3314A929" w14:textId="7C140F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333 (1,525 to 6,388)</w:t>
            </w:r>
          </w:p>
        </w:tc>
        <w:tc>
          <w:tcPr>
            <w:tcW w:w="1853" w:type="dxa"/>
          </w:tcPr>
          <w:p w14:paraId="3AAA5FEA" w14:textId="5188B6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2E7291" w14:textId="406FDBA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EE075B" w14:textId="4CE37E6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421 (1,066 to 4,731)</w:t>
            </w:r>
          </w:p>
        </w:tc>
        <w:tc>
          <w:tcPr>
            <w:tcW w:w="1853" w:type="dxa"/>
          </w:tcPr>
          <w:p w14:paraId="339D105E" w14:textId="2C2811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35 (271 to 1,266)</w:t>
            </w:r>
          </w:p>
        </w:tc>
      </w:tr>
      <w:tr w:rsidR="003557F1" w:rsidRPr="00F62C2F" w14:paraId="023A7C0A" w14:textId="77777777" w:rsidTr="00F62C2F">
        <w:tc>
          <w:tcPr>
            <w:tcW w:w="1555" w:type="dxa"/>
          </w:tcPr>
          <w:p w14:paraId="5AA34C1A" w14:textId="7AF962C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75" w:type="dxa"/>
          </w:tcPr>
          <w:p w14:paraId="45AB7A01" w14:textId="4C5063D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853" w:type="dxa"/>
          </w:tcPr>
          <w:p w14:paraId="5E745C2B" w14:textId="1BD822C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100B55D" w14:textId="1C353CB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17)</w:t>
            </w:r>
          </w:p>
        </w:tc>
        <w:tc>
          <w:tcPr>
            <w:tcW w:w="1853" w:type="dxa"/>
          </w:tcPr>
          <w:p w14:paraId="033A7F2A" w14:textId="2182E9B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762D2195" w14:textId="2B2847A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4)</w:t>
            </w:r>
          </w:p>
        </w:tc>
        <w:tc>
          <w:tcPr>
            <w:tcW w:w="1853" w:type="dxa"/>
          </w:tcPr>
          <w:p w14:paraId="3C6E3B3B" w14:textId="47F84E5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5 to 11)</w:t>
            </w:r>
          </w:p>
        </w:tc>
        <w:tc>
          <w:tcPr>
            <w:tcW w:w="1853" w:type="dxa"/>
          </w:tcPr>
          <w:p w14:paraId="6BE318C7" w14:textId="516CE0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</w:tr>
      <w:tr w:rsidR="003557F1" w:rsidRPr="00F62C2F" w14:paraId="1A177BCB" w14:textId="77777777" w:rsidTr="00F62C2F">
        <w:tc>
          <w:tcPr>
            <w:tcW w:w="1555" w:type="dxa"/>
          </w:tcPr>
          <w:p w14:paraId="18B534EC" w14:textId="4312CAE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75" w:type="dxa"/>
          </w:tcPr>
          <w:p w14:paraId="7ABBF86E" w14:textId="42FEE8A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853" w:type="dxa"/>
          </w:tcPr>
          <w:p w14:paraId="18369BBC" w14:textId="296EB0A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 (19 to 74)</w:t>
            </w:r>
          </w:p>
        </w:tc>
        <w:tc>
          <w:tcPr>
            <w:tcW w:w="1853" w:type="dxa"/>
          </w:tcPr>
          <w:p w14:paraId="020133DF" w14:textId="190FDA0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1 (67 to 266)</w:t>
            </w:r>
          </w:p>
        </w:tc>
        <w:tc>
          <w:tcPr>
            <w:tcW w:w="1853" w:type="dxa"/>
          </w:tcPr>
          <w:p w14:paraId="032FAAD0" w14:textId="336396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B894E7" w14:textId="5B1CE4D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353A42" w14:textId="304845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 (46 to 186)</w:t>
            </w:r>
          </w:p>
        </w:tc>
        <w:tc>
          <w:tcPr>
            <w:tcW w:w="1853" w:type="dxa"/>
          </w:tcPr>
          <w:p w14:paraId="4F08A7BA" w14:textId="20CAE6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1 to 47)</w:t>
            </w:r>
          </w:p>
        </w:tc>
      </w:tr>
      <w:tr w:rsidR="003557F1" w:rsidRPr="00F62C2F" w14:paraId="09B35F86" w14:textId="77777777" w:rsidTr="00F62C2F">
        <w:tc>
          <w:tcPr>
            <w:tcW w:w="1555" w:type="dxa"/>
          </w:tcPr>
          <w:p w14:paraId="11F4D079" w14:textId="4830BF6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75" w:type="dxa"/>
          </w:tcPr>
          <w:p w14:paraId="77EE6E7F" w14:textId="112C10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853" w:type="dxa"/>
          </w:tcPr>
          <w:p w14:paraId="1111F55A" w14:textId="496250A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FE30DE" w14:textId="14977CB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A5B72C" w14:textId="0AF0F2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6 to -2)</w:t>
            </w:r>
          </w:p>
        </w:tc>
        <w:tc>
          <w:tcPr>
            <w:tcW w:w="1853" w:type="dxa"/>
          </w:tcPr>
          <w:p w14:paraId="5270FD02" w14:textId="0DC9930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23 to -7)</w:t>
            </w:r>
          </w:p>
        </w:tc>
        <w:tc>
          <w:tcPr>
            <w:tcW w:w="1853" w:type="dxa"/>
          </w:tcPr>
          <w:p w14:paraId="53A71064" w14:textId="4B467D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2C9DED" w14:textId="1D2D789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2258E8A3" w14:textId="77777777" w:rsidTr="00F62C2F">
        <w:tc>
          <w:tcPr>
            <w:tcW w:w="1555" w:type="dxa"/>
          </w:tcPr>
          <w:p w14:paraId="416443AA" w14:textId="627F64B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Cuba</w:t>
            </w:r>
          </w:p>
        </w:tc>
        <w:tc>
          <w:tcPr>
            <w:tcW w:w="1275" w:type="dxa"/>
          </w:tcPr>
          <w:p w14:paraId="3E849C23" w14:textId="4C488E8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853" w:type="dxa"/>
          </w:tcPr>
          <w:p w14:paraId="0066BA38" w14:textId="6E03CB6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029F1C" w14:textId="6ED8825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9EA174" w14:textId="0AE12D2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A4D4C5" w14:textId="438105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65833DA4" w14:textId="173A2F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E09FA1" w14:textId="106B4E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8193748" w14:textId="77777777" w:rsidTr="00F62C2F">
        <w:tc>
          <w:tcPr>
            <w:tcW w:w="1555" w:type="dxa"/>
          </w:tcPr>
          <w:p w14:paraId="47E18683" w14:textId="169007F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75" w:type="dxa"/>
          </w:tcPr>
          <w:p w14:paraId="31F22C81" w14:textId="2E8F4AE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853" w:type="dxa"/>
          </w:tcPr>
          <w:p w14:paraId="32A20D55" w14:textId="5D683EC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E63FC3" w14:textId="7BD4628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528D310" w14:textId="2A25662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1A35E1A2" w14:textId="3841DE4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3 to -5)</w:t>
            </w:r>
          </w:p>
        </w:tc>
        <w:tc>
          <w:tcPr>
            <w:tcW w:w="1853" w:type="dxa"/>
          </w:tcPr>
          <w:p w14:paraId="201DCF02" w14:textId="5DDE8F4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9B3A52" w14:textId="02765BF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DE69E74" w14:textId="77777777" w:rsidTr="00F62C2F">
        <w:tc>
          <w:tcPr>
            <w:tcW w:w="1555" w:type="dxa"/>
          </w:tcPr>
          <w:p w14:paraId="4A6A7051" w14:textId="4A3A540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75" w:type="dxa"/>
          </w:tcPr>
          <w:p w14:paraId="70639EE0" w14:textId="3AB609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853" w:type="dxa"/>
          </w:tcPr>
          <w:p w14:paraId="38D2F435" w14:textId="4C547C59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EF6069" w14:textId="58863DE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5256BC" w14:textId="08DC599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2 (-152 to -35)</w:t>
            </w:r>
          </w:p>
        </w:tc>
        <w:tc>
          <w:tcPr>
            <w:tcW w:w="1853" w:type="dxa"/>
          </w:tcPr>
          <w:p w14:paraId="0AD66C27" w14:textId="11001E2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6 (-609 to -141)</w:t>
            </w:r>
          </w:p>
        </w:tc>
        <w:tc>
          <w:tcPr>
            <w:tcW w:w="1853" w:type="dxa"/>
          </w:tcPr>
          <w:p w14:paraId="5EFFBF66" w14:textId="22156FC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5EA4D8" w14:textId="336DB4B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614F2C4C" w14:textId="77777777" w:rsidTr="00F62C2F">
        <w:tc>
          <w:tcPr>
            <w:tcW w:w="1555" w:type="dxa"/>
          </w:tcPr>
          <w:p w14:paraId="63599384" w14:textId="748BCB0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75" w:type="dxa"/>
          </w:tcPr>
          <w:p w14:paraId="7E7D24D0" w14:textId="31F7F1A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853" w:type="dxa"/>
          </w:tcPr>
          <w:p w14:paraId="21FA350D" w14:textId="2ACE932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D2065F" w14:textId="25B7D8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8 (130 to 419)</w:t>
            </w:r>
          </w:p>
        </w:tc>
        <w:tc>
          <w:tcPr>
            <w:tcW w:w="1853" w:type="dxa"/>
          </w:tcPr>
          <w:p w14:paraId="124B2B67" w14:textId="553647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7 to -6)</w:t>
            </w:r>
          </w:p>
        </w:tc>
        <w:tc>
          <w:tcPr>
            <w:tcW w:w="1853" w:type="dxa"/>
          </w:tcPr>
          <w:p w14:paraId="68CCCD6E" w14:textId="4E7E718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4 (-68 to -25)</w:t>
            </w:r>
          </w:p>
        </w:tc>
        <w:tc>
          <w:tcPr>
            <w:tcW w:w="1853" w:type="dxa"/>
          </w:tcPr>
          <w:p w14:paraId="13F1EBF3" w14:textId="3D1A83B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3 (88 to 298)</w:t>
            </w:r>
          </w:p>
        </w:tc>
        <w:tc>
          <w:tcPr>
            <w:tcW w:w="1853" w:type="dxa"/>
          </w:tcPr>
          <w:p w14:paraId="42F58DD6" w14:textId="170F0F1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 (22 to 77)</w:t>
            </w:r>
          </w:p>
        </w:tc>
      </w:tr>
      <w:tr w:rsidR="003557F1" w:rsidRPr="00F62C2F" w14:paraId="4C11EE66" w14:textId="77777777" w:rsidTr="00F62C2F">
        <w:tc>
          <w:tcPr>
            <w:tcW w:w="1555" w:type="dxa"/>
          </w:tcPr>
          <w:p w14:paraId="35634C7B" w14:textId="0FFD888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75" w:type="dxa"/>
          </w:tcPr>
          <w:p w14:paraId="3D79E19A" w14:textId="0C6B71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853" w:type="dxa"/>
          </w:tcPr>
          <w:p w14:paraId="07D09F66" w14:textId="2E9E7CD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7FC659" w14:textId="4106F65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E92A4F" w14:textId="74865C5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 (-22 to -11)</w:t>
            </w:r>
          </w:p>
        </w:tc>
        <w:tc>
          <w:tcPr>
            <w:tcW w:w="1853" w:type="dxa"/>
          </w:tcPr>
          <w:p w14:paraId="3D08FAB5" w14:textId="5047026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1 (-87 to -43)</w:t>
            </w:r>
          </w:p>
        </w:tc>
        <w:tc>
          <w:tcPr>
            <w:tcW w:w="1853" w:type="dxa"/>
          </w:tcPr>
          <w:p w14:paraId="1C86BBB6" w14:textId="14EA40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7DBF34E" w14:textId="215EEF4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735E710" w14:textId="77777777" w:rsidTr="00F62C2F">
        <w:tc>
          <w:tcPr>
            <w:tcW w:w="1555" w:type="dxa"/>
          </w:tcPr>
          <w:p w14:paraId="66F38AA8" w14:textId="10DF701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75" w:type="dxa"/>
          </w:tcPr>
          <w:p w14:paraId="281B3370" w14:textId="66DB83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853" w:type="dxa"/>
          </w:tcPr>
          <w:p w14:paraId="36911273" w14:textId="4876BC9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6 (75 to 228)</w:t>
            </w:r>
          </w:p>
        </w:tc>
        <w:tc>
          <w:tcPr>
            <w:tcW w:w="1853" w:type="dxa"/>
          </w:tcPr>
          <w:p w14:paraId="767D998B" w14:textId="7F92BFD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0 (271 to 819)</w:t>
            </w:r>
          </w:p>
        </w:tc>
        <w:tc>
          <w:tcPr>
            <w:tcW w:w="1853" w:type="dxa"/>
          </w:tcPr>
          <w:p w14:paraId="4B786C8C" w14:textId="62C6B1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E904DC" w14:textId="1E4CEA6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6C4922" w14:textId="2B34207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5 (185 to 588)</w:t>
            </w:r>
          </w:p>
        </w:tc>
        <w:tc>
          <w:tcPr>
            <w:tcW w:w="1853" w:type="dxa"/>
          </w:tcPr>
          <w:p w14:paraId="503E75B1" w14:textId="6AECF0F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8 (46 to 153)</w:t>
            </w:r>
          </w:p>
        </w:tc>
      </w:tr>
      <w:tr w:rsidR="003557F1" w:rsidRPr="00F62C2F" w14:paraId="15E0FFB8" w14:textId="77777777" w:rsidTr="00F62C2F">
        <w:tc>
          <w:tcPr>
            <w:tcW w:w="1555" w:type="dxa"/>
          </w:tcPr>
          <w:p w14:paraId="39EE0989" w14:textId="0E500C2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75" w:type="dxa"/>
          </w:tcPr>
          <w:p w14:paraId="7BF09380" w14:textId="2FF01C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853" w:type="dxa"/>
          </w:tcPr>
          <w:p w14:paraId="57578152" w14:textId="0CA8324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834 (3,470 to 12,101)</w:t>
            </w:r>
          </w:p>
        </w:tc>
        <w:tc>
          <w:tcPr>
            <w:tcW w:w="1853" w:type="dxa"/>
          </w:tcPr>
          <w:p w14:paraId="53090F50" w14:textId="1E7029B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,650 (12,513 to 43,639)</w:t>
            </w:r>
          </w:p>
        </w:tc>
        <w:tc>
          <w:tcPr>
            <w:tcW w:w="1853" w:type="dxa"/>
          </w:tcPr>
          <w:p w14:paraId="1D9D58D1" w14:textId="25191E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64FADB" w14:textId="4130E52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F86E7D" w14:textId="456E8A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500 (8,772 to 31,172)</w:t>
            </w:r>
          </w:p>
        </w:tc>
        <w:tc>
          <w:tcPr>
            <w:tcW w:w="1853" w:type="dxa"/>
          </w:tcPr>
          <w:p w14:paraId="19B37D77" w14:textId="452C39C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83 (2,227 to 8,023)</w:t>
            </w:r>
          </w:p>
        </w:tc>
      </w:tr>
      <w:tr w:rsidR="003557F1" w:rsidRPr="00F62C2F" w14:paraId="76B5DF47" w14:textId="77777777" w:rsidTr="00F62C2F">
        <w:tc>
          <w:tcPr>
            <w:tcW w:w="1555" w:type="dxa"/>
          </w:tcPr>
          <w:p w14:paraId="73BF063D" w14:textId="297981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75" w:type="dxa"/>
          </w:tcPr>
          <w:p w14:paraId="025F4E8C" w14:textId="357A021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853" w:type="dxa"/>
          </w:tcPr>
          <w:p w14:paraId="1D54F20E" w14:textId="654CC3B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D6C878" w14:textId="2571BA5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D59C13" w14:textId="044F252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4DD1881A" w14:textId="601E3A3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2)</w:t>
            </w:r>
          </w:p>
        </w:tc>
        <w:tc>
          <w:tcPr>
            <w:tcW w:w="1853" w:type="dxa"/>
          </w:tcPr>
          <w:p w14:paraId="7A5F2961" w14:textId="03370F4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C36992" w14:textId="733202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9863395" w14:textId="77777777" w:rsidTr="00F62C2F">
        <w:tc>
          <w:tcPr>
            <w:tcW w:w="1555" w:type="dxa"/>
          </w:tcPr>
          <w:p w14:paraId="3A438D72" w14:textId="24AE1D0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75" w:type="dxa"/>
          </w:tcPr>
          <w:p w14:paraId="4C96228F" w14:textId="469C104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853" w:type="dxa"/>
          </w:tcPr>
          <w:p w14:paraId="36B8A11D" w14:textId="58439A19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09B537" w14:textId="44CFCCC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2 to 11)</w:t>
            </w:r>
          </w:p>
        </w:tc>
        <w:tc>
          <w:tcPr>
            <w:tcW w:w="1853" w:type="dxa"/>
          </w:tcPr>
          <w:p w14:paraId="6379FD75" w14:textId="61CF61F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FD62B8" w14:textId="1C46CB5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0)</w:t>
            </w:r>
          </w:p>
        </w:tc>
        <w:tc>
          <w:tcPr>
            <w:tcW w:w="1853" w:type="dxa"/>
          </w:tcPr>
          <w:p w14:paraId="68C1184A" w14:textId="5B9FE2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1 to 8)</w:t>
            </w:r>
          </w:p>
        </w:tc>
        <w:tc>
          <w:tcPr>
            <w:tcW w:w="1853" w:type="dxa"/>
          </w:tcPr>
          <w:p w14:paraId="52CDBADB" w14:textId="2498E6B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2)</w:t>
            </w:r>
          </w:p>
        </w:tc>
      </w:tr>
      <w:tr w:rsidR="003557F1" w:rsidRPr="00F62C2F" w14:paraId="4417176C" w14:textId="77777777" w:rsidTr="00F62C2F">
        <w:tc>
          <w:tcPr>
            <w:tcW w:w="1555" w:type="dxa"/>
          </w:tcPr>
          <w:p w14:paraId="6C75B4AA" w14:textId="6C2A186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75" w:type="dxa"/>
          </w:tcPr>
          <w:p w14:paraId="7AA0E048" w14:textId="25F6739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853" w:type="dxa"/>
          </w:tcPr>
          <w:p w14:paraId="08C9142F" w14:textId="0231558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180373" w14:textId="3DEAADF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492B58" w14:textId="49B753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7 to -2)</w:t>
            </w:r>
          </w:p>
        </w:tc>
        <w:tc>
          <w:tcPr>
            <w:tcW w:w="1853" w:type="dxa"/>
          </w:tcPr>
          <w:p w14:paraId="03109D46" w14:textId="1851A1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7 (-30 to -10)</w:t>
            </w:r>
          </w:p>
        </w:tc>
        <w:tc>
          <w:tcPr>
            <w:tcW w:w="1853" w:type="dxa"/>
          </w:tcPr>
          <w:p w14:paraId="2F6E32CA" w14:textId="4EC1EAF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19F373E" w14:textId="55B8531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7390B881" w14:textId="77777777" w:rsidTr="00F62C2F">
        <w:tc>
          <w:tcPr>
            <w:tcW w:w="1555" w:type="dxa"/>
          </w:tcPr>
          <w:p w14:paraId="44EA522A" w14:textId="7ABC67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75" w:type="dxa"/>
          </w:tcPr>
          <w:p w14:paraId="6C5EFD7B" w14:textId="28D014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853" w:type="dxa"/>
          </w:tcPr>
          <w:p w14:paraId="132F4AED" w14:textId="08194BB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360 (2,698 to 6,754)</w:t>
            </w:r>
          </w:p>
        </w:tc>
        <w:tc>
          <w:tcPr>
            <w:tcW w:w="1853" w:type="dxa"/>
          </w:tcPr>
          <w:p w14:paraId="185A27AA" w14:textId="6652CFC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686 (9,709 to 24,290)</w:t>
            </w:r>
          </w:p>
        </w:tc>
        <w:tc>
          <w:tcPr>
            <w:tcW w:w="1853" w:type="dxa"/>
          </w:tcPr>
          <w:p w14:paraId="55B055C3" w14:textId="61E560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D6EBBC" w14:textId="7C1E928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1E7998" w14:textId="5D21EF1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438 (6,997 to 17,838)</w:t>
            </w:r>
          </w:p>
        </w:tc>
        <w:tc>
          <w:tcPr>
            <w:tcW w:w="1853" w:type="dxa"/>
          </w:tcPr>
          <w:p w14:paraId="642B7E14" w14:textId="53B7252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88 (1,811 to 4,689)</w:t>
            </w:r>
          </w:p>
        </w:tc>
      </w:tr>
      <w:tr w:rsidR="003557F1" w:rsidRPr="00F62C2F" w14:paraId="5D02E8D6" w14:textId="77777777" w:rsidTr="00F62C2F">
        <w:tc>
          <w:tcPr>
            <w:tcW w:w="1555" w:type="dxa"/>
          </w:tcPr>
          <w:p w14:paraId="120314A4" w14:textId="51AD629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75" w:type="dxa"/>
          </w:tcPr>
          <w:p w14:paraId="1B3BA116" w14:textId="03ACC48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853" w:type="dxa"/>
          </w:tcPr>
          <w:p w14:paraId="599F83BC" w14:textId="7CD2FCC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997 (3,271 to 12,422)</w:t>
            </w:r>
          </w:p>
        </w:tc>
        <w:tc>
          <w:tcPr>
            <w:tcW w:w="1853" w:type="dxa"/>
          </w:tcPr>
          <w:p w14:paraId="578DACB8" w14:textId="3E09D8B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,423 (11,946 to 45,415)</w:t>
            </w:r>
          </w:p>
        </w:tc>
        <w:tc>
          <w:tcPr>
            <w:tcW w:w="1853" w:type="dxa"/>
          </w:tcPr>
          <w:p w14:paraId="7127FE7C" w14:textId="09EE64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5ACD9D" w14:textId="3546129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8ECF8A" w14:textId="62B88B8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,564 (8,562 to 33,013)</w:t>
            </w:r>
          </w:p>
        </w:tc>
        <w:tc>
          <w:tcPr>
            <w:tcW w:w="1853" w:type="dxa"/>
          </w:tcPr>
          <w:p w14:paraId="75BC89E4" w14:textId="2790B5B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954 (2,252 to 8,745)</w:t>
            </w:r>
          </w:p>
        </w:tc>
      </w:tr>
      <w:tr w:rsidR="003557F1" w:rsidRPr="00F62C2F" w14:paraId="63C0C3A5" w14:textId="77777777" w:rsidTr="00F62C2F">
        <w:tc>
          <w:tcPr>
            <w:tcW w:w="1555" w:type="dxa"/>
          </w:tcPr>
          <w:p w14:paraId="53AB4111" w14:textId="15FD32D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75" w:type="dxa"/>
          </w:tcPr>
          <w:p w14:paraId="6BEC1585" w14:textId="2D93040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853" w:type="dxa"/>
          </w:tcPr>
          <w:p w14:paraId="5B02822E" w14:textId="1C7FF77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5 (50 to 309)</w:t>
            </w:r>
          </w:p>
        </w:tc>
        <w:tc>
          <w:tcPr>
            <w:tcW w:w="1853" w:type="dxa"/>
          </w:tcPr>
          <w:p w14:paraId="0A490A16" w14:textId="2E28559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9 (179 to 1,114)</w:t>
            </w:r>
          </w:p>
        </w:tc>
        <w:tc>
          <w:tcPr>
            <w:tcW w:w="1853" w:type="dxa"/>
          </w:tcPr>
          <w:p w14:paraId="2F14ACA2" w14:textId="346E5BC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2F96FF" w14:textId="7BED9E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C08DCE" w14:textId="1E52C1B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6 (118 to 813)</w:t>
            </w:r>
          </w:p>
        </w:tc>
        <w:tc>
          <w:tcPr>
            <w:tcW w:w="1853" w:type="dxa"/>
          </w:tcPr>
          <w:p w14:paraId="010CD129" w14:textId="0746746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29 to 213)</w:t>
            </w:r>
          </w:p>
        </w:tc>
      </w:tr>
      <w:tr w:rsidR="003557F1" w:rsidRPr="00F62C2F" w14:paraId="2077D6AB" w14:textId="77777777" w:rsidTr="00F62C2F">
        <w:tc>
          <w:tcPr>
            <w:tcW w:w="1555" w:type="dxa"/>
          </w:tcPr>
          <w:p w14:paraId="751E8228" w14:textId="7C0DFEF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75" w:type="dxa"/>
          </w:tcPr>
          <w:p w14:paraId="2E742F72" w14:textId="3FFB510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853" w:type="dxa"/>
          </w:tcPr>
          <w:p w14:paraId="3A4CE615" w14:textId="3539F6F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7 (201 to 613)</w:t>
            </w:r>
          </w:p>
        </w:tc>
        <w:tc>
          <w:tcPr>
            <w:tcW w:w="1853" w:type="dxa"/>
          </w:tcPr>
          <w:p w14:paraId="332379EA" w14:textId="674B281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55 (722 to 2,205)</w:t>
            </w:r>
          </w:p>
        </w:tc>
        <w:tc>
          <w:tcPr>
            <w:tcW w:w="1853" w:type="dxa"/>
          </w:tcPr>
          <w:p w14:paraId="7308C804" w14:textId="610508A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EE42A1" w14:textId="54B86A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7EFA05" w14:textId="3B9F94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3 (523 to 1,639)</w:t>
            </w:r>
          </w:p>
        </w:tc>
        <w:tc>
          <w:tcPr>
            <w:tcW w:w="1853" w:type="dxa"/>
          </w:tcPr>
          <w:p w14:paraId="174A825D" w14:textId="5640567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2 (137 to 439)</w:t>
            </w:r>
          </w:p>
        </w:tc>
      </w:tr>
      <w:tr w:rsidR="003557F1" w:rsidRPr="00F62C2F" w14:paraId="22C587DB" w14:textId="77777777" w:rsidTr="00F62C2F">
        <w:tc>
          <w:tcPr>
            <w:tcW w:w="1555" w:type="dxa"/>
          </w:tcPr>
          <w:p w14:paraId="30733065" w14:textId="27613B5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75" w:type="dxa"/>
          </w:tcPr>
          <w:p w14:paraId="4E14571A" w14:textId="582F17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853" w:type="dxa"/>
          </w:tcPr>
          <w:p w14:paraId="7D5E5410" w14:textId="102BC09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CBDEED" w14:textId="6D8EB37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5 (101 to 207)</w:t>
            </w:r>
          </w:p>
        </w:tc>
        <w:tc>
          <w:tcPr>
            <w:tcW w:w="1853" w:type="dxa"/>
          </w:tcPr>
          <w:p w14:paraId="76340056" w14:textId="178214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43FDE611" w14:textId="35F2F5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1 to -6)</w:t>
            </w:r>
          </w:p>
        </w:tc>
        <w:tc>
          <w:tcPr>
            <w:tcW w:w="1853" w:type="dxa"/>
          </w:tcPr>
          <w:p w14:paraId="7E6FF9B5" w14:textId="5554054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 (68 to 141)</w:t>
            </w:r>
          </w:p>
        </w:tc>
        <w:tc>
          <w:tcPr>
            <w:tcW w:w="1853" w:type="dxa"/>
          </w:tcPr>
          <w:p w14:paraId="28CB854C" w14:textId="716DD03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 (17 to 35)</w:t>
            </w:r>
          </w:p>
        </w:tc>
      </w:tr>
      <w:tr w:rsidR="003557F1" w:rsidRPr="00F62C2F" w14:paraId="31CBE0FF" w14:textId="77777777" w:rsidTr="00F62C2F">
        <w:tc>
          <w:tcPr>
            <w:tcW w:w="1555" w:type="dxa"/>
          </w:tcPr>
          <w:p w14:paraId="0EF9AED5" w14:textId="21B3FC5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75" w:type="dxa"/>
          </w:tcPr>
          <w:p w14:paraId="1BB4E5CA" w14:textId="10E3604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853" w:type="dxa"/>
          </w:tcPr>
          <w:p w14:paraId="05E04A02" w14:textId="5E50D219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7 to 25)</w:t>
            </w:r>
          </w:p>
        </w:tc>
        <w:tc>
          <w:tcPr>
            <w:tcW w:w="1853" w:type="dxa"/>
          </w:tcPr>
          <w:p w14:paraId="0883D71E" w14:textId="2F95F88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25 to 90)</w:t>
            </w:r>
          </w:p>
        </w:tc>
        <w:tc>
          <w:tcPr>
            <w:tcW w:w="1853" w:type="dxa"/>
          </w:tcPr>
          <w:p w14:paraId="44E049B4" w14:textId="7F3E86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7853E2" w14:textId="513AFA1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36E89C" w14:textId="0E709CB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 (17 to 64)</w:t>
            </w:r>
          </w:p>
        </w:tc>
        <w:tc>
          <w:tcPr>
            <w:tcW w:w="1853" w:type="dxa"/>
          </w:tcPr>
          <w:p w14:paraId="0F86648B" w14:textId="12706A0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4 to 16)</w:t>
            </w:r>
          </w:p>
        </w:tc>
      </w:tr>
      <w:tr w:rsidR="003557F1" w:rsidRPr="00F62C2F" w14:paraId="7DBD4D24" w14:textId="77777777" w:rsidTr="00F62C2F">
        <w:tc>
          <w:tcPr>
            <w:tcW w:w="1555" w:type="dxa"/>
          </w:tcPr>
          <w:p w14:paraId="75835F77" w14:textId="7DF16E1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75" w:type="dxa"/>
          </w:tcPr>
          <w:p w14:paraId="4BF24759" w14:textId="321A45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853" w:type="dxa"/>
          </w:tcPr>
          <w:p w14:paraId="28A8098F" w14:textId="4EC1B85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837FD3" w14:textId="6A7AE6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2 (84 to 283)</w:t>
            </w:r>
          </w:p>
        </w:tc>
        <w:tc>
          <w:tcPr>
            <w:tcW w:w="1853" w:type="dxa"/>
          </w:tcPr>
          <w:p w14:paraId="3CCBA96E" w14:textId="1265292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7 to -6)</w:t>
            </w:r>
          </w:p>
        </w:tc>
        <w:tc>
          <w:tcPr>
            <w:tcW w:w="1853" w:type="dxa"/>
          </w:tcPr>
          <w:p w14:paraId="6C2FAA63" w14:textId="692F6B8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68 to -23)</w:t>
            </w:r>
          </w:p>
        </w:tc>
        <w:tc>
          <w:tcPr>
            <w:tcW w:w="1853" w:type="dxa"/>
          </w:tcPr>
          <w:p w14:paraId="7BA89877" w14:textId="510B01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2 (56 to 196)</w:t>
            </w:r>
          </w:p>
        </w:tc>
        <w:tc>
          <w:tcPr>
            <w:tcW w:w="1853" w:type="dxa"/>
          </w:tcPr>
          <w:p w14:paraId="0DEDFADB" w14:textId="2368F0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 (14 to 49)</w:t>
            </w:r>
          </w:p>
        </w:tc>
      </w:tr>
      <w:tr w:rsidR="003557F1" w:rsidRPr="00F62C2F" w14:paraId="0B72810E" w14:textId="77777777" w:rsidTr="00F62C2F">
        <w:tc>
          <w:tcPr>
            <w:tcW w:w="1555" w:type="dxa"/>
          </w:tcPr>
          <w:p w14:paraId="62455703" w14:textId="34D8AB2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75" w:type="dxa"/>
          </w:tcPr>
          <w:p w14:paraId="1927EE86" w14:textId="772B4C1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853" w:type="dxa"/>
          </w:tcPr>
          <w:p w14:paraId="2BF65BC1" w14:textId="674F64F9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9 (281 to 973)</w:t>
            </w:r>
          </w:p>
        </w:tc>
        <w:tc>
          <w:tcPr>
            <w:tcW w:w="1853" w:type="dxa"/>
          </w:tcPr>
          <w:p w14:paraId="252AC31F" w14:textId="12ECFB2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80 (1,014 to 3,502)</w:t>
            </w:r>
          </w:p>
        </w:tc>
        <w:tc>
          <w:tcPr>
            <w:tcW w:w="1853" w:type="dxa"/>
          </w:tcPr>
          <w:p w14:paraId="748C4517" w14:textId="642738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437279" w14:textId="2D9642F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8B742E" w14:textId="52DFE8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32 (725 to 2,544)</w:t>
            </w:r>
          </w:p>
        </w:tc>
        <w:tc>
          <w:tcPr>
            <w:tcW w:w="1853" w:type="dxa"/>
          </w:tcPr>
          <w:p w14:paraId="02F4FBF4" w14:textId="02E32B4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9 (190 to 677)</w:t>
            </w:r>
          </w:p>
        </w:tc>
      </w:tr>
      <w:tr w:rsidR="003557F1" w:rsidRPr="00F62C2F" w14:paraId="36A66041" w14:textId="77777777" w:rsidTr="00F62C2F">
        <w:tc>
          <w:tcPr>
            <w:tcW w:w="1555" w:type="dxa"/>
          </w:tcPr>
          <w:p w14:paraId="42CDBF85" w14:textId="5313D6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75" w:type="dxa"/>
          </w:tcPr>
          <w:p w14:paraId="6A391C15" w14:textId="3B28BB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853" w:type="dxa"/>
          </w:tcPr>
          <w:p w14:paraId="2BF74D30" w14:textId="47ADD92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958F212" w14:textId="4968573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44 (1,374 to 4,988)</w:t>
            </w:r>
          </w:p>
        </w:tc>
        <w:tc>
          <w:tcPr>
            <w:tcW w:w="1853" w:type="dxa"/>
          </w:tcPr>
          <w:p w14:paraId="744B68E3" w14:textId="7CBEBF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97 (-924 to -282)</w:t>
            </w:r>
          </w:p>
        </w:tc>
        <w:tc>
          <w:tcPr>
            <w:tcW w:w="1853" w:type="dxa"/>
          </w:tcPr>
          <w:p w14:paraId="0C03D031" w14:textId="2B8C931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987 (-3,698 to -1,130)</w:t>
            </w:r>
          </w:p>
        </w:tc>
        <w:tc>
          <w:tcPr>
            <w:tcW w:w="1853" w:type="dxa"/>
          </w:tcPr>
          <w:p w14:paraId="0956A7DE" w14:textId="1F60069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28 (924 to 3,426)</w:t>
            </w:r>
          </w:p>
        </w:tc>
        <w:tc>
          <w:tcPr>
            <w:tcW w:w="1853" w:type="dxa"/>
          </w:tcPr>
          <w:p w14:paraId="5C72AEBD" w14:textId="279575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32 (230 to 864)</w:t>
            </w:r>
          </w:p>
        </w:tc>
      </w:tr>
      <w:tr w:rsidR="003557F1" w:rsidRPr="00F62C2F" w14:paraId="0F9C36A8" w14:textId="77777777" w:rsidTr="00F62C2F">
        <w:tc>
          <w:tcPr>
            <w:tcW w:w="1555" w:type="dxa"/>
          </w:tcPr>
          <w:p w14:paraId="27C75E0E" w14:textId="24BC7DA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75" w:type="dxa"/>
          </w:tcPr>
          <w:p w14:paraId="266FFAA8" w14:textId="6E2D64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853" w:type="dxa"/>
          </w:tcPr>
          <w:p w14:paraId="30EFC205" w14:textId="2B9C885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F2FC20" w14:textId="29FE978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,033 (35,903 to 125,275)</w:t>
            </w:r>
          </w:p>
        </w:tc>
        <w:tc>
          <w:tcPr>
            <w:tcW w:w="1853" w:type="dxa"/>
          </w:tcPr>
          <w:p w14:paraId="1CBF4E50" w14:textId="0BFFABA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174 (-2,012 to -608)</w:t>
            </w:r>
          </w:p>
        </w:tc>
        <w:tc>
          <w:tcPr>
            <w:tcW w:w="1853" w:type="dxa"/>
          </w:tcPr>
          <w:p w14:paraId="722C221C" w14:textId="3A335AC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,696 (-8,048 to -2,433)</w:t>
            </w:r>
          </w:p>
        </w:tc>
        <w:tc>
          <w:tcPr>
            <w:tcW w:w="1853" w:type="dxa"/>
          </w:tcPr>
          <w:p w14:paraId="22257E37" w14:textId="0525170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,072 (25,654 to 90,947)</w:t>
            </w:r>
          </w:p>
        </w:tc>
        <w:tc>
          <w:tcPr>
            <w:tcW w:w="1853" w:type="dxa"/>
          </w:tcPr>
          <w:p w14:paraId="1367C924" w14:textId="2DE7A9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500 (6,580 to 23,630)</w:t>
            </w:r>
          </w:p>
        </w:tc>
      </w:tr>
      <w:tr w:rsidR="003557F1" w:rsidRPr="00F62C2F" w14:paraId="4826C08D" w14:textId="77777777" w:rsidTr="00F62C2F">
        <w:tc>
          <w:tcPr>
            <w:tcW w:w="1555" w:type="dxa"/>
          </w:tcPr>
          <w:p w14:paraId="76E996EE" w14:textId="5E74A35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75" w:type="dxa"/>
          </w:tcPr>
          <w:p w14:paraId="7A5028BC" w14:textId="3BAB26B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853" w:type="dxa"/>
          </w:tcPr>
          <w:p w14:paraId="7037B34C" w14:textId="299910D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E66651" w14:textId="3AAE2E8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F00711" w14:textId="34D873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8 (-53 to -24)</w:t>
            </w:r>
          </w:p>
        </w:tc>
        <w:tc>
          <w:tcPr>
            <w:tcW w:w="1853" w:type="dxa"/>
          </w:tcPr>
          <w:p w14:paraId="0B4C089F" w14:textId="266E8E9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0 (-210 to -98)</w:t>
            </w:r>
          </w:p>
        </w:tc>
        <w:tc>
          <w:tcPr>
            <w:tcW w:w="1853" w:type="dxa"/>
          </w:tcPr>
          <w:p w14:paraId="7EF36F62" w14:textId="647D382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050892" w14:textId="76C64D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601E6F5" w14:textId="77777777" w:rsidTr="00F62C2F">
        <w:tc>
          <w:tcPr>
            <w:tcW w:w="1555" w:type="dxa"/>
          </w:tcPr>
          <w:p w14:paraId="11B5B033" w14:textId="2FF9C3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75" w:type="dxa"/>
          </w:tcPr>
          <w:p w14:paraId="0235593E" w14:textId="1BDC50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853" w:type="dxa"/>
          </w:tcPr>
          <w:p w14:paraId="53AD424A" w14:textId="1AF8778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D4F584" w14:textId="75A170F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92 (476 to 2,383)</w:t>
            </w:r>
          </w:p>
        </w:tc>
        <w:tc>
          <w:tcPr>
            <w:tcW w:w="1853" w:type="dxa"/>
          </w:tcPr>
          <w:p w14:paraId="5CDB9142" w14:textId="2B68E6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9 to -7)</w:t>
            </w:r>
          </w:p>
        </w:tc>
        <w:tc>
          <w:tcPr>
            <w:tcW w:w="1853" w:type="dxa"/>
          </w:tcPr>
          <w:p w14:paraId="6E6075AD" w14:textId="5EE2F03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4 (-117 to -28)</w:t>
            </w:r>
          </w:p>
        </w:tc>
        <w:tc>
          <w:tcPr>
            <w:tcW w:w="1853" w:type="dxa"/>
          </w:tcPr>
          <w:p w14:paraId="058F72D9" w14:textId="30D73B5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0 (302 to 1,582)</w:t>
            </w:r>
          </w:p>
        </w:tc>
        <w:tc>
          <w:tcPr>
            <w:tcW w:w="1853" w:type="dxa"/>
          </w:tcPr>
          <w:p w14:paraId="6B35B231" w14:textId="33DFAD6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0 (72 to 390)</w:t>
            </w:r>
          </w:p>
        </w:tc>
      </w:tr>
      <w:tr w:rsidR="003557F1" w:rsidRPr="00F62C2F" w14:paraId="1A682EEC" w14:textId="77777777" w:rsidTr="00F62C2F">
        <w:tc>
          <w:tcPr>
            <w:tcW w:w="1555" w:type="dxa"/>
          </w:tcPr>
          <w:p w14:paraId="120600E0" w14:textId="6E0731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75" w:type="dxa"/>
          </w:tcPr>
          <w:p w14:paraId="0B5C49E0" w14:textId="24F2BC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853" w:type="dxa"/>
          </w:tcPr>
          <w:p w14:paraId="6E8AC833" w14:textId="7210DCF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9 to 34)</w:t>
            </w:r>
          </w:p>
        </w:tc>
        <w:tc>
          <w:tcPr>
            <w:tcW w:w="1853" w:type="dxa"/>
          </w:tcPr>
          <w:p w14:paraId="5D2F44B6" w14:textId="3E1EA46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 (34 to 122)</w:t>
            </w:r>
          </w:p>
        </w:tc>
        <w:tc>
          <w:tcPr>
            <w:tcW w:w="1853" w:type="dxa"/>
          </w:tcPr>
          <w:p w14:paraId="796BE171" w14:textId="70B65E2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B49866" w14:textId="2524BAD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474DB5" w14:textId="465E69E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 (23 to 85)</w:t>
            </w:r>
          </w:p>
        </w:tc>
        <w:tc>
          <w:tcPr>
            <w:tcW w:w="1853" w:type="dxa"/>
          </w:tcPr>
          <w:p w14:paraId="737CEB9F" w14:textId="6E9D870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6 to 22)</w:t>
            </w:r>
          </w:p>
        </w:tc>
      </w:tr>
      <w:tr w:rsidR="003557F1" w:rsidRPr="00F62C2F" w14:paraId="621EA368" w14:textId="77777777" w:rsidTr="00F62C2F">
        <w:tc>
          <w:tcPr>
            <w:tcW w:w="1555" w:type="dxa"/>
          </w:tcPr>
          <w:p w14:paraId="29DCC676" w14:textId="0F2E054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75" w:type="dxa"/>
          </w:tcPr>
          <w:p w14:paraId="15B67596" w14:textId="738D369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853" w:type="dxa"/>
          </w:tcPr>
          <w:p w14:paraId="13C9B15E" w14:textId="76B9C6F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 (19 to 40)</w:t>
            </w:r>
          </w:p>
        </w:tc>
        <w:tc>
          <w:tcPr>
            <w:tcW w:w="1853" w:type="dxa"/>
          </w:tcPr>
          <w:p w14:paraId="3BA62DA1" w14:textId="17BDD5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70 to 145)</w:t>
            </w:r>
          </w:p>
        </w:tc>
        <w:tc>
          <w:tcPr>
            <w:tcW w:w="1853" w:type="dxa"/>
          </w:tcPr>
          <w:p w14:paraId="71314217" w14:textId="5BB7A5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C16CF0" w14:textId="455D9E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7CDAF9" w14:textId="23FA3C5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 (49 to 105)</w:t>
            </w:r>
          </w:p>
        </w:tc>
        <w:tc>
          <w:tcPr>
            <w:tcW w:w="1853" w:type="dxa"/>
          </w:tcPr>
          <w:p w14:paraId="3CE96D9B" w14:textId="730183C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13 to 27)</w:t>
            </w:r>
          </w:p>
        </w:tc>
      </w:tr>
      <w:tr w:rsidR="003557F1" w:rsidRPr="00F62C2F" w14:paraId="72D0C0B8" w14:textId="77777777" w:rsidTr="00F62C2F">
        <w:tc>
          <w:tcPr>
            <w:tcW w:w="1555" w:type="dxa"/>
          </w:tcPr>
          <w:p w14:paraId="4C6FAD4A" w14:textId="0B73B80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75" w:type="dxa"/>
          </w:tcPr>
          <w:p w14:paraId="7357C7EC" w14:textId="71681D3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853" w:type="dxa"/>
          </w:tcPr>
          <w:p w14:paraId="099D92FD" w14:textId="7D96C082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8 (240 to 546)</w:t>
            </w:r>
          </w:p>
        </w:tc>
        <w:tc>
          <w:tcPr>
            <w:tcW w:w="1853" w:type="dxa"/>
          </w:tcPr>
          <w:p w14:paraId="7D1C96E6" w14:textId="32D171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24 (866 to 1,964)</w:t>
            </w:r>
          </w:p>
        </w:tc>
        <w:tc>
          <w:tcPr>
            <w:tcW w:w="1853" w:type="dxa"/>
          </w:tcPr>
          <w:p w14:paraId="4CD5EF17" w14:textId="699728B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4210CF" w14:textId="163D0F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8BABAA" w14:textId="1166DF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86 (569 to 1,313)</w:t>
            </w:r>
          </w:p>
        </w:tc>
        <w:tc>
          <w:tcPr>
            <w:tcW w:w="1853" w:type="dxa"/>
          </w:tcPr>
          <w:p w14:paraId="5C458A1F" w14:textId="1F95824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7 (137 to 324)</w:t>
            </w:r>
          </w:p>
        </w:tc>
      </w:tr>
      <w:tr w:rsidR="003557F1" w:rsidRPr="00F62C2F" w14:paraId="48E6330E" w14:textId="77777777" w:rsidTr="00F62C2F">
        <w:tc>
          <w:tcPr>
            <w:tcW w:w="1555" w:type="dxa"/>
          </w:tcPr>
          <w:p w14:paraId="4D7E3D8B" w14:textId="4236A38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75" w:type="dxa"/>
          </w:tcPr>
          <w:p w14:paraId="7F0BCA25" w14:textId="452D0B6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853" w:type="dxa"/>
          </w:tcPr>
          <w:p w14:paraId="0256E6AE" w14:textId="6D90F091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DC50CA" w14:textId="48A5F0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143C56" w14:textId="13BD72B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37 to -8)</w:t>
            </w:r>
          </w:p>
        </w:tc>
        <w:tc>
          <w:tcPr>
            <w:tcW w:w="1853" w:type="dxa"/>
          </w:tcPr>
          <w:p w14:paraId="105B8FC1" w14:textId="0A2E74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5 (-150 to -31)</w:t>
            </w:r>
          </w:p>
        </w:tc>
        <w:tc>
          <w:tcPr>
            <w:tcW w:w="1853" w:type="dxa"/>
          </w:tcPr>
          <w:p w14:paraId="23A690CB" w14:textId="44B4586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0D7FA2" w14:textId="1DDD0DE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7C7E28A2" w14:textId="77777777" w:rsidTr="00F62C2F">
        <w:tc>
          <w:tcPr>
            <w:tcW w:w="1555" w:type="dxa"/>
          </w:tcPr>
          <w:p w14:paraId="42418BAF" w14:textId="6C1B243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75" w:type="dxa"/>
          </w:tcPr>
          <w:p w14:paraId="67988C1E" w14:textId="68493BD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853" w:type="dxa"/>
          </w:tcPr>
          <w:p w14:paraId="6244490B" w14:textId="352B39A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B30548" w14:textId="03CFB8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8 (34 to 93)</w:t>
            </w:r>
          </w:p>
        </w:tc>
        <w:tc>
          <w:tcPr>
            <w:tcW w:w="1853" w:type="dxa"/>
          </w:tcPr>
          <w:p w14:paraId="1EDE96A4" w14:textId="131EF78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 (-46 to -19)</w:t>
            </w:r>
          </w:p>
        </w:tc>
        <w:tc>
          <w:tcPr>
            <w:tcW w:w="1853" w:type="dxa"/>
          </w:tcPr>
          <w:p w14:paraId="5C45D23D" w14:textId="5A44D7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2 (-183 to -76)</w:t>
            </w:r>
          </w:p>
        </w:tc>
        <w:tc>
          <w:tcPr>
            <w:tcW w:w="1853" w:type="dxa"/>
          </w:tcPr>
          <w:p w14:paraId="7D9F64FE" w14:textId="65BF424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0 (23 to 65)</w:t>
            </w:r>
          </w:p>
        </w:tc>
        <w:tc>
          <w:tcPr>
            <w:tcW w:w="1853" w:type="dxa"/>
          </w:tcPr>
          <w:p w14:paraId="66F2679F" w14:textId="4C6B8CC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5 to 16)</w:t>
            </w:r>
          </w:p>
        </w:tc>
      </w:tr>
      <w:tr w:rsidR="003557F1" w:rsidRPr="00F62C2F" w14:paraId="1C26B59D" w14:textId="77777777" w:rsidTr="00F62C2F">
        <w:tc>
          <w:tcPr>
            <w:tcW w:w="1555" w:type="dxa"/>
          </w:tcPr>
          <w:p w14:paraId="0EE9C1F2" w14:textId="5C8A0D5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75" w:type="dxa"/>
          </w:tcPr>
          <w:p w14:paraId="38C21464" w14:textId="372F63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853" w:type="dxa"/>
          </w:tcPr>
          <w:p w14:paraId="08951201" w14:textId="4C43278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E06363" w14:textId="6F52DD1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51C18E" w14:textId="5651F0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2B7B3057" w14:textId="254536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1)</w:t>
            </w:r>
          </w:p>
        </w:tc>
        <w:tc>
          <w:tcPr>
            <w:tcW w:w="1853" w:type="dxa"/>
          </w:tcPr>
          <w:p w14:paraId="2FFA4596" w14:textId="39DAF44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4C4603" w14:textId="1DF1FBC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6158556" w14:textId="77777777" w:rsidTr="00F62C2F">
        <w:tc>
          <w:tcPr>
            <w:tcW w:w="1555" w:type="dxa"/>
          </w:tcPr>
          <w:p w14:paraId="1411F751" w14:textId="2FFE9B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75" w:type="dxa"/>
          </w:tcPr>
          <w:p w14:paraId="1049A982" w14:textId="55B2EC4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853" w:type="dxa"/>
          </w:tcPr>
          <w:p w14:paraId="74F893D9" w14:textId="06D9257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4CF1CD" w14:textId="302CAC4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2 (317 to 832)</w:t>
            </w:r>
          </w:p>
        </w:tc>
        <w:tc>
          <w:tcPr>
            <w:tcW w:w="1853" w:type="dxa"/>
          </w:tcPr>
          <w:p w14:paraId="45E53CFC" w14:textId="6C90148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3 to -6)</w:t>
            </w:r>
          </w:p>
        </w:tc>
        <w:tc>
          <w:tcPr>
            <w:tcW w:w="1853" w:type="dxa"/>
          </w:tcPr>
          <w:p w14:paraId="06615E9A" w14:textId="34AFDB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4 (-53 to -23)</w:t>
            </w:r>
          </w:p>
        </w:tc>
        <w:tc>
          <w:tcPr>
            <w:tcW w:w="1853" w:type="dxa"/>
          </w:tcPr>
          <w:p w14:paraId="6076DF42" w14:textId="3FBBE93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4 (224 to 597)</w:t>
            </w:r>
          </w:p>
        </w:tc>
        <w:tc>
          <w:tcPr>
            <w:tcW w:w="1853" w:type="dxa"/>
          </w:tcPr>
          <w:p w14:paraId="4B5FD259" w14:textId="1D2ACC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 (58 to 157)</w:t>
            </w:r>
          </w:p>
        </w:tc>
      </w:tr>
      <w:tr w:rsidR="003557F1" w:rsidRPr="00F62C2F" w14:paraId="59209F4E" w14:textId="77777777" w:rsidTr="00F62C2F">
        <w:tc>
          <w:tcPr>
            <w:tcW w:w="1555" w:type="dxa"/>
          </w:tcPr>
          <w:p w14:paraId="72A90862" w14:textId="4C2083C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75" w:type="dxa"/>
          </w:tcPr>
          <w:p w14:paraId="59B39721" w14:textId="166BD3B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853" w:type="dxa"/>
          </w:tcPr>
          <w:p w14:paraId="59B9ACD2" w14:textId="307F037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84 (1,017 to 3,926)</w:t>
            </w:r>
          </w:p>
        </w:tc>
        <w:tc>
          <w:tcPr>
            <w:tcW w:w="1853" w:type="dxa"/>
          </w:tcPr>
          <w:p w14:paraId="4327DA57" w14:textId="05E6E4A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531 (3,682 to 14,135)</w:t>
            </w:r>
          </w:p>
        </w:tc>
        <w:tc>
          <w:tcPr>
            <w:tcW w:w="1853" w:type="dxa"/>
          </w:tcPr>
          <w:p w14:paraId="6AF02494" w14:textId="5E85D8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B82DF7" w14:textId="3F41E40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9C81B4C" w14:textId="4FA012B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452 (2,603 to 10,379)</w:t>
            </w:r>
          </w:p>
        </w:tc>
        <w:tc>
          <w:tcPr>
            <w:tcW w:w="1853" w:type="dxa"/>
          </w:tcPr>
          <w:p w14:paraId="1CCBFFCA" w14:textId="5E369D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27 (670 to 2,751)</w:t>
            </w:r>
          </w:p>
        </w:tc>
      </w:tr>
      <w:tr w:rsidR="003557F1" w:rsidRPr="00F62C2F" w14:paraId="1B28A457" w14:textId="77777777" w:rsidTr="00F62C2F">
        <w:tc>
          <w:tcPr>
            <w:tcW w:w="1555" w:type="dxa"/>
          </w:tcPr>
          <w:p w14:paraId="538C52A5" w14:textId="41A5E15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75" w:type="dxa"/>
          </w:tcPr>
          <w:p w14:paraId="494B5F94" w14:textId="13C2492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853" w:type="dxa"/>
          </w:tcPr>
          <w:p w14:paraId="6B9E9039" w14:textId="11EA053E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2 (116 to 415)</w:t>
            </w:r>
          </w:p>
        </w:tc>
        <w:tc>
          <w:tcPr>
            <w:tcW w:w="1853" w:type="dxa"/>
          </w:tcPr>
          <w:p w14:paraId="3D0FC448" w14:textId="5A1E252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4 (416 to 1,493)</w:t>
            </w:r>
          </w:p>
        </w:tc>
        <w:tc>
          <w:tcPr>
            <w:tcW w:w="1853" w:type="dxa"/>
          </w:tcPr>
          <w:p w14:paraId="20E9D573" w14:textId="675984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AE67B5" w14:textId="096E9A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CD56CE" w14:textId="370BEE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72 (279 to 1,042)</w:t>
            </w:r>
          </w:p>
        </w:tc>
        <w:tc>
          <w:tcPr>
            <w:tcW w:w="1853" w:type="dxa"/>
          </w:tcPr>
          <w:p w14:paraId="368804B0" w14:textId="781B73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2 (68 to 264)</w:t>
            </w:r>
          </w:p>
        </w:tc>
      </w:tr>
      <w:tr w:rsidR="003557F1" w:rsidRPr="00F62C2F" w14:paraId="1B4BF29D" w14:textId="77777777" w:rsidTr="00F62C2F">
        <w:tc>
          <w:tcPr>
            <w:tcW w:w="1555" w:type="dxa"/>
          </w:tcPr>
          <w:p w14:paraId="01354D44" w14:textId="1F7D3DC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75" w:type="dxa"/>
          </w:tcPr>
          <w:p w14:paraId="74E1CAE5" w14:textId="22B6CDC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853" w:type="dxa"/>
          </w:tcPr>
          <w:p w14:paraId="15319EF1" w14:textId="46E807C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 (39 to 153)</w:t>
            </w:r>
          </w:p>
        </w:tc>
        <w:tc>
          <w:tcPr>
            <w:tcW w:w="1853" w:type="dxa"/>
          </w:tcPr>
          <w:p w14:paraId="2BAB4A36" w14:textId="604A81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6 (142 to 551)</w:t>
            </w:r>
          </w:p>
        </w:tc>
        <w:tc>
          <w:tcPr>
            <w:tcW w:w="1853" w:type="dxa"/>
          </w:tcPr>
          <w:p w14:paraId="654AB81B" w14:textId="0FAF230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85D060" w14:textId="2ABE456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97FAA4" w14:textId="0923A8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8 (96 to 394)</w:t>
            </w:r>
          </w:p>
        </w:tc>
        <w:tc>
          <w:tcPr>
            <w:tcW w:w="1853" w:type="dxa"/>
          </w:tcPr>
          <w:p w14:paraId="57776AE0" w14:textId="39BC36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3 (24 to 103)</w:t>
            </w:r>
          </w:p>
        </w:tc>
      </w:tr>
      <w:tr w:rsidR="003557F1" w:rsidRPr="00F62C2F" w14:paraId="74BEBCA6" w14:textId="77777777" w:rsidTr="00F62C2F">
        <w:tc>
          <w:tcPr>
            <w:tcW w:w="1555" w:type="dxa"/>
          </w:tcPr>
          <w:p w14:paraId="4BA71F57" w14:textId="5A0071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Morocco</w:t>
            </w:r>
          </w:p>
        </w:tc>
        <w:tc>
          <w:tcPr>
            <w:tcW w:w="1275" w:type="dxa"/>
          </w:tcPr>
          <w:p w14:paraId="656A302F" w14:textId="5E1310E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853" w:type="dxa"/>
          </w:tcPr>
          <w:p w14:paraId="35C76446" w14:textId="7EF4C1B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5EAC2B" w14:textId="4A498A9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4 (48 to 130)</w:t>
            </w:r>
          </w:p>
        </w:tc>
        <w:tc>
          <w:tcPr>
            <w:tcW w:w="1853" w:type="dxa"/>
          </w:tcPr>
          <w:p w14:paraId="73FFC62F" w14:textId="710E2B0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3662EDBD" w14:textId="32E9D3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0C473E76" w14:textId="52DBB85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 (32 to 92)</w:t>
            </w:r>
          </w:p>
        </w:tc>
        <w:tc>
          <w:tcPr>
            <w:tcW w:w="1853" w:type="dxa"/>
          </w:tcPr>
          <w:p w14:paraId="2433DD55" w14:textId="2630157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8 to 23)</w:t>
            </w:r>
          </w:p>
        </w:tc>
      </w:tr>
      <w:tr w:rsidR="003557F1" w:rsidRPr="00F62C2F" w14:paraId="6B5C5CDF" w14:textId="77777777" w:rsidTr="00F62C2F">
        <w:tc>
          <w:tcPr>
            <w:tcW w:w="1555" w:type="dxa"/>
          </w:tcPr>
          <w:p w14:paraId="5458240A" w14:textId="1C7BBC8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75" w:type="dxa"/>
          </w:tcPr>
          <w:p w14:paraId="546B77A9" w14:textId="51FCDF6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853" w:type="dxa"/>
          </w:tcPr>
          <w:p w14:paraId="39DA7B0B" w14:textId="6E94525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AF1703" w14:textId="3A900B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12828B" w14:textId="540960E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23 to -8)</w:t>
            </w:r>
          </w:p>
        </w:tc>
        <w:tc>
          <w:tcPr>
            <w:tcW w:w="1853" w:type="dxa"/>
          </w:tcPr>
          <w:p w14:paraId="0E26C7AB" w14:textId="69A411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2 (-92 to -31)</w:t>
            </w:r>
          </w:p>
        </w:tc>
        <w:tc>
          <w:tcPr>
            <w:tcW w:w="1853" w:type="dxa"/>
          </w:tcPr>
          <w:p w14:paraId="00C6B54E" w14:textId="07DB290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261E11" w14:textId="2D2249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6FE667A" w14:textId="77777777" w:rsidTr="00F62C2F">
        <w:tc>
          <w:tcPr>
            <w:tcW w:w="1555" w:type="dxa"/>
          </w:tcPr>
          <w:p w14:paraId="5163D57D" w14:textId="6D14955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75" w:type="dxa"/>
          </w:tcPr>
          <w:p w14:paraId="7E020DA0" w14:textId="49B219A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853" w:type="dxa"/>
          </w:tcPr>
          <w:p w14:paraId="2FD19E93" w14:textId="36535C4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456 (1,502 to 3,848)</w:t>
            </w:r>
          </w:p>
        </w:tc>
        <w:tc>
          <w:tcPr>
            <w:tcW w:w="1853" w:type="dxa"/>
          </w:tcPr>
          <w:p w14:paraId="17BD332A" w14:textId="24C65C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840 (5,407 to 13,845)</w:t>
            </w:r>
          </w:p>
        </w:tc>
        <w:tc>
          <w:tcPr>
            <w:tcW w:w="1853" w:type="dxa"/>
          </w:tcPr>
          <w:p w14:paraId="506089DB" w14:textId="695668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9567DC" w14:textId="14F977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BE1978" w14:textId="2FC7369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86 (3,942 to 10,223)</w:t>
            </w:r>
          </w:p>
        </w:tc>
        <w:tc>
          <w:tcPr>
            <w:tcW w:w="1853" w:type="dxa"/>
          </w:tcPr>
          <w:p w14:paraId="0FE3F36D" w14:textId="5D29EEA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09 (1,035 to 2,706)</w:t>
            </w:r>
          </w:p>
        </w:tc>
      </w:tr>
      <w:tr w:rsidR="003557F1" w:rsidRPr="00F62C2F" w14:paraId="239F881A" w14:textId="77777777" w:rsidTr="00F62C2F">
        <w:tc>
          <w:tcPr>
            <w:tcW w:w="1555" w:type="dxa"/>
          </w:tcPr>
          <w:p w14:paraId="58AE33E8" w14:textId="508ED6A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75" w:type="dxa"/>
          </w:tcPr>
          <w:p w14:paraId="2E0A201A" w14:textId="12CD032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853" w:type="dxa"/>
          </w:tcPr>
          <w:p w14:paraId="557E5099" w14:textId="5AF8E76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E6DE89" w14:textId="2657A36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F42F9E" w14:textId="0635E1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2AD3B849" w14:textId="41A13E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3 to -1)</w:t>
            </w:r>
          </w:p>
        </w:tc>
        <w:tc>
          <w:tcPr>
            <w:tcW w:w="1853" w:type="dxa"/>
          </w:tcPr>
          <w:p w14:paraId="175193FA" w14:textId="4AEE98E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A68DED" w14:textId="51BF49E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8F961BC" w14:textId="77777777" w:rsidTr="00F62C2F">
        <w:tc>
          <w:tcPr>
            <w:tcW w:w="1555" w:type="dxa"/>
          </w:tcPr>
          <w:p w14:paraId="3A352077" w14:textId="5DFFDEF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75" w:type="dxa"/>
          </w:tcPr>
          <w:p w14:paraId="232B58F6" w14:textId="3C1A83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853" w:type="dxa"/>
          </w:tcPr>
          <w:p w14:paraId="5100A624" w14:textId="44A98DA1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F28594" w14:textId="733EA1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FB31B8" w14:textId="3362A46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49AF271A" w14:textId="5594A98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1 to -4)</w:t>
            </w:r>
          </w:p>
        </w:tc>
        <w:tc>
          <w:tcPr>
            <w:tcW w:w="1853" w:type="dxa"/>
          </w:tcPr>
          <w:p w14:paraId="5F7BE051" w14:textId="47DF1E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E597565" w14:textId="509588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7DC80BB4" w14:textId="77777777" w:rsidTr="00F62C2F">
        <w:tc>
          <w:tcPr>
            <w:tcW w:w="1555" w:type="dxa"/>
          </w:tcPr>
          <w:p w14:paraId="52272C0F" w14:textId="60376FC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75" w:type="dxa"/>
          </w:tcPr>
          <w:p w14:paraId="43D20F38" w14:textId="49C908E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853" w:type="dxa"/>
          </w:tcPr>
          <w:p w14:paraId="6C9EB407" w14:textId="3D8992F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33 (860 to 2,745)</w:t>
            </w:r>
          </w:p>
        </w:tc>
        <w:tc>
          <w:tcPr>
            <w:tcW w:w="1853" w:type="dxa"/>
          </w:tcPr>
          <w:p w14:paraId="1F6D64D6" w14:textId="21DEB2B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888 (3,101 to 9,893)</w:t>
            </w:r>
          </w:p>
        </w:tc>
        <w:tc>
          <w:tcPr>
            <w:tcW w:w="1853" w:type="dxa"/>
          </w:tcPr>
          <w:p w14:paraId="42C2159F" w14:textId="538D65B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C4513A" w14:textId="34535C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6CD717" w14:textId="7D579C6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01 (2,129 to 6,980)</w:t>
            </w:r>
          </w:p>
        </w:tc>
        <w:tc>
          <w:tcPr>
            <w:tcW w:w="1853" w:type="dxa"/>
          </w:tcPr>
          <w:p w14:paraId="12846FF7" w14:textId="5473E5E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40 (534 to 1,787)</w:t>
            </w:r>
          </w:p>
        </w:tc>
      </w:tr>
      <w:tr w:rsidR="003557F1" w:rsidRPr="00F62C2F" w14:paraId="2241DC37" w14:textId="77777777" w:rsidTr="00F62C2F">
        <w:tc>
          <w:tcPr>
            <w:tcW w:w="1555" w:type="dxa"/>
          </w:tcPr>
          <w:p w14:paraId="7E75E256" w14:textId="4067624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75" w:type="dxa"/>
          </w:tcPr>
          <w:p w14:paraId="0B78F774" w14:textId="593322C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853" w:type="dxa"/>
          </w:tcPr>
          <w:p w14:paraId="3AB9DA82" w14:textId="0B35C65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35 (639 to 2,173)</w:t>
            </w:r>
          </w:p>
        </w:tc>
        <w:tc>
          <w:tcPr>
            <w:tcW w:w="1853" w:type="dxa"/>
          </w:tcPr>
          <w:p w14:paraId="07007E01" w14:textId="55B7E31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273 (5,832 to 19,835)</w:t>
            </w:r>
          </w:p>
        </w:tc>
        <w:tc>
          <w:tcPr>
            <w:tcW w:w="1853" w:type="dxa"/>
          </w:tcPr>
          <w:p w14:paraId="38EE987F" w14:textId="5A7C54C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0 (-50 to -17)</w:t>
            </w:r>
          </w:p>
        </w:tc>
        <w:tc>
          <w:tcPr>
            <w:tcW w:w="1853" w:type="dxa"/>
          </w:tcPr>
          <w:p w14:paraId="345D1974" w14:textId="4368434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0 (-202 to -68)</w:t>
            </w:r>
          </w:p>
        </w:tc>
        <w:tc>
          <w:tcPr>
            <w:tcW w:w="1853" w:type="dxa"/>
          </w:tcPr>
          <w:p w14:paraId="72A63E65" w14:textId="7310C6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874 (3,991 to 14,040)</w:t>
            </w:r>
          </w:p>
        </w:tc>
        <w:tc>
          <w:tcPr>
            <w:tcW w:w="1853" w:type="dxa"/>
          </w:tcPr>
          <w:p w14:paraId="6EB49EED" w14:textId="18BE5D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93 (993 to 3,601)</w:t>
            </w:r>
          </w:p>
        </w:tc>
      </w:tr>
      <w:tr w:rsidR="003557F1" w:rsidRPr="00F62C2F" w14:paraId="3E6D30B2" w14:textId="77777777" w:rsidTr="00F62C2F">
        <w:tc>
          <w:tcPr>
            <w:tcW w:w="1555" w:type="dxa"/>
          </w:tcPr>
          <w:p w14:paraId="53A9F608" w14:textId="19C906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75" w:type="dxa"/>
          </w:tcPr>
          <w:p w14:paraId="3A5078C2" w14:textId="500A514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853" w:type="dxa"/>
          </w:tcPr>
          <w:p w14:paraId="3C357AE0" w14:textId="240E957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B7B964" w14:textId="01CDE4E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501F40" w14:textId="5E80D25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6 to -3)</w:t>
            </w:r>
          </w:p>
        </w:tc>
        <w:tc>
          <w:tcPr>
            <w:tcW w:w="1853" w:type="dxa"/>
          </w:tcPr>
          <w:p w14:paraId="0DCB9FA3" w14:textId="0361ED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 (-65 to -13)</w:t>
            </w:r>
          </w:p>
        </w:tc>
        <w:tc>
          <w:tcPr>
            <w:tcW w:w="1853" w:type="dxa"/>
          </w:tcPr>
          <w:p w14:paraId="57B7EB55" w14:textId="0F87652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CC01C8" w14:textId="1D110D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27287573" w14:textId="77777777" w:rsidTr="00F62C2F">
        <w:tc>
          <w:tcPr>
            <w:tcW w:w="1555" w:type="dxa"/>
          </w:tcPr>
          <w:p w14:paraId="7DF1EABC" w14:textId="36DD24A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75" w:type="dxa"/>
          </w:tcPr>
          <w:p w14:paraId="44C738D7" w14:textId="5CD2F66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853" w:type="dxa"/>
          </w:tcPr>
          <w:p w14:paraId="29DC6467" w14:textId="5D0BB88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236 (2,344 to 7,349)</w:t>
            </w:r>
          </w:p>
        </w:tc>
        <w:tc>
          <w:tcPr>
            <w:tcW w:w="1853" w:type="dxa"/>
          </w:tcPr>
          <w:p w14:paraId="07048429" w14:textId="5EDB11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240 (8,436 to 26,428)</w:t>
            </w:r>
          </w:p>
        </w:tc>
        <w:tc>
          <w:tcPr>
            <w:tcW w:w="1853" w:type="dxa"/>
          </w:tcPr>
          <w:p w14:paraId="534EC9F9" w14:textId="0BB9A66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A72E53" w14:textId="1401211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A8E9F6" w14:textId="749EAC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236 (6,156 to 19,650)</w:t>
            </w:r>
          </w:p>
        </w:tc>
        <w:tc>
          <w:tcPr>
            <w:tcW w:w="1853" w:type="dxa"/>
          </w:tcPr>
          <w:p w14:paraId="03246AF9" w14:textId="2CEFE25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73 (1,616 to 5,235)</w:t>
            </w:r>
          </w:p>
        </w:tc>
      </w:tr>
      <w:tr w:rsidR="003557F1" w:rsidRPr="00F62C2F" w14:paraId="7ADB492D" w14:textId="77777777" w:rsidTr="00F62C2F">
        <w:tc>
          <w:tcPr>
            <w:tcW w:w="1555" w:type="dxa"/>
          </w:tcPr>
          <w:p w14:paraId="562E8FF3" w14:textId="2444877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75" w:type="dxa"/>
          </w:tcPr>
          <w:p w14:paraId="53553F95" w14:textId="740CDDB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853" w:type="dxa"/>
          </w:tcPr>
          <w:p w14:paraId="08751CF6" w14:textId="5AE61AE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88 (644 to 2,228)</w:t>
            </w:r>
          </w:p>
        </w:tc>
        <w:tc>
          <w:tcPr>
            <w:tcW w:w="1853" w:type="dxa"/>
          </w:tcPr>
          <w:p w14:paraId="0FE4B714" w14:textId="4A83B7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275 (2,321 to 8,004)</w:t>
            </w:r>
          </w:p>
        </w:tc>
        <w:tc>
          <w:tcPr>
            <w:tcW w:w="1853" w:type="dxa"/>
          </w:tcPr>
          <w:p w14:paraId="54502619" w14:textId="306109F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D270E4" w14:textId="6606CA4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418C35" w14:textId="254719D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144 (1,681 to 5,942)</w:t>
            </w:r>
          </w:p>
        </w:tc>
        <w:tc>
          <w:tcPr>
            <w:tcW w:w="1853" w:type="dxa"/>
          </w:tcPr>
          <w:p w14:paraId="6AAC9BA0" w14:textId="4E0A71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3 (439 to 1,584)</w:t>
            </w:r>
          </w:p>
        </w:tc>
      </w:tr>
      <w:tr w:rsidR="003557F1" w:rsidRPr="00F62C2F" w14:paraId="709F69BD" w14:textId="77777777" w:rsidTr="00F62C2F">
        <w:tc>
          <w:tcPr>
            <w:tcW w:w="1555" w:type="dxa"/>
          </w:tcPr>
          <w:p w14:paraId="49932D72" w14:textId="2CA2328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75" w:type="dxa"/>
          </w:tcPr>
          <w:p w14:paraId="2E43500C" w14:textId="657A6E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853" w:type="dxa"/>
          </w:tcPr>
          <w:p w14:paraId="6762A9D5" w14:textId="3021C44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33 (252 to 697)</w:t>
            </w:r>
          </w:p>
        </w:tc>
        <w:tc>
          <w:tcPr>
            <w:tcW w:w="1853" w:type="dxa"/>
          </w:tcPr>
          <w:p w14:paraId="4F1A498A" w14:textId="604412A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9 (909 to 2,508)</w:t>
            </w:r>
          </w:p>
        </w:tc>
        <w:tc>
          <w:tcPr>
            <w:tcW w:w="1853" w:type="dxa"/>
          </w:tcPr>
          <w:p w14:paraId="3E8401F5" w14:textId="7D54CD8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4BF123" w14:textId="3C93747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6EC374" w14:textId="0321F4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62 (603 to 1,731)</w:t>
            </w:r>
          </w:p>
        </w:tc>
        <w:tc>
          <w:tcPr>
            <w:tcW w:w="1853" w:type="dxa"/>
          </w:tcPr>
          <w:p w14:paraId="314CF6A8" w14:textId="5DDC8E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5 (148 to 436)</w:t>
            </w:r>
          </w:p>
        </w:tc>
      </w:tr>
      <w:tr w:rsidR="003557F1" w:rsidRPr="00F62C2F" w14:paraId="602B6CC1" w14:textId="77777777" w:rsidTr="00F62C2F">
        <w:tc>
          <w:tcPr>
            <w:tcW w:w="1555" w:type="dxa"/>
          </w:tcPr>
          <w:p w14:paraId="2EA86847" w14:textId="24F3697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75" w:type="dxa"/>
          </w:tcPr>
          <w:p w14:paraId="0DB545EF" w14:textId="2922A7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853" w:type="dxa"/>
          </w:tcPr>
          <w:p w14:paraId="7E48A901" w14:textId="76D6A62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887AA2" w14:textId="379C7C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2 to 36)</w:t>
            </w:r>
          </w:p>
        </w:tc>
        <w:tc>
          <w:tcPr>
            <w:tcW w:w="1853" w:type="dxa"/>
          </w:tcPr>
          <w:p w14:paraId="42D568A6" w14:textId="2E9746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101C934E" w14:textId="677982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3 to -4)</w:t>
            </w:r>
          </w:p>
        </w:tc>
        <w:tc>
          <w:tcPr>
            <w:tcW w:w="1853" w:type="dxa"/>
          </w:tcPr>
          <w:p w14:paraId="334BD980" w14:textId="58FFBB6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8 to 26)</w:t>
            </w:r>
          </w:p>
        </w:tc>
        <w:tc>
          <w:tcPr>
            <w:tcW w:w="1853" w:type="dxa"/>
          </w:tcPr>
          <w:p w14:paraId="7FE3C5E2" w14:textId="635D8EA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7)</w:t>
            </w:r>
          </w:p>
        </w:tc>
      </w:tr>
      <w:tr w:rsidR="003557F1" w:rsidRPr="00F62C2F" w14:paraId="636FBB65" w14:textId="77777777" w:rsidTr="00F62C2F">
        <w:tc>
          <w:tcPr>
            <w:tcW w:w="1555" w:type="dxa"/>
          </w:tcPr>
          <w:p w14:paraId="7CF8197A" w14:textId="31701C0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75" w:type="dxa"/>
          </w:tcPr>
          <w:p w14:paraId="54F656B4" w14:textId="34F0251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853" w:type="dxa"/>
          </w:tcPr>
          <w:p w14:paraId="09691B20" w14:textId="7D8D51F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,596 (6,620 to 22,178)</w:t>
            </w:r>
          </w:p>
        </w:tc>
        <w:tc>
          <w:tcPr>
            <w:tcW w:w="1853" w:type="dxa"/>
          </w:tcPr>
          <w:p w14:paraId="20424509" w14:textId="5C6CCE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,375 (23,875 to 79,808)</w:t>
            </w:r>
          </w:p>
        </w:tc>
        <w:tc>
          <w:tcPr>
            <w:tcW w:w="1853" w:type="dxa"/>
          </w:tcPr>
          <w:p w14:paraId="295F3CC4" w14:textId="14B15EE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AB0485" w14:textId="4817BC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D92993" w14:textId="43B7F0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,571 (17,314 to 59,433)</w:t>
            </w:r>
          </w:p>
        </w:tc>
        <w:tc>
          <w:tcPr>
            <w:tcW w:w="1853" w:type="dxa"/>
          </w:tcPr>
          <w:p w14:paraId="421CBC47" w14:textId="219512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921 (4,488 to 15,944)</w:t>
            </w:r>
          </w:p>
        </w:tc>
      </w:tr>
      <w:tr w:rsidR="003557F1" w:rsidRPr="00F62C2F" w14:paraId="7A610DF7" w14:textId="77777777" w:rsidTr="00F62C2F">
        <w:tc>
          <w:tcPr>
            <w:tcW w:w="1555" w:type="dxa"/>
          </w:tcPr>
          <w:p w14:paraId="5074F618" w14:textId="7BCCAA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75" w:type="dxa"/>
          </w:tcPr>
          <w:p w14:paraId="3211DFD8" w14:textId="75C6BE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853" w:type="dxa"/>
          </w:tcPr>
          <w:p w14:paraId="72C5353C" w14:textId="18E3BB8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,646 (20,370 to 128,090)</w:t>
            </w:r>
          </w:p>
        </w:tc>
        <w:tc>
          <w:tcPr>
            <w:tcW w:w="1853" w:type="dxa"/>
          </w:tcPr>
          <w:p w14:paraId="129841D9" w14:textId="5842899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3,537 (74,608 to 466,361)</w:t>
            </w:r>
          </w:p>
        </w:tc>
        <w:tc>
          <w:tcPr>
            <w:tcW w:w="1853" w:type="dxa"/>
          </w:tcPr>
          <w:p w14:paraId="7622EFD4" w14:textId="6CA0B3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579B97" w14:textId="32619AB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F8C831" w14:textId="6B9127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7,378 (53,553 to 344,344)</w:t>
            </w:r>
          </w:p>
        </w:tc>
        <w:tc>
          <w:tcPr>
            <w:tcW w:w="1853" w:type="dxa"/>
          </w:tcPr>
          <w:p w14:paraId="6F2505EB" w14:textId="153543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,274 (13,806 to 91,094)</w:t>
            </w:r>
          </w:p>
        </w:tc>
      </w:tr>
      <w:tr w:rsidR="003557F1" w:rsidRPr="00F62C2F" w14:paraId="087D816F" w14:textId="77777777" w:rsidTr="00F62C2F">
        <w:tc>
          <w:tcPr>
            <w:tcW w:w="1555" w:type="dxa"/>
          </w:tcPr>
          <w:p w14:paraId="7861B7D6" w14:textId="64867A4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75" w:type="dxa"/>
          </w:tcPr>
          <w:p w14:paraId="57D6775D" w14:textId="160DF0E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853" w:type="dxa"/>
          </w:tcPr>
          <w:p w14:paraId="59AE16E8" w14:textId="378B1FA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8)</w:t>
            </w:r>
          </w:p>
        </w:tc>
        <w:tc>
          <w:tcPr>
            <w:tcW w:w="1853" w:type="dxa"/>
          </w:tcPr>
          <w:p w14:paraId="06B1A03F" w14:textId="52859AA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 (16 to 31)</w:t>
            </w:r>
          </w:p>
        </w:tc>
        <w:tc>
          <w:tcPr>
            <w:tcW w:w="1853" w:type="dxa"/>
          </w:tcPr>
          <w:p w14:paraId="675D3BD2" w14:textId="044330D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CCC432" w14:textId="0BB6CD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8FBB5C" w14:textId="43C2C0C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0 to 20)</w:t>
            </w:r>
          </w:p>
        </w:tc>
        <w:tc>
          <w:tcPr>
            <w:tcW w:w="1853" w:type="dxa"/>
          </w:tcPr>
          <w:p w14:paraId="75138260" w14:textId="34DD516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3557F1" w:rsidRPr="00F62C2F" w14:paraId="6FEE6FE8" w14:textId="77777777" w:rsidTr="00F62C2F">
        <w:tc>
          <w:tcPr>
            <w:tcW w:w="1555" w:type="dxa"/>
          </w:tcPr>
          <w:p w14:paraId="51DB29CF" w14:textId="2FDF921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75" w:type="dxa"/>
          </w:tcPr>
          <w:p w14:paraId="5FDFC3A9" w14:textId="2EF4D4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853" w:type="dxa"/>
          </w:tcPr>
          <w:p w14:paraId="266225F4" w14:textId="2C97386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3 (177 to 555)</w:t>
            </w:r>
          </w:p>
        </w:tc>
        <w:tc>
          <w:tcPr>
            <w:tcW w:w="1853" w:type="dxa"/>
          </w:tcPr>
          <w:p w14:paraId="1E56C946" w14:textId="445F55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98 (638 to 1,999)</w:t>
            </w:r>
          </w:p>
        </w:tc>
        <w:tc>
          <w:tcPr>
            <w:tcW w:w="1853" w:type="dxa"/>
          </w:tcPr>
          <w:p w14:paraId="02744EC9" w14:textId="2532A09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FF2C04" w14:textId="6273B64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2487BBB" w14:textId="199530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4 (419 to 1,421)</w:t>
            </w:r>
          </w:p>
        </w:tc>
        <w:tc>
          <w:tcPr>
            <w:tcW w:w="1853" w:type="dxa"/>
          </w:tcPr>
          <w:p w14:paraId="41BFA374" w14:textId="6EBBB54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6 (101 to 362)</w:t>
            </w:r>
          </w:p>
        </w:tc>
      </w:tr>
      <w:tr w:rsidR="003557F1" w:rsidRPr="00F62C2F" w14:paraId="06B66EAB" w14:textId="77777777" w:rsidTr="00F62C2F">
        <w:tc>
          <w:tcPr>
            <w:tcW w:w="1555" w:type="dxa"/>
          </w:tcPr>
          <w:p w14:paraId="2947FE29" w14:textId="0189F3C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75" w:type="dxa"/>
          </w:tcPr>
          <w:p w14:paraId="49EE2D81" w14:textId="245A87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853" w:type="dxa"/>
          </w:tcPr>
          <w:p w14:paraId="51549A0F" w14:textId="3019893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434 (8,033 to 32,551)</w:t>
            </w:r>
          </w:p>
        </w:tc>
        <w:tc>
          <w:tcPr>
            <w:tcW w:w="1853" w:type="dxa"/>
          </w:tcPr>
          <w:p w14:paraId="35A71661" w14:textId="42879B3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,773 (28,934 to 117,136)</w:t>
            </w:r>
          </w:p>
        </w:tc>
        <w:tc>
          <w:tcPr>
            <w:tcW w:w="1853" w:type="dxa"/>
          </w:tcPr>
          <w:p w14:paraId="6612546A" w14:textId="06689F3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3D43CB" w14:textId="4B58C65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5EA20F" w14:textId="5436904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,340 (20,123 to 85,733)</w:t>
            </w:r>
          </w:p>
        </w:tc>
        <w:tc>
          <w:tcPr>
            <w:tcW w:w="1853" w:type="dxa"/>
          </w:tcPr>
          <w:p w14:paraId="767BCEB8" w14:textId="2A02BD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909 (5,110 to 22,716)</w:t>
            </w:r>
          </w:p>
        </w:tc>
      </w:tr>
      <w:tr w:rsidR="003557F1" w:rsidRPr="00F62C2F" w14:paraId="6E3172C9" w14:textId="77777777" w:rsidTr="00F62C2F">
        <w:tc>
          <w:tcPr>
            <w:tcW w:w="1555" w:type="dxa"/>
          </w:tcPr>
          <w:p w14:paraId="1FC0597C" w14:textId="401830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75" w:type="dxa"/>
          </w:tcPr>
          <w:p w14:paraId="3135A8D7" w14:textId="7B073F2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853" w:type="dxa"/>
          </w:tcPr>
          <w:p w14:paraId="729AFBD2" w14:textId="50F9844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BB9E93" w14:textId="188B999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7 (34 to 82)</w:t>
            </w:r>
          </w:p>
        </w:tc>
        <w:tc>
          <w:tcPr>
            <w:tcW w:w="1853" w:type="dxa"/>
          </w:tcPr>
          <w:p w14:paraId="3EBF4DD6" w14:textId="527BBD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1 to -5)</w:t>
            </w:r>
          </w:p>
        </w:tc>
        <w:tc>
          <w:tcPr>
            <w:tcW w:w="1853" w:type="dxa"/>
          </w:tcPr>
          <w:p w14:paraId="4C19DBD0" w14:textId="23E9DE8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 (-43 to -20)</w:t>
            </w:r>
          </w:p>
        </w:tc>
        <w:tc>
          <w:tcPr>
            <w:tcW w:w="1853" w:type="dxa"/>
          </w:tcPr>
          <w:p w14:paraId="1712A8EF" w14:textId="03A101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 (22 to 57)</w:t>
            </w:r>
          </w:p>
        </w:tc>
        <w:tc>
          <w:tcPr>
            <w:tcW w:w="1853" w:type="dxa"/>
          </w:tcPr>
          <w:p w14:paraId="41E7A1A8" w14:textId="4494E0F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4)</w:t>
            </w:r>
          </w:p>
        </w:tc>
      </w:tr>
      <w:tr w:rsidR="003557F1" w:rsidRPr="00F62C2F" w14:paraId="738BCAF7" w14:textId="77777777" w:rsidTr="00F62C2F">
        <w:tc>
          <w:tcPr>
            <w:tcW w:w="1555" w:type="dxa"/>
          </w:tcPr>
          <w:p w14:paraId="7A0D712B" w14:textId="600E59B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75" w:type="dxa"/>
          </w:tcPr>
          <w:p w14:paraId="70BB6B0A" w14:textId="219585B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853" w:type="dxa"/>
          </w:tcPr>
          <w:p w14:paraId="6106588A" w14:textId="1039D3E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7F945A" w14:textId="19A17D7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831 (2,410 to 6,336)</w:t>
            </w:r>
          </w:p>
        </w:tc>
        <w:tc>
          <w:tcPr>
            <w:tcW w:w="1853" w:type="dxa"/>
          </w:tcPr>
          <w:p w14:paraId="786B21F3" w14:textId="298C45C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9 (-113 to -45)</w:t>
            </w:r>
          </w:p>
        </w:tc>
        <w:tc>
          <w:tcPr>
            <w:tcW w:w="1853" w:type="dxa"/>
          </w:tcPr>
          <w:p w14:paraId="41025EA3" w14:textId="5C77F13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76 (-452 to -181)</w:t>
            </w:r>
          </w:p>
        </w:tc>
        <w:tc>
          <w:tcPr>
            <w:tcW w:w="1853" w:type="dxa"/>
          </w:tcPr>
          <w:p w14:paraId="12F57AB2" w14:textId="7F774FC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19 (1,567 to 4,171)</w:t>
            </w:r>
          </w:p>
        </w:tc>
        <w:tc>
          <w:tcPr>
            <w:tcW w:w="1853" w:type="dxa"/>
          </w:tcPr>
          <w:p w14:paraId="6E70AC38" w14:textId="297BFC5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14 (379 to 1,017)</w:t>
            </w:r>
          </w:p>
        </w:tc>
      </w:tr>
      <w:tr w:rsidR="003557F1" w:rsidRPr="00F62C2F" w14:paraId="6DE8A2D6" w14:textId="77777777" w:rsidTr="00F62C2F">
        <w:tc>
          <w:tcPr>
            <w:tcW w:w="1555" w:type="dxa"/>
          </w:tcPr>
          <w:p w14:paraId="54F651DA" w14:textId="0036D5E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75" w:type="dxa"/>
          </w:tcPr>
          <w:p w14:paraId="08AEF63C" w14:textId="52B9E44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853" w:type="dxa"/>
          </w:tcPr>
          <w:p w14:paraId="3B290DB3" w14:textId="7C0D60F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0FF64D2" w14:textId="4D93BD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782 (1,775 to 6,996)</w:t>
            </w:r>
          </w:p>
        </w:tc>
        <w:tc>
          <w:tcPr>
            <w:tcW w:w="1853" w:type="dxa"/>
          </w:tcPr>
          <w:p w14:paraId="50CB8921" w14:textId="46CDDBF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25 to -8)</w:t>
            </w:r>
          </w:p>
        </w:tc>
        <w:tc>
          <w:tcPr>
            <w:tcW w:w="1853" w:type="dxa"/>
          </w:tcPr>
          <w:p w14:paraId="2B58A3B6" w14:textId="5BD7DC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8 (-101 to -30)</w:t>
            </w:r>
          </w:p>
        </w:tc>
        <w:tc>
          <w:tcPr>
            <w:tcW w:w="1853" w:type="dxa"/>
          </w:tcPr>
          <w:p w14:paraId="028D461A" w14:textId="05BFE2C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99 (1,240 to 5,041)</w:t>
            </w:r>
          </w:p>
        </w:tc>
        <w:tc>
          <w:tcPr>
            <w:tcW w:w="1853" w:type="dxa"/>
          </w:tcPr>
          <w:p w14:paraId="00C703C7" w14:textId="3E44D8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18 (326 to 1,363)</w:t>
            </w:r>
          </w:p>
        </w:tc>
      </w:tr>
      <w:tr w:rsidR="003557F1" w:rsidRPr="00F62C2F" w14:paraId="1BC2806D" w14:textId="77777777" w:rsidTr="00F62C2F">
        <w:tc>
          <w:tcPr>
            <w:tcW w:w="1555" w:type="dxa"/>
          </w:tcPr>
          <w:p w14:paraId="10BBEFC3" w14:textId="40764E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75" w:type="dxa"/>
          </w:tcPr>
          <w:p w14:paraId="14E9D499" w14:textId="15ACB34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853" w:type="dxa"/>
          </w:tcPr>
          <w:p w14:paraId="698DB35E" w14:textId="3EB2576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27096B" w14:textId="5F99727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A139C6" w14:textId="4CAD68F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7 (-239 to -74)</w:t>
            </w:r>
          </w:p>
        </w:tc>
        <w:tc>
          <w:tcPr>
            <w:tcW w:w="1853" w:type="dxa"/>
          </w:tcPr>
          <w:p w14:paraId="4432039F" w14:textId="414B917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50 (-959 to -294)</w:t>
            </w:r>
          </w:p>
        </w:tc>
        <w:tc>
          <w:tcPr>
            <w:tcW w:w="1853" w:type="dxa"/>
          </w:tcPr>
          <w:p w14:paraId="4DC1C86C" w14:textId="64B47F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32BE7D" w14:textId="46C1481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06B6CE2" w14:textId="77777777" w:rsidTr="00F62C2F">
        <w:tc>
          <w:tcPr>
            <w:tcW w:w="1555" w:type="dxa"/>
          </w:tcPr>
          <w:p w14:paraId="0FC5A639" w14:textId="1D6562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75" w:type="dxa"/>
          </w:tcPr>
          <w:p w14:paraId="2C869D45" w14:textId="557E216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853" w:type="dxa"/>
          </w:tcPr>
          <w:p w14:paraId="434C1B43" w14:textId="106CE78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7 (57 to 187)</w:t>
            </w:r>
          </w:p>
        </w:tc>
        <w:tc>
          <w:tcPr>
            <w:tcW w:w="1853" w:type="dxa"/>
          </w:tcPr>
          <w:p w14:paraId="59BE9FD9" w14:textId="11A97A9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6 (206 to 673)</w:t>
            </w:r>
          </w:p>
        </w:tc>
        <w:tc>
          <w:tcPr>
            <w:tcW w:w="1853" w:type="dxa"/>
          </w:tcPr>
          <w:p w14:paraId="01071EC1" w14:textId="212EE98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337A34" w14:textId="5036379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E3D730" w14:textId="631A285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2 (140 to 482)</w:t>
            </w:r>
          </w:p>
        </w:tc>
        <w:tc>
          <w:tcPr>
            <w:tcW w:w="1853" w:type="dxa"/>
          </w:tcPr>
          <w:p w14:paraId="3DC3178E" w14:textId="653FA3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35 to 125)</w:t>
            </w:r>
          </w:p>
        </w:tc>
      </w:tr>
      <w:tr w:rsidR="003557F1" w:rsidRPr="00F62C2F" w14:paraId="1754C1C0" w14:textId="77777777" w:rsidTr="00F62C2F">
        <w:tc>
          <w:tcPr>
            <w:tcW w:w="1555" w:type="dxa"/>
          </w:tcPr>
          <w:p w14:paraId="343CBE11" w14:textId="62D4478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75" w:type="dxa"/>
          </w:tcPr>
          <w:p w14:paraId="19547336" w14:textId="04C901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853" w:type="dxa"/>
          </w:tcPr>
          <w:p w14:paraId="57D4A636" w14:textId="5886A9F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3 (219 to 648)</w:t>
            </w:r>
          </w:p>
        </w:tc>
        <w:tc>
          <w:tcPr>
            <w:tcW w:w="1853" w:type="dxa"/>
          </w:tcPr>
          <w:p w14:paraId="13F941AB" w14:textId="05363D8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79 (789 to 2,332)</w:t>
            </w:r>
          </w:p>
        </w:tc>
        <w:tc>
          <w:tcPr>
            <w:tcW w:w="1853" w:type="dxa"/>
          </w:tcPr>
          <w:p w14:paraId="5C590966" w14:textId="6592C04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CA6472" w14:textId="656271D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57C53D1" w14:textId="1AA3BEA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7 (559 to 1,699)</w:t>
            </w:r>
          </w:p>
        </w:tc>
        <w:tc>
          <w:tcPr>
            <w:tcW w:w="1853" w:type="dxa"/>
          </w:tcPr>
          <w:p w14:paraId="5DA829B4" w14:textId="7D5D165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9 (143 to 444)</w:t>
            </w:r>
          </w:p>
        </w:tc>
      </w:tr>
      <w:tr w:rsidR="003557F1" w:rsidRPr="00F62C2F" w14:paraId="56950838" w14:textId="77777777" w:rsidTr="00F62C2F">
        <w:tc>
          <w:tcPr>
            <w:tcW w:w="1555" w:type="dxa"/>
          </w:tcPr>
          <w:p w14:paraId="299990AF" w14:textId="2E4978D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75" w:type="dxa"/>
          </w:tcPr>
          <w:p w14:paraId="03504A51" w14:textId="53AD7E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853" w:type="dxa"/>
          </w:tcPr>
          <w:p w14:paraId="3A3FB681" w14:textId="7D5BC60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61 (1,408 to 5,278)</w:t>
            </w:r>
          </w:p>
        </w:tc>
        <w:tc>
          <w:tcPr>
            <w:tcW w:w="1853" w:type="dxa"/>
          </w:tcPr>
          <w:p w14:paraId="39494BBB" w14:textId="67850D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294 (5,070 to 18,986)</w:t>
            </w:r>
          </w:p>
        </w:tc>
        <w:tc>
          <w:tcPr>
            <w:tcW w:w="1853" w:type="dxa"/>
          </w:tcPr>
          <w:p w14:paraId="4BEB1FBF" w14:textId="684BA75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2DC1EC" w14:textId="479A23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7544E9" w14:textId="69DCB96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572 (3,667 to 14,065)</w:t>
            </w:r>
          </w:p>
        </w:tc>
        <w:tc>
          <w:tcPr>
            <w:tcW w:w="1853" w:type="dxa"/>
          </w:tcPr>
          <w:p w14:paraId="51E1981A" w14:textId="03B021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92 (952 to 3,716)</w:t>
            </w:r>
          </w:p>
        </w:tc>
      </w:tr>
      <w:tr w:rsidR="003557F1" w:rsidRPr="00F62C2F" w14:paraId="55E53886" w14:textId="77777777" w:rsidTr="00F62C2F">
        <w:tc>
          <w:tcPr>
            <w:tcW w:w="1555" w:type="dxa"/>
          </w:tcPr>
          <w:p w14:paraId="2E691FF7" w14:textId="41D485D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75" w:type="dxa"/>
          </w:tcPr>
          <w:p w14:paraId="11FC157C" w14:textId="111FE9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853" w:type="dxa"/>
          </w:tcPr>
          <w:p w14:paraId="0ED0E5DB" w14:textId="08F5E44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0EB1AF" w14:textId="0D78E87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11 (370 to 883)</w:t>
            </w:r>
          </w:p>
        </w:tc>
        <w:tc>
          <w:tcPr>
            <w:tcW w:w="1853" w:type="dxa"/>
          </w:tcPr>
          <w:p w14:paraId="71C39071" w14:textId="69BFE2C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4 (-75 to -36)</w:t>
            </w:r>
          </w:p>
        </w:tc>
        <w:tc>
          <w:tcPr>
            <w:tcW w:w="1853" w:type="dxa"/>
          </w:tcPr>
          <w:p w14:paraId="76892147" w14:textId="1DDF113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15 (-302 to -144)</w:t>
            </w:r>
          </w:p>
        </w:tc>
        <w:tc>
          <w:tcPr>
            <w:tcW w:w="1853" w:type="dxa"/>
          </w:tcPr>
          <w:p w14:paraId="05CEA618" w14:textId="6527C70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2 (259 to 645)</w:t>
            </w:r>
          </w:p>
        </w:tc>
        <w:tc>
          <w:tcPr>
            <w:tcW w:w="1853" w:type="dxa"/>
          </w:tcPr>
          <w:p w14:paraId="63C69F96" w14:textId="4AA41F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5 (66 to 168)</w:t>
            </w:r>
          </w:p>
        </w:tc>
      </w:tr>
      <w:tr w:rsidR="003557F1" w:rsidRPr="00F62C2F" w14:paraId="22E357FE" w14:textId="77777777" w:rsidTr="00F62C2F">
        <w:tc>
          <w:tcPr>
            <w:tcW w:w="1555" w:type="dxa"/>
          </w:tcPr>
          <w:p w14:paraId="55B65042" w14:textId="104E47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75" w:type="dxa"/>
          </w:tcPr>
          <w:p w14:paraId="4E31DD2D" w14:textId="2612CA8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853" w:type="dxa"/>
          </w:tcPr>
          <w:p w14:paraId="69FEE215" w14:textId="133C9D2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343E8E" w14:textId="33E6E2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 (12 to 34)</w:t>
            </w:r>
          </w:p>
        </w:tc>
        <w:tc>
          <w:tcPr>
            <w:tcW w:w="1853" w:type="dxa"/>
          </w:tcPr>
          <w:p w14:paraId="5950C240" w14:textId="634AB63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0A38E40D" w14:textId="2E5EB5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7 to -3)</w:t>
            </w:r>
          </w:p>
        </w:tc>
        <w:tc>
          <w:tcPr>
            <w:tcW w:w="1853" w:type="dxa"/>
          </w:tcPr>
          <w:p w14:paraId="43916F2F" w14:textId="21BF97F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8 to 22)</w:t>
            </w:r>
          </w:p>
        </w:tc>
        <w:tc>
          <w:tcPr>
            <w:tcW w:w="1853" w:type="dxa"/>
          </w:tcPr>
          <w:p w14:paraId="3D633B36" w14:textId="393E9EF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3557F1" w:rsidRPr="00F62C2F" w14:paraId="5FBE5E2D" w14:textId="77777777" w:rsidTr="00F62C2F">
        <w:tc>
          <w:tcPr>
            <w:tcW w:w="1555" w:type="dxa"/>
          </w:tcPr>
          <w:p w14:paraId="06B368CB" w14:textId="39EFE6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75" w:type="dxa"/>
          </w:tcPr>
          <w:p w14:paraId="2BC7EC18" w14:textId="436A66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853" w:type="dxa"/>
          </w:tcPr>
          <w:p w14:paraId="2FB91EF9" w14:textId="310C983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80 (899 to 3,174)</w:t>
            </w:r>
          </w:p>
        </w:tc>
        <w:tc>
          <w:tcPr>
            <w:tcW w:w="1853" w:type="dxa"/>
          </w:tcPr>
          <w:p w14:paraId="6BE61085" w14:textId="7555EF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25 (3,239 to 11,465)</w:t>
            </w:r>
          </w:p>
        </w:tc>
        <w:tc>
          <w:tcPr>
            <w:tcW w:w="1853" w:type="dxa"/>
          </w:tcPr>
          <w:p w14:paraId="7414A4E4" w14:textId="60CF9D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06B24B" w14:textId="025D6F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F2BDA4" w14:textId="190DB26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90 (2,223 to 8,055)</w:t>
            </w:r>
          </w:p>
        </w:tc>
        <w:tc>
          <w:tcPr>
            <w:tcW w:w="1853" w:type="dxa"/>
          </w:tcPr>
          <w:p w14:paraId="1962009E" w14:textId="764A96C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30 (552 to 2,036)</w:t>
            </w:r>
          </w:p>
        </w:tc>
      </w:tr>
      <w:tr w:rsidR="003557F1" w:rsidRPr="00F62C2F" w14:paraId="06652A36" w14:textId="77777777" w:rsidTr="00F62C2F">
        <w:tc>
          <w:tcPr>
            <w:tcW w:w="1555" w:type="dxa"/>
          </w:tcPr>
          <w:p w14:paraId="252FC7B4" w14:textId="63FDAB0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75" w:type="dxa"/>
          </w:tcPr>
          <w:p w14:paraId="350D18B0" w14:textId="159667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853" w:type="dxa"/>
          </w:tcPr>
          <w:p w14:paraId="5278D8AD" w14:textId="3C3DBF8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11D3C4B" w14:textId="48FB9EC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 (15 to 41)</w:t>
            </w:r>
          </w:p>
        </w:tc>
        <w:tc>
          <w:tcPr>
            <w:tcW w:w="1853" w:type="dxa"/>
          </w:tcPr>
          <w:p w14:paraId="599EBBBF" w14:textId="4979618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39957890" w14:textId="10CA3E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0 to -4)</w:t>
            </w:r>
          </w:p>
        </w:tc>
        <w:tc>
          <w:tcPr>
            <w:tcW w:w="1853" w:type="dxa"/>
          </w:tcPr>
          <w:p w14:paraId="363EFA04" w14:textId="01B4C6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0 to 29)</w:t>
            </w:r>
          </w:p>
        </w:tc>
        <w:tc>
          <w:tcPr>
            <w:tcW w:w="1853" w:type="dxa"/>
          </w:tcPr>
          <w:p w14:paraId="290A2CCB" w14:textId="0BBB0D6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8)</w:t>
            </w:r>
          </w:p>
        </w:tc>
      </w:tr>
      <w:tr w:rsidR="003557F1" w:rsidRPr="00F62C2F" w14:paraId="1D5F32EF" w14:textId="77777777" w:rsidTr="00F62C2F">
        <w:tc>
          <w:tcPr>
            <w:tcW w:w="1555" w:type="dxa"/>
          </w:tcPr>
          <w:p w14:paraId="72111183" w14:textId="4605232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Somalia</w:t>
            </w:r>
          </w:p>
        </w:tc>
        <w:tc>
          <w:tcPr>
            <w:tcW w:w="1275" w:type="dxa"/>
          </w:tcPr>
          <w:p w14:paraId="13D9BBC3" w14:textId="4E225B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853" w:type="dxa"/>
          </w:tcPr>
          <w:p w14:paraId="2304F458" w14:textId="3D030BD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58 (1,712 to 5,122)</w:t>
            </w:r>
          </w:p>
        </w:tc>
        <w:tc>
          <w:tcPr>
            <w:tcW w:w="1853" w:type="dxa"/>
          </w:tcPr>
          <w:p w14:paraId="101E98E8" w14:textId="76B107A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855 (6,286 to 18,786)</w:t>
            </w:r>
          </w:p>
        </w:tc>
        <w:tc>
          <w:tcPr>
            <w:tcW w:w="1853" w:type="dxa"/>
          </w:tcPr>
          <w:p w14:paraId="00DCB3F5" w14:textId="112F74D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F06FE8" w14:textId="14510E8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01F012" w14:textId="2D054F6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997 (4,600 to 13,862)</w:t>
            </w:r>
          </w:p>
        </w:tc>
        <w:tc>
          <w:tcPr>
            <w:tcW w:w="1853" w:type="dxa"/>
          </w:tcPr>
          <w:p w14:paraId="7163D13E" w14:textId="3DA01E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30 (1,214 to 3,673)</w:t>
            </w:r>
          </w:p>
        </w:tc>
      </w:tr>
      <w:tr w:rsidR="003557F1" w:rsidRPr="00F62C2F" w14:paraId="4E0D3A2B" w14:textId="77777777" w:rsidTr="00F62C2F">
        <w:tc>
          <w:tcPr>
            <w:tcW w:w="1555" w:type="dxa"/>
          </w:tcPr>
          <w:p w14:paraId="6831B498" w14:textId="171DDAA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75" w:type="dxa"/>
          </w:tcPr>
          <w:p w14:paraId="55EA06C8" w14:textId="6F5B05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853" w:type="dxa"/>
          </w:tcPr>
          <w:p w14:paraId="0E12FF26" w14:textId="6FB98D0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D31C24" w14:textId="637492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EB4190" w14:textId="72EEBC1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2)</w:t>
            </w:r>
          </w:p>
        </w:tc>
        <w:tc>
          <w:tcPr>
            <w:tcW w:w="1853" w:type="dxa"/>
          </w:tcPr>
          <w:p w14:paraId="163ED26F" w14:textId="544282C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33 to -9)</w:t>
            </w:r>
          </w:p>
        </w:tc>
        <w:tc>
          <w:tcPr>
            <w:tcW w:w="1853" w:type="dxa"/>
          </w:tcPr>
          <w:p w14:paraId="031BAABF" w14:textId="079B709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721144" w14:textId="73D9C1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B4F4446" w14:textId="77777777" w:rsidTr="00F62C2F">
        <w:tc>
          <w:tcPr>
            <w:tcW w:w="1555" w:type="dxa"/>
          </w:tcPr>
          <w:p w14:paraId="6C7D53A4" w14:textId="11E0742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75" w:type="dxa"/>
          </w:tcPr>
          <w:p w14:paraId="1EFEBA7C" w14:textId="6AD468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853" w:type="dxa"/>
          </w:tcPr>
          <w:p w14:paraId="2D44DCEC" w14:textId="6138734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16 (1,001 to 2,275)</w:t>
            </w:r>
          </w:p>
        </w:tc>
        <w:tc>
          <w:tcPr>
            <w:tcW w:w="1853" w:type="dxa"/>
          </w:tcPr>
          <w:p w14:paraId="45DC1437" w14:textId="3BB70C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356 (3,766 to 8,596)</w:t>
            </w:r>
          </w:p>
        </w:tc>
        <w:tc>
          <w:tcPr>
            <w:tcW w:w="1853" w:type="dxa"/>
          </w:tcPr>
          <w:p w14:paraId="27004A96" w14:textId="455DB5D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3A36B5" w14:textId="25EAAF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518BE8" w14:textId="0FE2D3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877 (2,722 to 6,219)</w:t>
            </w:r>
          </w:p>
        </w:tc>
        <w:tc>
          <w:tcPr>
            <w:tcW w:w="1853" w:type="dxa"/>
          </w:tcPr>
          <w:p w14:paraId="70710810" w14:textId="2BD276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9 (696 to 1,586)</w:t>
            </w:r>
          </w:p>
        </w:tc>
      </w:tr>
      <w:tr w:rsidR="003557F1" w:rsidRPr="00F62C2F" w14:paraId="5E14DC9F" w14:textId="77777777" w:rsidTr="00F62C2F">
        <w:tc>
          <w:tcPr>
            <w:tcW w:w="1555" w:type="dxa"/>
          </w:tcPr>
          <w:p w14:paraId="6AFB1203" w14:textId="71C998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75" w:type="dxa"/>
          </w:tcPr>
          <w:p w14:paraId="3CEEDC19" w14:textId="5DF3CDC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853" w:type="dxa"/>
          </w:tcPr>
          <w:p w14:paraId="327E9136" w14:textId="5348FCA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958E33" w14:textId="379B3A9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7CFC3D" w14:textId="3A81C5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65E59576" w14:textId="3A6D28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33A3BFE3" w14:textId="0F10048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053026" w14:textId="0157AE0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5F297F6C" w14:textId="77777777" w:rsidTr="00F62C2F">
        <w:tc>
          <w:tcPr>
            <w:tcW w:w="1555" w:type="dxa"/>
          </w:tcPr>
          <w:p w14:paraId="6160B027" w14:textId="6D2A923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75" w:type="dxa"/>
          </w:tcPr>
          <w:p w14:paraId="5552B3B0" w14:textId="15389EB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853" w:type="dxa"/>
          </w:tcPr>
          <w:p w14:paraId="60C459E0" w14:textId="37A34AE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 (10 to 37)</w:t>
            </w:r>
          </w:p>
        </w:tc>
        <w:tc>
          <w:tcPr>
            <w:tcW w:w="1853" w:type="dxa"/>
          </w:tcPr>
          <w:p w14:paraId="67B8D8A3" w14:textId="707B62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 (34 to 134)</w:t>
            </w:r>
          </w:p>
        </w:tc>
        <w:tc>
          <w:tcPr>
            <w:tcW w:w="1853" w:type="dxa"/>
          </w:tcPr>
          <w:p w14:paraId="395BE57E" w14:textId="053A7BB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57FEB6B" w14:textId="021F52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7716C6" w14:textId="3F6C5FB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23 to 93)</w:t>
            </w:r>
          </w:p>
        </w:tc>
        <w:tc>
          <w:tcPr>
            <w:tcW w:w="1853" w:type="dxa"/>
          </w:tcPr>
          <w:p w14:paraId="5EB19EE4" w14:textId="261089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6 to 24)</w:t>
            </w:r>
          </w:p>
        </w:tc>
      </w:tr>
      <w:tr w:rsidR="003557F1" w:rsidRPr="00F62C2F" w14:paraId="321D11BC" w14:textId="77777777" w:rsidTr="00F62C2F">
        <w:tc>
          <w:tcPr>
            <w:tcW w:w="1555" w:type="dxa"/>
          </w:tcPr>
          <w:p w14:paraId="560A2FF8" w14:textId="382E0F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75" w:type="dxa"/>
          </w:tcPr>
          <w:p w14:paraId="5FDF1FD9" w14:textId="5A166C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853" w:type="dxa"/>
          </w:tcPr>
          <w:p w14:paraId="0DD5B11C" w14:textId="706C466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3 (180 to 542)</w:t>
            </w:r>
          </w:p>
        </w:tc>
        <w:tc>
          <w:tcPr>
            <w:tcW w:w="1853" w:type="dxa"/>
          </w:tcPr>
          <w:p w14:paraId="59F83A84" w14:textId="789A0FD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94 (651 to 1,956)</w:t>
            </w:r>
          </w:p>
        </w:tc>
        <w:tc>
          <w:tcPr>
            <w:tcW w:w="1853" w:type="dxa"/>
          </w:tcPr>
          <w:p w14:paraId="22E9AE66" w14:textId="7F72036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D44DBA" w14:textId="2C5EB0F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B6CE22" w14:textId="6B9F0D8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8 (399 to 1,223)</w:t>
            </w:r>
          </w:p>
        </w:tc>
        <w:tc>
          <w:tcPr>
            <w:tcW w:w="1853" w:type="dxa"/>
          </w:tcPr>
          <w:p w14:paraId="600EC80A" w14:textId="7CE174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1 (94 to 291)</w:t>
            </w:r>
          </w:p>
        </w:tc>
      </w:tr>
      <w:tr w:rsidR="003557F1" w:rsidRPr="00F62C2F" w14:paraId="606B37EC" w14:textId="77777777" w:rsidTr="00F62C2F">
        <w:tc>
          <w:tcPr>
            <w:tcW w:w="1555" w:type="dxa"/>
          </w:tcPr>
          <w:p w14:paraId="203E1491" w14:textId="29430A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75" w:type="dxa"/>
          </w:tcPr>
          <w:p w14:paraId="08A7CC28" w14:textId="0BF675A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853" w:type="dxa"/>
          </w:tcPr>
          <w:p w14:paraId="284FC6F7" w14:textId="3CC0D10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940 (4,158 to 17,782)</w:t>
            </w:r>
          </w:p>
        </w:tc>
        <w:tc>
          <w:tcPr>
            <w:tcW w:w="1853" w:type="dxa"/>
          </w:tcPr>
          <w:p w14:paraId="1790C08F" w14:textId="3704B76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,496 (15,160 to 64,439)</w:t>
            </w:r>
          </w:p>
        </w:tc>
        <w:tc>
          <w:tcPr>
            <w:tcW w:w="1853" w:type="dxa"/>
          </w:tcPr>
          <w:p w14:paraId="2737E4B9" w14:textId="6F8EBF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4E5E95" w14:textId="0DF8D83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8F37A6" w14:textId="156575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,050 (11,030 to 48,107)</w:t>
            </w:r>
          </w:p>
        </w:tc>
        <w:tc>
          <w:tcPr>
            <w:tcW w:w="1853" w:type="dxa"/>
          </w:tcPr>
          <w:p w14:paraId="3C5693A7" w14:textId="5612926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76 (2,911 to 13,088)</w:t>
            </w:r>
          </w:p>
        </w:tc>
      </w:tr>
      <w:tr w:rsidR="003557F1" w:rsidRPr="00F62C2F" w14:paraId="2D44B75A" w14:textId="77777777" w:rsidTr="00F62C2F">
        <w:tc>
          <w:tcPr>
            <w:tcW w:w="1555" w:type="dxa"/>
          </w:tcPr>
          <w:p w14:paraId="0C4D32CD" w14:textId="090CD83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75" w:type="dxa"/>
          </w:tcPr>
          <w:p w14:paraId="08A2A2B1" w14:textId="4CCEBD0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853" w:type="dxa"/>
          </w:tcPr>
          <w:p w14:paraId="624806F6" w14:textId="1FA3ADA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21 (974 to 3,434)</w:t>
            </w:r>
          </w:p>
        </w:tc>
        <w:tc>
          <w:tcPr>
            <w:tcW w:w="1853" w:type="dxa"/>
          </w:tcPr>
          <w:p w14:paraId="00400115" w14:textId="43C44DD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556 (3,510 to 12,350)</w:t>
            </w:r>
          </w:p>
        </w:tc>
        <w:tc>
          <w:tcPr>
            <w:tcW w:w="1853" w:type="dxa"/>
          </w:tcPr>
          <w:p w14:paraId="327643D1" w14:textId="18B49CE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1483D0" w14:textId="614946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11B773" w14:textId="0DAFB6D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807 (2,533 to 9,146)</w:t>
            </w:r>
          </w:p>
        </w:tc>
        <w:tc>
          <w:tcPr>
            <w:tcW w:w="1853" w:type="dxa"/>
          </w:tcPr>
          <w:p w14:paraId="66B79E67" w14:textId="752C63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67 (658 to 2,434)</w:t>
            </w:r>
          </w:p>
        </w:tc>
      </w:tr>
      <w:tr w:rsidR="003557F1" w:rsidRPr="00F62C2F" w14:paraId="5CC75B3F" w14:textId="77777777" w:rsidTr="00F62C2F">
        <w:tc>
          <w:tcPr>
            <w:tcW w:w="1555" w:type="dxa"/>
          </w:tcPr>
          <w:p w14:paraId="403ABAAE" w14:textId="323748C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75" w:type="dxa"/>
          </w:tcPr>
          <w:p w14:paraId="28188DE3" w14:textId="0DEEF45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853" w:type="dxa"/>
          </w:tcPr>
          <w:p w14:paraId="51080DCA" w14:textId="692DA04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05CD6F" w14:textId="7CF16BA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A6E701" w14:textId="2160C4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3 to -9)</w:t>
            </w:r>
          </w:p>
        </w:tc>
        <w:tc>
          <w:tcPr>
            <w:tcW w:w="1853" w:type="dxa"/>
          </w:tcPr>
          <w:p w14:paraId="77F8D65F" w14:textId="7EBAA12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3 (-92 to -35)</w:t>
            </w:r>
          </w:p>
        </w:tc>
        <w:tc>
          <w:tcPr>
            <w:tcW w:w="1853" w:type="dxa"/>
          </w:tcPr>
          <w:p w14:paraId="2044DF84" w14:textId="32E254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3F9F1A" w14:textId="37CE32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AC076D6" w14:textId="77777777" w:rsidTr="00F62C2F">
        <w:tc>
          <w:tcPr>
            <w:tcW w:w="1555" w:type="dxa"/>
          </w:tcPr>
          <w:p w14:paraId="67045F91" w14:textId="231FD0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75" w:type="dxa"/>
          </w:tcPr>
          <w:p w14:paraId="2DD33C28" w14:textId="1687AE2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853" w:type="dxa"/>
          </w:tcPr>
          <w:p w14:paraId="1BB79563" w14:textId="30F26AA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EABC0C" w14:textId="6787058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3D0456" w14:textId="442F7D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 (-67 to -10)</w:t>
            </w:r>
          </w:p>
        </w:tc>
        <w:tc>
          <w:tcPr>
            <w:tcW w:w="1853" w:type="dxa"/>
          </w:tcPr>
          <w:p w14:paraId="33DC00FA" w14:textId="72057B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0 (-268 to -41)</w:t>
            </w:r>
          </w:p>
        </w:tc>
        <w:tc>
          <w:tcPr>
            <w:tcW w:w="1853" w:type="dxa"/>
          </w:tcPr>
          <w:p w14:paraId="1A1E5755" w14:textId="024A390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09098F" w14:textId="3079C2F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5557FC2A" w14:textId="77777777" w:rsidTr="00F62C2F">
        <w:tc>
          <w:tcPr>
            <w:tcW w:w="1555" w:type="dxa"/>
          </w:tcPr>
          <w:p w14:paraId="149BB8F3" w14:textId="6E31229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75" w:type="dxa"/>
          </w:tcPr>
          <w:p w14:paraId="35130783" w14:textId="6E09414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853" w:type="dxa"/>
          </w:tcPr>
          <w:p w14:paraId="36140023" w14:textId="3D31694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56067F" w14:textId="376F259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44106D" w14:textId="0929BED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8 to -6)</w:t>
            </w:r>
          </w:p>
        </w:tc>
        <w:tc>
          <w:tcPr>
            <w:tcW w:w="1853" w:type="dxa"/>
          </w:tcPr>
          <w:p w14:paraId="6936FAB7" w14:textId="4287D3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3 (-74 to -23)</w:t>
            </w:r>
          </w:p>
        </w:tc>
        <w:tc>
          <w:tcPr>
            <w:tcW w:w="1853" w:type="dxa"/>
          </w:tcPr>
          <w:p w14:paraId="7D3D2581" w14:textId="3C9C44A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D4BCB3" w14:textId="382EB71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73EE37E1" w14:textId="77777777" w:rsidTr="00F62C2F">
        <w:tc>
          <w:tcPr>
            <w:tcW w:w="1555" w:type="dxa"/>
          </w:tcPr>
          <w:p w14:paraId="2B71A8A2" w14:textId="7419A6F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75" w:type="dxa"/>
          </w:tcPr>
          <w:p w14:paraId="425F0C5E" w14:textId="1726524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853" w:type="dxa"/>
          </w:tcPr>
          <w:p w14:paraId="536A50DB" w14:textId="6AE5B4F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0ACD22D" w14:textId="11E8EB9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8 (37 to 116)</w:t>
            </w:r>
          </w:p>
        </w:tc>
        <w:tc>
          <w:tcPr>
            <w:tcW w:w="1853" w:type="dxa"/>
          </w:tcPr>
          <w:p w14:paraId="7107E269" w14:textId="7DBE253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4 to -1)</w:t>
            </w:r>
          </w:p>
        </w:tc>
        <w:tc>
          <w:tcPr>
            <w:tcW w:w="1853" w:type="dxa"/>
          </w:tcPr>
          <w:p w14:paraId="5685BCB8" w14:textId="4464BAC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5 to -5)</w:t>
            </w:r>
          </w:p>
        </w:tc>
        <w:tc>
          <w:tcPr>
            <w:tcW w:w="1853" w:type="dxa"/>
          </w:tcPr>
          <w:p w14:paraId="63A5D24E" w14:textId="46D030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27 to 85)</w:t>
            </w:r>
          </w:p>
        </w:tc>
        <w:tc>
          <w:tcPr>
            <w:tcW w:w="1853" w:type="dxa"/>
          </w:tcPr>
          <w:p w14:paraId="6B81F704" w14:textId="1C44FEF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7 to 22)</w:t>
            </w:r>
          </w:p>
        </w:tc>
      </w:tr>
      <w:tr w:rsidR="003557F1" w:rsidRPr="00F62C2F" w14:paraId="75541E3D" w14:textId="77777777" w:rsidTr="00F62C2F">
        <w:tc>
          <w:tcPr>
            <w:tcW w:w="1555" w:type="dxa"/>
          </w:tcPr>
          <w:p w14:paraId="14E2B471" w14:textId="342F48D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75" w:type="dxa"/>
          </w:tcPr>
          <w:p w14:paraId="583116B6" w14:textId="1509E1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853" w:type="dxa"/>
          </w:tcPr>
          <w:p w14:paraId="6E411EC7" w14:textId="25A7CCD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46B041" w14:textId="7AC4FEB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E4801C" w14:textId="28332B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2E138B7D" w14:textId="7FBE3B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2)</w:t>
            </w:r>
          </w:p>
        </w:tc>
        <w:tc>
          <w:tcPr>
            <w:tcW w:w="1853" w:type="dxa"/>
          </w:tcPr>
          <w:p w14:paraId="3EDB01AB" w14:textId="73239F0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DBCCFE" w14:textId="6FE2F10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27A94CA4" w14:textId="77777777" w:rsidTr="00F62C2F">
        <w:tc>
          <w:tcPr>
            <w:tcW w:w="1555" w:type="dxa"/>
          </w:tcPr>
          <w:p w14:paraId="3718EEA4" w14:textId="371B03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75" w:type="dxa"/>
          </w:tcPr>
          <w:p w14:paraId="5287D362" w14:textId="225B350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853" w:type="dxa"/>
          </w:tcPr>
          <w:p w14:paraId="3FC52D38" w14:textId="5459ED1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64964A" w14:textId="0E2469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 (16 to 37)</w:t>
            </w:r>
          </w:p>
        </w:tc>
        <w:tc>
          <w:tcPr>
            <w:tcW w:w="1853" w:type="dxa"/>
          </w:tcPr>
          <w:p w14:paraId="4FE6394C" w14:textId="2F70C7A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4 to -1)</w:t>
            </w:r>
          </w:p>
        </w:tc>
        <w:tc>
          <w:tcPr>
            <w:tcW w:w="1853" w:type="dxa"/>
          </w:tcPr>
          <w:p w14:paraId="4E30FD16" w14:textId="02BBA80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4 to -6)</w:t>
            </w:r>
          </w:p>
        </w:tc>
        <w:tc>
          <w:tcPr>
            <w:tcW w:w="1853" w:type="dxa"/>
          </w:tcPr>
          <w:p w14:paraId="486A2516" w14:textId="6E30BCB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10 to 23)</w:t>
            </w:r>
          </w:p>
        </w:tc>
        <w:tc>
          <w:tcPr>
            <w:tcW w:w="1853" w:type="dxa"/>
          </w:tcPr>
          <w:p w14:paraId="2B1D8CA4" w14:textId="262E20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3557F1" w:rsidRPr="00F62C2F" w14:paraId="2D64BD1B" w14:textId="77777777" w:rsidTr="00F62C2F">
        <w:tc>
          <w:tcPr>
            <w:tcW w:w="1555" w:type="dxa"/>
          </w:tcPr>
          <w:p w14:paraId="24EDF9FC" w14:textId="200D6D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75" w:type="dxa"/>
          </w:tcPr>
          <w:p w14:paraId="589BFA2F" w14:textId="3E3C6C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853" w:type="dxa"/>
          </w:tcPr>
          <w:p w14:paraId="72D9BB68" w14:textId="4DD055D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F778EC" w14:textId="38EF726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E6BE31" w14:textId="0F4F396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1B2A14" w14:textId="38110FC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2A17A9" w14:textId="4C45332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DA726E" w14:textId="3C93476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5BD7F2A8" w14:textId="77777777" w:rsidTr="00F62C2F">
        <w:tc>
          <w:tcPr>
            <w:tcW w:w="1555" w:type="dxa"/>
          </w:tcPr>
          <w:p w14:paraId="0CB771CE" w14:textId="2F1AA98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75" w:type="dxa"/>
          </w:tcPr>
          <w:p w14:paraId="749599C4" w14:textId="2CE6DA7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853" w:type="dxa"/>
          </w:tcPr>
          <w:p w14:paraId="2A38DB4E" w14:textId="0257E6D1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39 (1,082 to 4,602)</w:t>
            </w:r>
          </w:p>
        </w:tc>
        <w:tc>
          <w:tcPr>
            <w:tcW w:w="1853" w:type="dxa"/>
          </w:tcPr>
          <w:p w14:paraId="624216C7" w14:textId="151BF6F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496 (3,895 to 16,559)</w:t>
            </w:r>
          </w:p>
        </w:tc>
        <w:tc>
          <w:tcPr>
            <w:tcW w:w="1853" w:type="dxa"/>
          </w:tcPr>
          <w:p w14:paraId="1C70A929" w14:textId="0734F48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164DB5" w14:textId="44446E0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AFDAFD" w14:textId="39AB00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933 (2,687 to 12,214)</w:t>
            </w:r>
          </w:p>
        </w:tc>
        <w:tc>
          <w:tcPr>
            <w:tcW w:w="1853" w:type="dxa"/>
          </w:tcPr>
          <w:p w14:paraId="10710BA2" w14:textId="005D06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22 (677 to 3,250)</w:t>
            </w:r>
          </w:p>
        </w:tc>
      </w:tr>
      <w:tr w:rsidR="003557F1" w:rsidRPr="00F62C2F" w14:paraId="34CEDC62" w14:textId="77777777" w:rsidTr="00F62C2F">
        <w:tc>
          <w:tcPr>
            <w:tcW w:w="1555" w:type="dxa"/>
          </w:tcPr>
          <w:p w14:paraId="068508B4" w14:textId="2F57DE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75" w:type="dxa"/>
          </w:tcPr>
          <w:p w14:paraId="38AB838F" w14:textId="58EF466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853" w:type="dxa"/>
          </w:tcPr>
          <w:p w14:paraId="26E2D832" w14:textId="57AF935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31 (1,032 to 4,127)</w:t>
            </w:r>
          </w:p>
        </w:tc>
        <w:tc>
          <w:tcPr>
            <w:tcW w:w="1853" w:type="dxa"/>
          </w:tcPr>
          <w:p w14:paraId="678CC86F" w14:textId="456561F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676 (3,718 to 14,863)</w:t>
            </w:r>
          </w:p>
        </w:tc>
        <w:tc>
          <w:tcPr>
            <w:tcW w:w="1853" w:type="dxa"/>
          </w:tcPr>
          <w:p w14:paraId="1EF23519" w14:textId="7A1834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EBD3B4" w14:textId="0ABC43D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256F25" w14:textId="10A07D2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149 (2,438 to 10,085)</w:t>
            </w:r>
          </w:p>
        </w:tc>
        <w:tc>
          <w:tcPr>
            <w:tcW w:w="1853" w:type="dxa"/>
          </w:tcPr>
          <w:p w14:paraId="4D258E3F" w14:textId="3E9CEDD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66 (590 to 2,499)</w:t>
            </w:r>
          </w:p>
        </w:tc>
      </w:tr>
      <w:tr w:rsidR="003557F1" w:rsidRPr="00F62C2F" w14:paraId="4556EC14" w14:textId="77777777" w:rsidTr="00F62C2F">
        <w:tc>
          <w:tcPr>
            <w:tcW w:w="1555" w:type="dxa"/>
          </w:tcPr>
          <w:p w14:paraId="7EE958BD" w14:textId="6E6C026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75" w:type="dxa"/>
          </w:tcPr>
          <w:p w14:paraId="58FE5341" w14:textId="40A428D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853" w:type="dxa"/>
          </w:tcPr>
          <w:p w14:paraId="2FCCC38C" w14:textId="75F691C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76B104" w14:textId="63EBE1B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2 (237 to 856)</w:t>
            </w:r>
          </w:p>
        </w:tc>
        <w:tc>
          <w:tcPr>
            <w:tcW w:w="1853" w:type="dxa"/>
          </w:tcPr>
          <w:p w14:paraId="2D71DA85" w14:textId="0FAB312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23 to -7)</w:t>
            </w:r>
          </w:p>
        </w:tc>
        <w:tc>
          <w:tcPr>
            <w:tcW w:w="1853" w:type="dxa"/>
          </w:tcPr>
          <w:p w14:paraId="03D8E1A8" w14:textId="747AA69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4 (-92 to -28)</w:t>
            </w:r>
          </w:p>
        </w:tc>
        <w:tc>
          <w:tcPr>
            <w:tcW w:w="1853" w:type="dxa"/>
          </w:tcPr>
          <w:p w14:paraId="3255AC7E" w14:textId="1AB870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4 (156 to 579)</w:t>
            </w:r>
          </w:p>
        </w:tc>
        <w:tc>
          <w:tcPr>
            <w:tcW w:w="1853" w:type="dxa"/>
          </w:tcPr>
          <w:p w14:paraId="1BC73C09" w14:textId="7801B1C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0 (38 to 144)</w:t>
            </w:r>
          </w:p>
        </w:tc>
      </w:tr>
      <w:tr w:rsidR="003557F1" w:rsidRPr="00F62C2F" w14:paraId="3B9E01C7" w14:textId="77777777" w:rsidTr="00F62C2F">
        <w:tc>
          <w:tcPr>
            <w:tcW w:w="1555" w:type="dxa"/>
          </w:tcPr>
          <w:p w14:paraId="32AB87B2" w14:textId="74BFA5A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75" w:type="dxa"/>
          </w:tcPr>
          <w:p w14:paraId="798175A0" w14:textId="774216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853" w:type="dxa"/>
          </w:tcPr>
          <w:p w14:paraId="768A83A4" w14:textId="44583E9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E928FC" w14:textId="50903A6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D60F82" w14:textId="2537F33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3 (-360 to -50)</w:t>
            </w:r>
          </w:p>
        </w:tc>
        <w:tc>
          <w:tcPr>
            <w:tcW w:w="1853" w:type="dxa"/>
          </w:tcPr>
          <w:p w14:paraId="381DBE67" w14:textId="16D5362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11 (-1,442 to -201)</w:t>
            </w:r>
          </w:p>
        </w:tc>
        <w:tc>
          <w:tcPr>
            <w:tcW w:w="1853" w:type="dxa"/>
          </w:tcPr>
          <w:p w14:paraId="681E3687" w14:textId="358C15D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1ED353" w14:textId="57C7D7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F3172A7" w14:textId="77777777" w:rsidTr="00F62C2F">
        <w:tc>
          <w:tcPr>
            <w:tcW w:w="1555" w:type="dxa"/>
          </w:tcPr>
          <w:p w14:paraId="37B6F4FA" w14:textId="3D629CF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75" w:type="dxa"/>
          </w:tcPr>
          <w:p w14:paraId="00E0F1D1" w14:textId="0B2CEC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853" w:type="dxa"/>
          </w:tcPr>
          <w:p w14:paraId="50A98DFB" w14:textId="6A7841C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B8B2B9" w14:textId="5A20CAE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6 (170 to 716)</w:t>
            </w:r>
          </w:p>
        </w:tc>
        <w:tc>
          <w:tcPr>
            <w:tcW w:w="1853" w:type="dxa"/>
          </w:tcPr>
          <w:p w14:paraId="2FAD2EA9" w14:textId="289BD2C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2 to -4)</w:t>
            </w:r>
          </w:p>
        </w:tc>
        <w:tc>
          <w:tcPr>
            <w:tcW w:w="1853" w:type="dxa"/>
          </w:tcPr>
          <w:p w14:paraId="21E3DFDD" w14:textId="75B505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48 to -14)</w:t>
            </w:r>
          </w:p>
        </w:tc>
        <w:tc>
          <w:tcPr>
            <w:tcW w:w="1853" w:type="dxa"/>
          </w:tcPr>
          <w:p w14:paraId="3E0FEC4A" w14:textId="1B49611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0 (110 to 493)</w:t>
            </w:r>
          </w:p>
        </w:tc>
        <w:tc>
          <w:tcPr>
            <w:tcW w:w="1853" w:type="dxa"/>
          </w:tcPr>
          <w:p w14:paraId="03E8A5E8" w14:textId="2847BF3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8 (27 to 124)</w:t>
            </w:r>
          </w:p>
        </w:tc>
      </w:tr>
      <w:tr w:rsidR="003557F1" w:rsidRPr="00F62C2F" w14:paraId="1D449468" w14:textId="77777777" w:rsidTr="00F62C2F">
        <w:tc>
          <w:tcPr>
            <w:tcW w:w="1555" w:type="dxa"/>
          </w:tcPr>
          <w:p w14:paraId="77081B13" w14:textId="55844C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75" w:type="dxa"/>
          </w:tcPr>
          <w:p w14:paraId="0D03A0C4" w14:textId="4F7701B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853" w:type="dxa"/>
          </w:tcPr>
          <w:p w14:paraId="5F3B323A" w14:textId="53CCA18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02CFA8" w14:textId="7876DB8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08 (1,285 to 4,831)</w:t>
            </w:r>
          </w:p>
        </w:tc>
        <w:tc>
          <w:tcPr>
            <w:tcW w:w="1853" w:type="dxa"/>
          </w:tcPr>
          <w:p w14:paraId="6FE55225" w14:textId="74E188D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37 (-393 to -124)</w:t>
            </w:r>
          </w:p>
        </w:tc>
        <w:tc>
          <w:tcPr>
            <w:tcW w:w="1853" w:type="dxa"/>
          </w:tcPr>
          <w:p w14:paraId="4B8D47DB" w14:textId="27B4AD5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48 (-1,571 to -498)</w:t>
            </w:r>
          </w:p>
        </w:tc>
        <w:tc>
          <w:tcPr>
            <w:tcW w:w="1853" w:type="dxa"/>
          </w:tcPr>
          <w:p w14:paraId="060A847D" w14:textId="6948D2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68 (873 to 3,419)</w:t>
            </w:r>
          </w:p>
        </w:tc>
        <w:tc>
          <w:tcPr>
            <w:tcW w:w="1853" w:type="dxa"/>
          </w:tcPr>
          <w:p w14:paraId="5C896069" w14:textId="0A4167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8 (216 to 870)</w:t>
            </w:r>
          </w:p>
        </w:tc>
      </w:tr>
      <w:tr w:rsidR="003557F1" w:rsidRPr="00F62C2F" w14:paraId="2664EA19" w14:textId="77777777" w:rsidTr="00F62C2F">
        <w:tc>
          <w:tcPr>
            <w:tcW w:w="1555" w:type="dxa"/>
          </w:tcPr>
          <w:p w14:paraId="6AFE21B6" w14:textId="238AC7E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75" w:type="dxa"/>
          </w:tcPr>
          <w:p w14:paraId="32602B58" w14:textId="1E24397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853" w:type="dxa"/>
          </w:tcPr>
          <w:p w14:paraId="2E6B9BEC" w14:textId="63D3AAA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49751D" w14:textId="5A60F0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8 to 52)</w:t>
            </w:r>
          </w:p>
        </w:tc>
        <w:tc>
          <w:tcPr>
            <w:tcW w:w="1853" w:type="dxa"/>
          </w:tcPr>
          <w:p w14:paraId="2A1EC535" w14:textId="1EC5314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1)</w:t>
            </w:r>
          </w:p>
        </w:tc>
        <w:tc>
          <w:tcPr>
            <w:tcW w:w="1853" w:type="dxa"/>
          </w:tcPr>
          <w:p w14:paraId="79805CD7" w14:textId="4F14264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20 to -4)</w:t>
            </w:r>
          </w:p>
        </w:tc>
        <w:tc>
          <w:tcPr>
            <w:tcW w:w="1853" w:type="dxa"/>
          </w:tcPr>
          <w:p w14:paraId="4C769519" w14:textId="32E9CF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6 to 38)</w:t>
            </w:r>
          </w:p>
        </w:tc>
        <w:tc>
          <w:tcPr>
            <w:tcW w:w="1853" w:type="dxa"/>
          </w:tcPr>
          <w:p w14:paraId="7C42B69F" w14:textId="0D1EA5A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1 to 10)</w:t>
            </w:r>
          </w:p>
        </w:tc>
      </w:tr>
      <w:tr w:rsidR="003557F1" w:rsidRPr="00F62C2F" w14:paraId="36830FF6" w14:textId="77777777" w:rsidTr="00F62C2F">
        <w:tc>
          <w:tcPr>
            <w:tcW w:w="1555" w:type="dxa"/>
          </w:tcPr>
          <w:p w14:paraId="08759023" w14:textId="6EBC914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75" w:type="dxa"/>
          </w:tcPr>
          <w:p w14:paraId="21273408" w14:textId="531EE40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853" w:type="dxa"/>
          </w:tcPr>
          <w:p w14:paraId="7803DBEA" w14:textId="118D75A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188503" w14:textId="6951134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7 to 23)</w:t>
            </w:r>
          </w:p>
        </w:tc>
        <w:tc>
          <w:tcPr>
            <w:tcW w:w="1853" w:type="dxa"/>
          </w:tcPr>
          <w:p w14:paraId="12B3983D" w14:textId="2BE11ED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0EE40EF7" w14:textId="23C8278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5E1ED30D" w14:textId="40F4DA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6)</w:t>
            </w:r>
          </w:p>
        </w:tc>
        <w:tc>
          <w:tcPr>
            <w:tcW w:w="1853" w:type="dxa"/>
          </w:tcPr>
          <w:p w14:paraId="5F9371D6" w14:textId="0FC3A98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4)</w:t>
            </w:r>
          </w:p>
        </w:tc>
      </w:tr>
      <w:tr w:rsidR="003557F1" w:rsidRPr="00F62C2F" w14:paraId="0EB261C3" w14:textId="77777777" w:rsidTr="00F62C2F">
        <w:tc>
          <w:tcPr>
            <w:tcW w:w="1555" w:type="dxa"/>
          </w:tcPr>
          <w:p w14:paraId="5D081573" w14:textId="631DDAA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75" w:type="dxa"/>
          </w:tcPr>
          <w:p w14:paraId="1A2BC8C0" w14:textId="0B59D57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853" w:type="dxa"/>
          </w:tcPr>
          <w:p w14:paraId="1CC13DC7" w14:textId="09AE410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89 (596 to 2,066)</w:t>
            </w:r>
          </w:p>
        </w:tc>
        <w:tc>
          <w:tcPr>
            <w:tcW w:w="1853" w:type="dxa"/>
          </w:tcPr>
          <w:p w14:paraId="3C6BAE78" w14:textId="625F5A5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280 (2,147 to 7,434)</w:t>
            </w:r>
          </w:p>
        </w:tc>
        <w:tc>
          <w:tcPr>
            <w:tcW w:w="1853" w:type="dxa"/>
          </w:tcPr>
          <w:p w14:paraId="0A110DC2" w14:textId="14DA38D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498EFD" w14:textId="026BAF0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FF4CA3" w14:textId="1622F02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102 (1,525 to 5,450)</w:t>
            </w:r>
          </w:p>
        </w:tc>
        <w:tc>
          <w:tcPr>
            <w:tcW w:w="1853" w:type="dxa"/>
          </w:tcPr>
          <w:p w14:paraId="602BE30D" w14:textId="440C6FC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17 (396 to 1,449)</w:t>
            </w:r>
          </w:p>
        </w:tc>
      </w:tr>
      <w:tr w:rsidR="003557F1" w:rsidRPr="00F62C2F" w14:paraId="07EAB204" w14:textId="77777777" w:rsidTr="00F62C2F">
        <w:tc>
          <w:tcPr>
            <w:tcW w:w="1555" w:type="dxa"/>
          </w:tcPr>
          <w:p w14:paraId="6C5D28DD" w14:textId="105E204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75" w:type="dxa"/>
          </w:tcPr>
          <w:p w14:paraId="4CF59AE0" w14:textId="0609F20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853" w:type="dxa"/>
          </w:tcPr>
          <w:p w14:paraId="05434F22" w14:textId="38EFD3C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92 (1,138 to 4,588)</w:t>
            </w:r>
          </w:p>
        </w:tc>
        <w:tc>
          <w:tcPr>
            <w:tcW w:w="1853" w:type="dxa"/>
          </w:tcPr>
          <w:p w14:paraId="023F70F8" w14:textId="58912EC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331 (4,101 to 16,507)</w:t>
            </w:r>
          </w:p>
        </w:tc>
        <w:tc>
          <w:tcPr>
            <w:tcW w:w="1853" w:type="dxa"/>
          </w:tcPr>
          <w:p w14:paraId="56DD949D" w14:textId="3669DE8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9B1F8F" w14:textId="116A24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16773C" w14:textId="4B582A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682 (2,818 to 11,947)</w:t>
            </w:r>
          </w:p>
        </w:tc>
        <w:tc>
          <w:tcPr>
            <w:tcW w:w="1853" w:type="dxa"/>
          </w:tcPr>
          <w:p w14:paraId="5FE8FACF" w14:textId="433F776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43 (710 to 3,137)</w:t>
            </w:r>
          </w:p>
        </w:tc>
      </w:tr>
      <w:tr w:rsidR="003557F1" w:rsidRPr="00F62C2F" w14:paraId="573868F1" w14:textId="77777777" w:rsidTr="00F62C2F">
        <w:tc>
          <w:tcPr>
            <w:tcW w:w="1555" w:type="dxa"/>
          </w:tcPr>
          <w:p w14:paraId="51BBFC9F" w14:textId="4697D2E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75" w:type="dxa"/>
          </w:tcPr>
          <w:p w14:paraId="33D7504E" w14:textId="498213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853" w:type="dxa"/>
          </w:tcPr>
          <w:p w14:paraId="6630936E" w14:textId="6A84FEF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94CDA8" w14:textId="406152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A2990D" w14:textId="590E3D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3 (-63 to -23)</w:t>
            </w:r>
          </w:p>
        </w:tc>
        <w:tc>
          <w:tcPr>
            <w:tcW w:w="1853" w:type="dxa"/>
          </w:tcPr>
          <w:p w14:paraId="53D6344E" w14:textId="2EBD04C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70 (-251 to -93)</w:t>
            </w:r>
          </w:p>
        </w:tc>
        <w:tc>
          <w:tcPr>
            <w:tcW w:w="1853" w:type="dxa"/>
          </w:tcPr>
          <w:p w14:paraId="5BA17119" w14:textId="23EAD95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7CA0F9" w14:textId="22AA2D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198BAD23" w14:textId="77777777" w:rsidTr="00F62C2F">
        <w:tc>
          <w:tcPr>
            <w:tcW w:w="1555" w:type="dxa"/>
          </w:tcPr>
          <w:p w14:paraId="2A1EC263" w14:textId="1E238E9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75" w:type="dxa"/>
          </w:tcPr>
          <w:p w14:paraId="79142BD3" w14:textId="5522B90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853" w:type="dxa"/>
          </w:tcPr>
          <w:p w14:paraId="15E23205" w14:textId="51B2F62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3 (201 to 610)</w:t>
            </w:r>
          </w:p>
        </w:tc>
        <w:tc>
          <w:tcPr>
            <w:tcW w:w="1853" w:type="dxa"/>
          </w:tcPr>
          <w:p w14:paraId="21A5A0BE" w14:textId="4E52BE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43 (722 to 2,196)</w:t>
            </w:r>
          </w:p>
        </w:tc>
        <w:tc>
          <w:tcPr>
            <w:tcW w:w="1853" w:type="dxa"/>
          </w:tcPr>
          <w:p w14:paraId="6A1451F7" w14:textId="342B425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9972BC" w14:textId="3BC189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D34F65" w14:textId="00376C0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00 (475 to 1,482)</w:t>
            </w:r>
          </w:p>
        </w:tc>
        <w:tc>
          <w:tcPr>
            <w:tcW w:w="1853" w:type="dxa"/>
          </w:tcPr>
          <w:p w14:paraId="429998E7" w14:textId="1E3FE34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2 (115 to 368)</w:t>
            </w:r>
          </w:p>
        </w:tc>
      </w:tr>
      <w:tr w:rsidR="004361A2" w:rsidRPr="00F62C2F" w14:paraId="417761C3" w14:textId="77777777" w:rsidTr="00F62C2F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1EEE9283" w14:textId="0D1EE6C7" w:rsidR="004361A2" w:rsidRPr="00F62C2F" w:rsidRDefault="004361A2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fant HBV vaccine series scaled up to 100% coverage in 2020</w:t>
            </w:r>
          </w:p>
        </w:tc>
      </w:tr>
      <w:tr w:rsidR="002E75C1" w:rsidRPr="00F62C2F" w14:paraId="42DE7076" w14:textId="77777777" w:rsidTr="00F62C2F">
        <w:tc>
          <w:tcPr>
            <w:tcW w:w="1555" w:type="dxa"/>
          </w:tcPr>
          <w:p w14:paraId="1BEE5C32" w14:textId="28A7A9B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75" w:type="dxa"/>
          </w:tcPr>
          <w:p w14:paraId="2253A24A" w14:textId="4326AC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853" w:type="dxa"/>
          </w:tcPr>
          <w:p w14:paraId="7D85A63A" w14:textId="12ED43E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470BDD" w14:textId="22529F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94 (1,501 to 5,285)</w:t>
            </w:r>
          </w:p>
        </w:tc>
        <w:tc>
          <w:tcPr>
            <w:tcW w:w="1853" w:type="dxa"/>
          </w:tcPr>
          <w:p w14:paraId="3F9EDC73" w14:textId="21199C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0 (-34 to -11)</w:t>
            </w:r>
          </w:p>
        </w:tc>
        <w:tc>
          <w:tcPr>
            <w:tcW w:w="1853" w:type="dxa"/>
          </w:tcPr>
          <w:p w14:paraId="4C7C0656" w14:textId="6BEA6F5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0 (-137 to -45)</w:t>
            </w:r>
          </w:p>
        </w:tc>
        <w:tc>
          <w:tcPr>
            <w:tcW w:w="1853" w:type="dxa"/>
          </w:tcPr>
          <w:p w14:paraId="4D0BF3EC" w14:textId="1CD429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93 (1,067 to 3,853)</w:t>
            </w:r>
          </w:p>
        </w:tc>
        <w:tc>
          <w:tcPr>
            <w:tcW w:w="1853" w:type="dxa"/>
          </w:tcPr>
          <w:p w14:paraId="5E99870A" w14:textId="3A88CBA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1 (272 to 1,000)</w:t>
            </w:r>
          </w:p>
        </w:tc>
      </w:tr>
      <w:tr w:rsidR="002E75C1" w:rsidRPr="00F62C2F" w14:paraId="70A2EF35" w14:textId="77777777" w:rsidTr="00F62C2F">
        <w:tc>
          <w:tcPr>
            <w:tcW w:w="1555" w:type="dxa"/>
          </w:tcPr>
          <w:p w14:paraId="6A8D32EF" w14:textId="3DAC98C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75" w:type="dxa"/>
          </w:tcPr>
          <w:p w14:paraId="45E7F362" w14:textId="216DFA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853" w:type="dxa"/>
          </w:tcPr>
          <w:p w14:paraId="6E70DA67" w14:textId="7779F8F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078 (2,228 to 10,101)</w:t>
            </w:r>
          </w:p>
        </w:tc>
        <w:tc>
          <w:tcPr>
            <w:tcW w:w="1853" w:type="dxa"/>
          </w:tcPr>
          <w:p w14:paraId="7A779F85" w14:textId="64FF58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,269 (8,022 to 36,313)</w:t>
            </w:r>
          </w:p>
        </w:tc>
        <w:tc>
          <w:tcPr>
            <w:tcW w:w="1853" w:type="dxa"/>
          </w:tcPr>
          <w:p w14:paraId="5A2FA621" w14:textId="746A7DD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0520B8" w14:textId="1B172B7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C51FC9" w14:textId="5C547A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419 (5,760 to 27,043)</w:t>
            </w:r>
          </w:p>
        </w:tc>
        <w:tc>
          <w:tcPr>
            <w:tcW w:w="1853" w:type="dxa"/>
          </w:tcPr>
          <w:p w14:paraId="6161666B" w14:textId="7E357DB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516 (1,484 to 7,160)</w:t>
            </w:r>
          </w:p>
        </w:tc>
      </w:tr>
      <w:tr w:rsidR="002E75C1" w:rsidRPr="00F62C2F" w14:paraId="060DF700" w14:textId="77777777" w:rsidTr="00F62C2F">
        <w:tc>
          <w:tcPr>
            <w:tcW w:w="1555" w:type="dxa"/>
          </w:tcPr>
          <w:p w14:paraId="35BFCA60" w14:textId="133CB6D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Albania</w:t>
            </w:r>
          </w:p>
        </w:tc>
        <w:tc>
          <w:tcPr>
            <w:tcW w:w="1275" w:type="dxa"/>
          </w:tcPr>
          <w:p w14:paraId="19C3A41D" w14:textId="1B3F1A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853" w:type="dxa"/>
          </w:tcPr>
          <w:p w14:paraId="017B9AD8" w14:textId="579908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F00DAF" w14:textId="1BEEDB8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49DBC5" w14:textId="7EADCD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15812136" w14:textId="67CE6C1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15E3C5D9" w14:textId="6C1B9A3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29D645" w14:textId="6AEB639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23780AEB" w14:textId="77777777" w:rsidTr="00F62C2F">
        <w:tc>
          <w:tcPr>
            <w:tcW w:w="1555" w:type="dxa"/>
          </w:tcPr>
          <w:p w14:paraId="60C97DFC" w14:textId="5EE62DB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75" w:type="dxa"/>
          </w:tcPr>
          <w:p w14:paraId="2CF31539" w14:textId="3F74254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853" w:type="dxa"/>
          </w:tcPr>
          <w:p w14:paraId="0481FC09" w14:textId="0F005A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AE8DF6" w14:textId="5C9C3B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88BBAF" w14:textId="511EC17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6 to -1)</w:t>
            </w:r>
          </w:p>
        </w:tc>
        <w:tc>
          <w:tcPr>
            <w:tcW w:w="1853" w:type="dxa"/>
          </w:tcPr>
          <w:p w14:paraId="0094ED96" w14:textId="4ECB322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22 to -5)</w:t>
            </w:r>
          </w:p>
        </w:tc>
        <w:tc>
          <w:tcPr>
            <w:tcW w:w="1853" w:type="dxa"/>
          </w:tcPr>
          <w:p w14:paraId="6C6B5221" w14:textId="5F37E0C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3AB67F" w14:textId="57C2F5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0A844F4" w14:textId="77777777" w:rsidTr="00F62C2F">
        <w:tc>
          <w:tcPr>
            <w:tcW w:w="1555" w:type="dxa"/>
          </w:tcPr>
          <w:p w14:paraId="4F4798AF" w14:textId="65C651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75" w:type="dxa"/>
          </w:tcPr>
          <w:p w14:paraId="08B95E13" w14:textId="04235E5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853" w:type="dxa"/>
          </w:tcPr>
          <w:p w14:paraId="4A5AB2FA" w14:textId="6B49D5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9103E1" w14:textId="68CE94D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4E8729" w14:textId="5660D9C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6 (-43 to -13)</w:t>
            </w:r>
          </w:p>
        </w:tc>
        <w:tc>
          <w:tcPr>
            <w:tcW w:w="1853" w:type="dxa"/>
          </w:tcPr>
          <w:p w14:paraId="51A4011E" w14:textId="0222D03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2 (-170 to -52)</w:t>
            </w:r>
          </w:p>
        </w:tc>
        <w:tc>
          <w:tcPr>
            <w:tcW w:w="1853" w:type="dxa"/>
          </w:tcPr>
          <w:p w14:paraId="1BCBB1D8" w14:textId="0161855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726C0E" w14:textId="2FE49CD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5555FB8E" w14:textId="77777777" w:rsidTr="00F62C2F">
        <w:tc>
          <w:tcPr>
            <w:tcW w:w="1555" w:type="dxa"/>
          </w:tcPr>
          <w:p w14:paraId="026A25D4" w14:textId="5BE80DE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75" w:type="dxa"/>
          </w:tcPr>
          <w:p w14:paraId="3D39D9C2" w14:textId="7069EA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853" w:type="dxa"/>
          </w:tcPr>
          <w:p w14:paraId="6F63B39A" w14:textId="2BF6C2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1 (282 to 821)</w:t>
            </w:r>
          </w:p>
        </w:tc>
        <w:tc>
          <w:tcPr>
            <w:tcW w:w="1853" w:type="dxa"/>
          </w:tcPr>
          <w:p w14:paraId="5EEE20C4" w14:textId="2289197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04 (1,015 to 2,953)</w:t>
            </w:r>
          </w:p>
        </w:tc>
        <w:tc>
          <w:tcPr>
            <w:tcW w:w="1853" w:type="dxa"/>
          </w:tcPr>
          <w:p w14:paraId="706BE8ED" w14:textId="540DEA1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D3B13F" w14:textId="32ECBB4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43C67B" w14:textId="0F9DE87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21 (729 to 2,192)</w:t>
            </w:r>
          </w:p>
        </w:tc>
        <w:tc>
          <w:tcPr>
            <w:tcW w:w="1853" w:type="dxa"/>
          </w:tcPr>
          <w:p w14:paraId="6D223B9E" w14:textId="4F5BFF3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6 (188 to 580)</w:t>
            </w:r>
          </w:p>
        </w:tc>
      </w:tr>
      <w:tr w:rsidR="002E75C1" w:rsidRPr="00F62C2F" w14:paraId="39E71D98" w14:textId="77777777" w:rsidTr="00F62C2F">
        <w:tc>
          <w:tcPr>
            <w:tcW w:w="1555" w:type="dxa"/>
          </w:tcPr>
          <w:p w14:paraId="5EA06ACC" w14:textId="2A57ED5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75" w:type="dxa"/>
          </w:tcPr>
          <w:p w14:paraId="4B2E09BF" w14:textId="0A387BB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853" w:type="dxa"/>
          </w:tcPr>
          <w:p w14:paraId="4038C4F8" w14:textId="77C88D1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65 (1,240 to 5,021)</w:t>
            </w:r>
          </w:p>
        </w:tc>
        <w:tc>
          <w:tcPr>
            <w:tcW w:w="1853" w:type="dxa"/>
          </w:tcPr>
          <w:p w14:paraId="5CE93D1A" w14:textId="5BB0FE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512 (4,464 to 18,061)</w:t>
            </w:r>
          </w:p>
        </w:tc>
        <w:tc>
          <w:tcPr>
            <w:tcW w:w="1853" w:type="dxa"/>
          </w:tcPr>
          <w:p w14:paraId="7AD9F492" w14:textId="686FC5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8874FC" w14:textId="59B2DC3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FCA96A" w14:textId="5DA2A00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020 (3,122 to 12,917)</w:t>
            </w:r>
          </w:p>
        </w:tc>
        <w:tc>
          <w:tcPr>
            <w:tcW w:w="1853" w:type="dxa"/>
          </w:tcPr>
          <w:p w14:paraId="76FBEE05" w14:textId="7A6546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31 (787 to 3,315)</w:t>
            </w:r>
          </w:p>
        </w:tc>
      </w:tr>
      <w:tr w:rsidR="002E75C1" w:rsidRPr="00F62C2F" w14:paraId="65EA72D6" w14:textId="77777777" w:rsidTr="00F62C2F">
        <w:tc>
          <w:tcPr>
            <w:tcW w:w="1555" w:type="dxa"/>
          </w:tcPr>
          <w:p w14:paraId="726719B8" w14:textId="33EF114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75" w:type="dxa"/>
          </w:tcPr>
          <w:p w14:paraId="7852AF50" w14:textId="75764C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853" w:type="dxa"/>
          </w:tcPr>
          <w:p w14:paraId="171C797D" w14:textId="4D6472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37 (984 to 2,551)</w:t>
            </w:r>
          </w:p>
        </w:tc>
        <w:tc>
          <w:tcPr>
            <w:tcW w:w="1853" w:type="dxa"/>
          </w:tcPr>
          <w:p w14:paraId="3A6D79C4" w14:textId="292DEE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893 (3,544 to 9,182)</w:t>
            </w:r>
          </w:p>
        </w:tc>
        <w:tc>
          <w:tcPr>
            <w:tcW w:w="1853" w:type="dxa"/>
          </w:tcPr>
          <w:p w14:paraId="14E52760" w14:textId="661E7AC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24592E" w14:textId="1C14E2E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7E023E" w14:textId="71953D5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69 (2,455 to 6,625)</w:t>
            </w:r>
          </w:p>
        </w:tc>
        <w:tc>
          <w:tcPr>
            <w:tcW w:w="1853" w:type="dxa"/>
          </w:tcPr>
          <w:p w14:paraId="1C28D7C5" w14:textId="27D542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57 (613 to 1,710)</w:t>
            </w:r>
          </w:p>
        </w:tc>
      </w:tr>
      <w:tr w:rsidR="002E75C1" w:rsidRPr="00F62C2F" w14:paraId="26D8AFF6" w14:textId="77777777" w:rsidTr="00F62C2F">
        <w:tc>
          <w:tcPr>
            <w:tcW w:w="1555" w:type="dxa"/>
          </w:tcPr>
          <w:p w14:paraId="6E446683" w14:textId="5656FD7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75" w:type="dxa"/>
          </w:tcPr>
          <w:p w14:paraId="511DA993" w14:textId="6246F1F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853" w:type="dxa"/>
          </w:tcPr>
          <w:p w14:paraId="79FF3B26" w14:textId="7DF1E5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49 (2,480 to 6,697)</w:t>
            </w:r>
          </w:p>
        </w:tc>
        <w:tc>
          <w:tcPr>
            <w:tcW w:w="1853" w:type="dxa"/>
          </w:tcPr>
          <w:p w14:paraId="4F8D1D56" w14:textId="732B478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932 (8,926 to 24,098)</w:t>
            </w:r>
          </w:p>
        </w:tc>
        <w:tc>
          <w:tcPr>
            <w:tcW w:w="1853" w:type="dxa"/>
          </w:tcPr>
          <w:p w14:paraId="73AB41E2" w14:textId="467A32B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0B6C8C" w14:textId="4BFA40B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4FEAA3" w14:textId="39B611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620 (6,261 to 17,273)</w:t>
            </w:r>
          </w:p>
        </w:tc>
        <w:tc>
          <w:tcPr>
            <w:tcW w:w="1853" w:type="dxa"/>
          </w:tcPr>
          <w:p w14:paraId="6DE93665" w14:textId="64BDF8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22 (1,586 to 4,465)</w:t>
            </w:r>
          </w:p>
        </w:tc>
      </w:tr>
      <w:tr w:rsidR="002E75C1" w:rsidRPr="00F62C2F" w14:paraId="3B65DED9" w14:textId="77777777" w:rsidTr="00F62C2F">
        <w:tc>
          <w:tcPr>
            <w:tcW w:w="1555" w:type="dxa"/>
          </w:tcPr>
          <w:p w14:paraId="61E3402A" w14:textId="56BE210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75" w:type="dxa"/>
          </w:tcPr>
          <w:p w14:paraId="66217641" w14:textId="570599C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853" w:type="dxa"/>
          </w:tcPr>
          <w:p w14:paraId="2CC28424" w14:textId="7AAB2B6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7 to 22)</w:t>
            </w:r>
          </w:p>
        </w:tc>
        <w:tc>
          <w:tcPr>
            <w:tcW w:w="1853" w:type="dxa"/>
          </w:tcPr>
          <w:p w14:paraId="3D541B77" w14:textId="27342A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 (24 to 79)</w:t>
            </w:r>
          </w:p>
        </w:tc>
        <w:tc>
          <w:tcPr>
            <w:tcW w:w="1853" w:type="dxa"/>
          </w:tcPr>
          <w:p w14:paraId="5EAE7B85" w14:textId="1A07B1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C58E9B" w14:textId="1B2FF65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FCC2B9" w14:textId="309E772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 (17 to 56)</w:t>
            </w:r>
          </w:p>
        </w:tc>
        <w:tc>
          <w:tcPr>
            <w:tcW w:w="1853" w:type="dxa"/>
          </w:tcPr>
          <w:p w14:paraId="52C71B0F" w14:textId="0AB52D5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4 to 14)</w:t>
            </w:r>
          </w:p>
        </w:tc>
      </w:tr>
      <w:tr w:rsidR="002E75C1" w:rsidRPr="00F62C2F" w14:paraId="374C0CE8" w14:textId="77777777" w:rsidTr="00F62C2F">
        <w:tc>
          <w:tcPr>
            <w:tcW w:w="1555" w:type="dxa"/>
          </w:tcPr>
          <w:p w14:paraId="4E2300D9" w14:textId="0CEA37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75" w:type="dxa"/>
          </w:tcPr>
          <w:p w14:paraId="2FE472C1" w14:textId="10573E3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853" w:type="dxa"/>
          </w:tcPr>
          <w:p w14:paraId="6A131B7F" w14:textId="794BFD0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12B89D" w14:textId="4C3FB4F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416B4D" w14:textId="298B42A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3 to -3)</w:t>
            </w:r>
          </w:p>
        </w:tc>
        <w:tc>
          <w:tcPr>
            <w:tcW w:w="1853" w:type="dxa"/>
          </w:tcPr>
          <w:p w14:paraId="57BE4402" w14:textId="1F249AA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53 to -13)</w:t>
            </w:r>
          </w:p>
        </w:tc>
        <w:tc>
          <w:tcPr>
            <w:tcW w:w="1853" w:type="dxa"/>
          </w:tcPr>
          <w:p w14:paraId="3943F52A" w14:textId="07F06E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21306F" w14:textId="062FAFE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7E3A3C3" w14:textId="77777777" w:rsidTr="00F62C2F">
        <w:tc>
          <w:tcPr>
            <w:tcW w:w="1555" w:type="dxa"/>
          </w:tcPr>
          <w:p w14:paraId="7B980069" w14:textId="7DF995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75" w:type="dxa"/>
          </w:tcPr>
          <w:p w14:paraId="1154BE13" w14:textId="6AE53B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853" w:type="dxa"/>
          </w:tcPr>
          <w:p w14:paraId="7B0C912D" w14:textId="347D94D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2A66FB" w14:textId="496ED71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  <w:tc>
          <w:tcPr>
            <w:tcW w:w="1853" w:type="dxa"/>
          </w:tcPr>
          <w:p w14:paraId="71BD79EE" w14:textId="7126F0A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FB9BFF" w14:textId="6D7691D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9C34EB" w14:textId="36519FC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  <w:tc>
          <w:tcPr>
            <w:tcW w:w="1853" w:type="dxa"/>
          </w:tcPr>
          <w:p w14:paraId="22A6E674" w14:textId="49E09C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108161EF" w14:textId="77777777" w:rsidTr="00F62C2F">
        <w:tc>
          <w:tcPr>
            <w:tcW w:w="1555" w:type="dxa"/>
          </w:tcPr>
          <w:p w14:paraId="730E75CF" w14:textId="7722C8A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75" w:type="dxa"/>
          </w:tcPr>
          <w:p w14:paraId="0CCA7DB7" w14:textId="0C79A51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853" w:type="dxa"/>
          </w:tcPr>
          <w:p w14:paraId="4F457E2A" w14:textId="2033B1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8 (49 to 209)</w:t>
            </w:r>
          </w:p>
        </w:tc>
        <w:tc>
          <w:tcPr>
            <w:tcW w:w="1853" w:type="dxa"/>
          </w:tcPr>
          <w:p w14:paraId="3806034D" w14:textId="5E94C4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7 (177 to 753)</w:t>
            </w:r>
          </w:p>
        </w:tc>
        <w:tc>
          <w:tcPr>
            <w:tcW w:w="1853" w:type="dxa"/>
          </w:tcPr>
          <w:p w14:paraId="59B965FB" w14:textId="0123D00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8A3330" w14:textId="4D923B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DA8C95" w14:textId="1C01B0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4 (120 to 546)</w:t>
            </w:r>
          </w:p>
        </w:tc>
        <w:tc>
          <w:tcPr>
            <w:tcW w:w="1853" w:type="dxa"/>
          </w:tcPr>
          <w:p w14:paraId="6350094B" w14:textId="11073A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30 to 142)</w:t>
            </w:r>
          </w:p>
        </w:tc>
      </w:tr>
      <w:tr w:rsidR="002E75C1" w:rsidRPr="00F62C2F" w14:paraId="645FA880" w14:textId="77777777" w:rsidTr="00F62C2F">
        <w:tc>
          <w:tcPr>
            <w:tcW w:w="1555" w:type="dxa"/>
          </w:tcPr>
          <w:p w14:paraId="4E96BF93" w14:textId="31BF09C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75" w:type="dxa"/>
          </w:tcPr>
          <w:p w14:paraId="08405B9F" w14:textId="08E7918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853" w:type="dxa"/>
          </w:tcPr>
          <w:p w14:paraId="2807A7D9" w14:textId="019FB7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BEF571" w14:textId="1DD680F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6)</w:t>
            </w:r>
          </w:p>
        </w:tc>
        <w:tc>
          <w:tcPr>
            <w:tcW w:w="1853" w:type="dxa"/>
          </w:tcPr>
          <w:p w14:paraId="60DAC013" w14:textId="12D788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0)</w:t>
            </w:r>
          </w:p>
        </w:tc>
        <w:tc>
          <w:tcPr>
            <w:tcW w:w="1853" w:type="dxa"/>
          </w:tcPr>
          <w:p w14:paraId="43077271" w14:textId="14B10F5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6 to -2)</w:t>
            </w:r>
          </w:p>
        </w:tc>
        <w:tc>
          <w:tcPr>
            <w:tcW w:w="1853" w:type="dxa"/>
          </w:tcPr>
          <w:p w14:paraId="0FBE3537" w14:textId="506EF6C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4)</w:t>
            </w:r>
          </w:p>
        </w:tc>
        <w:tc>
          <w:tcPr>
            <w:tcW w:w="1853" w:type="dxa"/>
          </w:tcPr>
          <w:p w14:paraId="0F0C427F" w14:textId="6ACDFF1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</w:tr>
      <w:tr w:rsidR="002E75C1" w:rsidRPr="00F62C2F" w14:paraId="425975C9" w14:textId="77777777" w:rsidTr="00F62C2F">
        <w:tc>
          <w:tcPr>
            <w:tcW w:w="1555" w:type="dxa"/>
          </w:tcPr>
          <w:p w14:paraId="44D01057" w14:textId="36C7C2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75" w:type="dxa"/>
          </w:tcPr>
          <w:p w14:paraId="7D0FAB46" w14:textId="286F927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853" w:type="dxa"/>
          </w:tcPr>
          <w:p w14:paraId="5D2A9C2E" w14:textId="5D4C4EA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65 (452 to 1,930)</w:t>
            </w:r>
          </w:p>
        </w:tc>
        <w:tc>
          <w:tcPr>
            <w:tcW w:w="1853" w:type="dxa"/>
          </w:tcPr>
          <w:p w14:paraId="46B68560" w14:textId="798817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473 (1,627 to 6,932)</w:t>
            </w:r>
          </w:p>
        </w:tc>
        <w:tc>
          <w:tcPr>
            <w:tcW w:w="1853" w:type="dxa"/>
          </w:tcPr>
          <w:p w14:paraId="63278698" w14:textId="6CE481D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63636F" w14:textId="6406E6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EAA0F2" w14:textId="4499F1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51 (1,178 to 5,136)</w:t>
            </w:r>
          </w:p>
        </w:tc>
        <w:tc>
          <w:tcPr>
            <w:tcW w:w="1853" w:type="dxa"/>
          </w:tcPr>
          <w:p w14:paraId="552D350F" w14:textId="2829AD4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7 (304 to 1,355)</w:t>
            </w:r>
          </w:p>
        </w:tc>
      </w:tr>
      <w:tr w:rsidR="002E75C1" w:rsidRPr="00F62C2F" w14:paraId="1C237D70" w14:textId="77777777" w:rsidTr="00F62C2F">
        <w:tc>
          <w:tcPr>
            <w:tcW w:w="1555" w:type="dxa"/>
          </w:tcPr>
          <w:p w14:paraId="7D088B17" w14:textId="5B5343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75" w:type="dxa"/>
          </w:tcPr>
          <w:p w14:paraId="4BCCE0D9" w14:textId="244D0A7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853" w:type="dxa"/>
          </w:tcPr>
          <w:p w14:paraId="0DDAC977" w14:textId="5BCDB6F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6F8B89" w14:textId="0966AA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48CE2D" w14:textId="6BF0E3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407 (-2,415 to -757)</w:t>
            </w:r>
          </w:p>
        </w:tc>
        <w:tc>
          <w:tcPr>
            <w:tcW w:w="1853" w:type="dxa"/>
          </w:tcPr>
          <w:p w14:paraId="131A7229" w14:textId="761267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,631 (-9,661 to -3,026)</w:t>
            </w:r>
          </w:p>
        </w:tc>
        <w:tc>
          <w:tcPr>
            <w:tcW w:w="1853" w:type="dxa"/>
          </w:tcPr>
          <w:p w14:paraId="789A5240" w14:textId="6B495D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526CC4" w14:textId="77F146C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0AE8296" w14:textId="77777777" w:rsidTr="00F62C2F">
        <w:tc>
          <w:tcPr>
            <w:tcW w:w="1555" w:type="dxa"/>
          </w:tcPr>
          <w:p w14:paraId="188FEA30" w14:textId="3A97B8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75" w:type="dxa"/>
          </w:tcPr>
          <w:p w14:paraId="6417E543" w14:textId="69813F4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853" w:type="dxa"/>
          </w:tcPr>
          <w:p w14:paraId="03C33387" w14:textId="527D06F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20 (852 to 3,199)</w:t>
            </w:r>
          </w:p>
        </w:tc>
        <w:tc>
          <w:tcPr>
            <w:tcW w:w="1853" w:type="dxa"/>
          </w:tcPr>
          <w:p w14:paraId="729C8301" w14:textId="1AA2AD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717 (4,311 to 16,179)</w:t>
            </w:r>
          </w:p>
        </w:tc>
        <w:tc>
          <w:tcPr>
            <w:tcW w:w="1853" w:type="dxa"/>
          </w:tcPr>
          <w:p w14:paraId="795AA9B5" w14:textId="49E9DB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6 to -5)</w:t>
            </w:r>
          </w:p>
        </w:tc>
        <w:tc>
          <w:tcPr>
            <w:tcW w:w="1853" w:type="dxa"/>
          </w:tcPr>
          <w:p w14:paraId="262D77C5" w14:textId="2AD5F64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9 (-63 to -21)</w:t>
            </w:r>
          </w:p>
        </w:tc>
        <w:tc>
          <w:tcPr>
            <w:tcW w:w="1853" w:type="dxa"/>
          </w:tcPr>
          <w:p w14:paraId="39589383" w14:textId="193552B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153 (3,076 to 12,010)</w:t>
            </w:r>
          </w:p>
        </w:tc>
        <w:tc>
          <w:tcPr>
            <w:tcW w:w="1853" w:type="dxa"/>
          </w:tcPr>
          <w:p w14:paraId="161FE55B" w14:textId="3DEBF3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80 (791 to 3,173)</w:t>
            </w:r>
          </w:p>
        </w:tc>
      </w:tr>
      <w:tr w:rsidR="002E75C1" w:rsidRPr="00F62C2F" w14:paraId="5094A901" w14:textId="77777777" w:rsidTr="00F62C2F">
        <w:tc>
          <w:tcPr>
            <w:tcW w:w="1555" w:type="dxa"/>
          </w:tcPr>
          <w:p w14:paraId="21D4ACFB" w14:textId="1E64A79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75" w:type="dxa"/>
          </w:tcPr>
          <w:p w14:paraId="76FCCFA7" w14:textId="167CF7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853" w:type="dxa"/>
          </w:tcPr>
          <w:p w14:paraId="5BB73BE4" w14:textId="1C47A42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848 (1,815 to 6,411)</w:t>
            </w:r>
          </w:p>
        </w:tc>
        <w:tc>
          <w:tcPr>
            <w:tcW w:w="1853" w:type="dxa"/>
          </w:tcPr>
          <w:p w14:paraId="1F818E58" w14:textId="6BFDBA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843 (6,534 to 23,056)</w:t>
            </w:r>
          </w:p>
        </w:tc>
        <w:tc>
          <w:tcPr>
            <w:tcW w:w="1853" w:type="dxa"/>
          </w:tcPr>
          <w:p w14:paraId="483E8AC1" w14:textId="1D3CDF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5DDE37" w14:textId="1E8A5A8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6229E21" w14:textId="19E3550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105 (4,613 to 16,930)</w:t>
            </w:r>
          </w:p>
        </w:tc>
        <w:tc>
          <w:tcPr>
            <w:tcW w:w="1853" w:type="dxa"/>
          </w:tcPr>
          <w:p w14:paraId="791909AA" w14:textId="78DAA1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38 (1,175 to 4,445)</w:t>
            </w:r>
          </w:p>
        </w:tc>
      </w:tr>
      <w:tr w:rsidR="002E75C1" w:rsidRPr="00F62C2F" w14:paraId="71A3F685" w14:textId="77777777" w:rsidTr="00F62C2F">
        <w:tc>
          <w:tcPr>
            <w:tcW w:w="1555" w:type="dxa"/>
          </w:tcPr>
          <w:p w14:paraId="72247B14" w14:textId="534158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75" w:type="dxa"/>
          </w:tcPr>
          <w:p w14:paraId="7C92A7CC" w14:textId="0CDED9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853" w:type="dxa"/>
          </w:tcPr>
          <w:p w14:paraId="213C2EED" w14:textId="0B8BBD7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045 (4,004 to 17,704)</w:t>
            </w:r>
          </w:p>
        </w:tc>
        <w:tc>
          <w:tcPr>
            <w:tcW w:w="1853" w:type="dxa"/>
          </w:tcPr>
          <w:p w14:paraId="1CE110A4" w14:textId="78C74CB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,547 (14,412 to 63,684)</w:t>
            </w:r>
          </w:p>
        </w:tc>
        <w:tc>
          <w:tcPr>
            <w:tcW w:w="1853" w:type="dxa"/>
          </w:tcPr>
          <w:p w14:paraId="0148358E" w14:textId="3125212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3B311F" w14:textId="7CB9D3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D8565E" w14:textId="4044149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,848 (10,344 to 47,165)</w:t>
            </w:r>
          </w:p>
        </w:tc>
        <w:tc>
          <w:tcPr>
            <w:tcW w:w="1853" w:type="dxa"/>
          </w:tcPr>
          <w:p w14:paraId="15762CDE" w14:textId="2251B4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237 (2,658 to 12,437)</w:t>
            </w:r>
          </w:p>
        </w:tc>
      </w:tr>
      <w:tr w:rsidR="002E75C1" w:rsidRPr="00F62C2F" w14:paraId="4B18715C" w14:textId="77777777" w:rsidTr="00F62C2F">
        <w:tc>
          <w:tcPr>
            <w:tcW w:w="1555" w:type="dxa"/>
          </w:tcPr>
          <w:p w14:paraId="3A353D29" w14:textId="5C5B678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75" w:type="dxa"/>
          </w:tcPr>
          <w:p w14:paraId="277816A7" w14:textId="399FD81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853" w:type="dxa"/>
          </w:tcPr>
          <w:p w14:paraId="4509C674" w14:textId="6CF506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9 (361 to 1,701)</w:t>
            </w:r>
          </w:p>
        </w:tc>
        <w:tc>
          <w:tcPr>
            <w:tcW w:w="1853" w:type="dxa"/>
          </w:tcPr>
          <w:p w14:paraId="230F3C6A" w14:textId="02868E0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019 (1,299 to 6,113)</w:t>
            </w:r>
          </w:p>
        </w:tc>
        <w:tc>
          <w:tcPr>
            <w:tcW w:w="1853" w:type="dxa"/>
          </w:tcPr>
          <w:p w14:paraId="1A8D740B" w14:textId="4EC88E8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FA9930D" w14:textId="3EDFBA9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7B3762" w14:textId="215D5A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90 (908 to 4,524)</w:t>
            </w:r>
          </w:p>
        </w:tc>
        <w:tc>
          <w:tcPr>
            <w:tcW w:w="1853" w:type="dxa"/>
          </w:tcPr>
          <w:p w14:paraId="7D088663" w14:textId="4B9E5F6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68 (229 to 1,197)</w:t>
            </w:r>
          </w:p>
        </w:tc>
      </w:tr>
      <w:tr w:rsidR="002E75C1" w:rsidRPr="00F62C2F" w14:paraId="23743AA0" w14:textId="77777777" w:rsidTr="00F62C2F">
        <w:tc>
          <w:tcPr>
            <w:tcW w:w="1555" w:type="dxa"/>
          </w:tcPr>
          <w:p w14:paraId="03C1B7C2" w14:textId="44311A8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75" w:type="dxa"/>
          </w:tcPr>
          <w:p w14:paraId="39B33F14" w14:textId="2AD4A8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853" w:type="dxa"/>
          </w:tcPr>
          <w:p w14:paraId="2C87C58C" w14:textId="2FF155F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B2592F" w14:textId="4AC998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7 to 16)</w:t>
            </w:r>
          </w:p>
        </w:tc>
        <w:tc>
          <w:tcPr>
            <w:tcW w:w="1853" w:type="dxa"/>
          </w:tcPr>
          <w:p w14:paraId="28144B4C" w14:textId="0ED2B28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2D9979C1" w14:textId="2928DC8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7 to -3)</w:t>
            </w:r>
          </w:p>
        </w:tc>
        <w:tc>
          <w:tcPr>
            <w:tcW w:w="1853" w:type="dxa"/>
          </w:tcPr>
          <w:p w14:paraId="73E09E1A" w14:textId="2631E8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11)</w:t>
            </w:r>
          </w:p>
        </w:tc>
        <w:tc>
          <w:tcPr>
            <w:tcW w:w="1853" w:type="dxa"/>
          </w:tcPr>
          <w:p w14:paraId="0B1E461B" w14:textId="6FE38CC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</w:tr>
      <w:tr w:rsidR="002E75C1" w:rsidRPr="00F62C2F" w14:paraId="1172F5F2" w14:textId="77777777" w:rsidTr="00F62C2F">
        <w:tc>
          <w:tcPr>
            <w:tcW w:w="1555" w:type="dxa"/>
          </w:tcPr>
          <w:p w14:paraId="3CF9C42C" w14:textId="3B5609A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75" w:type="dxa"/>
          </w:tcPr>
          <w:p w14:paraId="54E7A0BA" w14:textId="6EBDD58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853" w:type="dxa"/>
          </w:tcPr>
          <w:p w14:paraId="550DEA1E" w14:textId="075A20E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18 to 70)</w:t>
            </w:r>
          </w:p>
        </w:tc>
        <w:tc>
          <w:tcPr>
            <w:tcW w:w="1853" w:type="dxa"/>
          </w:tcPr>
          <w:p w14:paraId="11DB65FB" w14:textId="2EA6174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3 (63 to 251)</w:t>
            </w:r>
          </w:p>
        </w:tc>
        <w:tc>
          <w:tcPr>
            <w:tcW w:w="1853" w:type="dxa"/>
          </w:tcPr>
          <w:p w14:paraId="28E402EF" w14:textId="4CA90E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515FDE" w14:textId="689799C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D7A7B5" w14:textId="5BC3B4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2 (43 to 176)</w:t>
            </w:r>
          </w:p>
        </w:tc>
        <w:tc>
          <w:tcPr>
            <w:tcW w:w="1853" w:type="dxa"/>
          </w:tcPr>
          <w:p w14:paraId="46499F59" w14:textId="21B3C6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 (11 to 44)</w:t>
            </w:r>
          </w:p>
        </w:tc>
      </w:tr>
      <w:tr w:rsidR="002E75C1" w:rsidRPr="00F62C2F" w14:paraId="1B8CD266" w14:textId="77777777" w:rsidTr="00F62C2F">
        <w:tc>
          <w:tcPr>
            <w:tcW w:w="1555" w:type="dxa"/>
          </w:tcPr>
          <w:p w14:paraId="02520BE0" w14:textId="03B4EE1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75" w:type="dxa"/>
          </w:tcPr>
          <w:p w14:paraId="209E4461" w14:textId="4F1F9B3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853" w:type="dxa"/>
          </w:tcPr>
          <w:p w14:paraId="72B1F2F6" w14:textId="55CBF63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C2C147" w14:textId="123740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7D88A6" w14:textId="268366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6 to -2)</w:t>
            </w:r>
          </w:p>
        </w:tc>
        <w:tc>
          <w:tcPr>
            <w:tcW w:w="1853" w:type="dxa"/>
          </w:tcPr>
          <w:p w14:paraId="33F02990" w14:textId="5BF4AF4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23 to -7)</w:t>
            </w:r>
          </w:p>
        </w:tc>
        <w:tc>
          <w:tcPr>
            <w:tcW w:w="1853" w:type="dxa"/>
          </w:tcPr>
          <w:p w14:paraId="1F774A50" w14:textId="4BB37C7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6AA01A" w14:textId="0D9274F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CF6BB70" w14:textId="77777777" w:rsidTr="00F62C2F">
        <w:tc>
          <w:tcPr>
            <w:tcW w:w="1555" w:type="dxa"/>
          </w:tcPr>
          <w:p w14:paraId="04705B70" w14:textId="0A91535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75" w:type="dxa"/>
          </w:tcPr>
          <w:p w14:paraId="65709CFF" w14:textId="0435D37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853" w:type="dxa"/>
          </w:tcPr>
          <w:p w14:paraId="2C43BD27" w14:textId="7902A84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BC44D4" w14:textId="62C16B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A953AD" w14:textId="4F365C2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FC0BCF" w14:textId="0474B6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7C5DD6B1" w14:textId="639456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0243FB" w14:textId="4710F3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9310B4F" w14:textId="77777777" w:rsidTr="00F62C2F">
        <w:tc>
          <w:tcPr>
            <w:tcW w:w="1555" w:type="dxa"/>
          </w:tcPr>
          <w:p w14:paraId="5081ADEC" w14:textId="1FFF61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75" w:type="dxa"/>
          </w:tcPr>
          <w:p w14:paraId="19FA28DA" w14:textId="2357542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853" w:type="dxa"/>
          </w:tcPr>
          <w:p w14:paraId="2CFDFF2D" w14:textId="70CCDBA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331BDE" w14:textId="5AED88E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C0E82A" w14:textId="606A7D0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79978F43" w14:textId="471FC8A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3 to -5)</w:t>
            </w:r>
          </w:p>
        </w:tc>
        <w:tc>
          <w:tcPr>
            <w:tcW w:w="1853" w:type="dxa"/>
          </w:tcPr>
          <w:p w14:paraId="465FEEDB" w14:textId="2FE3E3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5B2897" w14:textId="17C06B4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05893044" w14:textId="77777777" w:rsidTr="00F62C2F">
        <w:tc>
          <w:tcPr>
            <w:tcW w:w="1555" w:type="dxa"/>
          </w:tcPr>
          <w:p w14:paraId="198BC977" w14:textId="6843565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75" w:type="dxa"/>
          </w:tcPr>
          <w:p w14:paraId="22BCA60F" w14:textId="7A545E6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853" w:type="dxa"/>
          </w:tcPr>
          <w:p w14:paraId="3A3B6065" w14:textId="2CEDF66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EDDF75" w14:textId="20E162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A23A09" w14:textId="724A5D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9 (-149 to -34)</w:t>
            </w:r>
          </w:p>
        </w:tc>
        <w:tc>
          <w:tcPr>
            <w:tcW w:w="1853" w:type="dxa"/>
          </w:tcPr>
          <w:p w14:paraId="4C993D64" w14:textId="449ABDC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6 (-595 to -135)</w:t>
            </w:r>
          </w:p>
        </w:tc>
        <w:tc>
          <w:tcPr>
            <w:tcW w:w="1853" w:type="dxa"/>
          </w:tcPr>
          <w:p w14:paraId="2DD5022A" w14:textId="1CC926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C0E11E" w14:textId="08D8D18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29DAAA6A" w14:textId="77777777" w:rsidTr="00F62C2F">
        <w:tc>
          <w:tcPr>
            <w:tcW w:w="1555" w:type="dxa"/>
          </w:tcPr>
          <w:p w14:paraId="7B0D578C" w14:textId="11B7BAD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75" w:type="dxa"/>
          </w:tcPr>
          <w:p w14:paraId="49E49490" w14:textId="5086AC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853" w:type="dxa"/>
          </w:tcPr>
          <w:p w14:paraId="61243825" w14:textId="4CBDA9F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8AC97E" w14:textId="0B5FCAA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7 (119 to 402)</w:t>
            </w:r>
          </w:p>
        </w:tc>
        <w:tc>
          <w:tcPr>
            <w:tcW w:w="1853" w:type="dxa"/>
          </w:tcPr>
          <w:p w14:paraId="7860CFBF" w14:textId="4870569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6 to -6)</w:t>
            </w:r>
          </w:p>
        </w:tc>
        <w:tc>
          <w:tcPr>
            <w:tcW w:w="1853" w:type="dxa"/>
          </w:tcPr>
          <w:p w14:paraId="350EBE96" w14:textId="3E09D1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2 (-66 to -24)</w:t>
            </w:r>
          </w:p>
        </w:tc>
        <w:tc>
          <w:tcPr>
            <w:tcW w:w="1853" w:type="dxa"/>
          </w:tcPr>
          <w:p w14:paraId="11B23F0F" w14:textId="5EFA4C9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5 (81 to 289)</w:t>
            </w:r>
          </w:p>
        </w:tc>
        <w:tc>
          <w:tcPr>
            <w:tcW w:w="1853" w:type="dxa"/>
          </w:tcPr>
          <w:p w14:paraId="7E29EF9F" w14:textId="600533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 (20 to 74)</w:t>
            </w:r>
          </w:p>
        </w:tc>
      </w:tr>
      <w:tr w:rsidR="002E75C1" w:rsidRPr="00F62C2F" w14:paraId="514FE10A" w14:textId="77777777" w:rsidTr="00F62C2F">
        <w:tc>
          <w:tcPr>
            <w:tcW w:w="1555" w:type="dxa"/>
          </w:tcPr>
          <w:p w14:paraId="44C85D87" w14:textId="598FF7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75" w:type="dxa"/>
          </w:tcPr>
          <w:p w14:paraId="55B8E6A6" w14:textId="0325492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853" w:type="dxa"/>
          </w:tcPr>
          <w:p w14:paraId="317549A5" w14:textId="4FC2BFA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B970286" w14:textId="4A561E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48C8BC" w14:textId="4D4F8B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 (-21 to -11)</w:t>
            </w:r>
          </w:p>
        </w:tc>
        <w:tc>
          <w:tcPr>
            <w:tcW w:w="1853" w:type="dxa"/>
          </w:tcPr>
          <w:p w14:paraId="6249D074" w14:textId="239B8B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0 (-84 to -42)</w:t>
            </w:r>
          </w:p>
        </w:tc>
        <w:tc>
          <w:tcPr>
            <w:tcW w:w="1853" w:type="dxa"/>
          </w:tcPr>
          <w:p w14:paraId="44CECB3B" w14:textId="34C2C7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576F26" w14:textId="610E70F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58C16F03" w14:textId="77777777" w:rsidTr="00F62C2F">
        <w:tc>
          <w:tcPr>
            <w:tcW w:w="1555" w:type="dxa"/>
          </w:tcPr>
          <w:p w14:paraId="00792D7B" w14:textId="487361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75" w:type="dxa"/>
          </w:tcPr>
          <w:p w14:paraId="43D269ED" w14:textId="0D6BEA1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853" w:type="dxa"/>
          </w:tcPr>
          <w:p w14:paraId="7A36834F" w14:textId="1D47C7C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2 (73 to 221)</w:t>
            </w:r>
          </w:p>
        </w:tc>
        <w:tc>
          <w:tcPr>
            <w:tcW w:w="1853" w:type="dxa"/>
          </w:tcPr>
          <w:p w14:paraId="18586DAE" w14:textId="75B3E4B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5 (262 to 796)</w:t>
            </w:r>
          </w:p>
        </w:tc>
        <w:tc>
          <w:tcPr>
            <w:tcW w:w="1853" w:type="dxa"/>
          </w:tcPr>
          <w:p w14:paraId="137468FB" w14:textId="521F20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EC2492" w14:textId="5D3990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43E881" w14:textId="2029192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5 (178 to 573)</w:t>
            </w:r>
          </w:p>
        </w:tc>
        <w:tc>
          <w:tcPr>
            <w:tcW w:w="1853" w:type="dxa"/>
          </w:tcPr>
          <w:p w14:paraId="593B7341" w14:textId="47C1EB8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5 (44 to 148)</w:t>
            </w:r>
          </w:p>
        </w:tc>
      </w:tr>
      <w:tr w:rsidR="002E75C1" w:rsidRPr="00F62C2F" w14:paraId="0359D863" w14:textId="77777777" w:rsidTr="00F62C2F">
        <w:tc>
          <w:tcPr>
            <w:tcW w:w="1555" w:type="dxa"/>
          </w:tcPr>
          <w:p w14:paraId="0FCC9D3C" w14:textId="000108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75" w:type="dxa"/>
          </w:tcPr>
          <w:p w14:paraId="37B8C3CA" w14:textId="42A324D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853" w:type="dxa"/>
          </w:tcPr>
          <w:p w14:paraId="463BF0AD" w14:textId="1FCE3E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098 (2,542 to 9,275)</w:t>
            </w:r>
          </w:p>
        </w:tc>
        <w:tc>
          <w:tcPr>
            <w:tcW w:w="1853" w:type="dxa"/>
          </w:tcPr>
          <w:p w14:paraId="048D03F4" w14:textId="5BC363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,353 (9,152 to 33,387)</w:t>
            </w:r>
          </w:p>
        </w:tc>
        <w:tc>
          <w:tcPr>
            <w:tcW w:w="1853" w:type="dxa"/>
          </w:tcPr>
          <w:p w14:paraId="30DD58B8" w14:textId="6502EBB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A163B6" w14:textId="69363C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7B00ED" w14:textId="09A227E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065 (6,431 to 23,890)</w:t>
            </w:r>
          </w:p>
        </w:tc>
        <w:tc>
          <w:tcPr>
            <w:tcW w:w="1853" w:type="dxa"/>
          </w:tcPr>
          <w:p w14:paraId="51DF6CB2" w14:textId="4A8C00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325 (1,621 to 6,105)</w:t>
            </w:r>
          </w:p>
        </w:tc>
      </w:tr>
      <w:tr w:rsidR="002E75C1" w:rsidRPr="00F62C2F" w14:paraId="66B58A5F" w14:textId="77777777" w:rsidTr="00F62C2F">
        <w:tc>
          <w:tcPr>
            <w:tcW w:w="1555" w:type="dxa"/>
          </w:tcPr>
          <w:p w14:paraId="28CEFAC6" w14:textId="07C980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Fiji</w:t>
            </w:r>
          </w:p>
        </w:tc>
        <w:tc>
          <w:tcPr>
            <w:tcW w:w="1275" w:type="dxa"/>
          </w:tcPr>
          <w:p w14:paraId="2777493C" w14:textId="585D77B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853" w:type="dxa"/>
          </w:tcPr>
          <w:p w14:paraId="26414B54" w14:textId="04CD1C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1F3A8C3" w14:textId="25FAAB9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9E131C" w14:textId="0CA4041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2A5003F2" w14:textId="567E3E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2)</w:t>
            </w:r>
          </w:p>
        </w:tc>
        <w:tc>
          <w:tcPr>
            <w:tcW w:w="1853" w:type="dxa"/>
          </w:tcPr>
          <w:p w14:paraId="5AB42E9C" w14:textId="16A96C1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D6CEC64" w14:textId="68594FA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0D5E2A3C" w14:textId="77777777" w:rsidTr="00F62C2F">
        <w:tc>
          <w:tcPr>
            <w:tcW w:w="1555" w:type="dxa"/>
          </w:tcPr>
          <w:p w14:paraId="5D8A5ABE" w14:textId="14C61D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75" w:type="dxa"/>
          </w:tcPr>
          <w:p w14:paraId="1FC80B02" w14:textId="0F6444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853" w:type="dxa"/>
          </w:tcPr>
          <w:p w14:paraId="585B195A" w14:textId="1A98BF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E8726E" w14:textId="2F72059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2 to 10)</w:t>
            </w:r>
          </w:p>
        </w:tc>
        <w:tc>
          <w:tcPr>
            <w:tcW w:w="1853" w:type="dxa"/>
          </w:tcPr>
          <w:p w14:paraId="257AAC8C" w14:textId="111F79D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3A2E61" w14:textId="3E09BB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0)</w:t>
            </w:r>
          </w:p>
        </w:tc>
        <w:tc>
          <w:tcPr>
            <w:tcW w:w="1853" w:type="dxa"/>
          </w:tcPr>
          <w:p w14:paraId="49122FEE" w14:textId="67AEA1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1 to 7)</w:t>
            </w:r>
          </w:p>
        </w:tc>
        <w:tc>
          <w:tcPr>
            <w:tcW w:w="1853" w:type="dxa"/>
          </w:tcPr>
          <w:p w14:paraId="59C59E7E" w14:textId="011CF6C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2)</w:t>
            </w:r>
          </w:p>
        </w:tc>
      </w:tr>
      <w:tr w:rsidR="002E75C1" w:rsidRPr="00F62C2F" w14:paraId="4428174A" w14:textId="77777777" w:rsidTr="00F62C2F">
        <w:tc>
          <w:tcPr>
            <w:tcW w:w="1555" w:type="dxa"/>
          </w:tcPr>
          <w:p w14:paraId="7086E6D5" w14:textId="14B2400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75" w:type="dxa"/>
          </w:tcPr>
          <w:p w14:paraId="02526B93" w14:textId="154E33E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853" w:type="dxa"/>
          </w:tcPr>
          <w:p w14:paraId="2EF592FC" w14:textId="099F04C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14AA50" w14:textId="24C18E4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D68499" w14:textId="49C141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7 to -2)</w:t>
            </w:r>
          </w:p>
        </w:tc>
        <w:tc>
          <w:tcPr>
            <w:tcW w:w="1853" w:type="dxa"/>
          </w:tcPr>
          <w:p w14:paraId="55A9AAA3" w14:textId="2CE712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7 (-29 to -9)</w:t>
            </w:r>
          </w:p>
        </w:tc>
        <w:tc>
          <w:tcPr>
            <w:tcW w:w="1853" w:type="dxa"/>
          </w:tcPr>
          <w:p w14:paraId="69040CDF" w14:textId="09C219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6EC929" w14:textId="2F18DE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5981355" w14:textId="77777777" w:rsidTr="00F62C2F">
        <w:tc>
          <w:tcPr>
            <w:tcW w:w="1555" w:type="dxa"/>
          </w:tcPr>
          <w:p w14:paraId="51125337" w14:textId="742A71C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75" w:type="dxa"/>
          </w:tcPr>
          <w:p w14:paraId="470F3CF2" w14:textId="1B5B83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853" w:type="dxa"/>
          </w:tcPr>
          <w:p w14:paraId="2EA1F332" w14:textId="6571CE2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322 (2,668 to 6,696)</w:t>
            </w:r>
          </w:p>
        </w:tc>
        <w:tc>
          <w:tcPr>
            <w:tcW w:w="1853" w:type="dxa"/>
          </w:tcPr>
          <w:p w14:paraId="15FB927E" w14:textId="6A4E68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547 (9,601 to 24,080)</w:t>
            </w:r>
          </w:p>
        </w:tc>
        <w:tc>
          <w:tcPr>
            <w:tcW w:w="1853" w:type="dxa"/>
          </w:tcPr>
          <w:p w14:paraId="6F2FB0A1" w14:textId="7A163F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980DEC" w14:textId="4B113D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5ACCE8" w14:textId="5941AE3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333 (6,917 to 17,679)</w:t>
            </w:r>
          </w:p>
        </w:tc>
        <w:tc>
          <w:tcPr>
            <w:tcW w:w="1853" w:type="dxa"/>
          </w:tcPr>
          <w:p w14:paraId="7573C6A1" w14:textId="2BC19F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56 (1,783 to 4,640)</w:t>
            </w:r>
          </w:p>
        </w:tc>
      </w:tr>
      <w:tr w:rsidR="002E75C1" w:rsidRPr="00F62C2F" w14:paraId="0419B14D" w14:textId="77777777" w:rsidTr="00F62C2F">
        <w:tc>
          <w:tcPr>
            <w:tcW w:w="1555" w:type="dxa"/>
          </w:tcPr>
          <w:p w14:paraId="662AA607" w14:textId="20D5BB7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75" w:type="dxa"/>
          </w:tcPr>
          <w:p w14:paraId="0D304804" w14:textId="42848C8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853" w:type="dxa"/>
          </w:tcPr>
          <w:p w14:paraId="10478365" w14:textId="3904A42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442 (2,342 to 9,867)</w:t>
            </w:r>
          </w:p>
        </w:tc>
        <w:tc>
          <w:tcPr>
            <w:tcW w:w="1853" w:type="dxa"/>
          </w:tcPr>
          <w:p w14:paraId="2288672D" w14:textId="5C4DD6A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,559 (8,430 to 35,398)</w:t>
            </w:r>
          </w:p>
        </w:tc>
        <w:tc>
          <w:tcPr>
            <w:tcW w:w="1853" w:type="dxa"/>
          </w:tcPr>
          <w:p w14:paraId="65EAE6A3" w14:textId="10828B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9EEB61" w14:textId="11E990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B8E539" w14:textId="6D00F1A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261 (6,029 to 26,019)</w:t>
            </w:r>
          </w:p>
        </w:tc>
        <w:tc>
          <w:tcPr>
            <w:tcW w:w="1853" w:type="dxa"/>
          </w:tcPr>
          <w:p w14:paraId="663E6E48" w14:textId="33E69B8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723 (1,552 to 6,838)</w:t>
            </w:r>
          </w:p>
        </w:tc>
      </w:tr>
      <w:tr w:rsidR="002E75C1" w:rsidRPr="00F62C2F" w14:paraId="5994A63E" w14:textId="77777777" w:rsidTr="00F62C2F">
        <w:tc>
          <w:tcPr>
            <w:tcW w:w="1555" w:type="dxa"/>
          </w:tcPr>
          <w:p w14:paraId="68B39516" w14:textId="720F226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75" w:type="dxa"/>
          </w:tcPr>
          <w:p w14:paraId="4C6B5D16" w14:textId="49A6C43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853" w:type="dxa"/>
          </w:tcPr>
          <w:p w14:paraId="4DDEE4A4" w14:textId="4E1AA3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5 (45 to 293)</w:t>
            </w:r>
          </w:p>
        </w:tc>
        <w:tc>
          <w:tcPr>
            <w:tcW w:w="1853" w:type="dxa"/>
          </w:tcPr>
          <w:p w14:paraId="7AF644A3" w14:textId="7726A5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1 (162 to 1,054)</w:t>
            </w:r>
          </w:p>
        </w:tc>
        <w:tc>
          <w:tcPr>
            <w:tcW w:w="1853" w:type="dxa"/>
          </w:tcPr>
          <w:p w14:paraId="54B411FB" w14:textId="75B933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B22B243" w14:textId="3E6B26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1D7348" w14:textId="16A805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9 (107 to 768)</w:t>
            </w:r>
          </w:p>
        </w:tc>
        <w:tc>
          <w:tcPr>
            <w:tcW w:w="1853" w:type="dxa"/>
          </w:tcPr>
          <w:p w14:paraId="0DDC5AD0" w14:textId="1AFF05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4 (26 to 201)</w:t>
            </w:r>
          </w:p>
        </w:tc>
      </w:tr>
      <w:tr w:rsidR="002E75C1" w:rsidRPr="00F62C2F" w14:paraId="05FC884F" w14:textId="77777777" w:rsidTr="00F62C2F">
        <w:tc>
          <w:tcPr>
            <w:tcW w:w="1555" w:type="dxa"/>
          </w:tcPr>
          <w:p w14:paraId="36BA79B5" w14:textId="1DC18D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75" w:type="dxa"/>
          </w:tcPr>
          <w:p w14:paraId="2ADBDEC9" w14:textId="2569D0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853" w:type="dxa"/>
          </w:tcPr>
          <w:p w14:paraId="4FFE8A2D" w14:textId="2916A54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0 (183 to 595)</w:t>
            </w:r>
          </w:p>
        </w:tc>
        <w:tc>
          <w:tcPr>
            <w:tcW w:w="1853" w:type="dxa"/>
          </w:tcPr>
          <w:p w14:paraId="7307D349" w14:textId="34EBFF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60 (660 to 2,138)</w:t>
            </w:r>
          </w:p>
        </w:tc>
        <w:tc>
          <w:tcPr>
            <w:tcW w:w="1853" w:type="dxa"/>
          </w:tcPr>
          <w:p w14:paraId="0E4189CA" w14:textId="334CB69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4FBE03" w14:textId="1E63734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393256" w14:textId="66F7BD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22 (477 to 1,587)</w:t>
            </w:r>
          </w:p>
        </w:tc>
        <w:tc>
          <w:tcPr>
            <w:tcW w:w="1853" w:type="dxa"/>
          </w:tcPr>
          <w:p w14:paraId="1E4CDE65" w14:textId="2BF5E2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1 (123 to 421)</w:t>
            </w:r>
          </w:p>
        </w:tc>
      </w:tr>
      <w:tr w:rsidR="002E75C1" w:rsidRPr="00F62C2F" w14:paraId="2C974C95" w14:textId="77777777" w:rsidTr="00F62C2F">
        <w:tc>
          <w:tcPr>
            <w:tcW w:w="1555" w:type="dxa"/>
          </w:tcPr>
          <w:p w14:paraId="4405FA58" w14:textId="678124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75" w:type="dxa"/>
          </w:tcPr>
          <w:p w14:paraId="3461CBED" w14:textId="605044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853" w:type="dxa"/>
          </w:tcPr>
          <w:p w14:paraId="26D9014A" w14:textId="1544513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134494" w14:textId="06F7FF6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0 (91 to 185)</w:t>
            </w:r>
          </w:p>
        </w:tc>
        <w:tc>
          <w:tcPr>
            <w:tcW w:w="1853" w:type="dxa"/>
          </w:tcPr>
          <w:p w14:paraId="743AD3A7" w14:textId="574A0C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0FD6B178" w14:textId="7F39028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1 to -6)</w:t>
            </w:r>
          </w:p>
        </w:tc>
        <w:tc>
          <w:tcPr>
            <w:tcW w:w="1853" w:type="dxa"/>
          </w:tcPr>
          <w:p w14:paraId="3A630F8D" w14:textId="0409A3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8 (61 to 126)</w:t>
            </w:r>
          </w:p>
        </w:tc>
        <w:tc>
          <w:tcPr>
            <w:tcW w:w="1853" w:type="dxa"/>
          </w:tcPr>
          <w:p w14:paraId="05586E97" w14:textId="52E93A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 (15 to 31)</w:t>
            </w:r>
          </w:p>
        </w:tc>
      </w:tr>
      <w:tr w:rsidR="002E75C1" w:rsidRPr="00F62C2F" w14:paraId="5A490E71" w14:textId="77777777" w:rsidTr="00F62C2F">
        <w:tc>
          <w:tcPr>
            <w:tcW w:w="1555" w:type="dxa"/>
          </w:tcPr>
          <w:p w14:paraId="4361ACAC" w14:textId="0260336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75" w:type="dxa"/>
          </w:tcPr>
          <w:p w14:paraId="152A1356" w14:textId="3F9F93A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853" w:type="dxa"/>
          </w:tcPr>
          <w:p w14:paraId="0A347D59" w14:textId="00999D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7 to 25)</w:t>
            </w:r>
          </w:p>
        </w:tc>
        <w:tc>
          <w:tcPr>
            <w:tcW w:w="1853" w:type="dxa"/>
          </w:tcPr>
          <w:p w14:paraId="1AB96E2A" w14:textId="0C4DA6D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25 to 90)</w:t>
            </w:r>
          </w:p>
        </w:tc>
        <w:tc>
          <w:tcPr>
            <w:tcW w:w="1853" w:type="dxa"/>
          </w:tcPr>
          <w:p w14:paraId="56C408E3" w14:textId="1AE4F5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95DF2E" w14:textId="243FFFC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9FC512" w14:textId="5B3A0F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 (17 to 64)</w:t>
            </w:r>
          </w:p>
        </w:tc>
        <w:tc>
          <w:tcPr>
            <w:tcW w:w="1853" w:type="dxa"/>
          </w:tcPr>
          <w:p w14:paraId="1D5829D2" w14:textId="36B2A50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4 to 16)</w:t>
            </w:r>
          </w:p>
        </w:tc>
      </w:tr>
      <w:tr w:rsidR="002E75C1" w:rsidRPr="00F62C2F" w14:paraId="3FB608D0" w14:textId="77777777" w:rsidTr="00F62C2F">
        <w:tc>
          <w:tcPr>
            <w:tcW w:w="1555" w:type="dxa"/>
          </w:tcPr>
          <w:p w14:paraId="3FBBE4E2" w14:textId="67F188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75" w:type="dxa"/>
          </w:tcPr>
          <w:p w14:paraId="26489828" w14:textId="37FD45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853" w:type="dxa"/>
          </w:tcPr>
          <w:p w14:paraId="4A01F924" w14:textId="638EF80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BFC646" w14:textId="4309B3F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3 (77 to 269)</w:t>
            </w:r>
          </w:p>
        </w:tc>
        <w:tc>
          <w:tcPr>
            <w:tcW w:w="1853" w:type="dxa"/>
          </w:tcPr>
          <w:p w14:paraId="0026505D" w14:textId="2FC911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6 to -6)</w:t>
            </w:r>
          </w:p>
        </w:tc>
        <w:tc>
          <w:tcPr>
            <w:tcW w:w="1853" w:type="dxa"/>
          </w:tcPr>
          <w:p w14:paraId="58E5A699" w14:textId="506C5B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9 (-66 to -22)</w:t>
            </w:r>
          </w:p>
        </w:tc>
        <w:tc>
          <w:tcPr>
            <w:tcW w:w="1853" w:type="dxa"/>
          </w:tcPr>
          <w:p w14:paraId="7D3518DE" w14:textId="23DE95A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6 (52 to 186)</w:t>
            </w:r>
          </w:p>
        </w:tc>
        <w:tc>
          <w:tcPr>
            <w:tcW w:w="1853" w:type="dxa"/>
          </w:tcPr>
          <w:p w14:paraId="7907EA57" w14:textId="4453F7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 (13 to 47)</w:t>
            </w:r>
          </w:p>
        </w:tc>
      </w:tr>
      <w:tr w:rsidR="002E75C1" w:rsidRPr="00F62C2F" w14:paraId="5331D367" w14:textId="77777777" w:rsidTr="00F62C2F">
        <w:tc>
          <w:tcPr>
            <w:tcW w:w="1555" w:type="dxa"/>
          </w:tcPr>
          <w:p w14:paraId="457CDB1E" w14:textId="0A65AC8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75" w:type="dxa"/>
          </w:tcPr>
          <w:p w14:paraId="61EEF9A5" w14:textId="7997710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853" w:type="dxa"/>
          </w:tcPr>
          <w:p w14:paraId="27EC106D" w14:textId="2876624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3 (203 to 840)</w:t>
            </w:r>
          </w:p>
        </w:tc>
        <w:tc>
          <w:tcPr>
            <w:tcW w:w="1853" w:type="dxa"/>
          </w:tcPr>
          <w:p w14:paraId="263EE524" w14:textId="7CF6E91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29 (731 to 3,023)</w:t>
            </w:r>
          </w:p>
        </w:tc>
        <w:tc>
          <w:tcPr>
            <w:tcW w:w="1853" w:type="dxa"/>
          </w:tcPr>
          <w:p w14:paraId="55E94AC0" w14:textId="14A39C8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E59C30" w14:textId="12F9CF5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A5C19F" w14:textId="036F57E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74 (523 to 2,188)</w:t>
            </w:r>
          </w:p>
        </w:tc>
        <w:tc>
          <w:tcPr>
            <w:tcW w:w="1853" w:type="dxa"/>
          </w:tcPr>
          <w:p w14:paraId="42019EB1" w14:textId="5202D4E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3 (134 to 568)</w:t>
            </w:r>
          </w:p>
        </w:tc>
      </w:tr>
      <w:tr w:rsidR="002E75C1" w:rsidRPr="00F62C2F" w14:paraId="4898B446" w14:textId="77777777" w:rsidTr="00F62C2F">
        <w:tc>
          <w:tcPr>
            <w:tcW w:w="1555" w:type="dxa"/>
          </w:tcPr>
          <w:p w14:paraId="3987EDDC" w14:textId="41D730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75" w:type="dxa"/>
          </w:tcPr>
          <w:p w14:paraId="2EBCE9CA" w14:textId="7771F8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853" w:type="dxa"/>
          </w:tcPr>
          <w:p w14:paraId="2061AE32" w14:textId="5FEC2DD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647666" w14:textId="532B47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287 (1,233 to 4,481)</w:t>
            </w:r>
          </w:p>
        </w:tc>
        <w:tc>
          <w:tcPr>
            <w:tcW w:w="1853" w:type="dxa"/>
          </w:tcPr>
          <w:p w14:paraId="4F1F16C6" w14:textId="1FE839B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64 (-860 to -264)</w:t>
            </w:r>
          </w:p>
        </w:tc>
        <w:tc>
          <w:tcPr>
            <w:tcW w:w="1853" w:type="dxa"/>
          </w:tcPr>
          <w:p w14:paraId="76B97D19" w14:textId="273925B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856 (-3,441 to -1,055)</w:t>
            </w:r>
          </w:p>
        </w:tc>
        <w:tc>
          <w:tcPr>
            <w:tcW w:w="1853" w:type="dxa"/>
          </w:tcPr>
          <w:p w14:paraId="450119C0" w14:textId="6109D1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0 (827 to 3,073)</w:t>
            </w:r>
          </w:p>
        </w:tc>
        <w:tc>
          <w:tcPr>
            <w:tcW w:w="1853" w:type="dxa"/>
          </w:tcPr>
          <w:p w14:paraId="5645A35B" w14:textId="59C158F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5 (205 to 770)</w:t>
            </w:r>
          </w:p>
        </w:tc>
      </w:tr>
      <w:tr w:rsidR="002E75C1" w:rsidRPr="00F62C2F" w14:paraId="2491FD44" w14:textId="77777777" w:rsidTr="00F62C2F">
        <w:tc>
          <w:tcPr>
            <w:tcW w:w="1555" w:type="dxa"/>
          </w:tcPr>
          <w:p w14:paraId="2548AF95" w14:textId="6A52F4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75" w:type="dxa"/>
          </w:tcPr>
          <w:p w14:paraId="7084ABE9" w14:textId="0B8D4D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853" w:type="dxa"/>
          </w:tcPr>
          <w:p w14:paraId="2CC4001C" w14:textId="781E49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44EC63" w14:textId="5A9ECE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,274 (33,820 to 121,359)</w:t>
            </w:r>
          </w:p>
        </w:tc>
        <w:tc>
          <w:tcPr>
            <w:tcW w:w="1853" w:type="dxa"/>
          </w:tcPr>
          <w:p w14:paraId="4D2D9756" w14:textId="4657B5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147 (-1,975 to -586)</w:t>
            </w:r>
          </w:p>
        </w:tc>
        <w:tc>
          <w:tcPr>
            <w:tcW w:w="1853" w:type="dxa"/>
          </w:tcPr>
          <w:p w14:paraId="6913A45E" w14:textId="6D8387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,589 (-7,903 to -2,345)</w:t>
            </w:r>
          </w:p>
        </w:tc>
        <w:tc>
          <w:tcPr>
            <w:tcW w:w="1853" w:type="dxa"/>
          </w:tcPr>
          <w:p w14:paraId="31959A18" w14:textId="5AA76A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,028 (24,130 to 88,016)</w:t>
            </w:r>
          </w:p>
        </w:tc>
        <w:tc>
          <w:tcPr>
            <w:tcW w:w="1853" w:type="dxa"/>
          </w:tcPr>
          <w:p w14:paraId="53454C6E" w14:textId="44ED700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,920 (6,162 to 22,820)</w:t>
            </w:r>
          </w:p>
        </w:tc>
      </w:tr>
      <w:tr w:rsidR="002E75C1" w:rsidRPr="00F62C2F" w14:paraId="40504F05" w14:textId="77777777" w:rsidTr="00F62C2F">
        <w:tc>
          <w:tcPr>
            <w:tcW w:w="1555" w:type="dxa"/>
          </w:tcPr>
          <w:p w14:paraId="0FADE35C" w14:textId="46E9AF6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75" w:type="dxa"/>
          </w:tcPr>
          <w:p w14:paraId="1CF8091B" w14:textId="0DFBD0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853" w:type="dxa"/>
          </w:tcPr>
          <w:p w14:paraId="72820BA0" w14:textId="5EF6B8C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04E986" w14:textId="084D56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7F587A" w14:textId="6B827FD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8 (-52 to -24)</w:t>
            </w:r>
          </w:p>
        </w:tc>
        <w:tc>
          <w:tcPr>
            <w:tcW w:w="1853" w:type="dxa"/>
          </w:tcPr>
          <w:p w14:paraId="5D720CE6" w14:textId="021220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0 (-210 to -98)</w:t>
            </w:r>
          </w:p>
        </w:tc>
        <w:tc>
          <w:tcPr>
            <w:tcW w:w="1853" w:type="dxa"/>
          </w:tcPr>
          <w:p w14:paraId="7B65B675" w14:textId="67CE309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159DB8" w14:textId="6A1DEF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3CB043C6" w14:textId="77777777" w:rsidTr="00F62C2F">
        <w:tc>
          <w:tcPr>
            <w:tcW w:w="1555" w:type="dxa"/>
          </w:tcPr>
          <w:p w14:paraId="63F44EFA" w14:textId="10813B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75" w:type="dxa"/>
          </w:tcPr>
          <w:p w14:paraId="2E86B6B2" w14:textId="48DF7E0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853" w:type="dxa"/>
          </w:tcPr>
          <w:p w14:paraId="011B9765" w14:textId="4E04AE6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8BB12B" w14:textId="1D37D31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63 (418 to 2,133)</w:t>
            </w:r>
          </w:p>
        </w:tc>
        <w:tc>
          <w:tcPr>
            <w:tcW w:w="1853" w:type="dxa"/>
          </w:tcPr>
          <w:p w14:paraId="7C18904A" w14:textId="438C358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 (-28 to -6)</w:t>
            </w:r>
          </w:p>
        </w:tc>
        <w:tc>
          <w:tcPr>
            <w:tcW w:w="1853" w:type="dxa"/>
          </w:tcPr>
          <w:p w14:paraId="55647223" w14:textId="3C844B8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9 (-111 to -26)</w:t>
            </w:r>
          </w:p>
        </w:tc>
        <w:tc>
          <w:tcPr>
            <w:tcW w:w="1853" w:type="dxa"/>
          </w:tcPr>
          <w:p w14:paraId="097B85B4" w14:textId="016EED8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4 (264 to 1,423)</w:t>
            </w:r>
          </w:p>
        </w:tc>
        <w:tc>
          <w:tcPr>
            <w:tcW w:w="1853" w:type="dxa"/>
          </w:tcPr>
          <w:p w14:paraId="62C50DD3" w14:textId="761B075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8 (62 to 349)</w:t>
            </w:r>
          </w:p>
        </w:tc>
      </w:tr>
      <w:tr w:rsidR="002E75C1" w:rsidRPr="00F62C2F" w14:paraId="67F23333" w14:textId="77777777" w:rsidTr="00F62C2F">
        <w:tc>
          <w:tcPr>
            <w:tcW w:w="1555" w:type="dxa"/>
          </w:tcPr>
          <w:p w14:paraId="5124E0E4" w14:textId="40F30E5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75" w:type="dxa"/>
          </w:tcPr>
          <w:p w14:paraId="0ED45C21" w14:textId="4778F43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853" w:type="dxa"/>
          </w:tcPr>
          <w:p w14:paraId="03DF148A" w14:textId="070948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9 to 34)</w:t>
            </w:r>
          </w:p>
        </w:tc>
        <w:tc>
          <w:tcPr>
            <w:tcW w:w="1853" w:type="dxa"/>
          </w:tcPr>
          <w:p w14:paraId="2023AE9A" w14:textId="0E82E65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8 (33 to 121)</w:t>
            </w:r>
          </w:p>
        </w:tc>
        <w:tc>
          <w:tcPr>
            <w:tcW w:w="1853" w:type="dxa"/>
          </w:tcPr>
          <w:p w14:paraId="13EE13D4" w14:textId="4AE606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7B633D" w14:textId="42204B5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9AEFFB" w14:textId="7234D1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 (23 to 85)</w:t>
            </w:r>
          </w:p>
        </w:tc>
        <w:tc>
          <w:tcPr>
            <w:tcW w:w="1853" w:type="dxa"/>
          </w:tcPr>
          <w:p w14:paraId="71F53B55" w14:textId="3D262F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6 to 21)</w:t>
            </w:r>
          </w:p>
        </w:tc>
      </w:tr>
      <w:tr w:rsidR="002E75C1" w:rsidRPr="00F62C2F" w14:paraId="2CCF6A2B" w14:textId="77777777" w:rsidTr="00F62C2F">
        <w:tc>
          <w:tcPr>
            <w:tcW w:w="1555" w:type="dxa"/>
          </w:tcPr>
          <w:p w14:paraId="51A3072A" w14:textId="063EDEE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75" w:type="dxa"/>
          </w:tcPr>
          <w:p w14:paraId="7656B5B7" w14:textId="34FAA2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853" w:type="dxa"/>
          </w:tcPr>
          <w:p w14:paraId="7786170D" w14:textId="074FE0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 (19 to 40)</w:t>
            </w:r>
          </w:p>
        </w:tc>
        <w:tc>
          <w:tcPr>
            <w:tcW w:w="1853" w:type="dxa"/>
          </w:tcPr>
          <w:p w14:paraId="6E2F4B60" w14:textId="1F3FCC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 (67 to 142)</w:t>
            </w:r>
          </w:p>
        </w:tc>
        <w:tc>
          <w:tcPr>
            <w:tcW w:w="1853" w:type="dxa"/>
          </w:tcPr>
          <w:p w14:paraId="276B933E" w14:textId="4AFB6A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FC849E" w14:textId="0437F6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788C19" w14:textId="1ABC5A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47 to 103)</w:t>
            </w:r>
          </w:p>
        </w:tc>
        <w:tc>
          <w:tcPr>
            <w:tcW w:w="1853" w:type="dxa"/>
          </w:tcPr>
          <w:p w14:paraId="19A367BD" w14:textId="73E02A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2 to 27)</w:t>
            </w:r>
          </w:p>
        </w:tc>
      </w:tr>
      <w:tr w:rsidR="002E75C1" w:rsidRPr="00F62C2F" w14:paraId="42BEC14A" w14:textId="77777777" w:rsidTr="00F62C2F">
        <w:tc>
          <w:tcPr>
            <w:tcW w:w="1555" w:type="dxa"/>
          </w:tcPr>
          <w:p w14:paraId="2C28C96A" w14:textId="0E3A07F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75" w:type="dxa"/>
          </w:tcPr>
          <w:p w14:paraId="33C3C086" w14:textId="63511A7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853" w:type="dxa"/>
          </w:tcPr>
          <w:p w14:paraId="77BDA66C" w14:textId="19613DE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7 (227 to 514)</w:t>
            </w:r>
          </w:p>
        </w:tc>
        <w:tc>
          <w:tcPr>
            <w:tcW w:w="1853" w:type="dxa"/>
          </w:tcPr>
          <w:p w14:paraId="41A683F5" w14:textId="495904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49 (817 to 1,850)</w:t>
            </w:r>
          </w:p>
        </w:tc>
        <w:tc>
          <w:tcPr>
            <w:tcW w:w="1853" w:type="dxa"/>
          </w:tcPr>
          <w:p w14:paraId="2C211842" w14:textId="785094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AC760B" w14:textId="055CAE1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394436" w14:textId="39CB43F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5 (536 to 1,238)</w:t>
            </w:r>
          </w:p>
        </w:tc>
        <w:tc>
          <w:tcPr>
            <w:tcW w:w="1853" w:type="dxa"/>
          </w:tcPr>
          <w:p w14:paraId="62FA98A4" w14:textId="0C58CA5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4 (129 to 305)</w:t>
            </w:r>
          </w:p>
        </w:tc>
      </w:tr>
      <w:tr w:rsidR="002E75C1" w:rsidRPr="00F62C2F" w14:paraId="7FF12CA9" w14:textId="77777777" w:rsidTr="00F62C2F">
        <w:tc>
          <w:tcPr>
            <w:tcW w:w="1555" w:type="dxa"/>
          </w:tcPr>
          <w:p w14:paraId="2B0A1B6F" w14:textId="397087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75" w:type="dxa"/>
          </w:tcPr>
          <w:p w14:paraId="3DCB4C36" w14:textId="2D1269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853" w:type="dxa"/>
          </w:tcPr>
          <w:p w14:paraId="3B379A1F" w14:textId="2FDBAE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205D51" w14:textId="314ED6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7A8E642" w14:textId="212550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 (-37 to -8)</w:t>
            </w:r>
          </w:p>
        </w:tc>
        <w:tc>
          <w:tcPr>
            <w:tcW w:w="1853" w:type="dxa"/>
          </w:tcPr>
          <w:p w14:paraId="25965928" w14:textId="3E61EE6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3 (-146 to -30)</w:t>
            </w:r>
          </w:p>
        </w:tc>
        <w:tc>
          <w:tcPr>
            <w:tcW w:w="1853" w:type="dxa"/>
          </w:tcPr>
          <w:p w14:paraId="13E70BA8" w14:textId="2442C03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B6E162" w14:textId="35DDED8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4ECEDF8" w14:textId="77777777" w:rsidTr="00F62C2F">
        <w:tc>
          <w:tcPr>
            <w:tcW w:w="1555" w:type="dxa"/>
          </w:tcPr>
          <w:p w14:paraId="624B5B35" w14:textId="367717D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75" w:type="dxa"/>
          </w:tcPr>
          <w:p w14:paraId="7FF6FE5B" w14:textId="11D9A1E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853" w:type="dxa"/>
          </w:tcPr>
          <w:p w14:paraId="4188DDCC" w14:textId="085F01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B1B4F3" w14:textId="56114F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 (32 to 89)</w:t>
            </w:r>
          </w:p>
        </w:tc>
        <w:tc>
          <w:tcPr>
            <w:tcW w:w="1853" w:type="dxa"/>
          </w:tcPr>
          <w:p w14:paraId="4E779FF3" w14:textId="6C27EB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0 (-44 to -18)</w:t>
            </w:r>
          </w:p>
        </w:tc>
        <w:tc>
          <w:tcPr>
            <w:tcW w:w="1853" w:type="dxa"/>
          </w:tcPr>
          <w:p w14:paraId="5E4006AA" w14:textId="3476E83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8 (-178 to -74)</w:t>
            </w:r>
          </w:p>
        </w:tc>
        <w:tc>
          <w:tcPr>
            <w:tcW w:w="1853" w:type="dxa"/>
          </w:tcPr>
          <w:p w14:paraId="594C9C58" w14:textId="35A1D7A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 (21 to 62)</w:t>
            </w:r>
          </w:p>
        </w:tc>
        <w:tc>
          <w:tcPr>
            <w:tcW w:w="1853" w:type="dxa"/>
          </w:tcPr>
          <w:p w14:paraId="6B16CE15" w14:textId="416C2EB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6)</w:t>
            </w:r>
          </w:p>
        </w:tc>
      </w:tr>
      <w:tr w:rsidR="002E75C1" w:rsidRPr="00F62C2F" w14:paraId="17DD4AA7" w14:textId="77777777" w:rsidTr="00F62C2F">
        <w:tc>
          <w:tcPr>
            <w:tcW w:w="1555" w:type="dxa"/>
          </w:tcPr>
          <w:p w14:paraId="70722420" w14:textId="652470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75" w:type="dxa"/>
          </w:tcPr>
          <w:p w14:paraId="65E0C214" w14:textId="41EBCD2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853" w:type="dxa"/>
          </w:tcPr>
          <w:p w14:paraId="7A826D2D" w14:textId="0F37B6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A35779" w14:textId="2625A1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5FAE2D" w14:textId="3B11AB9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4AA9B982" w14:textId="0EA366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5 to -1)</w:t>
            </w:r>
          </w:p>
        </w:tc>
        <w:tc>
          <w:tcPr>
            <w:tcW w:w="1853" w:type="dxa"/>
          </w:tcPr>
          <w:p w14:paraId="6C3E7CCD" w14:textId="34444D4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46B6BD" w14:textId="00EDA88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14A50DF2" w14:textId="77777777" w:rsidTr="00F62C2F">
        <w:tc>
          <w:tcPr>
            <w:tcW w:w="1555" w:type="dxa"/>
          </w:tcPr>
          <w:p w14:paraId="1F85A1EA" w14:textId="0E2B66D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75" w:type="dxa"/>
          </w:tcPr>
          <w:p w14:paraId="64A15F27" w14:textId="3214BC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853" w:type="dxa"/>
          </w:tcPr>
          <w:p w14:paraId="1DCC5082" w14:textId="6F75C0D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394FF0" w14:textId="238E4F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0 (274 to 778)</w:t>
            </w:r>
          </w:p>
        </w:tc>
        <w:tc>
          <w:tcPr>
            <w:tcW w:w="1853" w:type="dxa"/>
          </w:tcPr>
          <w:p w14:paraId="2BBC7352" w14:textId="688BBDC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2 to -5)</w:t>
            </w:r>
          </w:p>
        </w:tc>
        <w:tc>
          <w:tcPr>
            <w:tcW w:w="1853" w:type="dxa"/>
          </w:tcPr>
          <w:p w14:paraId="77A0CF0D" w14:textId="2E65DDD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 (-49 to -20)</w:t>
            </w:r>
          </w:p>
        </w:tc>
        <w:tc>
          <w:tcPr>
            <w:tcW w:w="1853" w:type="dxa"/>
          </w:tcPr>
          <w:p w14:paraId="6F3423C0" w14:textId="17D0A0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6 (192 to 564)</w:t>
            </w:r>
          </w:p>
        </w:tc>
        <w:tc>
          <w:tcPr>
            <w:tcW w:w="1853" w:type="dxa"/>
          </w:tcPr>
          <w:p w14:paraId="3E4C6AAC" w14:textId="37F377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7 (49 to 146)</w:t>
            </w:r>
          </w:p>
        </w:tc>
      </w:tr>
      <w:tr w:rsidR="002E75C1" w:rsidRPr="00F62C2F" w14:paraId="6F09F542" w14:textId="77777777" w:rsidTr="00F62C2F">
        <w:tc>
          <w:tcPr>
            <w:tcW w:w="1555" w:type="dxa"/>
          </w:tcPr>
          <w:p w14:paraId="1B14BF01" w14:textId="608844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75" w:type="dxa"/>
          </w:tcPr>
          <w:p w14:paraId="05F044C9" w14:textId="66BC29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853" w:type="dxa"/>
          </w:tcPr>
          <w:p w14:paraId="6D8B8811" w14:textId="3B9D666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43 (854 to 3,585)</w:t>
            </w:r>
          </w:p>
        </w:tc>
        <w:tc>
          <w:tcPr>
            <w:tcW w:w="1853" w:type="dxa"/>
          </w:tcPr>
          <w:p w14:paraId="1CEFE518" w14:textId="21BFB9B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627 (3,077 to 12,861)</w:t>
            </w:r>
          </w:p>
        </w:tc>
        <w:tc>
          <w:tcPr>
            <w:tcW w:w="1853" w:type="dxa"/>
          </w:tcPr>
          <w:p w14:paraId="3A34995E" w14:textId="0954FB4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EC8836" w14:textId="318CF98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324A06" w14:textId="0BD5B07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788 (2,145 to 9,423)</w:t>
            </w:r>
          </w:p>
        </w:tc>
        <w:tc>
          <w:tcPr>
            <w:tcW w:w="1853" w:type="dxa"/>
          </w:tcPr>
          <w:p w14:paraId="5B4E89D1" w14:textId="27141A4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41 (541 to 2,467)</w:t>
            </w:r>
          </w:p>
        </w:tc>
      </w:tr>
      <w:tr w:rsidR="002E75C1" w:rsidRPr="00F62C2F" w14:paraId="55114B0E" w14:textId="77777777" w:rsidTr="00F62C2F">
        <w:tc>
          <w:tcPr>
            <w:tcW w:w="1555" w:type="dxa"/>
          </w:tcPr>
          <w:p w14:paraId="6C12D91D" w14:textId="5B893D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75" w:type="dxa"/>
          </w:tcPr>
          <w:p w14:paraId="2A201C5B" w14:textId="3B0ED88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853" w:type="dxa"/>
          </w:tcPr>
          <w:p w14:paraId="2CEC9B69" w14:textId="72EBD53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0 (115 to 413)</w:t>
            </w:r>
          </w:p>
        </w:tc>
        <w:tc>
          <w:tcPr>
            <w:tcW w:w="1853" w:type="dxa"/>
          </w:tcPr>
          <w:p w14:paraId="0C12E882" w14:textId="27400E3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8 (413 to 1,486)</w:t>
            </w:r>
          </w:p>
        </w:tc>
        <w:tc>
          <w:tcPr>
            <w:tcW w:w="1853" w:type="dxa"/>
          </w:tcPr>
          <w:p w14:paraId="4C6E8324" w14:textId="1BDBBC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A9D398" w14:textId="3E95D26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274E0C" w14:textId="3EA9FB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68 (277 to 1,037)</w:t>
            </w:r>
          </w:p>
        </w:tc>
        <w:tc>
          <w:tcPr>
            <w:tcW w:w="1853" w:type="dxa"/>
          </w:tcPr>
          <w:p w14:paraId="0AEA2EC7" w14:textId="67B53B9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1 (67 to 262)</w:t>
            </w:r>
          </w:p>
        </w:tc>
      </w:tr>
      <w:tr w:rsidR="002E75C1" w:rsidRPr="00F62C2F" w14:paraId="48636CDA" w14:textId="77777777" w:rsidTr="00F62C2F">
        <w:tc>
          <w:tcPr>
            <w:tcW w:w="1555" w:type="dxa"/>
          </w:tcPr>
          <w:p w14:paraId="13792BDC" w14:textId="4394A67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75" w:type="dxa"/>
          </w:tcPr>
          <w:p w14:paraId="2A944D3F" w14:textId="38C3797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853" w:type="dxa"/>
          </w:tcPr>
          <w:p w14:paraId="166437D1" w14:textId="6C453DA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 (36 to 147)</w:t>
            </w:r>
          </w:p>
        </w:tc>
        <w:tc>
          <w:tcPr>
            <w:tcW w:w="1853" w:type="dxa"/>
          </w:tcPr>
          <w:p w14:paraId="1DBDFCCF" w14:textId="20F626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9 (130 to 528)</w:t>
            </w:r>
          </w:p>
        </w:tc>
        <w:tc>
          <w:tcPr>
            <w:tcW w:w="1853" w:type="dxa"/>
          </w:tcPr>
          <w:p w14:paraId="1C98474D" w14:textId="2C2FC53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F40DFF" w14:textId="03B0BE9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C9ABE1" w14:textId="593E82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6 (88 to 381)</w:t>
            </w:r>
          </w:p>
        </w:tc>
        <w:tc>
          <w:tcPr>
            <w:tcW w:w="1853" w:type="dxa"/>
          </w:tcPr>
          <w:p w14:paraId="04D3B214" w14:textId="70F72B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 (22 to 99)</w:t>
            </w:r>
          </w:p>
        </w:tc>
      </w:tr>
      <w:tr w:rsidR="002E75C1" w:rsidRPr="00F62C2F" w14:paraId="65C78A0D" w14:textId="77777777" w:rsidTr="00F62C2F">
        <w:tc>
          <w:tcPr>
            <w:tcW w:w="1555" w:type="dxa"/>
          </w:tcPr>
          <w:p w14:paraId="2953BAE4" w14:textId="3E1716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75" w:type="dxa"/>
          </w:tcPr>
          <w:p w14:paraId="0C35928D" w14:textId="16C82C8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853" w:type="dxa"/>
          </w:tcPr>
          <w:p w14:paraId="7E43D6E7" w14:textId="169750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985827" w14:textId="28BECD0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4 (48 to 129)</w:t>
            </w:r>
          </w:p>
        </w:tc>
        <w:tc>
          <w:tcPr>
            <w:tcW w:w="1853" w:type="dxa"/>
          </w:tcPr>
          <w:p w14:paraId="6E7A89EF" w14:textId="2CDB5B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6E0A97BF" w14:textId="1A2EC39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276C7964" w14:textId="6B374D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8 (32 to 91)</w:t>
            </w:r>
          </w:p>
        </w:tc>
        <w:tc>
          <w:tcPr>
            <w:tcW w:w="1853" w:type="dxa"/>
          </w:tcPr>
          <w:p w14:paraId="0779C6AD" w14:textId="2529A8D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8 to 23)</w:t>
            </w:r>
          </w:p>
        </w:tc>
      </w:tr>
      <w:tr w:rsidR="002E75C1" w:rsidRPr="00F62C2F" w14:paraId="37F373FA" w14:textId="77777777" w:rsidTr="00F62C2F">
        <w:tc>
          <w:tcPr>
            <w:tcW w:w="1555" w:type="dxa"/>
          </w:tcPr>
          <w:p w14:paraId="3307FF32" w14:textId="18604D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75" w:type="dxa"/>
          </w:tcPr>
          <w:p w14:paraId="54D5FF46" w14:textId="418BB0E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853" w:type="dxa"/>
          </w:tcPr>
          <w:p w14:paraId="30AEFFAA" w14:textId="17DDF5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92F16D" w14:textId="76142B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444C62D" w14:textId="199A65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23 to -8)</w:t>
            </w:r>
          </w:p>
        </w:tc>
        <w:tc>
          <w:tcPr>
            <w:tcW w:w="1853" w:type="dxa"/>
          </w:tcPr>
          <w:p w14:paraId="6D73958B" w14:textId="7BB9A8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2 (-91 to -30)</w:t>
            </w:r>
          </w:p>
        </w:tc>
        <w:tc>
          <w:tcPr>
            <w:tcW w:w="1853" w:type="dxa"/>
          </w:tcPr>
          <w:p w14:paraId="063CF69A" w14:textId="3581F1A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CD2438" w14:textId="005DA31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7F163A1" w14:textId="77777777" w:rsidTr="00F62C2F">
        <w:tc>
          <w:tcPr>
            <w:tcW w:w="1555" w:type="dxa"/>
          </w:tcPr>
          <w:p w14:paraId="11B50C93" w14:textId="270F4F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75" w:type="dxa"/>
          </w:tcPr>
          <w:p w14:paraId="69B01334" w14:textId="11645F6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853" w:type="dxa"/>
          </w:tcPr>
          <w:p w14:paraId="22DDADC0" w14:textId="369251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19 (1,412 to 3,657)</w:t>
            </w:r>
          </w:p>
        </w:tc>
        <w:tc>
          <w:tcPr>
            <w:tcW w:w="1853" w:type="dxa"/>
          </w:tcPr>
          <w:p w14:paraId="2D5F5BE5" w14:textId="63F6EC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345 (5,081 to 13,158)</w:t>
            </w:r>
          </w:p>
        </w:tc>
        <w:tc>
          <w:tcPr>
            <w:tcW w:w="1853" w:type="dxa"/>
          </w:tcPr>
          <w:p w14:paraId="3E551C0F" w14:textId="6218C9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224A4F" w14:textId="6786541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8990E3" w14:textId="6665B5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13 (3,698 to 9,702)</w:t>
            </w:r>
          </w:p>
        </w:tc>
        <w:tc>
          <w:tcPr>
            <w:tcW w:w="1853" w:type="dxa"/>
          </w:tcPr>
          <w:p w14:paraId="30884CA7" w14:textId="7F2D83E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98 (959 to 2,547)</w:t>
            </w:r>
          </w:p>
        </w:tc>
      </w:tr>
      <w:tr w:rsidR="002E75C1" w:rsidRPr="00F62C2F" w14:paraId="390C08B8" w14:textId="77777777" w:rsidTr="00F62C2F">
        <w:tc>
          <w:tcPr>
            <w:tcW w:w="1555" w:type="dxa"/>
          </w:tcPr>
          <w:p w14:paraId="028803D7" w14:textId="52ACCA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75" w:type="dxa"/>
          </w:tcPr>
          <w:p w14:paraId="3707F565" w14:textId="49D735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853" w:type="dxa"/>
          </w:tcPr>
          <w:p w14:paraId="475DF690" w14:textId="767F5C8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C8DF1B" w14:textId="3C46927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240520" w14:textId="63FEF8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0BE548E9" w14:textId="4A6A2AB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762AD388" w14:textId="1396105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01EDC8" w14:textId="44C50D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4257FAD7" w14:textId="77777777" w:rsidTr="00F62C2F">
        <w:tc>
          <w:tcPr>
            <w:tcW w:w="1555" w:type="dxa"/>
          </w:tcPr>
          <w:p w14:paraId="1DB74660" w14:textId="601E7B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75" w:type="dxa"/>
          </w:tcPr>
          <w:p w14:paraId="1B1387F3" w14:textId="0C7A536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853" w:type="dxa"/>
          </w:tcPr>
          <w:p w14:paraId="57533C29" w14:textId="10AF36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37C44B" w14:textId="45D04E1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722B18" w14:textId="1368D0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7BEBF3E2" w14:textId="619E3ED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11 to -4)</w:t>
            </w:r>
          </w:p>
        </w:tc>
        <w:tc>
          <w:tcPr>
            <w:tcW w:w="1853" w:type="dxa"/>
          </w:tcPr>
          <w:p w14:paraId="25F81FD6" w14:textId="68E9904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EA1C99" w14:textId="2F33B6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2451ACD3" w14:textId="77777777" w:rsidTr="00F62C2F">
        <w:tc>
          <w:tcPr>
            <w:tcW w:w="1555" w:type="dxa"/>
          </w:tcPr>
          <w:p w14:paraId="443EDB1A" w14:textId="4BDEE7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75" w:type="dxa"/>
          </w:tcPr>
          <w:p w14:paraId="3A685BD9" w14:textId="416877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853" w:type="dxa"/>
          </w:tcPr>
          <w:p w14:paraId="509860C8" w14:textId="191462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97 (667 to 2,227)</w:t>
            </w:r>
          </w:p>
        </w:tc>
        <w:tc>
          <w:tcPr>
            <w:tcW w:w="1853" w:type="dxa"/>
          </w:tcPr>
          <w:p w14:paraId="00C5C768" w14:textId="57772D3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668 (2,402 to 8,017)</w:t>
            </w:r>
          </w:p>
        </w:tc>
        <w:tc>
          <w:tcPr>
            <w:tcW w:w="1853" w:type="dxa"/>
          </w:tcPr>
          <w:p w14:paraId="3E7F7FBA" w14:textId="7E451A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53DD16" w14:textId="0C3296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55641D" w14:textId="4870AEA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258 (1,653 to 5,674)</w:t>
            </w:r>
          </w:p>
        </w:tc>
        <w:tc>
          <w:tcPr>
            <w:tcW w:w="1853" w:type="dxa"/>
          </w:tcPr>
          <w:p w14:paraId="7EEEA58A" w14:textId="1A0EE8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2 (413 to 1,445)</w:t>
            </w:r>
          </w:p>
        </w:tc>
      </w:tr>
      <w:tr w:rsidR="002E75C1" w:rsidRPr="00F62C2F" w14:paraId="35665C4A" w14:textId="77777777" w:rsidTr="00F62C2F">
        <w:tc>
          <w:tcPr>
            <w:tcW w:w="1555" w:type="dxa"/>
          </w:tcPr>
          <w:p w14:paraId="6C5FE0B5" w14:textId="5FC2568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Myanmar</w:t>
            </w:r>
          </w:p>
        </w:tc>
        <w:tc>
          <w:tcPr>
            <w:tcW w:w="1275" w:type="dxa"/>
          </w:tcPr>
          <w:p w14:paraId="353C7997" w14:textId="3D7E0F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853" w:type="dxa"/>
          </w:tcPr>
          <w:p w14:paraId="6C1156D1" w14:textId="02150D9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48 (591 to 2,031)</w:t>
            </w:r>
          </w:p>
        </w:tc>
        <w:tc>
          <w:tcPr>
            <w:tcW w:w="1853" w:type="dxa"/>
          </w:tcPr>
          <w:p w14:paraId="703C7C45" w14:textId="7D7D34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476 (5,393 to 18,519)</w:t>
            </w:r>
          </w:p>
        </w:tc>
        <w:tc>
          <w:tcPr>
            <w:tcW w:w="1853" w:type="dxa"/>
          </w:tcPr>
          <w:p w14:paraId="5B785614" w14:textId="1EB649F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48 to -16)</w:t>
            </w:r>
          </w:p>
        </w:tc>
        <w:tc>
          <w:tcPr>
            <w:tcW w:w="1853" w:type="dxa"/>
          </w:tcPr>
          <w:p w14:paraId="328B3693" w14:textId="7C5031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5 (-192 to -64)</w:t>
            </w:r>
          </w:p>
        </w:tc>
        <w:tc>
          <w:tcPr>
            <w:tcW w:w="1853" w:type="dxa"/>
          </w:tcPr>
          <w:p w14:paraId="21B9822A" w14:textId="6614E4C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310 (3,684 to 13,142)</w:t>
            </w:r>
          </w:p>
        </w:tc>
        <w:tc>
          <w:tcPr>
            <w:tcW w:w="1853" w:type="dxa"/>
          </w:tcPr>
          <w:p w14:paraId="64C35A26" w14:textId="74EB949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41 (912 to 3,355)</w:t>
            </w:r>
          </w:p>
        </w:tc>
      </w:tr>
      <w:tr w:rsidR="002E75C1" w:rsidRPr="00F62C2F" w14:paraId="61F164F6" w14:textId="77777777" w:rsidTr="00F62C2F">
        <w:tc>
          <w:tcPr>
            <w:tcW w:w="1555" w:type="dxa"/>
          </w:tcPr>
          <w:p w14:paraId="32EF5FB8" w14:textId="2834AD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75" w:type="dxa"/>
          </w:tcPr>
          <w:p w14:paraId="2437F1B5" w14:textId="07ECB0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853" w:type="dxa"/>
          </w:tcPr>
          <w:p w14:paraId="11407AC2" w14:textId="0C43D24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B21B52" w14:textId="73A8FA5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CF177E" w14:textId="783E01A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6 to -3)</w:t>
            </w:r>
          </w:p>
        </w:tc>
        <w:tc>
          <w:tcPr>
            <w:tcW w:w="1853" w:type="dxa"/>
          </w:tcPr>
          <w:p w14:paraId="1BC51C9C" w14:textId="6F33F2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 (-64 to -13)</w:t>
            </w:r>
          </w:p>
        </w:tc>
        <w:tc>
          <w:tcPr>
            <w:tcW w:w="1853" w:type="dxa"/>
          </w:tcPr>
          <w:p w14:paraId="73E74C5C" w14:textId="21E1143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694E66" w14:textId="76FF3F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74947EC" w14:textId="77777777" w:rsidTr="00F62C2F">
        <w:tc>
          <w:tcPr>
            <w:tcW w:w="1555" w:type="dxa"/>
          </w:tcPr>
          <w:p w14:paraId="04BB1D45" w14:textId="1E2B54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75" w:type="dxa"/>
          </w:tcPr>
          <w:p w14:paraId="195E82C3" w14:textId="7F5ECB5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853" w:type="dxa"/>
          </w:tcPr>
          <w:p w14:paraId="59CB2A23" w14:textId="23BDE74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31 (2,264 to 7,235)</w:t>
            </w:r>
          </w:p>
        </w:tc>
        <w:tc>
          <w:tcPr>
            <w:tcW w:w="1853" w:type="dxa"/>
          </w:tcPr>
          <w:p w14:paraId="621C5C80" w14:textId="33B782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861 (8,149 to 26,018)</w:t>
            </w:r>
          </w:p>
        </w:tc>
        <w:tc>
          <w:tcPr>
            <w:tcW w:w="1853" w:type="dxa"/>
          </w:tcPr>
          <w:p w14:paraId="751587E4" w14:textId="2887A4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0B3D86" w14:textId="3CBAD5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4415B9" w14:textId="5A8AB6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946 (5,916 to 19,330)</w:t>
            </w:r>
          </w:p>
        </w:tc>
        <w:tc>
          <w:tcPr>
            <w:tcW w:w="1853" w:type="dxa"/>
          </w:tcPr>
          <w:p w14:paraId="37021E18" w14:textId="2BF4E75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76 (1,545 to 5,116)</w:t>
            </w:r>
          </w:p>
        </w:tc>
      </w:tr>
      <w:tr w:rsidR="002E75C1" w:rsidRPr="00F62C2F" w14:paraId="76FEE453" w14:textId="77777777" w:rsidTr="00F62C2F">
        <w:tc>
          <w:tcPr>
            <w:tcW w:w="1555" w:type="dxa"/>
          </w:tcPr>
          <w:p w14:paraId="01591456" w14:textId="72AB01D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75" w:type="dxa"/>
          </w:tcPr>
          <w:p w14:paraId="516DD46C" w14:textId="2573B6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853" w:type="dxa"/>
          </w:tcPr>
          <w:p w14:paraId="7D7B2160" w14:textId="085A49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34 (588 to 2,138)</w:t>
            </w:r>
          </w:p>
        </w:tc>
        <w:tc>
          <w:tcPr>
            <w:tcW w:w="1853" w:type="dxa"/>
          </w:tcPr>
          <w:p w14:paraId="77BC6BFD" w14:textId="4140C9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77 (2,116 to 7,682)</w:t>
            </w:r>
          </w:p>
        </w:tc>
        <w:tc>
          <w:tcPr>
            <w:tcW w:w="1853" w:type="dxa"/>
          </w:tcPr>
          <w:p w14:paraId="1287BC87" w14:textId="3F7401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584501" w14:textId="5E87D6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5C3FE2" w14:textId="3CC9E57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94 (1,528 to 5,687)</w:t>
            </w:r>
          </w:p>
        </w:tc>
        <w:tc>
          <w:tcPr>
            <w:tcW w:w="1853" w:type="dxa"/>
          </w:tcPr>
          <w:p w14:paraId="2B0B9925" w14:textId="74AFEC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5 (397 to 1,499)</w:t>
            </w:r>
          </w:p>
        </w:tc>
      </w:tr>
      <w:tr w:rsidR="002E75C1" w:rsidRPr="00F62C2F" w14:paraId="6CCFEF75" w14:textId="77777777" w:rsidTr="00F62C2F">
        <w:tc>
          <w:tcPr>
            <w:tcW w:w="1555" w:type="dxa"/>
          </w:tcPr>
          <w:p w14:paraId="2B8A33B9" w14:textId="6322D6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75" w:type="dxa"/>
          </w:tcPr>
          <w:p w14:paraId="6FEF0583" w14:textId="4A95F5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853" w:type="dxa"/>
          </w:tcPr>
          <w:p w14:paraId="3FB37378" w14:textId="46AF771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8 (244 to 671)</w:t>
            </w:r>
          </w:p>
        </w:tc>
        <w:tc>
          <w:tcPr>
            <w:tcW w:w="1853" w:type="dxa"/>
          </w:tcPr>
          <w:p w14:paraId="62618641" w14:textId="7CD95BD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04 (877 to 2,417)</w:t>
            </w:r>
          </w:p>
        </w:tc>
        <w:tc>
          <w:tcPr>
            <w:tcW w:w="1853" w:type="dxa"/>
          </w:tcPr>
          <w:p w14:paraId="52684647" w14:textId="78E5F3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5CE365" w14:textId="1F365B4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8C45C0" w14:textId="4ABAD37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24 (582 to 1,667)</w:t>
            </w:r>
          </w:p>
        </w:tc>
        <w:tc>
          <w:tcPr>
            <w:tcW w:w="1853" w:type="dxa"/>
          </w:tcPr>
          <w:p w14:paraId="3B5CA919" w14:textId="23284B3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5 (142 to 419)</w:t>
            </w:r>
          </w:p>
        </w:tc>
      </w:tr>
      <w:tr w:rsidR="002E75C1" w:rsidRPr="00F62C2F" w14:paraId="43A2241E" w14:textId="77777777" w:rsidTr="00F62C2F">
        <w:tc>
          <w:tcPr>
            <w:tcW w:w="1555" w:type="dxa"/>
          </w:tcPr>
          <w:p w14:paraId="0022515F" w14:textId="75EB55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75" w:type="dxa"/>
          </w:tcPr>
          <w:p w14:paraId="3F985259" w14:textId="604B4C3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853" w:type="dxa"/>
          </w:tcPr>
          <w:p w14:paraId="519BF9F2" w14:textId="3747BA5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D0AA6E" w14:textId="1F01AC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11 to 34)</w:t>
            </w:r>
          </w:p>
        </w:tc>
        <w:tc>
          <w:tcPr>
            <w:tcW w:w="1853" w:type="dxa"/>
          </w:tcPr>
          <w:p w14:paraId="4B271EEB" w14:textId="7CCD3DF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36D9F8DC" w14:textId="2F82B9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2 to -4)</w:t>
            </w:r>
          </w:p>
        </w:tc>
        <w:tc>
          <w:tcPr>
            <w:tcW w:w="1853" w:type="dxa"/>
          </w:tcPr>
          <w:p w14:paraId="632CE171" w14:textId="5379638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8 to 24)</w:t>
            </w:r>
          </w:p>
        </w:tc>
        <w:tc>
          <w:tcPr>
            <w:tcW w:w="1853" w:type="dxa"/>
          </w:tcPr>
          <w:p w14:paraId="4BD19DDE" w14:textId="03AEE6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6)</w:t>
            </w:r>
          </w:p>
        </w:tc>
      </w:tr>
      <w:tr w:rsidR="002E75C1" w:rsidRPr="00F62C2F" w14:paraId="5339E352" w14:textId="77777777" w:rsidTr="00F62C2F">
        <w:tc>
          <w:tcPr>
            <w:tcW w:w="1555" w:type="dxa"/>
          </w:tcPr>
          <w:p w14:paraId="3E505DE7" w14:textId="43B8D1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75" w:type="dxa"/>
          </w:tcPr>
          <w:p w14:paraId="2C2F39F1" w14:textId="2453637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853" w:type="dxa"/>
          </w:tcPr>
          <w:p w14:paraId="2ACE8FEB" w14:textId="08BEA6D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644 (5,842 to 20,731)</w:t>
            </w:r>
          </w:p>
        </w:tc>
        <w:tc>
          <w:tcPr>
            <w:tcW w:w="1853" w:type="dxa"/>
          </w:tcPr>
          <w:p w14:paraId="5173FB25" w14:textId="799804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,849 (21,020 to 74,413)</w:t>
            </w:r>
          </w:p>
        </w:tc>
        <w:tc>
          <w:tcPr>
            <w:tcW w:w="1853" w:type="dxa"/>
          </w:tcPr>
          <w:p w14:paraId="69768CEF" w14:textId="2704E40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09AC82" w14:textId="42F831B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2B9820" w14:textId="5574681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,920 (15,209 to 55,559)</w:t>
            </w:r>
          </w:p>
        </w:tc>
        <w:tc>
          <w:tcPr>
            <w:tcW w:w="1853" w:type="dxa"/>
          </w:tcPr>
          <w:p w14:paraId="5D77AD22" w14:textId="76CBA95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135 (3,921 to 14,785)</w:t>
            </w:r>
          </w:p>
        </w:tc>
      </w:tr>
      <w:tr w:rsidR="002E75C1" w:rsidRPr="00F62C2F" w14:paraId="72DEE8EC" w14:textId="77777777" w:rsidTr="00F62C2F">
        <w:tc>
          <w:tcPr>
            <w:tcW w:w="1555" w:type="dxa"/>
          </w:tcPr>
          <w:p w14:paraId="6ED295D5" w14:textId="2E1B358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75" w:type="dxa"/>
          </w:tcPr>
          <w:p w14:paraId="1FCAEC70" w14:textId="64E1547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853" w:type="dxa"/>
          </w:tcPr>
          <w:p w14:paraId="46DD596E" w14:textId="2434CE8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,015 (14,683 to 99,603)</w:t>
            </w:r>
          </w:p>
        </w:tc>
        <w:tc>
          <w:tcPr>
            <w:tcW w:w="1853" w:type="dxa"/>
          </w:tcPr>
          <w:p w14:paraId="34BCBB83" w14:textId="61A3E0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7,640 (52,860 to 357,992)</w:t>
            </w:r>
          </w:p>
        </w:tc>
        <w:tc>
          <w:tcPr>
            <w:tcW w:w="1853" w:type="dxa"/>
          </w:tcPr>
          <w:p w14:paraId="47724F4E" w14:textId="426BB81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593E74" w14:textId="6BA3959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BD96D3" w14:textId="0B8F60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7,029 (37,835 to 262,127)</w:t>
            </w:r>
          </w:p>
        </w:tc>
        <w:tc>
          <w:tcPr>
            <w:tcW w:w="1853" w:type="dxa"/>
          </w:tcPr>
          <w:p w14:paraId="554FD659" w14:textId="002C99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,686 (9,679 to 68,356)</w:t>
            </w:r>
          </w:p>
        </w:tc>
      </w:tr>
      <w:tr w:rsidR="002E75C1" w:rsidRPr="00F62C2F" w14:paraId="78419708" w14:textId="77777777" w:rsidTr="00F62C2F">
        <w:tc>
          <w:tcPr>
            <w:tcW w:w="1555" w:type="dxa"/>
          </w:tcPr>
          <w:p w14:paraId="6C9AA8B5" w14:textId="3371F33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75" w:type="dxa"/>
          </w:tcPr>
          <w:p w14:paraId="04471514" w14:textId="358CF96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853" w:type="dxa"/>
          </w:tcPr>
          <w:p w14:paraId="36005457" w14:textId="50399B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8)</w:t>
            </w:r>
          </w:p>
        </w:tc>
        <w:tc>
          <w:tcPr>
            <w:tcW w:w="1853" w:type="dxa"/>
          </w:tcPr>
          <w:p w14:paraId="45B070A9" w14:textId="497277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 (16 to 30)</w:t>
            </w:r>
          </w:p>
        </w:tc>
        <w:tc>
          <w:tcPr>
            <w:tcW w:w="1853" w:type="dxa"/>
          </w:tcPr>
          <w:p w14:paraId="1CDEE22E" w14:textId="7CA29D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97CFEF" w14:textId="1C27273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10D9C5" w14:textId="22F28C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0 to 20)</w:t>
            </w:r>
          </w:p>
        </w:tc>
        <w:tc>
          <w:tcPr>
            <w:tcW w:w="1853" w:type="dxa"/>
          </w:tcPr>
          <w:p w14:paraId="057F1B29" w14:textId="2FF0E2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2E75C1" w:rsidRPr="00F62C2F" w14:paraId="37B65680" w14:textId="77777777" w:rsidTr="00F62C2F">
        <w:tc>
          <w:tcPr>
            <w:tcW w:w="1555" w:type="dxa"/>
          </w:tcPr>
          <w:p w14:paraId="074C1561" w14:textId="7C48852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75" w:type="dxa"/>
          </w:tcPr>
          <w:p w14:paraId="0CDCED4D" w14:textId="05295E3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853" w:type="dxa"/>
          </w:tcPr>
          <w:p w14:paraId="12886C41" w14:textId="5265E2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2 (169 to 547)</w:t>
            </w:r>
          </w:p>
        </w:tc>
        <w:tc>
          <w:tcPr>
            <w:tcW w:w="1853" w:type="dxa"/>
          </w:tcPr>
          <w:p w14:paraId="16ADC5D1" w14:textId="475B59C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59 (609 to 1,969)</w:t>
            </w:r>
          </w:p>
        </w:tc>
        <w:tc>
          <w:tcPr>
            <w:tcW w:w="1853" w:type="dxa"/>
          </w:tcPr>
          <w:p w14:paraId="238AB25A" w14:textId="5A80A1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E8EEDB" w14:textId="5ABE63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1FF7F6" w14:textId="2D9892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8 (399 to 1,390)</w:t>
            </w:r>
          </w:p>
        </w:tc>
        <w:tc>
          <w:tcPr>
            <w:tcW w:w="1853" w:type="dxa"/>
          </w:tcPr>
          <w:p w14:paraId="66787F3E" w14:textId="4A4673E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9 (96 to 353)</w:t>
            </w:r>
          </w:p>
        </w:tc>
      </w:tr>
      <w:tr w:rsidR="002E75C1" w:rsidRPr="00F62C2F" w14:paraId="33ACBD32" w14:textId="77777777" w:rsidTr="00F62C2F">
        <w:tc>
          <w:tcPr>
            <w:tcW w:w="1555" w:type="dxa"/>
          </w:tcPr>
          <w:p w14:paraId="69213255" w14:textId="1F0F78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75" w:type="dxa"/>
          </w:tcPr>
          <w:p w14:paraId="3994CBCF" w14:textId="2F7BC86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853" w:type="dxa"/>
          </w:tcPr>
          <w:p w14:paraId="1C5B9161" w14:textId="28E96A4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283 (6,659 to 29,062)</w:t>
            </w:r>
          </w:p>
        </w:tc>
        <w:tc>
          <w:tcPr>
            <w:tcW w:w="1853" w:type="dxa"/>
          </w:tcPr>
          <w:p w14:paraId="7FE4ED28" w14:textId="67C88D5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,995 (23,969 to 104,538)</w:t>
            </w:r>
          </w:p>
        </w:tc>
        <w:tc>
          <w:tcPr>
            <w:tcW w:w="1853" w:type="dxa"/>
          </w:tcPr>
          <w:p w14:paraId="0C6B1D35" w14:textId="1072B1C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4C2F88" w14:textId="620281A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C82D80" w14:textId="4E35C82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,634 (16,638 to 76,309)</w:t>
            </w:r>
          </w:p>
        </w:tc>
        <w:tc>
          <w:tcPr>
            <w:tcW w:w="1853" w:type="dxa"/>
          </w:tcPr>
          <w:p w14:paraId="0F867114" w14:textId="0D4B21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256 (4,177 to 19,901)</w:t>
            </w:r>
          </w:p>
        </w:tc>
      </w:tr>
      <w:tr w:rsidR="002E75C1" w:rsidRPr="00F62C2F" w14:paraId="11C99C4A" w14:textId="77777777" w:rsidTr="00F62C2F">
        <w:tc>
          <w:tcPr>
            <w:tcW w:w="1555" w:type="dxa"/>
          </w:tcPr>
          <w:p w14:paraId="04E2F219" w14:textId="3AC3216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75" w:type="dxa"/>
          </w:tcPr>
          <w:p w14:paraId="116E4EC6" w14:textId="6AE569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853" w:type="dxa"/>
          </w:tcPr>
          <w:p w14:paraId="4FD0C36B" w14:textId="5D6A2AE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E5B046" w14:textId="735610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 (31 to 76)</w:t>
            </w:r>
          </w:p>
        </w:tc>
        <w:tc>
          <w:tcPr>
            <w:tcW w:w="1853" w:type="dxa"/>
          </w:tcPr>
          <w:p w14:paraId="04A81D17" w14:textId="28B6FE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0 to -5)</w:t>
            </w:r>
          </w:p>
        </w:tc>
        <w:tc>
          <w:tcPr>
            <w:tcW w:w="1853" w:type="dxa"/>
          </w:tcPr>
          <w:p w14:paraId="40709C8D" w14:textId="6E8CA54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41 to -19)</w:t>
            </w:r>
          </w:p>
        </w:tc>
        <w:tc>
          <w:tcPr>
            <w:tcW w:w="1853" w:type="dxa"/>
          </w:tcPr>
          <w:p w14:paraId="3B32929B" w14:textId="4FD8C5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 (20 to 52)</w:t>
            </w:r>
          </w:p>
        </w:tc>
        <w:tc>
          <w:tcPr>
            <w:tcW w:w="1853" w:type="dxa"/>
          </w:tcPr>
          <w:p w14:paraId="1E2F25CB" w14:textId="23B7DD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3)</w:t>
            </w:r>
          </w:p>
        </w:tc>
      </w:tr>
      <w:tr w:rsidR="002E75C1" w:rsidRPr="00F62C2F" w14:paraId="1CC6913C" w14:textId="77777777" w:rsidTr="00F62C2F">
        <w:tc>
          <w:tcPr>
            <w:tcW w:w="1555" w:type="dxa"/>
          </w:tcPr>
          <w:p w14:paraId="7E7D778E" w14:textId="7E0946F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75" w:type="dxa"/>
          </w:tcPr>
          <w:p w14:paraId="2E607707" w14:textId="44F56F7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853" w:type="dxa"/>
          </w:tcPr>
          <w:p w14:paraId="45C30582" w14:textId="332DCE1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B72E61" w14:textId="1E44CEE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96 (1,739 to 4,646)</w:t>
            </w:r>
          </w:p>
        </w:tc>
        <w:tc>
          <w:tcPr>
            <w:tcW w:w="1853" w:type="dxa"/>
          </w:tcPr>
          <w:p w14:paraId="3F7B3D7E" w14:textId="69E3446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5 (-91 to -36)</w:t>
            </w:r>
          </w:p>
        </w:tc>
        <w:tc>
          <w:tcPr>
            <w:tcW w:w="1853" w:type="dxa"/>
          </w:tcPr>
          <w:p w14:paraId="75F2E715" w14:textId="0B9DA8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20 (-362 to -143)</w:t>
            </w:r>
          </w:p>
        </w:tc>
        <w:tc>
          <w:tcPr>
            <w:tcW w:w="1853" w:type="dxa"/>
          </w:tcPr>
          <w:p w14:paraId="02980871" w14:textId="5CD3FA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38 (1,131 to 3,057)</w:t>
            </w:r>
          </w:p>
        </w:tc>
        <w:tc>
          <w:tcPr>
            <w:tcW w:w="1853" w:type="dxa"/>
          </w:tcPr>
          <w:p w14:paraId="1D889B9D" w14:textId="69213B8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5 (272 to 739)</w:t>
            </w:r>
          </w:p>
        </w:tc>
      </w:tr>
      <w:tr w:rsidR="002E75C1" w:rsidRPr="00F62C2F" w14:paraId="7772DA48" w14:textId="77777777" w:rsidTr="00F62C2F">
        <w:tc>
          <w:tcPr>
            <w:tcW w:w="1555" w:type="dxa"/>
          </w:tcPr>
          <w:p w14:paraId="08BE61F3" w14:textId="16C2F9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75" w:type="dxa"/>
          </w:tcPr>
          <w:p w14:paraId="0AC04EC5" w14:textId="50FB126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853" w:type="dxa"/>
          </w:tcPr>
          <w:p w14:paraId="0E9A847B" w14:textId="7644737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D91CE7" w14:textId="6CFAEF0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477 (1,036 to 5,405)</w:t>
            </w:r>
          </w:p>
        </w:tc>
        <w:tc>
          <w:tcPr>
            <w:tcW w:w="1853" w:type="dxa"/>
          </w:tcPr>
          <w:p w14:paraId="1C36A8EE" w14:textId="41D3BC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20 to -5)</w:t>
            </w:r>
          </w:p>
        </w:tc>
        <w:tc>
          <w:tcPr>
            <w:tcW w:w="1853" w:type="dxa"/>
          </w:tcPr>
          <w:p w14:paraId="77FB7239" w14:textId="09D4E04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80 to -19)</w:t>
            </w:r>
          </w:p>
        </w:tc>
        <w:tc>
          <w:tcPr>
            <w:tcW w:w="1853" w:type="dxa"/>
          </w:tcPr>
          <w:p w14:paraId="0459E4A7" w14:textId="758ACA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73 (728 to 3,936)</w:t>
            </w:r>
          </w:p>
        </w:tc>
        <w:tc>
          <w:tcPr>
            <w:tcW w:w="1853" w:type="dxa"/>
          </w:tcPr>
          <w:p w14:paraId="07A59C89" w14:textId="70EC562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6 (185 to 1,026)</w:t>
            </w:r>
          </w:p>
        </w:tc>
      </w:tr>
      <w:tr w:rsidR="002E75C1" w:rsidRPr="00F62C2F" w14:paraId="3002251E" w14:textId="77777777" w:rsidTr="00F62C2F">
        <w:tc>
          <w:tcPr>
            <w:tcW w:w="1555" w:type="dxa"/>
          </w:tcPr>
          <w:p w14:paraId="0C2CE3EF" w14:textId="4AFDC55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75" w:type="dxa"/>
          </w:tcPr>
          <w:p w14:paraId="31311155" w14:textId="0487B4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853" w:type="dxa"/>
          </w:tcPr>
          <w:p w14:paraId="4272A49F" w14:textId="3E3776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225130" w14:textId="0040F93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9167B8" w14:textId="616341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6 (-237 to -72)</w:t>
            </w:r>
          </w:p>
        </w:tc>
        <w:tc>
          <w:tcPr>
            <w:tcW w:w="1853" w:type="dxa"/>
          </w:tcPr>
          <w:p w14:paraId="6344CA0B" w14:textId="0983E6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45 (-950 to -290)</w:t>
            </w:r>
          </w:p>
        </w:tc>
        <w:tc>
          <w:tcPr>
            <w:tcW w:w="1853" w:type="dxa"/>
          </w:tcPr>
          <w:p w14:paraId="6107FDC8" w14:textId="46D5B5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9FD02E" w14:textId="2E3F02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36E4B49F" w14:textId="77777777" w:rsidTr="00F62C2F">
        <w:tc>
          <w:tcPr>
            <w:tcW w:w="1555" w:type="dxa"/>
          </w:tcPr>
          <w:p w14:paraId="5D56B069" w14:textId="652C360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75" w:type="dxa"/>
          </w:tcPr>
          <w:p w14:paraId="61BA950B" w14:textId="6C21A6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853" w:type="dxa"/>
          </w:tcPr>
          <w:p w14:paraId="4DF4AC39" w14:textId="2605ED5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52 to 183)</w:t>
            </w:r>
          </w:p>
        </w:tc>
        <w:tc>
          <w:tcPr>
            <w:tcW w:w="1853" w:type="dxa"/>
          </w:tcPr>
          <w:p w14:paraId="3E7FEFC2" w14:textId="55B6AE1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7 (189 to 657)</w:t>
            </w:r>
          </w:p>
        </w:tc>
        <w:tc>
          <w:tcPr>
            <w:tcW w:w="1853" w:type="dxa"/>
          </w:tcPr>
          <w:p w14:paraId="4D1DB247" w14:textId="40BA97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4D2E9B" w14:textId="74A8C7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01977F" w14:textId="7532CBE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9 (128 to 470)</w:t>
            </w:r>
          </w:p>
        </w:tc>
        <w:tc>
          <w:tcPr>
            <w:tcW w:w="1853" w:type="dxa"/>
          </w:tcPr>
          <w:p w14:paraId="531DBCE6" w14:textId="0E1EF6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 (32 to 121)</w:t>
            </w:r>
          </w:p>
        </w:tc>
      </w:tr>
      <w:tr w:rsidR="002E75C1" w:rsidRPr="00F62C2F" w14:paraId="79CA3142" w14:textId="77777777" w:rsidTr="00F62C2F">
        <w:tc>
          <w:tcPr>
            <w:tcW w:w="1555" w:type="dxa"/>
          </w:tcPr>
          <w:p w14:paraId="7EF21545" w14:textId="61F0DA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75" w:type="dxa"/>
          </w:tcPr>
          <w:p w14:paraId="2826EC48" w14:textId="700C649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853" w:type="dxa"/>
          </w:tcPr>
          <w:p w14:paraId="78435581" w14:textId="6F46B0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1 (217 to 645)</w:t>
            </w:r>
          </w:p>
        </w:tc>
        <w:tc>
          <w:tcPr>
            <w:tcW w:w="1853" w:type="dxa"/>
          </w:tcPr>
          <w:p w14:paraId="4A341D6A" w14:textId="11F3AF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73 (782 to 2,321)</w:t>
            </w:r>
          </w:p>
        </w:tc>
        <w:tc>
          <w:tcPr>
            <w:tcW w:w="1853" w:type="dxa"/>
          </w:tcPr>
          <w:p w14:paraId="4C59468C" w14:textId="0F8880A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F436F0" w14:textId="25D1F8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EC5302" w14:textId="0E7DFD4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2 (554 to 1,689)</w:t>
            </w:r>
          </w:p>
        </w:tc>
        <w:tc>
          <w:tcPr>
            <w:tcW w:w="1853" w:type="dxa"/>
          </w:tcPr>
          <w:p w14:paraId="1B392196" w14:textId="15CED5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7 (142 to 441)</w:t>
            </w:r>
          </w:p>
        </w:tc>
      </w:tr>
      <w:tr w:rsidR="002E75C1" w:rsidRPr="00F62C2F" w14:paraId="543F018D" w14:textId="77777777" w:rsidTr="00F62C2F">
        <w:tc>
          <w:tcPr>
            <w:tcW w:w="1555" w:type="dxa"/>
          </w:tcPr>
          <w:p w14:paraId="5CD0B2E7" w14:textId="267B8C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75" w:type="dxa"/>
          </w:tcPr>
          <w:p w14:paraId="4D6C208F" w14:textId="6CD6A6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853" w:type="dxa"/>
          </w:tcPr>
          <w:p w14:paraId="4829E338" w14:textId="31212F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19 (1,363 to 5,216)</w:t>
            </w:r>
          </w:p>
        </w:tc>
        <w:tc>
          <w:tcPr>
            <w:tcW w:w="1853" w:type="dxa"/>
          </w:tcPr>
          <w:p w14:paraId="09FEA9F2" w14:textId="05A2E2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145 (4,906 to 18,765)</w:t>
            </w:r>
          </w:p>
        </w:tc>
        <w:tc>
          <w:tcPr>
            <w:tcW w:w="1853" w:type="dxa"/>
          </w:tcPr>
          <w:p w14:paraId="09CA7126" w14:textId="0652ED6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63762D" w14:textId="237B0D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B97F1B" w14:textId="2460BB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458 (3,546 to 13,886)</w:t>
            </w:r>
          </w:p>
        </w:tc>
        <w:tc>
          <w:tcPr>
            <w:tcW w:w="1853" w:type="dxa"/>
          </w:tcPr>
          <w:p w14:paraId="074DF1B9" w14:textId="1E6C3E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55 (917 to 3,654)</w:t>
            </w:r>
          </w:p>
        </w:tc>
      </w:tr>
      <w:tr w:rsidR="002E75C1" w:rsidRPr="00F62C2F" w14:paraId="509CBF23" w14:textId="77777777" w:rsidTr="00F62C2F">
        <w:tc>
          <w:tcPr>
            <w:tcW w:w="1555" w:type="dxa"/>
          </w:tcPr>
          <w:p w14:paraId="102B52AC" w14:textId="01ABAA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75" w:type="dxa"/>
          </w:tcPr>
          <w:p w14:paraId="690F38CB" w14:textId="31C1F2F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853" w:type="dxa"/>
          </w:tcPr>
          <w:p w14:paraId="0802B950" w14:textId="255FFB8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8BE550" w14:textId="4DBB17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0 (352 to 855)</w:t>
            </w:r>
          </w:p>
        </w:tc>
        <w:tc>
          <w:tcPr>
            <w:tcW w:w="1853" w:type="dxa"/>
          </w:tcPr>
          <w:p w14:paraId="70E91131" w14:textId="4383C7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3 (-74 to -35)</w:t>
            </w:r>
          </w:p>
        </w:tc>
        <w:tc>
          <w:tcPr>
            <w:tcW w:w="1853" w:type="dxa"/>
          </w:tcPr>
          <w:p w14:paraId="38456AA1" w14:textId="4A6C25C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11 (-294 to -140)</w:t>
            </w:r>
          </w:p>
        </w:tc>
        <w:tc>
          <w:tcPr>
            <w:tcW w:w="1853" w:type="dxa"/>
          </w:tcPr>
          <w:p w14:paraId="5A1876A2" w14:textId="129E89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7 (246 to 624)</w:t>
            </w:r>
          </w:p>
        </w:tc>
        <w:tc>
          <w:tcPr>
            <w:tcW w:w="1853" w:type="dxa"/>
          </w:tcPr>
          <w:p w14:paraId="778BFE03" w14:textId="0198E60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0 (62 to 164)</w:t>
            </w:r>
          </w:p>
        </w:tc>
      </w:tr>
      <w:tr w:rsidR="002E75C1" w:rsidRPr="00F62C2F" w14:paraId="3F77892D" w14:textId="77777777" w:rsidTr="00F62C2F">
        <w:tc>
          <w:tcPr>
            <w:tcW w:w="1555" w:type="dxa"/>
          </w:tcPr>
          <w:p w14:paraId="285D79E8" w14:textId="7893EE6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75" w:type="dxa"/>
          </w:tcPr>
          <w:p w14:paraId="251A8B1B" w14:textId="5E2E37D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853" w:type="dxa"/>
          </w:tcPr>
          <w:p w14:paraId="06574BC6" w14:textId="34EA847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02B0E9" w14:textId="3DF47BB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11 to 33)</w:t>
            </w:r>
          </w:p>
        </w:tc>
        <w:tc>
          <w:tcPr>
            <w:tcW w:w="1853" w:type="dxa"/>
          </w:tcPr>
          <w:p w14:paraId="2849CD83" w14:textId="004C191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325DDF86" w14:textId="7AEB64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7 to -2)</w:t>
            </w:r>
          </w:p>
        </w:tc>
        <w:tc>
          <w:tcPr>
            <w:tcW w:w="1853" w:type="dxa"/>
          </w:tcPr>
          <w:p w14:paraId="5654F5B7" w14:textId="060A5B1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21)</w:t>
            </w:r>
          </w:p>
        </w:tc>
        <w:tc>
          <w:tcPr>
            <w:tcW w:w="1853" w:type="dxa"/>
          </w:tcPr>
          <w:p w14:paraId="146345C0" w14:textId="22506E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2E75C1" w:rsidRPr="00F62C2F" w14:paraId="5B62D9DC" w14:textId="77777777" w:rsidTr="00F62C2F">
        <w:tc>
          <w:tcPr>
            <w:tcW w:w="1555" w:type="dxa"/>
          </w:tcPr>
          <w:p w14:paraId="67D6668D" w14:textId="2E20289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75" w:type="dxa"/>
          </w:tcPr>
          <w:p w14:paraId="27291BF2" w14:textId="22C0FB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853" w:type="dxa"/>
          </w:tcPr>
          <w:p w14:paraId="6F21DBE4" w14:textId="4F26C6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11 (862 to 3,047)</w:t>
            </w:r>
          </w:p>
        </w:tc>
        <w:tc>
          <w:tcPr>
            <w:tcW w:w="1853" w:type="dxa"/>
          </w:tcPr>
          <w:p w14:paraId="00FDB6E3" w14:textId="3C4E17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62 (3,101 to 10,988)</w:t>
            </w:r>
          </w:p>
        </w:tc>
        <w:tc>
          <w:tcPr>
            <w:tcW w:w="1853" w:type="dxa"/>
          </w:tcPr>
          <w:p w14:paraId="205DDC16" w14:textId="746E4F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D1059E" w14:textId="470B268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D16AA2" w14:textId="636623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302 (2,126 to 7,716)</w:t>
            </w:r>
          </w:p>
        </w:tc>
        <w:tc>
          <w:tcPr>
            <w:tcW w:w="1853" w:type="dxa"/>
          </w:tcPr>
          <w:p w14:paraId="78F49E1E" w14:textId="235DFB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81 (527 to 1,950)</w:t>
            </w:r>
          </w:p>
        </w:tc>
      </w:tr>
      <w:tr w:rsidR="002E75C1" w:rsidRPr="00F62C2F" w14:paraId="5FA7D322" w14:textId="77777777" w:rsidTr="00F62C2F">
        <w:tc>
          <w:tcPr>
            <w:tcW w:w="1555" w:type="dxa"/>
          </w:tcPr>
          <w:p w14:paraId="7A4CBB96" w14:textId="60879E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75" w:type="dxa"/>
          </w:tcPr>
          <w:p w14:paraId="6CC5748F" w14:textId="4DCAA2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853" w:type="dxa"/>
          </w:tcPr>
          <w:p w14:paraId="6E157095" w14:textId="30AC03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8CEDDA" w14:textId="6F1569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 (13 to 38)</w:t>
            </w:r>
          </w:p>
        </w:tc>
        <w:tc>
          <w:tcPr>
            <w:tcW w:w="1853" w:type="dxa"/>
          </w:tcPr>
          <w:p w14:paraId="048DA96D" w14:textId="1F8B4FF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49A97D49" w14:textId="7C6D31E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9 to -4)</w:t>
            </w:r>
          </w:p>
        </w:tc>
        <w:tc>
          <w:tcPr>
            <w:tcW w:w="1853" w:type="dxa"/>
          </w:tcPr>
          <w:p w14:paraId="06382653" w14:textId="096494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9 to 27)</w:t>
            </w:r>
          </w:p>
        </w:tc>
        <w:tc>
          <w:tcPr>
            <w:tcW w:w="1853" w:type="dxa"/>
          </w:tcPr>
          <w:p w14:paraId="3322F899" w14:textId="3149520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7)</w:t>
            </w:r>
          </w:p>
        </w:tc>
      </w:tr>
      <w:tr w:rsidR="002E75C1" w:rsidRPr="00F62C2F" w14:paraId="543465D0" w14:textId="77777777" w:rsidTr="00F62C2F">
        <w:tc>
          <w:tcPr>
            <w:tcW w:w="1555" w:type="dxa"/>
          </w:tcPr>
          <w:p w14:paraId="445B991E" w14:textId="71C1019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75" w:type="dxa"/>
          </w:tcPr>
          <w:p w14:paraId="090DDE9B" w14:textId="14660E3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853" w:type="dxa"/>
          </w:tcPr>
          <w:p w14:paraId="74219774" w14:textId="7BC1E2D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92 (1,124 to 3,783)</w:t>
            </w:r>
          </w:p>
        </w:tc>
        <w:tc>
          <w:tcPr>
            <w:tcW w:w="1853" w:type="dxa"/>
          </w:tcPr>
          <w:p w14:paraId="47BC315B" w14:textId="16AA799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896 (4,051 to 13,631)</w:t>
            </w:r>
          </w:p>
        </w:tc>
        <w:tc>
          <w:tcPr>
            <w:tcW w:w="1853" w:type="dxa"/>
          </w:tcPr>
          <w:p w14:paraId="19BE3F69" w14:textId="50F4E8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936055" w14:textId="08B4F8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E377C4" w14:textId="144C34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820 (2,983 to 10,045)</w:t>
            </w:r>
          </w:p>
        </w:tc>
        <w:tc>
          <w:tcPr>
            <w:tcW w:w="1853" w:type="dxa"/>
          </w:tcPr>
          <w:p w14:paraId="637680B4" w14:textId="100EA88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25 (781 to 2,636)</w:t>
            </w:r>
          </w:p>
        </w:tc>
      </w:tr>
      <w:tr w:rsidR="002E75C1" w:rsidRPr="00F62C2F" w14:paraId="37E1D68B" w14:textId="77777777" w:rsidTr="00F62C2F">
        <w:tc>
          <w:tcPr>
            <w:tcW w:w="1555" w:type="dxa"/>
          </w:tcPr>
          <w:p w14:paraId="7932B008" w14:textId="2A3C153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75" w:type="dxa"/>
          </w:tcPr>
          <w:p w14:paraId="28980A16" w14:textId="5E07CD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853" w:type="dxa"/>
          </w:tcPr>
          <w:p w14:paraId="6BC7A61C" w14:textId="1DF0323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3C823F" w14:textId="3D4915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5D9150" w14:textId="41F165A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2)</w:t>
            </w:r>
          </w:p>
        </w:tc>
        <w:tc>
          <w:tcPr>
            <w:tcW w:w="1853" w:type="dxa"/>
          </w:tcPr>
          <w:p w14:paraId="699C8F83" w14:textId="71D7157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 (-32 to -9)</w:t>
            </w:r>
          </w:p>
        </w:tc>
        <w:tc>
          <w:tcPr>
            <w:tcW w:w="1853" w:type="dxa"/>
          </w:tcPr>
          <w:p w14:paraId="363A928C" w14:textId="4D106FB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14C54D" w14:textId="011416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53195E7B" w14:textId="77777777" w:rsidTr="00F62C2F">
        <w:tc>
          <w:tcPr>
            <w:tcW w:w="1555" w:type="dxa"/>
          </w:tcPr>
          <w:p w14:paraId="6DF0557B" w14:textId="6C5EE4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75" w:type="dxa"/>
          </w:tcPr>
          <w:p w14:paraId="380C45FF" w14:textId="0F756E3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853" w:type="dxa"/>
          </w:tcPr>
          <w:p w14:paraId="49E61A48" w14:textId="0F4099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7 (638 to 1,651)</w:t>
            </w:r>
          </w:p>
        </w:tc>
        <w:tc>
          <w:tcPr>
            <w:tcW w:w="1853" w:type="dxa"/>
          </w:tcPr>
          <w:p w14:paraId="1B8B2369" w14:textId="451B0A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565 (2,302 to 5,961)</w:t>
            </w:r>
          </w:p>
        </w:tc>
        <w:tc>
          <w:tcPr>
            <w:tcW w:w="1853" w:type="dxa"/>
          </w:tcPr>
          <w:p w14:paraId="43DA3229" w14:textId="322D48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C31F85" w14:textId="0663B21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9CF5E0" w14:textId="701CFF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96 (1,674 to 4,332)</w:t>
            </w:r>
          </w:p>
        </w:tc>
        <w:tc>
          <w:tcPr>
            <w:tcW w:w="1853" w:type="dxa"/>
          </w:tcPr>
          <w:p w14:paraId="5C9173EE" w14:textId="251A48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4 (435 to 1,123)</w:t>
            </w:r>
          </w:p>
        </w:tc>
      </w:tr>
      <w:tr w:rsidR="002E75C1" w:rsidRPr="00F62C2F" w14:paraId="7EC11730" w14:textId="77777777" w:rsidTr="00F62C2F">
        <w:tc>
          <w:tcPr>
            <w:tcW w:w="1555" w:type="dxa"/>
          </w:tcPr>
          <w:p w14:paraId="0F4A798A" w14:textId="2711441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75" w:type="dxa"/>
          </w:tcPr>
          <w:p w14:paraId="37256957" w14:textId="5C6EDF1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853" w:type="dxa"/>
          </w:tcPr>
          <w:p w14:paraId="31471003" w14:textId="2F4189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3E2207" w14:textId="2FF946B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AC1F58" w14:textId="642AB56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663B1A4E" w14:textId="60F21F7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046D0A0B" w14:textId="05CFEFD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26EF8E" w14:textId="421EF0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3DADC63A" w14:textId="77777777" w:rsidTr="00F62C2F">
        <w:tc>
          <w:tcPr>
            <w:tcW w:w="1555" w:type="dxa"/>
          </w:tcPr>
          <w:p w14:paraId="50A38F43" w14:textId="2471EF1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75" w:type="dxa"/>
          </w:tcPr>
          <w:p w14:paraId="2DBBDCE0" w14:textId="41EE2E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853" w:type="dxa"/>
          </w:tcPr>
          <w:p w14:paraId="1B15478E" w14:textId="665968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9 to 35)</w:t>
            </w:r>
          </w:p>
        </w:tc>
        <w:tc>
          <w:tcPr>
            <w:tcW w:w="1853" w:type="dxa"/>
          </w:tcPr>
          <w:p w14:paraId="1A66E5AF" w14:textId="080AA31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 (32 to 126)</w:t>
            </w:r>
          </w:p>
        </w:tc>
        <w:tc>
          <w:tcPr>
            <w:tcW w:w="1853" w:type="dxa"/>
          </w:tcPr>
          <w:p w14:paraId="78862EE8" w14:textId="33100D8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C26D4C" w14:textId="7194A59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E7CF8F" w14:textId="5345B2D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6 (21 to 87)</w:t>
            </w:r>
          </w:p>
        </w:tc>
        <w:tc>
          <w:tcPr>
            <w:tcW w:w="1853" w:type="dxa"/>
          </w:tcPr>
          <w:p w14:paraId="3F125759" w14:textId="70FA8C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5 to 22)</w:t>
            </w:r>
          </w:p>
        </w:tc>
      </w:tr>
      <w:tr w:rsidR="002E75C1" w:rsidRPr="00F62C2F" w14:paraId="2C76C927" w14:textId="77777777" w:rsidTr="00F62C2F">
        <w:tc>
          <w:tcPr>
            <w:tcW w:w="1555" w:type="dxa"/>
          </w:tcPr>
          <w:p w14:paraId="4E9A7131" w14:textId="698857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75" w:type="dxa"/>
          </w:tcPr>
          <w:p w14:paraId="15F541A4" w14:textId="2E9D68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853" w:type="dxa"/>
          </w:tcPr>
          <w:p w14:paraId="7CE3E613" w14:textId="6666FA6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1 (115 to 369)</w:t>
            </w:r>
          </w:p>
        </w:tc>
        <w:tc>
          <w:tcPr>
            <w:tcW w:w="1853" w:type="dxa"/>
          </w:tcPr>
          <w:p w14:paraId="4DFE5B44" w14:textId="6CACCE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2 (414 to 1,327)</w:t>
            </w:r>
          </w:p>
        </w:tc>
        <w:tc>
          <w:tcPr>
            <w:tcW w:w="1853" w:type="dxa"/>
          </w:tcPr>
          <w:p w14:paraId="32001CFD" w14:textId="4049A7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964F538" w14:textId="43DC077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2040FB" w14:textId="7360EA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7 (253 to 828)</w:t>
            </w:r>
          </w:p>
        </w:tc>
        <w:tc>
          <w:tcPr>
            <w:tcW w:w="1853" w:type="dxa"/>
          </w:tcPr>
          <w:p w14:paraId="0D69BCA5" w14:textId="14F9C1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5 (58 to 195)</w:t>
            </w:r>
          </w:p>
        </w:tc>
      </w:tr>
      <w:tr w:rsidR="002E75C1" w:rsidRPr="00F62C2F" w14:paraId="18BA6DD5" w14:textId="77777777" w:rsidTr="00F62C2F">
        <w:tc>
          <w:tcPr>
            <w:tcW w:w="1555" w:type="dxa"/>
          </w:tcPr>
          <w:p w14:paraId="640FB462" w14:textId="67B661F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Chad</w:t>
            </w:r>
          </w:p>
        </w:tc>
        <w:tc>
          <w:tcPr>
            <w:tcW w:w="1275" w:type="dxa"/>
          </w:tcPr>
          <w:p w14:paraId="4987FDED" w14:textId="5AD8B8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853" w:type="dxa"/>
          </w:tcPr>
          <w:p w14:paraId="01253D46" w14:textId="00F18C6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072 (2,970 to 14,762)</w:t>
            </w:r>
          </w:p>
        </w:tc>
        <w:tc>
          <w:tcPr>
            <w:tcW w:w="1853" w:type="dxa"/>
          </w:tcPr>
          <w:p w14:paraId="0CAC678C" w14:textId="12C155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,419 (10,686 to 52,971)</w:t>
            </w:r>
          </w:p>
        </w:tc>
        <w:tc>
          <w:tcPr>
            <w:tcW w:w="1853" w:type="dxa"/>
          </w:tcPr>
          <w:p w14:paraId="4D0D136B" w14:textId="0668A95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AEBFA3" w14:textId="4BED2EC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FA7E39" w14:textId="7B8019F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,775 (7,771 to 39,449)</w:t>
            </w:r>
          </w:p>
        </w:tc>
        <w:tc>
          <w:tcPr>
            <w:tcW w:w="1853" w:type="dxa"/>
          </w:tcPr>
          <w:p w14:paraId="17C9186B" w14:textId="66F79F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943 (2,017 to 10,479)</w:t>
            </w:r>
          </w:p>
        </w:tc>
      </w:tr>
      <w:tr w:rsidR="002E75C1" w:rsidRPr="00F62C2F" w14:paraId="2925990D" w14:textId="77777777" w:rsidTr="00F62C2F">
        <w:tc>
          <w:tcPr>
            <w:tcW w:w="1555" w:type="dxa"/>
          </w:tcPr>
          <w:p w14:paraId="43143741" w14:textId="47302DB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75" w:type="dxa"/>
          </w:tcPr>
          <w:p w14:paraId="79989F43" w14:textId="1E5794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853" w:type="dxa"/>
          </w:tcPr>
          <w:p w14:paraId="6F22C7B2" w14:textId="4243D4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07 (892 to 3,265)</w:t>
            </w:r>
          </w:p>
        </w:tc>
        <w:tc>
          <w:tcPr>
            <w:tcW w:w="1853" w:type="dxa"/>
          </w:tcPr>
          <w:p w14:paraId="2453E955" w14:textId="4298CF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40 (3,209 to 11,734)</w:t>
            </w:r>
          </w:p>
        </w:tc>
        <w:tc>
          <w:tcPr>
            <w:tcW w:w="1853" w:type="dxa"/>
          </w:tcPr>
          <w:p w14:paraId="422B2A7C" w14:textId="2ACBE4B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09B144" w14:textId="17F6501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E2257D" w14:textId="3A14FE4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97 (2,302 to 8,679)</w:t>
            </w:r>
          </w:p>
        </w:tc>
        <w:tc>
          <w:tcPr>
            <w:tcW w:w="1853" w:type="dxa"/>
          </w:tcPr>
          <w:p w14:paraId="49C5178F" w14:textId="515F60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75 (594 to 2,290)</w:t>
            </w:r>
          </w:p>
        </w:tc>
      </w:tr>
      <w:tr w:rsidR="002E75C1" w:rsidRPr="00F62C2F" w14:paraId="6D3B19C1" w14:textId="77777777" w:rsidTr="00F62C2F">
        <w:tc>
          <w:tcPr>
            <w:tcW w:w="1555" w:type="dxa"/>
          </w:tcPr>
          <w:p w14:paraId="226D41DF" w14:textId="20E5577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75" w:type="dxa"/>
          </w:tcPr>
          <w:p w14:paraId="5484B9B0" w14:textId="19582E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853" w:type="dxa"/>
          </w:tcPr>
          <w:p w14:paraId="02D47F31" w14:textId="0E8ABE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201DA5" w14:textId="062275C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1E082D" w14:textId="761491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3 to -9)</w:t>
            </w:r>
          </w:p>
        </w:tc>
        <w:tc>
          <w:tcPr>
            <w:tcW w:w="1853" w:type="dxa"/>
          </w:tcPr>
          <w:p w14:paraId="4F2C90E5" w14:textId="0A68391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2 (-92 to -35)</w:t>
            </w:r>
          </w:p>
        </w:tc>
        <w:tc>
          <w:tcPr>
            <w:tcW w:w="1853" w:type="dxa"/>
          </w:tcPr>
          <w:p w14:paraId="7BBF8644" w14:textId="05956E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8EE02D" w14:textId="586BF62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29686BD2" w14:textId="77777777" w:rsidTr="00F62C2F">
        <w:tc>
          <w:tcPr>
            <w:tcW w:w="1555" w:type="dxa"/>
          </w:tcPr>
          <w:p w14:paraId="0F57E140" w14:textId="67012F7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75" w:type="dxa"/>
          </w:tcPr>
          <w:p w14:paraId="39690986" w14:textId="338636A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853" w:type="dxa"/>
          </w:tcPr>
          <w:p w14:paraId="0D9F3924" w14:textId="1C22E3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05FDD4A" w14:textId="20720C6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B93719" w14:textId="6200969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 (-67 to -10)</w:t>
            </w:r>
          </w:p>
        </w:tc>
        <w:tc>
          <w:tcPr>
            <w:tcW w:w="1853" w:type="dxa"/>
          </w:tcPr>
          <w:p w14:paraId="2483A468" w14:textId="7B57B2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8 (-266 to -40)</w:t>
            </w:r>
          </w:p>
        </w:tc>
        <w:tc>
          <w:tcPr>
            <w:tcW w:w="1853" w:type="dxa"/>
          </w:tcPr>
          <w:p w14:paraId="6946F9F4" w14:textId="6E9E3B7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EFED1D" w14:textId="6C791D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7173F62" w14:textId="77777777" w:rsidTr="00F62C2F">
        <w:tc>
          <w:tcPr>
            <w:tcW w:w="1555" w:type="dxa"/>
          </w:tcPr>
          <w:p w14:paraId="25FD1B8D" w14:textId="3EEA8E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75" w:type="dxa"/>
          </w:tcPr>
          <w:p w14:paraId="7A16B5E7" w14:textId="4778707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853" w:type="dxa"/>
          </w:tcPr>
          <w:p w14:paraId="544D5C46" w14:textId="1BD9DD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D9BEEC" w14:textId="1A2092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7E473D" w14:textId="3D37DC2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8 to -6)</w:t>
            </w:r>
          </w:p>
        </w:tc>
        <w:tc>
          <w:tcPr>
            <w:tcW w:w="1853" w:type="dxa"/>
          </w:tcPr>
          <w:p w14:paraId="397FD164" w14:textId="2D1B396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3 (-74 to -23)</w:t>
            </w:r>
          </w:p>
        </w:tc>
        <w:tc>
          <w:tcPr>
            <w:tcW w:w="1853" w:type="dxa"/>
          </w:tcPr>
          <w:p w14:paraId="7790C82F" w14:textId="5F248F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5CB1A2" w14:textId="6E363D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14147A86" w14:textId="77777777" w:rsidTr="00F62C2F">
        <w:tc>
          <w:tcPr>
            <w:tcW w:w="1555" w:type="dxa"/>
          </w:tcPr>
          <w:p w14:paraId="01E780E6" w14:textId="72800C9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75" w:type="dxa"/>
          </w:tcPr>
          <w:p w14:paraId="2948B96B" w14:textId="35705B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853" w:type="dxa"/>
          </w:tcPr>
          <w:p w14:paraId="65FE0ABF" w14:textId="508B5A7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EF402A" w14:textId="23AF07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3 (34 to 107)</w:t>
            </w:r>
          </w:p>
        </w:tc>
        <w:tc>
          <w:tcPr>
            <w:tcW w:w="1853" w:type="dxa"/>
          </w:tcPr>
          <w:p w14:paraId="3E7D71FC" w14:textId="02C557C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6D8AAB82" w14:textId="081DE84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4 to -5)</w:t>
            </w:r>
          </w:p>
        </w:tc>
        <w:tc>
          <w:tcPr>
            <w:tcW w:w="1853" w:type="dxa"/>
          </w:tcPr>
          <w:p w14:paraId="7BE287B2" w14:textId="16618E1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6 (24 to 78)</w:t>
            </w:r>
          </w:p>
        </w:tc>
        <w:tc>
          <w:tcPr>
            <w:tcW w:w="1853" w:type="dxa"/>
          </w:tcPr>
          <w:p w14:paraId="3C7CA00A" w14:textId="45B4CDF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6 to 21)</w:t>
            </w:r>
          </w:p>
        </w:tc>
      </w:tr>
      <w:tr w:rsidR="002E75C1" w:rsidRPr="00F62C2F" w14:paraId="594A6B91" w14:textId="77777777" w:rsidTr="00F62C2F">
        <w:tc>
          <w:tcPr>
            <w:tcW w:w="1555" w:type="dxa"/>
          </w:tcPr>
          <w:p w14:paraId="70AD26D1" w14:textId="327A76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75" w:type="dxa"/>
          </w:tcPr>
          <w:p w14:paraId="3DB70C59" w14:textId="1F317C4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853" w:type="dxa"/>
          </w:tcPr>
          <w:p w14:paraId="326185E1" w14:textId="21B98A9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59D085" w14:textId="307047B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A1589B" w14:textId="3DA4A00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0AD1076E" w14:textId="7124A62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2)</w:t>
            </w:r>
          </w:p>
        </w:tc>
        <w:tc>
          <w:tcPr>
            <w:tcW w:w="1853" w:type="dxa"/>
          </w:tcPr>
          <w:p w14:paraId="1016C7A1" w14:textId="2179A5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4F51599" w14:textId="6403E16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36D28DA3" w14:textId="77777777" w:rsidTr="00F62C2F">
        <w:tc>
          <w:tcPr>
            <w:tcW w:w="1555" w:type="dxa"/>
          </w:tcPr>
          <w:p w14:paraId="170D837A" w14:textId="487A68C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75" w:type="dxa"/>
          </w:tcPr>
          <w:p w14:paraId="7C79A513" w14:textId="1B121C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853" w:type="dxa"/>
          </w:tcPr>
          <w:p w14:paraId="61BECE39" w14:textId="0DBD49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FA5884" w14:textId="3198E9B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 (15 to 35)</w:t>
            </w:r>
          </w:p>
        </w:tc>
        <w:tc>
          <w:tcPr>
            <w:tcW w:w="1853" w:type="dxa"/>
          </w:tcPr>
          <w:p w14:paraId="7222AACC" w14:textId="40637C2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36FF5536" w14:textId="6D368DF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4 to -5)</w:t>
            </w:r>
          </w:p>
        </w:tc>
        <w:tc>
          <w:tcPr>
            <w:tcW w:w="1853" w:type="dxa"/>
          </w:tcPr>
          <w:p w14:paraId="7C74D141" w14:textId="78EAA4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0 to 21)</w:t>
            </w:r>
          </w:p>
        </w:tc>
        <w:tc>
          <w:tcPr>
            <w:tcW w:w="1853" w:type="dxa"/>
          </w:tcPr>
          <w:p w14:paraId="288CA63F" w14:textId="479B53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2E75C1" w:rsidRPr="00F62C2F" w14:paraId="36538B07" w14:textId="77777777" w:rsidTr="00F62C2F">
        <w:tc>
          <w:tcPr>
            <w:tcW w:w="1555" w:type="dxa"/>
          </w:tcPr>
          <w:p w14:paraId="46907C62" w14:textId="20D8057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75" w:type="dxa"/>
          </w:tcPr>
          <w:p w14:paraId="30009119" w14:textId="1A56779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853" w:type="dxa"/>
          </w:tcPr>
          <w:p w14:paraId="20CB293A" w14:textId="567698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F951F1" w14:textId="5B3FFB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C9430B" w14:textId="5210975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1DFB8E" w14:textId="4AE453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48221F" w14:textId="3767B1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51C732" w14:textId="677047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05C8EC1D" w14:textId="77777777" w:rsidTr="00F62C2F">
        <w:tc>
          <w:tcPr>
            <w:tcW w:w="1555" w:type="dxa"/>
          </w:tcPr>
          <w:p w14:paraId="3E09586B" w14:textId="023732D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75" w:type="dxa"/>
          </w:tcPr>
          <w:p w14:paraId="0791E8A7" w14:textId="1AA5A7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853" w:type="dxa"/>
          </w:tcPr>
          <w:p w14:paraId="0396F1BD" w14:textId="67247D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39 (1,002 to 4,472)</w:t>
            </w:r>
          </w:p>
        </w:tc>
        <w:tc>
          <w:tcPr>
            <w:tcW w:w="1853" w:type="dxa"/>
          </w:tcPr>
          <w:p w14:paraId="50C4936F" w14:textId="3CB481D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140 (3,609 to 16,094)</w:t>
            </w:r>
          </w:p>
        </w:tc>
        <w:tc>
          <w:tcPr>
            <w:tcW w:w="1853" w:type="dxa"/>
          </w:tcPr>
          <w:p w14:paraId="2058F6DF" w14:textId="426EF90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0391EC" w14:textId="3BB53D4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01B418" w14:textId="14CD19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667 (2,485 to 11,884)</w:t>
            </w:r>
          </w:p>
        </w:tc>
        <w:tc>
          <w:tcPr>
            <w:tcW w:w="1853" w:type="dxa"/>
          </w:tcPr>
          <w:p w14:paraId="0066E0C1" w14:textId="4D1254A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41 (622 to 3,129)</w:t>
            </w:r>
          </w:p>
        </w:tc>
      </w:tr>
      <w:tr w:rsidR="002E75C1" w:rsidRPr="00F62C2F" w14:paraId="4BB6B40E" w14:textId="77777777" w:rsidTr="00F62C2F">
        <w:tc>
          <w:tcPr>
            <w:tcW w:w="1555" w:type="dxa"/>
          </w:tcPr>
          <w:p w14:paraId="0816B728" w14:textId="6012650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75" w:type="dxa"/>
          </w:tcPr>
          <w:p w14:paraId="6A7D383B" w14:textId="3CBB21B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853" w:type="dxa"/>
          </w:tcPr>
          <w:p w14:paraId="60E31A04" w14:textId="05A7B1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25 (978 to 3,919)</w:t>
            </w:r>
          </w:p>
        </w:tc>
        <w:tc>
          <w:tcPr>
            <w:tcW w:w="1853" w:type="dxa"/>
          </w:tcPr>
          <w:p w14:paraId="036A073D" w14:textId="5E8481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290 (3,523 to 14,107)</w:t>
            </w:r>
          </w:p>
        </w:tc>
        <w:tc>
          <w:tcPr>
            <w:tcW w:w="1853" w:type="dxa"/>
          </w:tcPr>
          <w:p w14:paraId="15A46556" w14:textId="2860AB3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D0543B" w14:textId="00E0D6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3C39EA" w14:textId="718E085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885 (2,306 to 9,563)</w:t>
            </w:r>
          </w:p>
        </w:tc>
        <w:tc>
          <w:tcPr>
            <w:tcW w:w="1853" w:type="dxa"/>
          </w:tcPr>
          <w:p w14:paraId="1686C816" w14:textId="6BA271D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97 (557 to 2,363)</w:t>
            </w:r>
          </w:p>
        </w:tc>
      </w:tr>
      <w:tr w:rsidR="002E75C1" w:rsidRPr="00F62C2F" w14:paraId="26238A24" w14:textId="77777777" w:rsidTr="00F62C2F">
        <w:tc>
          <w:tcPr>
            <w:tcW w:w="1555" w:type="dxa"/>
          </w:tcPr>
          <w:p w14:paraId="3B26628A" w14:textId="7208AD8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75" w:type="dxa"/>
          </w:tcPr>
          <w:p w14:paraId="4A9F1FB9" w14:textId="51F654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853" w:type="dxa"/>
          </w:tcPr>
          <w:p w14:paraId="5590E302" w14:textId="4A08264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61A5A9" w14:textId="47E9CC4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3 (202 to 756)</w:t>
            </w:r>
          </w:p>
        </w:tc>
        <w:tc>
          <w:tcPr>
            <w:tcW w:w="1853" w:type="dxa"/>
          </w:tcPr>
          <w:p w14:paraId="671D0761" w14:textId="10EA91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21 to -6)</w:t>
            </w:r>
          </w:p>
        </w:tc>
        <w:tc>
          <w:tcPr>
            <w:tcW w:w="1853" w:type="dxa"/>
          </w:tcPr>
          <w:p w14:paraId="5FB0FCE9" w14:textId="642E9D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0 (-86 to -26)</w:t>
            </w:r>
          </w:p>
        </w:tc>
        <w:tc>
          <w:tcPr>
            <w:tcW w:w="1853" w:type="dxa"/>
          </w:tcPr>
          <w:p w14:paraId="23E36D55" w14:textId="6E8FF20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4 (133 to 513)</w:t>
            </w:r>
          </w:p>
        </w:tc>
        <w:tc>
          <w:tcPr>
            <w:tcW w:w="1853" w:type="dxa"/>
          </w:tcPr>
          <w:p w14:paraId="66E624ED" w14:textId="45987F8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32 to 127)</w:t>
            </w:r>
          </w:p>
        </w:tc>
      </w:tr>
      <w:tr w:rsidR="002E75C1" w:rsidRPr="00F62C2F" w14:paraId="60B9544A" w14:textId="77777777" w:rsidTr="00F62C2F">
        <w:tc>
          <w:tcPr>
            <w:tcW w:w="1555" w:type="dxa"/>
          </w:tcPr>
          <w:p w14:paraId="3C774C16" w14:textId="722716E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75" w:type="dxa"/>
          </w:tcPr>
          <w:p w14:paraId="47AECCFF" w14:textId="60A636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853" w:type="dxa"/>
          </w:tcPr>
          <w:p w14:paraId="17FB26C9" w14:textId="6D2B1D7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0B9FD3" w14:textId="447098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FF1AF8" w14:textId="0DD1C2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1 (-356 to -50)</w:t>
            </w:r>
          </w:p>
        </w:tc>
        <w:tc>
          <w:tcPr>
            <w:tcW w:w="1853" w:type="dxa"/>
          </w:tcPr>
          <w:p w14:paraId="6EBA9A92" w14:textId="178F89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02 (-1,424 to -198)</w:t>
            </w:r>
          </w:p>
        </w:tc>
        <w:tc>
          <w:tcPr>
            <w:tcW w:w="1853" w:type="dxa"/>
          </w:tcPr>
          <w:p w14:paraId="07C8C442" w14:textId="1BBB8B3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1DDD23" w14:textId="3CB1A3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19729C5" w14:textId="77777777" w:rsidTr="00F62C2F">
        <w:tc>
          <w:tcPr>
            <w:tcW w:w="1555" w:type="dxa"/>
          </w:tcPr>
          <w:p w14:paraId="40E38D26" w14:textId="638EF2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75" w:type="dxa"/>
          </w:tcPr>
          <w:p w14:paraId="74AAC4B7" w14:textId="7DE91DE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853" w:type="dxa"/>
          </w:tcPr>
          <w:p w14:paraId="56499F7C" w14:textId="3C89DC8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782D63" w14:textId="12CA759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6 (129 to 614)</w:t>
            </w:r>
          </w:p>
        </w:tc>
        <w:tc>
          <w:tcPr>
            <w:tcW w:w="1853" w:type="dxa"/>
          </w:tcPr>
          <w:p w14:paraId="5A722AE5" w14:textId="5BC3A7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11 to -3)</w:t>
            </w:r>
          </w:p>
        </w:tc>
        <w:tc>
          <w:tcPr>
            <w:tcW w:w="1853" w:type="dxa"/>
          </w:tcPr>
          <w:p w14:paraId="68E47DAA" w14:textId="25A605C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5 (-44 to -12)</w:t>
            </w:r>
          </w:p>
        </w:tc>
        <w:tc>
          <w:tcPr>
            <w:tcW w:w="1853" w:type="dxa"/>
          </w:tcPr>
          <w:p w14:paraId="20B5C0DF" w14:textId="4371BB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9 (84 to 419)</w:t>
            </w:r>
          </w:p>
        </w:tc>
        <w:tc>
          <w:tcPr>
            <w:tcW w:w="1853" w:type="dxa"/>
          </w:tcPr>
          <w:p w14:paraId="77B4E3E1" w14:textId="2E61B5D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7 (20 to 104)</w:t>
            </w:r>
          </w:p>
        </w:tc>
      </w:tr>
      <w:tr w:rsidR="002E75C1" w:rsidRPr="00F62C2F" w14:paraId="1C7B73D0" w14:textId="77777777" w:rsidTr="00F62C2F">
        <w:tc>
          <w:tcPr>
            <w:tcW w:w="1555" w:type="dxa"/>
          </w:tcPr>
          <w:p w14:paraId="4F2A4E4C" w14:textId="732C71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75" w:type="dxa"/>
          </w:tcPr>
          <w:p w14:paraId="250A8A75" w14:textId="0B109B3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853" w:type="dxa"/>
          </w:tcPr>
          <w:p w14:paraId="206E83F8" w14:textId="3C0C562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C99649" w14:textId="6B6914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57 (1,179 to 4,616)</w:t>
            </w:r>
          </w:p>
        </w:tc>
        <w:tc>
          <w:tcPr>
            <w:tcW w:w="1853" w:type="dxa"/>
          </w:tcPr>
          <w:p w14:paraId="32975C84" w14:textId="5DFC870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29 (-380 to -118)</w:t>
            </w:r>
          </w:p>
        </w:tc>
        <w:tc>
          <w:tcPr>
            <w:tcW w:w="1853" w:type="dxa"/>
          </w:tcPr>
          <w:p w14:paraId="73C5004D" w14:textId="362BF3C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15 (-1,520 to -471)</w:t>
            </w:r>
          </w:p>
        </w:tc>
        <w:tc>
          <w:tcPr>
            <w:tcW w:w="1853" w:type="dxa"/>
          </w:tcPr>
          <w:p w14:paraId="67A98DB2" w14:textId="2CB4B7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61 (800 to 3,262)</w:t>
            </w:r>
          </w:p>
        </w:tc>
        <w:tc>
          <w:tcPr>
            <w:tcW w:w="1853" w:type="dxa"/>
          </w:tcPr>
          <w:p w14:paraId="6EADCC17" w14:textId="35DB1B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69 (197 to 827)</w:t>
            </w:r>
          </w:p>
        </w:tc>
      </w:tr>
      <w:tr w:rsidR="002E75C1" w:rsidRPr="00F62C2F" w14:paraId="04B27E61" w14:textId="77777777" w:rsidTr="00F62C2F">
        <w:tc>
          <w:tcPr>
            <w:tcW w:w="1555" w:type="dxa"/>
          </w:tcPr>
          <w:p w14:paraId="4716A3F1" w14:textId="172033F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75" w:type="dxa"/>
          </w:tcPr>
          <w:p w14:paraId="4A9C22ED" w14:textId="4976B5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853" w:type="dxa"/>
          </w:tcPr>
          <w:p w14:paraId="62F4B7C9" w14:textId="44A2249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3B841E" w14:textId="73CFA7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 (8 to 50)</w:t>
            </w:r>
          </w:p>
        </w:tc>
        <w:tc>
          <w:tcPr>
            <w:tcW w:w="1853" w:type="dxa"/>
          </w:tcPr>
          <w:p w14:paraId="43485488" w14:textId="11E47CD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5 to -1)</w:t>
            </w:r>
          </w:p>
        </w:tc>
        <w:tc>
          <w:tcPr>
            <w:tcW w:w="1853" w:type="dxa"/>
          </w:tcPr>
          <w:p w14:paraId="48DFB2E2" w14:textId="5916D30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9 to -4)</w:t>
            </w:r>
          </w:p>
        </w:tc>
        <w:tc>
          <w:tcPr>
            <w:tcW w:w="1853" w:type="dxa"/>
          </w:tcPr>
          <w:p w14:paraId="48DE5AE6" w14:textId="1DDDF2B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5 to 37)</w:t>
            </w:r>
          </w:p>
        </w:tc>
        <w:tc>
          <w:tcPr>
            <w:tcW w:w="1853" w:type="dxa"/>
          </w:tcPr>
          <w:p w14:paraId="1551F862" w14:textId="70BD85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1 to 10)</w:t>
            </w:r>
          </w:p>
        </w:tc>
      </w:tr>
      <w:tr w:rsidR="002E75C1" w:rsidRPr="00F62C2F" w14:paraId="1741DC41" w14:textId="77777777" w:rsidTr="00F62C2F">
        <w:tc>
          <w:tcPr>
            <w:tcW w:w="1555" w:type="dxa"/>
          </w:tcPr>
          <w:p w14:paraId="4EA6FA3F" w14:textId="6A2BDA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75" w:type="dxa"/>
          </w:tcPr>
          <w:p w14:paraId="76DB26C3" w14:textId="2F6618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853" w:type="dxa"/>
          </w:tcPr>
          <w:p w14:paraId="506B0BE9" w14:textId="3FA4751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B4DA43" w14:textId="01BEC75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6 to 19)</w:t>
            </w:r>
          </w:p>
        </w:tc>
        <w:tc>
          <w:tcPr>
            <w:tcW w:w="1853" w:type="dxa"/>
          </w:tcPr>
          <w:p w14:paraId="76261667" w14:textId="69427C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2E3653FF" w14:textId="5E87A4A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75412ABC" w14:textId="2F9962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13)</w:t>
            </w:r>
          </w:p>
        </w:tc>
        <w:tc>
          <w:tcPr>
            <w:tcW w:w="1853" w:type="dxa"/>
          </w:tcPr>
          <w:p w14:paraId="60116AFA" w14:textId="4FB44D6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</w:tr>
      <w:tr w:rsidR="002E75C1" w:rsidRPr="00F62C2F" w14:paraId="3FD86687" w14:textId="77777777" w:rsidTr="00F62C2F">
        <w:tc>
          <w:tcPr>
            <w:tcW w:w="1555" w:type="dxa"/>
          </w:tcPr>
          <w:p w14:paraId="54AB5E83" w14:textId="7AD52E7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75" w:type="dxa"/>
          </w:tcPr>
          <w:p w14:paraId="4D55AA92" w14:textId="5F63F34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853" w:type="dxa"/>
          </w:tcPr>
          <w:p w14:paraId="6A7D7ADA" w14:textId="612E70F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86 (520 to 1,955)</w:t>
            </w:r>
          </w:p>
        </w:tc>
        <w:tc>
          <w:tcPr>
            <w:tcW w:w="1853" w:type="dxa"/>
          </w:tcPr>
          <w:p w14:paraId="6ADEF8E6" w14:textId="6E55E71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909 (1,872 to 7,033)</w:t>
            </w:r>
          </w:p>
        </w:tc>
        <w:tc>
          <w:tcPr>
            <w:tcW w:w="1853" w:type="dxa"/>
          </w:tcPr>
          <w:p w14:paraId="06FF8B7D" w14:textId="473E861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96FEAC" w14:textId="7F9F0E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B4D22A" w14:textId="38B3D1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27 (1,327 to 5,145)</w:t>
            </w:r>
          </w:p>
        </w:tc>
        <w:tc>
          <w:tcPr>
            <w:tcW w:w="1853" w:type="dxa"/>
          </w:tcPr>
          <w:p w14:paraId="56EF929D" w14:textId="7AFC2E0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3 (339 to 1,346)</w:t>
            </w:r>
          </w:p>
        </w:tc>
      </w:tr>
      <w:tr w:rsidR="002E75C1" w:rsidRPr="00F62C2F" w14:paraId="4E641790" w14:textId="77777777" w:rsidTr="00F62C2F">
        <w:tc>
          <w:tcPr>
            <w:tcW w:w="1555" w:type="dxa"/>
          </w:tcPr>
          <w:p w14:paraId="6BE22C8C" w14:textId="1877D9A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75" w:type="dxa"/>
          </w:tcPr>
          <w:p w14:paraId="5ED3D917" w14:textId="48E5E21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853" w:type="dxa"/>
          </w:tcPr>
          <w:p w14:paraId="003C264B" w14:textId="0E2D526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91 (973 to 4,364)</w:t>
            </w:r>
          </w:p>
        </w:tc>
        <w:tc>
          <w:tcPr>
            <w:tcW w:w="1853" w:type="dxa"/>
          </w:tcPr>
          <w:p w14:paraId="1E95C40B" w14:textId="0B2E553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605 (3,503 to 15,697)</w:t>
            </w:r>
          </w:p>
        </w:tc>
        <w:tc>
          <w:tcPr>
            <w:tcW w:w="1853" w:type="dxa"/>
          </w:tcPr>
          <w:p w14:paraId="728EA7B2" w14:textId="72E6F81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C44DC0" w14:textId="1C2863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E7A2C8" w14:textId="375EDFD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52 (2,377 to 11,337)</w:t>
            </w:r>
          </w:p>
        </w:tc>
        <w:tc>
          <w:tcPr>
            <w:tcW w:w="1853" w:type="dxa"/>
          </w:tcPr>
          <w:p w14:paraId="6F5C98F0" w14:textId="0837DE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86 (591 to 2,944)</w:t>
            </w:r>
          </w:p>
        </w:tc>
      </w:tr>
      <w:tr w:rsidR="002E75C1" w:rsidRPr="00F62C2F" w14:paraId="56D09EFE" w14:textId="77777777" w:rsidTr="00F62C2F">
        <w:tc>
          <w:tcPr>
            <w:tcW w:w="1555" w:type="dxa"/>
          </w:tcPr>
          <w:p w14:paraId="70E8CA33" w14:textId="361F60F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75" w:type="dxa"/>
          </w:tcPr>
          <w:p w14:paraId="2DA1ED08" w14:textId="6CD726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853" w:type="dxa"/>
          </w:tcPr>
          <w:p w14:paraId="380F11F7" w14:textId="059ED9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310434" w14:textId="22C680B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7AFFB4" w14:textId="69EFE1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61 to -22)</w:t>
            </w:r>
          </w:p>
        </w:tc>
        <w:tc>
          <w:tcPr>
            <w:tcW w:w="1853" w:type="dxa"/>
          </w:tcPr>
          <w:p w14:paraId="6DB07ACC" w14:textId="1B6278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3 (-242 to -88)</w:t>
            </w:r>
          </w:p>
        </w:tc>
        <w:tc>
          <w:tcPr>
            <w:tcW w:w="1853" w:type="dxa"/>
          </w:tcPr>
          <w:p w14:paraId="2663DF38" w14:textId="48526E1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772B9A" w14:textId="3EB06A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53908258" w14:textId="77777777" w:rsidTr="00F62C2F">
        <w:tc>
          <w:tcPr>
            <w:tcW w:w="1555" w:type="dxa"/>
          </w:tcPr>
          <w:p w14:paraId="1C704D45" w14:textId="14FBBF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75" w:type="dxa"/>
          </w:tcPr>
          <w:p w14:paraId="1B50FF20" w14:textId="18F95C7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853" w:type="dxa"/>
          </w:tcPr>
          <w:p w14:paraId="0D5824CD" w14:textId="05FAE49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6 (186 to 566)</w:t>
            </w:r>
          </w:p>
        </w:tc>
        <w:tc>
          <w:tcPr>
            <w:tcW w:w="1853" w:type="dxa"/>
          </w:tcPr>
          <w:p w14:paraId="09888C77" w14:textId="0CB95D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47 (671 to 2,039)</w:t>
            </w:r>
          </w:p>
        </w:tc>
        <w:tc>
          <w:tcPr>
            <w:tcW w:w="1853" w:type="dxa"/>
          </w:tcPr>
          <w:p w14:paraId="5681695A" w14:textId="4D084E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B37D68" w14:textId="01A91CF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DEE536" w14:textId="5BEBAD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5 (440 to 1,374)</w:t>
            </w:r>
          </w:p>
        </w:tc>
        <w:tc>
          <w:tcPr>
            <w:tcW w:w="1853" w:type="dxa"/>
          </w:tcPr>
          <w:p w14:paraId="670C07B4" w14:textId="1290D5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5 (106 to 340)</w:t>
            </w:r>
          </w:p>
        </w:tc>
      </w:tr>
      <w:tr w:rsidR="004361A2" w:rsidRPr="00F62C2F" w14:paraId="132F5CA3" w14:textId="77777777" w:rsidTr="00F62C2F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11C37A16" w14:textId="49D25A86" w:rsidR="004361A2" w:rsidRPr="00F62C2F" w:rsidRDefault="004361A2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reatment level such that 40% of treatment-eligible individuals are in treatment in 2030</w:t>
            </w:r>
          </w:p>
        </w:tc>
      </w:tr>
      <w:tr w:rsidR="00903C27" w:rsidRPr="00F62C2F" w14:paraId="55AE5F1B" w14:textId="77777777" w:rsidTr="00F62C2F">
        <w:tc>
          <w:tcPr>
            <w:tcW w:w="1555" w:type="dxa"/>
          </w:tcPr>
          <w:p w14:paraId="1B018700" w14:textId="73FE99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75" w:type="dxa"/>
          </w:tcPr>
          <w:p w14:paraId="24A4BDCE" w14:textId="0942CB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853" w:type="dxa"/>
          </w:tcPr>
          <w:p w14:paraId="5F124128" w14:textId="0BFCB5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5A73A5" w14:textId="46E00C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40 (1,536 to 2,456)</w:t>
            </w:r>
          </w:p>
        </w:tc>
        <w:tc>
          <w:tcPr>
            <w:tcW w:w="1853" w:type="dxa"/>
          </w:tcPr>
          <w:p w14:paraId="5B137228" w14:textId="3A5D69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17 to -11)</w:t>
            </w:r>
          </w:p>
        </w:tc>
        <w:tc>
          <w:tcPr>
            <w:tcW w:w="1853" w:type="dxa"/>
          </w:tcPr>
          <w:p w14:paraId="140F53FB" w14:textId="76142C8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7 (-68 to -45)</w:t>
            </w:r>
          </w:p>
        </w:tc>
        <w:tc>
          <w:tcPr>
            <w:tcW w:w="1853" w:type="dxa"/>
          </w:tcPr>
          <w:p w14:paraId="2B1589CB" w14:textId="6E4706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63 (1,089 to 1,777)</w:t>
            </w:r>
          </w:p>
        </w:tc>
        <w:tc>
          <w:tcPr>
            <w:tcW w:w="1853" w:type="dxa"/>
          </w:tcPr>
          <w:p w14:paraId="745400C4" w14:textId="2EC386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2 (280 to 467)</w:t>
            </w:r>
          </w:p>
        </w:tc>
      </w:tr>
      <w:tr w:rsidR="00903C27" w:rsidRPr="00F62C2F" w14:paraId="654E5E5A" w14:textId="77777777" w:rsidTr="00F62C2F">
        <w:tc>
          <w:tcPr>
            <w:tcW w:w="1555" w:type="dxa"/>
          </w:tcPr>
          <w:p w14:paraId="1D836B0C" w14:textId="627AACB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75" w:type="dxa"/>
          </w:tcPr>
          <w:p w14:paraId="55AE75D6" w14:textId="174090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853" w:type="dxa"/>
          </w:tcPr>
          <w:p w14:paraId="20EB81B7" w14:textId="1134BA9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613 (2,527 to 4,353)</w:t>
            </w:r>
          </w:p>
        </w:tc>
        <w:tc>
          <w:tcPr>
            <w:tcW w:w="1853" w:type="dxa"/>
          </w:tcPr>
          <w:p w14:paraId="05DBFD56" w14:textId="41536D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039 (9,139 to 15,674)</w:t>
            </w:r>
          </w:p>
        </w:tc>
        <w:tc>
          <w:tcPr>
            <w:tcW w:w="1853" w:type="dxa"/>
          </w:tcPr>
          <w:p w14:paraId="63927407" w14:textId="620AFE8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7A1BB2" w14:textId="155139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852566" w14:textId="6845468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528 (6,483 to 11,607)</w:t>
            </w:r>
          </w:p>
        </w:tc>
        <w:tc>
          <w:tcPr>
            <w:tcW w:w="1853" w:type="dxa"/>
          </w:tcPr>
          <w:p w14:paraId="1DF89A91" w14:textId="42723F3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45 (1,685 to 3,139)</w:t>
            </w:r>
          </w:p>
        </w:tc>
      </w:tr>
      <w:tr w:rsidR="00903C27" w:rsidRPr="00F62C2F" w14:paraId="4664E4B7" w14:textId="77777777" w:rsidTr="00F62C2F">
        <w:tc>
          <w:tcPr>
            <w:tcW w:w="1555" w:type="dxa"/>
          </w:tcPr>
          <w:p w14:paraId="0A868CF2" w14:textId="22F9CB3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75" w:type="dxa"/>
          </w:tcPr>
          <w:p w14:paraId="66D9E91E" w14:textId="63F56BB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853" w:type="dxa"/>
          </w:tcPr>
          <w:p w14:paraId="50D10F7F" w14:textId="5B27947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4C4EAE" w14:textId="5F4B4D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73575B" w14:textId="5E965C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EB187F" w14:textId="74D08F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2217A332" w14:textId="0881624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DC6D95" w14:textId="6FF8AE4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DFAD481" w14:textId="77777777" w:rsidTr="00F62C2F">
        <w:tc>
          <w:tcPr>
            <w:tcW w:w="1555" w:type="dxa"/>
          </w:tcPr>
          <w:p w14:paraId="27A7166D" w14:textId="593360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75" w:type="dxa"/>
          </w:tcPr>
          <w:p w14:paraId="5014142F" w14:textId="23142C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853" w:type="dxa"/>
          </w:tcPr>
          <w:p w14:paraId="2D573EF2" w14:textId="26CBA2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1684A9" w14:textId="436F3F1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EC0A76" w14:textId="01629C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4B59F3C9" w14:textId="199F5DE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3 to -5)</w:t>
            </w:r>
          </w:p>
        </w:tc>
        <w:tc>
          <w:tcPr>
            <w:tcW w:w="1853" w:type="dxa"/>
          </w:tcPr>
          <w:p w14:paraId="54EA3238" w14:textId="0904437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958422" w14:textId="73F5769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11EE164B" w14:textId="77777777" w:rsidTr="00F62C2F">
        <w:tc>
          <w:tcPr>
            <w:tcW w:w="1555" w:type="dxa"/>
          </w:tcPr>
          <w:p w14:paraId="1AB755FF" w14:textId="57E8CBF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75" w:type="dxa"/>
          </w:tcPr>
          <w:p w14:paraId="066AD84E" w14:textId="18E4FBD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853" w:type="dxa"/>
          </w:tcPr>
          <w:p w14:paraId="4BF8D272" w14:textId="5503F8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AE3C67" w14:textId="38486F0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4FFEDA" w14:textId="7AB99AC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3 to -11)</w:t>
            </w:r>
          </w:p>
        </w:tc>
        <w:tc>
          <w:tcPr>
            <w:tcW w:w="1853" w:type="dxa"/>
          </w:tcPr>
          <w:p w14:paraId="0DF0DD52" w14:textId="59F6620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6 (-90 to -44)</w:t>
            </w:r>
          </w:p>
        </w:tc>
        <w:tc>
          <w:tcPr>
            <w:tcW w:w="1853" w:type="dxa"/>
          </w:tcPr>
          <w:p w14:paraId="6C674A75" w14:textId="1B825B3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A06922" w14:textId="19495A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66C6EA0D" w14:textId="77777777" w:rsidTr="00F62C2F">
        <w:tc>
          <w:tcPr>
            <w:tcW w:w="1555" w:type="dxa"/>
          </w:tcPr>
          <w:p w14:paraId="75DA0606" w14:textId="239E941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75" w:type="dxa"/>
          </w:tcPr>
          <w:p w14:paraId="4825F8A9" w14:textId="15A5060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853" w:type="dxa"/>
          </w:tcPr>
          <w:p w14:paraId="73C13532" w14:textId="4A62C4B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8 (240 to 347)</w:t>
            </w:r>
          </w:p>
        </w:tc>
        <w:tc>
          <w:tcPr>
            <w:tcW w:w="1853" w:type="dxa"/>
          </w:tcPr>
          <w:p w14:paraId="5622BC25" w14:textId="3891F39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08 (863 to 1,248)</w:t>
            </w:r>
          </w:p>
        </w:tc>
        <w:tc>
          <w:tcPr>
            <w:tcW w:w="1853" w:type="dxa"/>
          </w:tcPr>
          <w:p w14:paraId="0D98B062" w14:textId="11DABAC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B36A62" w14:textId="61ADDE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F04EFB8" w14:textId="490832D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05 (611 to 913)</w:t>
            </w:r>
          </w:p>
        </w:tc>
        <w:tc>
          <w:tcPr>
            <w:tcW w:w="1853" w:type="dxa"/>
          </w:tcPr>
          <w:p w14:paraId="3B6D2F93" w14:textId="4A66711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0 (157 to 240)</w:t>
            </w:r>
          </w:p>
        </w:tc>
      </w:tr>
      <w:tr w:rsidR="00903C27" w:rsidRPr="00F62C2F" w14:paraId="67C28672" w14:textId="77777777" w:rsidTr="00F62C2F">
        <w:tc>
          <w:tcPr>
            <w:tcW w:w="1555" w:type="dxa"/>
          </w:tcPr>
          <w:p w14:paraId="780DD1C8" w14:textId="76E5578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75" w:type="dxa"/>
          </w:tcPr>
          <w:p w14:paraId="4535D66C" w14:textId="575B516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853" w:type="dxa"/>
          </w:tcPr>
          <w:p w14:paraId="3D6FD54F" w14:textId="111C78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82 (1,262 to 2,372)</w:t>
            </w:r>
          </w:p>
        </w:tc>
        <w:tc>
          <w:tcPr>
            <w:tcW w:w="1853" w:type="dxa"/>
          </w:tcPr>
          <w:p w14:paraId="06571D02" w14:textId="237F2AE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086 (4,564 to 8,559)</w:t>
            </w:r>
          </w:p>
        </w:tc>
        <w:tc>
          <w:tcPr>
            <w:tcW w:w="1853" w:type="dxa"/>
          </w:tcPr>
          <w:p w14:paraId="57007904" w14:textId="749715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2F7D7F" w14:textId="4C5E49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EE5251" w14:textId="4D3C431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297 (3,170 to 6,205)</w:t>
            </w:r>
          </w:p>
        </w:tc>
        <w:tc>
          <w:tcPr>
            <w:tcW w:w="1853" w:type="dxa"/>
          </w:tcPr>
          <w:p w14:paraId="31D8DDD2" w14:textId="1C02B1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98 (800 to 1,622)</w:t>
            </w:r>
          </w:p>
        </w:tc>
      </w:tr>
      <w:tr w:rsidR="00903C27" w:rsidRPr="00F62C2F" w14:paraId="17723894" w14:textId="77777777" w:rsidTr="00F62C2F">
        <w:tc>
          <w:tcPr>
            <w:tcW w:w="1555" w:type="dxa"/>
          </w:tcPr>
          <w:p w14:paraId="2CACB65B" w14:textId="654E86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75" w:type="dxa"/>
          </w:tcPr>
          <w:p w14:paraId="78DC8CF5" w14:textId="1077A6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853" w:type="dxa"/>
          </w:tcPr>
          <w:p w14:paraId="40189348" w14:textId="29E9EB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12 (841 to 1,429)</w:t>
            </w:r>
          </w:p>
        </w:tc>
        <w:tc>
          <w:tcPr>
            <w:tcW w:w="1853" w:type="dxa"/>
          </w:tcPr>
          <w:p w14:paraId="09D709CD" w14:textId="38FA32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05 (3,029 to 5,145)</w:t>
            </w:r>
          </w:p>
        </w:tc>
        <w:tc>
          <w:tcPr>
            <w:tcW w:w="1853" w:type="dxa"/>
          </w:tcPr>
          <w:p w14:paraId="199FAC61" w14:textId="213F5B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A4D3D7" w14:textId="28FEEA4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5FA756" w14:textId="45710B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09 (2,082 to 3,679)</w:t>
            </w:r>
          </w:p>
        </w:tc>
        <w:tc>
          <w:tcPr>
            <w:tcW w:w="1853" w:type="dxa"/>
          </w:tcPr>
          <w:p w14:paraId="0BA36BFB" w14:textId="58A801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11 (520 to 945)</w:t>
            </w:r>
          </w:p>
        </w:tc>
      </w:tr>
      <w:tr w:rsidR="00903C27" w:rsidRPr="00F62C2F" w14:paraId="07A74EFA" w14:textId="77777777" w:rsidTr="00F62C2F">
        <w:tc>
          <w:tcPr>
            <w:tcW w:w="1555" w:type="dxa"/>
          </w:tcPr>
          <w:p w14:paraId="13F148AE" w14:textId="594BFF1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75" w:type="dxa"/>
          </w:tcPr>
          <w:p w14:paraId="2A7DF68E" w14:textId="5386984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853" w:type="dxa"/>
          </w:tcPr>
          <w:p w14:paraId="3D687A08" w14:textId="09F4D5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52 (2,236 to 2,797)</w:t>
            </w:r>
          </w:p>
        </w:tc>
        <w:tc>
          <w:tcPr>
            <w:tcW w:w="1853" w:type="dxa"/>
          </w:tcPr>
          <w:p w14:paraId="6C1E5394" w14:textId="19D0B6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186 (8,049 to 10,068)</w:t>
            </w:r>
          </w:p>
        </w:tc>
        <w:tc>
          <w:tcPr>
            <w:tcW w:w="1853" w:type="dxa"/>
          </w:tcPr>
          <w:p w14:paraId="62794A54" w14:textId="6818669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255234" w14:textId="557237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CF7EFD" w14:textId="072B811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78 (5,610 to 7,133)</w:t>
            </w:r>
          </w:p>
        </w:tc>
        <w:tc>
          <w:tcPr>
            <w:tcW w:w="1853" w:type="dxa"/>
          </w:tcPr>
          <w:p w14:paraId="4F47918B" w14:textId="7AAA15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52 (1,417 to 1,827)</w:t>
            </w:r>
          </w:p>
        </w:tc>
      </w:tr>
      <w:tr w:rsidR="00903C27" w:rsidRPr="00F62C2F" w14:paraId="4CD9E1F6" w14:textId="77777777" w:rsidTr="00F62C2F">
        <w:tc>
          <w:tcPr>
            <w:tcW w:w="1555" w:type="dxa"/>
          </w:tcPr>
          <w:p w14:paraId="388D7941" w14:textId="6D8DDEF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Bosnia and Herzegovina</w:t>
            </w:r>
          </w:p>
        </w:tc>
        <w:tc>
          <w:tcPr>
            <w:tcW w:w="1275" w:type="dxa"/>
          </w:tcPr>
          <w:p w14:paraId="26718171" w14:textId="76AED8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853" w:type="dxa"/>
          </w:tcPr>
          <w:p w14:paraId="6B7F82D2" w14:textId="22478A5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6 to 10)</w:t>
            </w:r>
          </w:p>
        </w:tc>
        <w:tc>
          <w:tcPr>
            <w:tcW w:w="1853" w:type="dxa"/>
          </w:tcPr>
          <w:p w14:paraId="15CAAA07" w14:textId="3EDD74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 (22 to 36)</w:t>
            </w:r>
          </w:p>
        </w:tc>
        <w:tc>
          <w:tcPr>
            <w:tcW w:w="1853" w:type="dxa"/>
          </w:tcPr>
          <w:p w14:paraId="1AE98C36" w14:textId="3BABC4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B4B9E7" w14:textId="4A2E67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4C94EF" w14:textId="7246C1C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5 to 26)</w:t>
            </w:r>
          </w:p>
        </w:tc>
        <w:tc>
          <w:tcPr>
            <w:tcW w:w="1853" w:type="dxa"/>
          </w:tcPr>
          <w:p w14:paraId="70FA4945" w14:textId="6C12149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7)</w:t>
            </w:r>
          </w:p>
        </w:tc>
      </w:tr>
      <w:tr w:rsidR="00903C27" w:rsidRPr="00F62C2F" w14:paraId="1D02B735" w14:textId="77777777" w:rsidTr="00F62C2F">
        <w:tc>
          <w:tcPr>
            <w:tcW w:w="1555" w:type="dxa"/>
          </w:tcPr>
          <w:p w14:paraId="5DBE8AFC" w14:textId="2CAF115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75" w:type="dxa"/>
          </w:tcPr>
          <w:p w14:paraId="71E6BF9C" w14:textId="533A3C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853" w:type="dxa"/>
          </w:tcPr>
          <w:p w14:paraId="3C51AA40" w14:textId="63DB913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FD265A" w14:textId="0043F56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B52103" w14:textId="54FC45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7 to -3)</w:t>
            </w:r>
          </w:p>
        </w:tc>
        <w:tc>
          <w:tcPr>
            <w:tcW w:w="1853" w:type="dxa"/>
          </w:tcPr>
          <w:p w14:paraId="5CC05385" w14:textId="293225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 (-28 to -10)</w:t>
            </w:r>
          </w:p>
        </w:tc>
        <w:tc>
          <w:tcPr>
            <w:tcW w:w="1853" w:type="dxa"/>
          </w:tcPr>
          <w:p w14:paraId="5950F094" w14:textId="12C43C8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2A40C0" w14:textId="62DBBF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93CA528" w14:textId="77777777" w:rsidTr="00F62C2F">
        <w:tc>
          <w:tcPr>
            <w:tcW w:w="1555" w:type="dxa"/>
          </w:tcPr>
          <w:p w14:paraId="0C3B1B3D" w14:textId="7C22B1C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75" w:type="dxa"/>
          </w:tcPr>
          <w:p w14:paraId="5290A25D" w14:textId="5A0B2B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853" w:type="dxa"/>
          </w:tcPr>
          <w:p w14:paraId="11B1B443" w14:textId="69324E0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5D2616" w14:textId="68B5620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1)</w:t>
            </w:r>
          </w:p>
        </w:tc>
        <w:tc>
          <w:tcPr>
            <w:tcW w:w="1853" w:type="dxa"/>
          </w:tcPr>
          <w:p w14:paraId="358AF93A" w14:textId="504923D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87FABE" w14:textId="2E08B96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AB083E" w14:textId="3505C3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  <w:tc>
          <w:tcPr>
            <w:tcW w:w="1853" w:type="dxa"/>
          </w:tcPr>
          <w:p w14:paraId="5267F55C" w14:textId="7502E6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52D04104" w14:textId="77777777" w:rsidTr="00F62C2F">
        <w:tc>
          <w:tcPr>
            <w:tcW w:w="1555" w:type="dxa"/>
          </w:tcPr>
          <w:p w14:paraId="2698EE76" w14:textId="797EC8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75" w:type="dxa"/>
          </w:tcPr>
          <w:p w14:paraId="5400F351" w14:textId="0FF09D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853" w:type="dxa"/>
          </w:tcPr>
          <w:p w14:paraId="43834B15" w14:textId="578D48A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 (46 to 109)</w:t>
            </w:r>
          </w:p>
        </w:tc>
        <w:tc>
          <w:tcPr>
            <w:tcW w:w="1853" w:type="dxa"/>
          </w:tcPr>
          <w:p w14:paraId="1EE44A9C" w14:textId="7910A8A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5 (166 to 391)</w:t>
            </w:r>
          </w:p>
        </w:tc>
        <w:tc>
          <w:tcPr>
            <w:tcW w:w="1853" w:type="dxa"/>
          </w:tcPr>
          <w:p w14:paraId="370EFE51" w14:textId="463C37A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53F3361" w14:textId="6516AB1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A2F4CA" w14:textId="0BAC4A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0 (110 to 281)</w:t>
            </w:r>
          </w:p>
        </w:tc>
        <w:tc>
          <w:tcPr>
            <w:tcW w:w="1853" w:type="dxa"/>
          </w:tcPr>
          <w:p w14:paraId="2A95E072" w14:textId="20BE7EA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 (27 to 74)</w:t>
            </w:r>
          </w:p>
        </w:tc>
      </w:tr>
      <w:tr w:rsidR="00903C27" w:rsidRPr="00F62C2F" w14:paraId="014CDD17" w14:textId="77777777" w:rsidTr="00F62C2F">
        <w:tc>
          <w:tcPr>
            <w:tcW w:w="1555" w:type="dxa"/>
          </w:tcPr>
          <w:p w14:paraId="1A5B1ADC" w14:textId="1CDBBA3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75" w:type="dxa"/>
          </w:tcPr>
          <w:p w14:paraId="34222CAF" w14:textId="3482FD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853" w:type="dxa"/>
          </w:tcPr>
          <w:p w14:paraId="1E190959" w14:textId="0827EF5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8851A8" w14:textId="1D09C9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  <w:tc>
          <w:tcPr>
            <w:tcW w:w="1853" w:type="dxa"/>
          </w:tcPr>
          <w:p w14:paraId="25B167F5" w14:textId="495B79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21EDF840" w14:textId="2AC819D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41596559" w14:textId="44EEE44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  <w:tc>
          <w:tcPr>
            <w:tcW w:w="1853" w:type="dxa"/>
          </w:tcPr>
          <w:p w14:paraId="1D91E6B8" w14:textId="6CD173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440EFF08" w14:textId="77777777" w:rsidTr="00F62C2F">
        <w:tc>
          <w:tcPr>
            <w:tcW w:w="1555" w:type="dxa"/>
          </w:tcPr>
          <w:p w14:paraId="7CCA7054" w14:textId="204078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75" w:type="dxa"/>
          </w:tcPr>
          <w:p w14:paraId="7D443076" w14:textId="645D265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853" w:type="dxa"/>
          </w:tcPr>
          <w:p w14:paraId="3C042477" w14:textId="79C3C1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6 (484 to 951)</w:t>
            </w:r>
          </w:p>
        </w:tc>
        <w:tc>
          <w:tcPr>
            <w:tcW w:w="1853" w:type="dxa"/>
          </w:tcPr>
          <w:p w14:paraId="05F7BDFA" w14:textId="573916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80 (1,766 to 3,445)</w:t>
            </w:r>
          </w:p>
        </w:tc>
        <w:tc>
          <w:tcPr>
            <w:tcW w:w="1853" w:type="dxa"/>
          </w:tcPr>
          <w:p w14:paraId="0C3FE402" w14:textId="2B8FE2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1ADF72" w14:textId="7585A75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FACD2A" w14:textId="429861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58 (1,283 to 2,544)</w:t>
            </w:r>
          </w:p>
        </w:tc>
        <w:tc>
          <w:tcPr>
            <w:tcW w:w="1853" w:type="dxa"/>
          </w:tcPr>
          <w:p w14:paraId="079D994E" w14:textId="176823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9 (335 to 681)</w:t>
            </w:r>
          </w:p>
        </w:tc>
      </w:tr>
      <w:tr w:rsidR="00903C27" w:rsidRPr="00F62C2F" w14:paraId="0A5C9DB3" w14:textId="77777777" w:rsidTr="00F62C2F">
        <w:tc>
          <w:tcPr>
            <w:tcW w:w="1555" w:type="dxa"/>
          </w:tcPr>
          <w:p w14:paraId="0E5AAA81" w14:textId="6494BA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75" w:type="dxa"/>
          </w:tcPr>
          <w:p w14:paraId="474BCD1C" w14:textId="38B5A51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853" w:type="dxa"/>
          </w:tcPr>
          <w:p w14:paraId="4208987E" w14:textId="789BFCB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CEF423" w14:textId="7DE32C1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78BECD" w14:textId="6781FB4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058 (-1,619 to -624)</w:t>
            </w:r>
          </w:p>
        </w:tc>
        <w:tc>
          <w:tcPr>
            <w:tcW w:w="1853" w:type="dxa"/>
          </w:tcPr>
          <w:p w14:paraId="673CA160" w14:textId="25E097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,232 (-6,475 to -2,496)</w:t>
            </w:r>
          </w:p>
        </w:tc>
        <w:tc>
          <w:tcPr>
            <w:tcW w:w="1853" w:type="dxa"/>
          </w:tcPr>
          <w:p w14:paraId="1C07D717" w14:textId="59FA31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D34074" w14:textId="43125D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4CFAA472" w14:textId="77777777" w:rsidTr="00F62C2F">
        <w:tc>
          <w:tcPr>
            <w:tcW w:w="1555" w:type="dxa"/>
          </w:tcPr>
          <w:p w14:paraId="1E1AA3BC" w14:textId="2B8B04B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75" w:type="dxa"/>
          </w:tcPr>
          <w:p w14:paraId="7F08369D" w14:textId="0F401A5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853" w:type="dxa"/>
          </w:tcPr>
          <w:p w14:paraId="792424A3" w14:textId="03DA4E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21 (769 to 1,449)</w:t>
            </w:r>
          </w:p>
        </w:tc>
        <w:tc>
          <w:tcPr>
            <w:tcW w:w="1853" w:type="dxa"/>
          </w:tcPr>
          <w:p w14:paraId="7A9E67F0" w14:textId="64E52F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80 (3,894 to 7,332)</w:t>
            </w:r>
          </w:p>
        </w:tc>
        <w:tc>
          <w:tcPr>
            <w:tcW w:w="1853" w:type="dxa"/>
          </w:tcPr>
          <w:p w14:paraId="2A066397" w14:textId="4253A4F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7 to -5)</w:t>
            </w:r>
          </w:p>
        </w:tc>
        <w:tc>
          <w:tcPr>
            <w:tcW w:w="1853" w:type="dxa"/>
          </w:tcPr>
          <w:p w14:paraId="52276601" w14:textId="6254DB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6 (-30 to -19)</w:t>
            </w:r>
          </w:p>
        </w:tc>
        <w:tc>
          <w:tcPr>
            <w:tcW w:w="1853" w:type="dxa"/>
          </w:tcPr>
          <w:p w14:paraId="4C811F83" w14:textId="7A5752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521 (2,765 to 5,404)</w:t>
            </w:r>
          </w:p>
        </w:tc>
        <w:tc>
          <w:tcPr>
            <w:tcW w:w="1853" w:type="dxa"/>
          </w:tcPr>
          <w:p w14:paraId="10A2B4B1" w14:textId="55AEC4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93 (714 to 1,432)</w:t>
            </w:r>
          </w:p>
        </w:tc>
      </w:tr>
      <w:tr w:rsidR="00903C27" w:rsidRPr="00F62C2F" w14:paraId="75629D27" w14:textId="77777777" w:rsidTr="00F62C2F">
        <w:tc>
          <w:tcPr>
            <w:tcW w:w="1555" w:type="dxa"/>
          </w:tcPr>
          <w:p w14:paraId="46838174" w14:textId="293FA19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75" w:type="dxa"/>
          </w:tcPr>
          <w:p w14:paraId="3E0A2964" w14:textId="092644B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853" w:type="dxa"/>
          </w:tcPr>
          <w:p w14:paraId="26E2AA89" w14:textId="305763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95 (1,740 to 3,166)</w:t>
            </w:r>
          </w:p>
        </w:tc>
        <w:tc>
          <w:tcPr>
            <w:tcW w:w="1853" w:type="dxa"/>
          </w:tcPr>
          <w:p w14:paraId="60B50F00" w14:textId="3A81F6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344 (6,272 to 11,396)</w:t>
            </w:r>
          </w:p>
        </w:tc>
        <w:tc>
          <w:tcPr>
            <w:tcW w:w="1853" w:type="dxa"/>
          </w:tcPr>
          <w:p w14:paraId="1D0D6CE9" w14:textId="25EF50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17EE6D" w14:textId="09818D0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22A5E3" w14:textId="6C3D204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770 (4,418 to 8,326)</w:t>
            </w:r>
          </w:p>
        </w:tc>
        <w:tc>
          <w:tcPr>
            <w:tcW w:w="1853" w:type="dxa"/>
          </w:tcPr>
          <w:p w14:paraId="3842CA96" w14:textId="3F87C6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91 (1,136 to 2,223)</w:t>
            </w:r>
          </w:p>
        </w:tc>
      </w:tr>
      <w:tr w:rsidR="00903C27" w:rsidRPr="00F62C2F" w14:paraId="239DCE4A" w14:textId="77777777" w:rsidTr="00F62C2F">
        <w:tc>
          <w:tcPr>
            <w:tcW w:w="1555" w:type="dxa"/>
          </w:tcPr>
          <w:p w14:paraId="6333D801" w14:textId="1C260E4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75" w:type="dxa"/>
          </w:tcPr>
          <w:p w14:paraId="56F27B80" w14:textId="7AFF44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853" w:type="dxa"/>
          </w:tcPr>
          <w:p w14:paraId="2F78AEE0" w14:textId="3F16149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923 (4,385 to 7,898)</w:t>
            </w:r>
          </w:p>
        </w:tc>
        <w:tc>
          <w:tcPr>
            <w:tcW w:w="1853" w:type="dxa"/>
          </w:tcPr>
          <w:p w14:paraId="43D984E4" w14:textId="7C60765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,330 (15,815 to 28,414)</w:t>
            </w:r>
          </w:p>
        </w:tc>
        <w:tc>
          <w:tcPr>
            <w:tcW w:w="1853" w:type="dxa"/>
          </w:tcPr>
          <w:p w14:paraId="0ACBFD8B" w14:textId="38E60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CA6163" w14:textId="782813D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06ED07" w14:textId="5F1435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510 (11,159 to 20,862)</w:t>
            </w:r>
          </w:p>
        </w:tc>
        <w:tc>
          <w:tcPr>
            <w:tcW w:w="1853" w:type="dxa"/>
          </w:tcPr>
          <w:p w14:paraId="35C00C1F" w14:textId="79925A7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37 (2,885 to 5,612)</w:t>
            </w:r>
          </w:p>
        </w:tc>
      </w:tr>
      <w:tr w:rsidR="00903C27" w:rsidRPr="00F62C2F" w14:paraId="63815A1F" w14:textId="77777777" w:rsidTr="00F62C2F">
        <w:tc>
          <w:tcPr>
            <w:tcW w:w="1555" w:type="dxa"/>
          </w:tcPr>
          <w:p w14:paraId="77FFBC3B" w14:textId="2E00ADA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75" w:type="dxa"/>
          </w:tcPr>
          <w:p w14:paraId="28E50AFC" w14:textId="6B13508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853" w:type="dxa"/>
          </w:tcPr>
          <w:p w14:paraId="75E34095" w14:textId="7735DE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32 (345 to 672)</w:t>
            </w:r>
          </w:p>
        </w:tc>
        <w:tc>
          <w:tcPr>
            <w:tcW w:w="1853" w:type="dxa"/>
          </w:tcPr>
          <w:p w14:paraId="2A318892" w14:textId="790533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18 (1,244 to 2,419)</w:t>
            </w:r>
          </w:p>
        </w:tc>
        <w:tc>
          <w:tcPr>
            <w:tcW w:w="1853" w:type="dxa"/>
          </w:tcPr>
          <w:p w14:paraId="49510701" w14:textId="768ADC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869385" w14:textId="537DC0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D62D34" w14:textId="74DF797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82 (868 to 1,776)</w:t>
            </w:r>
          </w:p>
        </w:tc>
        <w:tc>
          <w:tcPr>
            <w:tcW w:w="1853" w:type="dxa"/>
          </w:tcPr>
          <w:p w14:paraId="28912691" w14:textId="53A7FC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0 (220 to 470)</w:t>
            </w:r>
          </w:p>
        </w:tc>
      </w:tr>
      <w:tr w:rsidR="00903C27" w:rsidRPr="00F62C2F" w14:paraId="67AD6A3D" w14:textId="77777777" w:rsidTr="00F62C2F">
        <w:tc>
          <w:tcPr>
            <w:tcW w:w="1555" w:type="dxa"/>
          </w:tcPr>
          <w:p w14:paraId="746B421B" w14:textId="5F067D2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75" w:type="dxa"/>
          </w:tcPr>
          <w:p w14:paraId="51D406C2" w14:textId="16FD11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853" w:type="dxa"/>
          </w:tcPr>
          <w:p w14:paraId="4E14318B" w14:textId="28A95A0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7BD7F01" w14:textId="2E76291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7 to 9)</w:t>
            </w:r>
          </w:p>
        </w:tc>
        <w:tc>
          <w:tcPr>
            <w:tcW w:w="1853" w:type="dxa"/>
          </w:tcPr>
          <w:p w14:paraId="3BBE3D94" w14:textId="28E8C19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0C4D261E" w14:textId="0B61680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4 to -3)</w:t>
            </w:r>
          </w:p>
        </w:tc>
        <w:tc>
          <w:tcPr>
            <w:tcW w:w="1853" w:type="dxa"/>
          </w:tcPr>
          <w:p w14:paraId="06BC0E17" w14:textId="0AC6A94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6)</w:t>
            </w:r>
          </w:p>
        </w:tc>
        <w:tc>
          <w:tcPr>
            <w:tcW w:w="1853" w:type="dxa"/>
          </w:tcPr>
          <w:p w14:paraId="77753CE1" w14:textId="0CCF0D2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1)</w:t>
            </w:r>
          </w:p>
        </w:tc>
      </w:tr>
      <w:tr w:rsidR="00903C27" w:rsidRPr="00F62C2F" w14:paraId="646D1E90" w14:textId="77777777" w:rsidTr="00F62C2F">
        <w:tc>
          <w:tcPr>
            <w:tcW w:w="1555" w:type="dxa"/>
          </w:tcPr>
          <w:p w14:paraId="02D19296" w14:textId="059BC3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75" w:type="dxa"/>
          </w:tcPr>
          <w:p w14:paraId="3CF13199" w14:textId="43ADEB8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853" w:type="dxa"/>
          </w:tcPr>
          <w:p w14:paraId="0C08A1C4" w14:textId="2457DEC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 (15 to 34)</w:t>
            </w:r>
          </w:p>
        </w:tc>
        <w:tc>
          <w:tcPr>
            <w:tcW w:w="1853" w:type="dxa"/>
          </w:tcPr>
          <w:p w14:paraId="423284E4" w14:textId="5D2AAA1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4 (54 to 122)</w:t>
            </w:r>
          </w:p>
        </w:tc>
        <w:tc>
          <w:tcPr>
            <w:tcW w:w="1853" w:type="dxa"/>
          </w:tcPr>
          <w:p w14:paraId="2720EA82" w14:textId="40758C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D1423D" w14:textId="44A2BCF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E6DCCD" w14:textId="3CC5B74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8 (36 to 86)</w:t>
            </w:r>
          </w:p>
        </w:tc>
        <w:tc>
          <w:tcPr>
            <w:tcW w:w="1853" w:type="dxa"/>
          </w:tcPr>
          <w:p w14:paraId="65B1789D" w14:textId="7EEE1F6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9 to 22)</w:t>
            </w:r>
          </w:p>
        </w:tc>
      </w:tr>
      <w:tr w:rsidR="00903C27" w:rsidRPr="00F62C2F" w14:paraId="19979D2F" w14:textId="77777777" w:rsidTr="00F62C2F">
        <w:tc>
          <w:tcPr>
            <w:tcW w:w="1555" w:type="dxa"/>
          </w:tcPr>
          <w:p w14:paraId="493A59FF" w14:textId="0230AE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75" w:type="dxa"/>
          </w:tcPr>
          <w:p w14:paraId="5E9B63C0" w14:textId="2095AC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853" w:type="dxa"/>
          </w:tcPr>
          <w:p w14:paraId="0A4EADF8" w14:textId="7CFA75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74C82E" w14:textId="076DA6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305252" w14:textId="00975C6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26D2E3D0" w14:textId="2199F55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1 to -6)</w:t>
            </w:r>
          </w:p>
        </w:tc>
        <w:tc>
          <w:tcPr>
            <w:tcW w:w="1853" w:type="dxa"/>
          </w:tcPr>
          <w:p w14:paraId="037A7C1B" w14:textId="0BC3FAE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F7CD9C" w14:textId="49528FE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41227DB" w14:textId="77777777" w:rsidTr="00F62C2F">
        <w:tc>
          <w:tcPr>
            <w:tcW w:w="1555" w:type="dxa"/>
          </w:tcPr>
          <w:p w14:paraId="6875E0CC" w14:textId="28F6CDD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75" w:type="dxa"/>
          </w:tcPr>
          <w:p w14:paraId="0D3DF251" w14:textId="1F445E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853" w:type="dxa"/>
          </w:tcPr>
          <w:p w14:paraId="1C85B8BD" w14:textId="3CF9804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0CDDB0" w14:textId="51DED50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A17729" w14:textId="4B702FB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655203" w14:textId="6AF610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0080925" w14:textId="42D4F56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5391ED" w14:textId="1CCD7E5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20F429EB" w14:textId="77777777" w:rsidTr="00F62C2F">
        <w:tc>
          <w:tcPr>
            <w:tcW w:w="1555" w:type="dxa"/>
          </w:tcPr>
          <w:p w14:paraId="778FF903" w14:textId="1CFA29B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75" w:type="dxa"/>
          </w:tcPr>
          <w:p w14:paraId="6950DD0D" w14:textId="441F7B9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853" w:type="dxa"/>
          </w:tcPr>
          <w:p w14:paraId="5E3D2A64" w14:textId="07276D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902308" w14:textId="7C06EC6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9CC88B" w14:textId="2349BF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00C63FDC" w14:textId="3E8EE90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6 to -4)</w:t>
            </w:r>
          </w:p>
        </w:tc>
        <w:tc>
          <w:tcPr>
            <w:tcW w:w="1853" w:type="dxa"/>
          </w:tcPr>
          <w:p w14:paraId="508C99B6" w14:textId="745E191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F1BD33" w14:textId="3A5763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2576457B" w14:textId="77777777" w:rsidTr="00F62C2F">
        <w:tc>
          <w:tcPr>
            <w:tcW w:w="1555" w:type="dxa"/>
          </w:tcPr>
          <w:p w14:paraId="51F8CE6C" w14:textId="06D44F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75" w:type="dxa"/>
          </w:tcPr>
          <w:p w14:paraId="5113EBF6" w14:textId="1A0C1B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853" w:type="dxa"/>
          </w:tcPr>
          <w:p w14:paraId="04501756" w14:textId="37A301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9BDEFD" w14:textId="264B2A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C651D8" w14:textId="187FD04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0 (-77 to -29)</w:t>
            </w:r>
          </w:p>
        </w:tc>
        <w:tc>
          <w:tcPr>
            <w:tcW w:w="1853" w:type="dxa"/>
          </w:tcPr>
          <w:p w14:paraId="783EC5AC" w14:textId="6D645DA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02 (-306 to -117)</w:t>
            </w:r>
          </w:p>
        </w:tc>
        <w:tc>
          <w:tcPr>
            <w:tcW w:w="1853" w:type="dxa"/>
          </w:tcPr>
          <w:p w14:paraId="1B326181" w14:textId="7EDF329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D35BD1" w14:textId="65A24BF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21AD49D5" w14:textId="77777777" w:rsidTr="00F62C2F">
        <w:tc>
          <w:tcPr>
            <w:tcW w:w="1555" w:type="dxa"/>
          </w:tcPr>
          <w:p w14:paraId="45545088" w14:textId="5D7AAD5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75" w:type="dxa"/>
          </w:tcPr>
          <w:p w14:paraId="4EA24ADF" w14:textId="4659AE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853" w:type="dxa"/>
          </w:tcPr>
          <w:p w14:paraId="431F2235" w14:textId="5DD30F4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C7012E3" w14:textId="53BC73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9 (101 to 200)</w:t>
            </w:r>
          </w:p>
        </w:tc>
        <w:tc>
          <w:tcPr>
            <w:tcW w:w="1853" w:type="dxa"/>
          </w:tcPr>
          <w:p w14:paraId="12915AD2" w14:textId="70C8B1D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9 to -5)</w:t>
            </w:r>
          </w:p>
        </w:tc>
        <w:tc>
          <w:tcPr>
            <w:tcW w:w="1853" w:type="dxa"/>
          </w:tcPr>
          <w:p w14:paraId="6D55E149" w14:textId="678400B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34 to -21)</w:t>
            </w:r>
          </w:p>
        </w:tc>
        <w:tc>
          <w:tcPr>
            <w:tcW w:w="1853" w:type="dxa"/>
          </w:tcPr>
          <w:p w14:paraId="12B093CD" w14:textId="40F8CC2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2 (68 to 142)</w:t>
            </w:r>
          </w:p>
        </w:tc>
        <w:tc>
          <w:tcPr>
            <w:tcW w:w="1853" w:type="dxa"/>
          </w:tcPr>
          <w:p w14:paraId="1B22D0B4" w14:textId="01A416E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 (17 to 36)</w:t>
            </w:r>
          </w:p>
        </w:tc>
      </w:tr>
      <w:tr w:rsidR="00903C27" w:rsidRPr="00F62C2F" w14:paraId="2018B81F" w14:textId="77777777" w:rsidTr="00F62C2F">
        <w:tc>
          <w:tcPr>
            <w:tcW w:w="1555" w:type="dxa"/>
          </w:tcPr>
          <w:p w14:paraId="0FF62BF3" w14:textId="799530B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75" w:type="dxa"/>
          </w:tcPr>
          <w:p w14:paraId="7200CC43" w14:textId="6B7AC8A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853" w:type="dxa"/>
          </w:tcPr>
          <w:p w14:paraId="23A90F04" w14:textId="1C3931B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B1DCDA" w14:textId="66BFC12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726D36" w14:textId="4C3C3E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13 to -10)</w:t>
            </w:r>
          </w:p>
        </w:tc>
        <w:tc>
          <w:tcPr>
            <w:tcW w:w="1853" w:type="dxa"/>
          </w:tcPr>
          <w:p w14:paraId="59D49E89" w14:textId="4C4CB6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7 (-53 to -41)</w:t>
            </w:r>
          </w:p>
        </w:tc>
        <w:tc>
          <w:tcPr>
            <w:tcW w:w="1853" w:type="dxa"/>
          </w:tcPr>
          <w:p w14:paraId="4CD2D997" w14:textId="726273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F25E4E" w14:textId="7743CF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1CCF2BF0" w14:textId="77777777" w:rsidTr="00F62C2F">
        <w:tc>
          <w:tcPr>
            <w:tcW w:w="1555" w:type="dxa"/>
          </w:tcPr>
          <w:p w14:paraId="6F5C324F" w14:textId="607179C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75" w:type="dxa"/>
          </w:tcPr>
          <w:p w14:paraId="3F02F19E" w14:textId="7C59948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853" w:type="dxa"/>
          </w:tcPr>
          <w:p w14:paraId="6EFC0A0B" w14:textId="567D405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 (50 to 115)</w:t>
            </w:r>
          </w:p>
        </w:tc>
        <w:tc>
          <w:tcPr>
            <w:tcW w:w="1853" w:type="dxa"/>
          </w:tcPr>
          <w:p w14:paraId="561A4B6B" w14:textId="768BB2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4 (178 to 416)</w:t>
            </w:r>
          </w:p>
        </w:tc>
        <w:tc>
          <w:tcPr>
            <w:tcW w:w="1853" w:type="dxa"/>
          </w:tcPr>
          <w:p w14:paraId="49CC38CA" w14:textId="689F4C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AB6CF5" w14:textId="74B9FF8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7FC918" w14:textId="4ABEFC4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5 (118 to 300)</w:t>
            </w:r>
          </w:p>
        </w:tc>
        <w:tc>
          <w:tcPr>
            <w:tcW w:w="1853" w:type="dxa"/>
          </w:tcPr>
          <w:p w14:paraId="0A52929C" w14:textId="0A6A48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 (29 to 78)</w:t>
            </w:r>
          </w:p>
        </w:tc>
      </w:tr>
      <w:tr w:rsidR="00903C27" w:rsidRPr="00F62C2F" w14:paraId="5D4394B4" w14:textId="77777777" w:rsidTr="00F62C2F">
        <w:tc>
          <w:tcPr>
            <w:tcW w:w="1555" w:type="dxa"/>
          </w:tcPr>
          <w:p w14:paraId="52D551AE" w14:textId="13A47C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75" w:type="dxa"/>
          </w:tcPr>
          <w:p w14:paraId="5CAB6297" w14:textId="2852AD1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853" w:type="dxa"/>
          </w:tcPr>
          <w:p w14:paraId="35F227A7" w14:textId="14EA24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51 (2,701 to 5,442)</w:t>
            </w:r>
          </w:p>
        </w:tc>
        <w:tc>
          <w:tcPr>
            <w:tcW w:w="1853" w:type="dxa"/>
          </w:tcPr>
          <w:p w14:paraId="25E8019E" w14:textId="13DACFC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614 (9,740 to 19,637)</w:t>
            </w:r>
          </w:p>
        </w:tc>
        <w:tc>
          <w:tcPr>
            <w:tcW w:w="1853" w:type="dxa"/>
          </w:tcPr>
          <w:p w14:paraId="5092DCF8" w14:textId="7C539AA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33F661" w14:textId="38D304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7FAA60" w14:textId="7FDD71A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36 (6,809 to 13,973)</w:t>
            </w:r>
          </w:p>
        </w:tc>
        <w:tc>
          <w:tcPr>
            <w:tcW w:w="1853" w:type="dxa"/>
          </w:tcPr>
          <w:p w14:paraId="65B7F51F" w14:textId="4EBA6A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42 (1,723 to 3,594)</w:t>
            </w:r>
          </w:p>
        </w:tc>
      </w:tr>
      <w:tr w:rsidR="00903C27" w:rsidRPr="00F62C2F" w14:paraId="78443B03" w14:textId="77777777" w:rsidTr="00F62C2F">
        <w:tc>
          <w:tcPr>
            <w:tcW w:w="1555" w:type="dxa"/>
          </w:tcPr>
          <w:p w14:paraId="04ACB38E" w14:textId="06C70EF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75" w:type="dxa"/>
          </w:tcPr>
          <w:p w14:paraId="70711338" w14:textId="1D9507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853" w:type="dxa"/>
          </w:tcPr>
          <w:p w14:paraId="3CFB33DF" w14:textId="11ADF3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01B47A" w14:textId="50A157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756438" w14:textId="15CE78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0A927F28" w14:textId="76096D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3124C799" w14:textId="0BAE9C8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09F68C" w14:textId="14A154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04E3EE44" w14:textId="77777777" w:rsidTr="00F62C2F">
        <w:tc>
          <w:tcPr>
            <w:tcW w:w="1555" w:type="dxa"/>
          </w:tcPr>
          <w:p w14:paraId="6C98E07E" w14:textId="7943D19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75" w:type="dxa"/>
          </w:tcPr>
          <w:p w14:paraId="3FE92C19" w14:textId="39CCF9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853" w:type="dxa"/>
          </w:tcPr>
          <w:p w14:paraId="6F4D8B54" w14:textId="55802DE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E703F7" w14:textId="7E23DEC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1 to 5)</w:t>
            </w:r>
          </w:p>
        </w:tc>
        <w:tc>
          <w:tcPr>
            <w:tcW w:w="1853" w:type="dxa"/>
          </w:tcPr>
          <w:p w14:paraId="158FC452" w14:textId="63832AF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6B29FF" w14:textId="791397D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7536FBEB" w14:textId="424D4D7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  <w:tc>
          <w:tcPr>
            <w:tcW w:w="1853" w:type="dxa"/>
          </w:tcPr>
          <w:p w14:paraId="596B4FDE" w14:textId="6C97446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</w:tr>
      <w:tr w:rsidR="00903C27" w:rsidRPr="00F62C2F" w14:paraId="00D5F72A" w14:textId="77777777" w:rsidTr="00F62C2F">
        <w:tc>
          <w:tcPr>
            <w:tcW w:w="1555" w:type="dxa"/>
          </w:tcPr>
          <w:p w14:paraId="3738486C" w14:textId="0786EE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75" w:type="dxa"/>
          </w:tcPr>
          <w:p w14:paraId="053F2709" w14:textId="5E655CF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853" w:type="dxa"/>
          </w:tcPr>
          <w:p w14:paraId="62C948E7" w14:textId="507D837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FEAE71" w14:textId="4C85D9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770DCC" w14:textId="150489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515948C3" w14:textId="09F81F2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4 to -7)</w:t>
            </w:r>
          </w:p>
        </w:tc>
        <w:tc>
          <w:tcPr>
            <w:tcW w:w="1853" w:type="dxa"/>
          </w:tcPr>
          <w:p w14:paraId="69495234" w14:textId="32D5AD9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E38E46" w14:textId="6AF98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26327F6" w14:textId="77777777" w:rsidTr="00F62C2F">
        <w:tc>
          <w:tcPr>
            <w:tcW w:w="1555" w:type="dxa"/>
          </w:tcPr>
          <w:p w14:paraId="2B77B0AB" w14:textId="71ABC6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75" w:type="dxa"/>
          </w:tcPr>
          <w:p w14:paraId="29C1629F" w14:textId="65DD5A8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853" w:type="dxa"/>
          </w:tcPr>
          <w:p w14:paraId="7AF12C36" w14:textId="7A04BEB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49 (2,178 to 3,269)</w:t>
            </w:r>
          </w:p>
        </w:tc>
        <w:tc>
          <w:tcPr>
            <w:tcW w:w="1853" w:type="dxa"/>
          </w:tcPr>
          <w:p w14:paraId="113A0FE4" w14:textId="79E1EF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891 (7,840 to 11,763)</w:t>
            </w:r>
          </w:p>
        </w:tc>
        <w:tc>
          <w:tcPr>
            <w:tcW w:w="1853" w:type="dxa"/>
          </w:tcPr>
          <w:p w14:paraId="7B8047DC" w14:textId="792AB9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51BF4F" w14:textId="14E4DFF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24DAE4" w14:textId="11812C3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160 (5,561 to 8,563)</w:t>
            </w:r>
          </w:p>
        </w:tc>
        <w:tc>
          <w:tcPr>
            <w:tcW w:w="1853" w:type="dxa"/>
          </w:tcPr>
          <w:p w14:paraId="0AEE4895" w14:textId="32756CB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60 (1,421 to 2,237)</w:t>
            </w:r>
          </w:p>
        </w:tc>
      </w:tr>
      <w:tr w:rsidR="00903C27" w:rsidRPr="00F62C2F" w14:paraId="653BF271" w14:textId="77777777" w:rsidTr="00F62C2F">
        <w:tc>
          <w:tcPr>
            <w:tcW w:w="1555" w:type="dxa"/>
          </w:tcPr>
          <w:p w14:paraId="6100EC2C" w14:textId="77E7964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75" w:type="dxa"/>
          </w:tcPr>
          <w:p w14:paraId="7B712BB9" w14:textId="0A7D37C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853" w:type="dxa"/>
          </w:tcPr>
          <w:p w14:paraId="3FA74CF2" w14:textId="10971C5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916 (2,640 to 5,028)</w:t>
            </w:r>
          </w:p>
        </w:tc>
        <w:tc>
          <w:tcPr>
            <w:tcW w:w="1853" w:type="dxa"/>
          </w:tcPr>
          <w:p w14:paraId="103FB9C2" w14:textId="4970CE3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224 (9,644 to 18,244)</w:t>
            </w:r>
          </w:p>
        </w:tc>
        <w:tc>
          <w:tcPr>
            <w:tcW w:w="1853" w:type="dxa"/>
          </w:tcPr>
          <w:p w14:paraId="77C5F2C8" w14:textId="5BBBBA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FFE268" w14:textId="23C2B96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9DA473" w14:textId="7F1F7B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02 (6,797 to 13,319)</w:t>
            </w:r>
          </w:p>
        </w:tc>
        <w:tc>
          <w:tcPr>
            <w:tcW w:w="1853" w:type="dxa"/>
          </w:tcPr>
          <w:p w14:paraId="38BA7C36" w14:textId="616C497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32 (1,752 to 3,564)</w:t>
            </w:r>
          </w:p>
        </w:tc>
      </w:tr>
      <w:tr w:rsidR="00903C27" w:rsidRPr="00F62C2F" w14:paraId="2FC37520" w14:textId="77777777" w:rsidTr="00F62C2F">
        <w:tc>
          <w:tcPr>
            <w:tcW w:w="1555" w:type="dxa"/>
          </w:tcPr>
          <w:p w14:paraId="47D0B630" w14:textId="00D27FD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75" w:type="dxa"/>
          </w:tcPr>
          <w:p w14:paraId="2CEA20D0" w14:textId="267E9F0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853" w:type="dxa"/>
          </w:tcPr>
          <w:p w14:paraId="2CF98915" w14:textId="4CCC26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7 (40 to 197)</w:t>
            </w:r>
          </w:p>
        </w:tc>
        <w:tc>
          <w:tcPr>
            <w:tcW w:w="1853" w:type="dxa"/>
          </w:tcPr>
          <w:p w14:paraId="7C0CA2F9" w14:textId="2C0689C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7 (143 to 708)</w:t>
            </w:r>
          </w:p>
        </w:tc>
        <w:tc>
          <w:tcPr>
            <w:tcW w:w="1853" w:type="dxa"/>
          </w:tcPr>
          <w:p w14:paraId="0BD51B14" w14:textId="67BA95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7C820B" w14:textId="3D818D2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95A72F" w14:textId="084BE91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3 (93 to 516)</w:t>
            </w:r>
          </w:p>
        </w:tc>
        <w:tc>
          <w:tcPr>
            <w:tcW w:w="1853" w:type="dxa"/>
          </w:tcPr>
          <w:p w14:paraId="703B589D" w14:textId="5E38310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22 to 135)</w:t>
            </w:r>
          </w:p>
        </w:tc>
      </w:tr>
      <w:tr w:rsidR="00903C27" w:rsidRPr="00F62C2F" w14:paraId="29011F55" w14:textId="77777777" w:rsidTr="00F62C2F">
        <w:tc>
          <w:tcPr>
            <w:tcW w:w="1555" w:type="dxa"/>
          </w:tcPr>
          <w:p w14:paraId="78710A4A" w14:textId="62A71C5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75" w:type="dxa"/>
          </w:tcPr>
          <w:p w14:paraId="23A4A588" w14:textId="3FF825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853" w:type="dxa"/>
          </w:tcPr>
          <w:p w14:paraId="7E6F1490" w14:textId="13D64C0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1 (159 to 285)</w:t>
            </w:r>
          </w:p>
        </w:tc>
        <w:tc>
          <w:tcPr>
            <w:tcW w:w="1853" w:type="dxa"/>
          </w:tcPr>
          <w:p w14:paraId="0674E76E" w14:textId="549E11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7 (574 to 1,026)</w:t>
            </w:r>
          </w:p>
        </w:tc>
        <w:tc>
          <w:tcPr>
            <w:tcW w:w="1853" w:type="dxa"/>
          </w:tcPr>
          <w:p w14:paraId="4DDF180A" w14:textId="060FFB9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AA1080" w14:textId="45BAE5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47C24F" w14:textId="3922B8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78 (408 to 750)</w:t>
            </w:r>
          </w:p>
        </w:tc>
        <w:tc>
          <w:tcPr>
            <w:tcW w:w="1853" w:type="dxa"/>
          </w:tcPr>
          <w:p w14:paraId="48F6394D" w14:textId="13C5D9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2 (105 to 197)</w:t>
            </w:r>
          </w:p>
        </w:tc>
      </w:tr>
      <w:tr w:rsidR="00903C27" w:rsidRPr="00F62C2F" w14:paraId="07056F9A" w14:textId="77777777" w:rsidTr="00F62C2F">
        <w:tc>
          <w:tcPr>
            <w:tcW w:w="1555" w:type="dxa"/>
          </w:tcPr>
          <w:p w14:paraId="2B1BC9FC" w14:textId="2DB6AAB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75" w:type="dxa"/>
          </w:tcPr>
          <w:p w14:paraId="642094AC" w14:textId="53BF8B3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853" w:type="dxa"/>
          </w:tcPr>
          <w:p w14:paraId="50F4794D" w14:textId="6CCC12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DDE719D" w14:textId="64CF895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8 (91 to 129)</w:t>
            </w:r>
          </w:p>
        </w:tc>
        <w:tc>
          <w:tcPr>
            <w:tcW w:w="1853" w:type="dxa"/>
          </w:tcPr>
          <w:p w14:paraId="69B96A6D" w14:textId="6537421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0934C200" w14:textId="04E15A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8 to -6)</w:t>
            </w:r>
          </w:p>
        </w:tc>
        <w:tc>
          <w:tcPr>
            <w:tcW w:w="1853" w:type="dxa"/>
          </w:tcPr>
          <w:p w14:paraId="48032AC7" w14:textId="0E73D9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 (61 to 88)</w:t>
            </w:r>
          </w:p>
        </w:tc>
        <w:tc>
          <w:tcPr>
            <w:tcW w:w="1853" w:type="dxa"/>
          </w:tcPr>
          <w:p w14:paraId="3C8CF7A6" w14:textId="46D3DEA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5 to 22)</w:t>
            </w:r>
          </w:p>
        </w:tc>
      </w:tr>
      <w:tr w:rsidR="00903C27" w:rsidRPr="00F62C2F" w14:paraId="183924DE" w14:textId="77777777" w:rsidTr="00F62C2F">
        <w:tc>
          <w:tcPr>
            <w:tcW w:w="1555" w:type="dxa"/>
          </w:tcPr>
          <w:p w14:paraId="769727AE" w14:textId="764B9B6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Guyana</w:t>
            </w:r>
          </w:p>
        </w:tc>
        <w:tc>
          <w:tcPr>
            <w:tcW w:w="1275" w:type="dxa"/>
          </w:tcPr>
          <w:p w14:paraId="1FDA3C05" w14:textId="4D96D9D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853" w:type="dxa"/>
          </w:tcPr>
          <w:p w14:paraId="123D3E65" w14:textId="6A86A9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0)</w:t>
            </w:r>
          </w:p>
        </w:tc>
        <w:tc>
          <w:tcPr>
            <w:tcW w:w="1853" w:type="dxa"/>
          </w:tcPr>
          <w:p w14:paraId="528F7378" w14:textId="4FA09C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 (18 to 37)</w:t>
            </w:r>
          </w:p>
        </w:tc>
        <w:tc>
          <w:tcPr>
            <w:tcW w:w="1853" w:type="dxa"/>
          </w:tcPr>
          <w:p w14:paraId="644DA712" w14:textId="106E91F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0F4DA3" w14:textId="28763E8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220F7F" w14:textId="219C5C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2 to 26)</w:t>
            </w:r>
          </w:p>
        </w:tc>
        <w:tc>
          <w:tcPr>
            <w:tcW w:w="1853" w:type="dxa"/>
          </w:tcPr>
          <w:p w14:paraId="65B97E8F" w14:textId="4364583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7)</w:t>
            </w:r>
          </w:p>
        </w:tc>
      </w:tr>
      <w:tr w:rsidR="00903C27" w:rsidRPr="00F62C2F" w14:paraId="5E106CA0" w14:textId="77777777" w:rsidTr="00F62C2F">
        <w:tc>
          <w:tcPr>
            <w:tcW w:w="1555" w:type="dxa"/>
          </w:tcPr>
          <w:p w14:paraId="63482838" w14:textId="2F3042A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75" w:type="dxa"/>
          </w:tcPr>
          <w:p w14:paraId="623BE8CC" w14:textId="697A05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853" w:type="dxa"/>
          </w:tcPr>
          <w:p w14:paraId="2F5ECF00" w14:textId="044736C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37F443" w14:textId="37AC3E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 (59 to 127)</w:t>
            </w:r>
          </w:p>
        </w:tc>
        <w:tc>
          <w:tcPr>
            <w:tcW w:w="1853" w:type="dxa"/>
          </w:tcPr>
          <w:p w14:paraId="74A29031" w14:textId="752839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8 to -5)</w:t>
            </w:r>
          </w:p>
        </w:tc>
        <w:tc>
          <w:tcPr>
            <w:tcW w:w="1853" w:type="dxa"/>
          </w:tcPr>
          <w:p w14:paraId="1B82B08C" w14:textId="52A0AE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6 (-31 to -18)</w:t>
            </w:r>
          </w:p>
        </w:tc>
        <w:tc>
          <w:tcPr>
            <w:tcW w:w="1853" w:type="dxa"/>
          </w:tcPr>
          <w:p w14:paraId="7FBBB15D" w14:textId="56A1F6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 (39 to 88)</w:t>
            </w:r>
          </w:p>
        </w:tc>
        <w:tc>
          <w:tcPr>
            <w:tcW w:w="1853" w:type="dxa"/>
          </w:tcPr>
          <w:p w14:paraId="5E903A10" w14:textId="5DA462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0 to 22)</w:t>
            </w:r>
          </w:p>
        </w:tc>
      </w:tr>
      <w:tr w:rsidR="00903C27" w:rsidRPr="00F62C2F" w14:paraId="2EAE86C6" w14:textId="77777777" w:rsidTr="00F62C2F">
        <w:tc>
          <w:tcPr>
            <w:tcW w:w="1555" w:type="dxa"/>
          </w:tcPr>
          <w:p w14:paraId="372416C9" w14:textId="0929D5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75" w:type="dxa"/>
          </w:tcPr>
          <w:p w14:paraId="7E8ADCA1" w14:textId="24DF468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853" w:type="dxa"/>
          </w:tcPr>
          <w:p w14:paraId="303F14DC" w14:textId="2AD8F9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3 (230 to 387)</w:t>
            </w:r>
          </w:p>
        </w:tc>
        <w:tc>
          <w:tcPr>
            <w:tcW w:w="1853" w:type="dxa"/>
          </w:tcPr>
          <w:p w14:paraId="7F1005DF" w14:textId="0CA60C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65 (830 to 1,394)</w:t>
            </w:r>
          </w:p>
        </w:tc>
        <w:tc>
          <w:tcPr>
            <w:tcW w:w="1853" w:type="dxa"/>
          </w:tcPr>
          <w:p w14:paraId="24BE46EE" w14:textId="1AD3098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B3E94F" w14:textId="789EAE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0A552A" w14:textId="6A7598E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8 (592 to 1,005)</w:t>
            </w:r>
          </w:p>
        </w:tc>
        <w:tc>
          <w:tcPr>
            <w:tcW w:w="1853" w:type="dxa"/>
          </w:tcPr>
          <w:p w14:paraId="16720174" w14:textId="1AC6FE4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1 (155 to 265)</w:t>
            </w:r>
          </w:p>
        </w:tc>
      </w:tr>
      <w:tr w:rsidR="00903C27" w:rsidRPr="00F62C2F" w14:paraId="42C37805" w14:textId="77777777" w:rsidTr="00F62C2F">
        <w:tc>
          <w:tcPr>
            <w:tcW w:w="1555" w:type="dxa"/>
          </w:tcPr>
          <w:p w14:paraId="78752647" w14:textId="24A0F3E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75" w:type="dxa"/>
          </w:tcPr>
          <w:p w14:paraId="414A7584" w14:textId="4DBA608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853" w:type="dxa"/>
          </w:tcPr>
          <w:p w14:paraId="608B2F61" w14:textId="2FA7D5A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A581B1" w14:textId="46AC29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44 (1,175 to 2,321)</w:t>
            </w:r>
          </w:p>
        </w:tc>
        <w:tc>
          <w:tcPr>
            <w:tcW w:w="1853" w:type="dxa"/>
          </w:tcPr>
          <w:p w14:paraId="266D3AE5" w14:textId="0203935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06 (-433 to -241)</w:t>
            </w:r>
          </w:p>
        </w:tc>
        <w:tc>
          <w:tcPr>
            <w:tcW w:w="1853" w:type="dxa"/>
          </w:tcPr>
          <w:p w14:paraId="477923A1" w14:textId="6BD742B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222 (-1,731 to -966)</w:t>
            </w:r>
          </w:p>
        </w:tc>
        <w:tc>
          <w:tcPr>
            <w:tcW w:w="1853" w:type="dxa"/>
          </w:tcPr>
          <w:p w14:paraId="0D58B96C" w14:textId="542159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47 (790 to 1,594)</w:t>
            </w:r>
          </w:p>
        </w:tc>
        <w:tc>
          <w:tcPr>
            <w:tcW w:w="1853" w:type="dxa"/>
          </w:tcPr>
          <w:p w14:paraId="1FCE2739" w14:textId="684B5B7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2 (196 to 402)</w:t>
            </w:r>
          </w:p>
        </w:tc>
      </w:tr>
      <w:tr w:rsidR="00903C27" w:rsidRPr="00F62C2F" w14:paraId="6941BEC1" w14:textId="77777777" w:rsidTr="00F62C2F">
        <w:tc>
          <w:tcPr>
            <w:tcW w:w="1555" w:type="dxa"/>
          </w:tcPr>
          <w:p w14:paraId="5FE02823" w14:textId="0215F2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75" w:type="dxa"/>
          </w:tcPr>
          <w:p w14:paraId="3570BC21" w14:textId="1F15972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853" w:type="dxa"/>
          </w:tcPr>
          <w:p w14:paraId="40EE09AB" w14:textId="7C2069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6F5AA22" w14:textId="59D08DD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,755 (22,214 to 62,606)</w:t>
            </w:r>
          </w:p>
        </w:tc>
        <w:tc>
          <w:tcPr>
            <w:tcW w:w="1853" w:type="dxa"/>
          </w:tcPr>
          <w:p w14:paraId="198C98FF" w14:textId="375B914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65 (-1,033 to -392)</w:t>
            </w:r>
          </w:p>
        </w:tc>
        <w:tc>
          <w:tcPr>
            <w:tcW w:w="1853" w:type="dxa"/>
          </w:tcPr>
          <w:p w14:paraId="41D61C6B" w14:textId="665882A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,060 (-4,132 to -1,568)</w:t>
            </w:r>
          </w:p>
        </w:tc>
        <w:tc>
          <w:tcPr>
            <w:tcW w:w="1853" w:type="dxa"/>
          </w:tcPr>
          <w:p w14:paraId="4E0D0E09" w14:textId="6259F65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,957 (15,794 to 45,271)</w:t>
            </w:r>
          </w:p>
        </w:tc>
        <w:tc>
          <w:tcPr>
            <w:tcW w:w="1853" w:type="dxa"/>
          </w:tcPr>
          <w:p w14:paraId="65E04EF3" w14:textId="68BA418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523 (4,036 to 11,743)</w:t>
            </w:r>
          </w:p>
        </w:tc>
      </w:tr>
      <w:tr w:rsidR="00903C27" w:rsidRPr="00F62C2F" w14:paraId="694BF9CC" w14:textId="77777777" w:rsidTr="00F62C2F">
        <w:tc>
          <w:tcPr>
            <w:tcW w:w="1555" w:type="dxa"/>
          </w:tcPr>
          <w:p w14:paraId="1A3FE355" w14:textId="1A53EB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75" w:type="dxa"/>
          </w:tcPr>
          <w:p w14:paraId="2000F8F7" w14:textId="207185B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853" w:type="dxa"/>
          </w:tcPr>
          <w:p w14:paraId="605BE156" w14:textId="5B9532D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FE096A1" w14:textId="42273F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FF7808" w14:textId="4B3117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7 (-32 to -20)</w:t>
            </w:r>
          </w:p>
        </w:tc>
        <w:tc>
          <w:tcPr>
            <w:tcW w:w="1853" w:type="dxa"/>
          </w:tcPr>
          <w:p w14:paraId="54AC80B4" w14:textId="0D9390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0 (-128 to -82)</w:t>
            </w:r>
          </w:p>
        </w:tc>
        <w:tc>
          <w:tcPr>
            <w:tcW w:w="1853" w:type="dxa"/>
          </w:tcPr>
          <w:p w14:paraId="78D26343" w14:textId="5C2E900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36F46E" w14:textId="4DEEEB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33BA22D4" w14:textId="77777777" w:rsidTr="00F62C2F">
        <w:tc>
          <w:tcPr>
            <w:tcW w:w="1555" w:type="dxa"/>
          </w:tcPr>
          <w:p w14:paraId="22BAFF26" w14:textId="3E24C1E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75" w:type="dxa"/>
          </w:tcPr>
          <w:p w14:paraId="7ADB07D4" w14:textId="232FD31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853" w:type="dxa"/>
          </w:tcPr>
          <w:p w14:paraId="3FC8449B" w14:textId="6081789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FCBA11" w14:textId="4E56D4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66 (430 to 1,501)</w:t>
            </w:r>
          </w:p>
        </w:tc>
        <w:tc>
          <w:tcPr>
            <w:tcW w:w="1853" w:type="dxa"/>
          </w:tcPr>
          <w:p w14:paraId="7A7AC3C9" w14:textId="1DA4DB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8 to -6)</w:t>
            </w:r>
          </w:p>
        </w:tc>
        <w:tc>
          <w:tcPr>
            <w:tcW w:w="1853" w:type="dxa"/>
          </w:tcPr>
          <w:p w14:paraId="52B5FD44" w14:textId="307B9BA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70 to -25)</w:t>
            </w:r>
          </w:p>
        </w:tc>
        <w:tc>
          <w:tcPr>
            <w:tcW w:w="1853" w:type="dxa"/>
          </w:tcPr>
          <w:p w14:paraId="2AC1F9D6" w14:textId="0E81ACB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1 (277 to 1,014)</w:t>
            </w:r>
          </w:p>
        </w:tc>
        <w:tc>
          <w:tcPr>
            <w:tcW w:w="1853" w:type="dxa"/>
          </w:tcPr>
          <w:p w14:paraId="6E9A624D" w14:textId="36E547B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2 (66 to 252)</w:t>
            </w:r>
          </w:p>
        </w:tc>
      </w:tr>
      <w:tr w:rsidR="00903C27" w:rsidRPr="00F62C2F" w14:paraId="057A7ECD" w14:textId="77777777" w:rsidTr="00F62C2F">
        <w:tc>
          <w:tcPr>
            <w:tcW w:w="1555" w:type="dxa"/>
          </w:tcPr>
          <w:p w14:paraId="06D6E66D" w14:textId="7CC23C8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75" w:type="dxa"/>
          </w:tcPr>
          <w:p w14:paraId="7D529B0B" w14:textId="4299B8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853" w:type="dxa"/>
          </w:tcPr>
          <w:p w14:paraId="6512DEB8" w14:textId="2C246A0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8 to 15)</w:t>
            </w:r>
          </w:p>
        </w:tc>
        <w:tc>
          <w:tcPr>
            <w:tcW w:w="1853" w:type="dxa"/>
          </w:tcPr>
          <w:p w14:paraId="1FF71E13" w14:textId="0DA6B70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 (29 to 56)</w:t>
            </w:r>
          </w:p>
        </w:tc>
        <w:tc>
          <w:tcPr>
            <w:tcW w:w="1853" w:type="dxa"/>
          </w:tcPr>
          <w:p w14:paraId="66498196" w14:textId="5EFA8EC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FD4AA9" w14:textId="46FA155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25EFD8" w14:textId="411CEE7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1 (20 to 39)</w:t>
            </w:r>
          </w:p>
        </w:tc>
        <w:tc>
          <w:tcPr>
            <w:tcW w:w="1853" w:type="dxa"/>
          </w:tcPr>
          <w:p w14:paraId="266ED8A8" w14:textId="477237C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0)</w:t>
            </w:r>
          </w:p>
        </w:tc>
      </w:tr>
      <w:tr w:rsidR="00903C27" w:rsidRPr="00F62C2F" w14:paraId="343BE33D" w14:textId="77777777" w:rsidTr="00F62C2F">
        <w:tc>
          <w:tcPr>
            <w:tcW w:w="1555" w:type="dxa"/>
          </w:tcPr>
          <w:p w14:paraId="475F22D0" w14:textId="1E3D5C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75" w:type="dxa"/>
          </w:tcPr>
          <w:p w14:paraId="27C76313" w14:textId="3305A1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853" w:type="dxa"/>
          </w:tcPr>
          <w:p w14:paraId="27309DC1" w14:textId="344A214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7 to 25)</w:t>
            </w:r>
          </w:p>
        </w:tc>
        <w:tc>
          <w:tcPr>
            <w:tcW w:w="1853" w:type="dxa"/>
          </w:tcPr>
          <w:p w14:paraId="0F20C464" w14:textId="67E7C14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5 (61 to 89)</w:t>
            </w:r>
          </w:p>
        </w:tc>
        <w:tc>
          <w:tcPr>
            <w:tcW w:w="1853" w:type="dxa"/>
          </w:tcPr>
          <w:p w14:paraId="771AEA8B" w14:textId="3C535E1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A4DBDE" w14:textId="184FF38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93B9C6" w14:textId="1BB2EC7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 (42 to 65)</w:t>
            </w:r>
          </w:p>
        </w:tc>
        <w:tc>
          <w:tcPr>
            <w:tcW w:w="1853" w:type="dxa"/>
          </w:tcPr>
          <w:p w14:paraId="3F4AD0DF" w14:textId="5C21F7F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1 to 17)</w:t>
            </w:r>
          </w:p>
        </w:tc>
      </w:tr>
      <w:tr w:rsidR="00903C27" w:rsidRPr="00F62C2F" w14:paraId="6882E58E" w14:textId="77777777" w:rsidTr="00F62C2F">
        <w:tc>
          <w:tcPr>
            <w:tcW w:w="1555" w:type="dxa"/>
          </w:tcPr>
          <w:p w14:paraId="78896809" w14:textId="7A2300A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75" w:type="dxa"/>
          </w:tcPr>
          <w:p w14:paraId="4A69090B" w14:textId="2BDCFF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853" w:type="dxa"/>
          </w:tcPr>
          <w:p w14:paraId="3A8CDADD" w14:textId="415FE14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2 (188 to 322)</w:t>
            </w:r>
          </w:p>
        </w:tc>
        <w:tc>
          <w:tcPr>
            <w:tcW w:w="1853" w:type="dxa"/>
          </w:tcPr>
          <w:p w14:paraId="48B53164" w14:textId="5D35AC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07 (677 to 1,158)</w:t>
            </w:r>
          </w:p>
        </w:tc>
        <w:tc>
          <w:tcPr>
            <w:tcW w:w="1853" w:type="dxa"/>
          </w:tcPr>
          <w:p w14:paraId="6A34B2C0" w14:textId="6598935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BA5F66" w14:textId="09AE0EC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EA71E5" w14:textId="4E6096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03 (443 to 782)</w:t>
            </w:r>
          </w:p>
        </w:tc>
        <w:tc>
          <w:tcPr>
            <w:tcW w:w="1853" w:type="dxa"/>
          </w:tcPr>
          <w:p w14:paraId="37202D9E" w14:textId="39E58E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7 (107 to 193)</w:t>
            </w:r>
          </w:p>
        </w:tc>
      </w:tr>
      <w:tr w:rsidR="00903C27" w:rsidRPr="00F62C2F" w14:paraId="287F72AC" w14:textId="77777777" w:rsidTr="00F62C2F">
        <w:tc>
          <w:tcPr>
            <w:tcW w:w="1555" w:type="dxa"/>
          </w:tcPr>
          <w:p w14:paraId="00AD6CA7" w14:textId="585216D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75" w:type="dxa"/>
          </w:tcPr>
          <w:p w14:paraId="182E0402" w14:textId="6043DCD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853" w:type="dxa"/>
          </w:tcPr>
          <w:p w14:paraId="385C8331" w14:textId="6B556D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21B233" w14:textId="54C85C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BE23F2" w14:textId="7866D9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17 to -7)</w:t>
            </w:r>
          </w:p>
        </w:tc>
        <w:tc>
          <w:tcPr>
            <w:tcW w:w="1853" w:type="dxa"/>
          </w:tcPr>
          <w:p w14:paraId="1475D774" w14:textId="4282806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7 (-69 to -27)</w:t>
            </w:r>
          </w:p>
        </w:tc>
        <w:tc>
          <w:tcPr>
            <w:tcW w:w="1853" w:type="dxa"/>
          </w:tcPr>
          <w:p w14:paraId="07D73D22" w14:textId="3577D9B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50F979" w14:textId="25A1AD4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5A1953F3" w14:textId="77777777" w:rsidTr="00F62C2F">
        <w:tc>
          <w:tcPr>
            <w:tcW w:w="1555" w:type="dxa"/>
          </w:tcPr>
          <w:p w14:paraId="3C5EF08C" w14:textId="267D46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75" w:type="dxa"/>
          </w:tcPr>
          <w:p w14:paraId="213F1051" w14:textId="2F1506D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853" w:type="dxa"/>
          </w:tcPr>
          <w:p w14:paraId="0B61A4A8" w14:textId="195CCB9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F68178" w14:textId="7D64B2E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28 to 46)</w:t>
            </w:r>
          </w:p>
        </w:tc>
        <w:tc>
          <w:tcPr>
            <w:tcW w:w="1853" w:type="dxa"/>
          </w:tcPr>
          <w:p w14:paraId="7AD1BA86" w14:textId="1FF388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1 (-24 to -17)</w:t>
            </w:r>
          </w:p>
        </w:tc>
        <w:tc>
          <w:tcPr>
            <w:tcW w:w="1853" w:type="dxa"/>
          </w:tcPr>
          <w:p w14:paraId="5AED9007" w14:textId="26DB89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3 (-96 to -68)</w:t>
            </w:r>
          </w:p>
        </w:tc>
        <w:tc>
          <w:tcPr>
            <w:tcW w:w="1853" w:type="dxa"/>
          </w:tcPr>
          <w:p w14:paraId="66BB455E" w14:textId="7014058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8 to 32)</w:t>
            </w:r>
          </w:p>
        </w:tc>
        <w:tc>
          <w:tcPr>
            <w:tcW w:w="1853" w:type="dxa"/>
          </w:tcPr>
          <w:p w14:paraId="39610569" w14:textId="69C023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8)</w:t>
            </w:r>
          </w:p>
        </w:tc>
      </w:tr>
      <w:tr w:rsidR="00903C27" w:rsidRPr="00F62C2F" w14:paraId="736A5D0A" w14:textId="77777777" w:rsidTr="00F62C2F">
        <w:tc>
          <w:tcPr>
            <w:tcW w:w="1555" w:type="dxa"/>
          </w:tcPr>
          <w:p w14:paraId="18B68412" w14:textId="54B475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75" w:type="dxa"/>
          </w:tcPr>
          <w:p w14:paraId="2CF56482" w14:textId="2A1B9B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853" w:type="dxa"/>
          </w:tcPr>
          <w:p w14:paraId="5D1D8B05" w14:textId="7A8AD34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6B16B5" w14:textId="1123AD6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52FA12" w14:textId="25A782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4E502F9F" w14:textId="123DF05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753FD19B" w14:textId="770081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592843" w14:textId="7180881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AFBF678" w14:textId="77777777" w:rsidTr="00F62C2F">
        <w:tc>
          <w:tcPr>
            <w:tcW w:w="1555" w:type="dxa"/>
          </w:tcPr>
          <w:p w14:paraId="52804C81" w14:textId="00283D2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75" w:type="dxa"/>
          </w:tcPr>
          <w:p w14:paraId="1F03E514" w14:textId="22BF1D5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853" w:type="dxa"/>
          </w:tcPr>
          <w:p w14:paraId="7377FF89" w14:textId="38D042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9331B7" w14:textId="4E3883B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4 (243 to 379)</w:t>
            </w:r>
          </w:p>
        </w:tc>
        <w:tc>
          <w:tcPr>
            <w:tcW w:w="1853" w:type="dxa"/>
          </w:tcPr>
          <w:p w14:paraId="72E71890" w14:textId="43B876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6 to -5)</w:t>
            </w:r>
          </w:p>
        </w:tc>
        <w:tc>
          <w:tcPr>
            <w:tcW w:w="1853" w:type="dxa"/>
          </w:tcPr>
          <w:p w14:paraId="26A63969" w14:textId="62D72B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3 (-26 to -19)</w:t>
            </w:r>
          </w:p>
        </w:tc>
        <w:tc>
          <w:tcPr>
            <w:tcW w:w="1853" w:type="dxa"/>
          </w:tcPr>
          <w:p w14:paraId="51F5369A" w14:textId="39F0C9E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0 (167 to 270)</w:t>
            </w:r>
          </w:p>
        </w:tc>
        <w:tc>
          <w:tcPr>
            <w:tcW w:w="1853" w:type="dxa"/>
          </w:tcPr>
          <w:p w14:paraId="473C9A65" w14:textId="4A15789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0 (42 to 70)</w:t>
            </w:r>
          </w:p>
        </w:tc>
      </w:tr>
      <w:tr w:rsidR="00903C27" w:rsidRPr="00F62C2F" w14:paraId="179D377A" w14:textId="77777777" w:rsidTr="00F62C2F">
        <w:tc>
          <w:tcPr>
            <w:tcW w:w="1555" w:type="dxa"/>
          </w:tcPr>
          <w:p w14:paraId="2F2B5B5F" w14:textId="18D49AF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75" w:type="dxa"/>
          </w:tcPr>
          <w:p w14:paraId="2D5D1611" w14:textId="2F491B1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853" w:type="dxa"/>
          </w:tcPr>
          <w:p w14:paraId="672459BF" w14:textId="4E4D219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43 (818 to 1,500)</w:t>
            </w:r>
          </w:p>
        </w:tc>
        <w:tc>
          <w:tcPr>
            <w:tcW w:w="1853" w:type="dxa"/>
          </w:tcPr>
          <w:p w14:paraId="7893F0D7" w14:textId="5740969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32 (2,967 to 5,404)</w:t>
            </w:r>
          </w:p>
        </w:tc>
        <w:tc>
          <w:tcPr>
            <w:tcW w:w="1853" w:type="dxa"/>
          </w:tcPr>
          <w:p w14:paraId="5E8B5CFE" w14:textId="511FA9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7B63E7" w14:textId="5E5D58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B45069" w14:textId="4D5BF65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66 (2,063 to 3,945)</w:t>
            </w:r>
          </w:p>
        </w:tc>
        <w:tc>
          <w:tcPr>
            <w:tcW w:w="1853" w:type="dxa"/>
          </w:tcPr>
          <w:p w14:paraId="537DAE86" w14:textId="5552AA4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72 (519 to 1,042)</w:t>
            </w:r>
          </w:p>
        </w:tc>
      </w:tr>
      <w:tr w:rsidR="00903C27" w:rsidRPr="00F62C2F" w14:paraId="0984861A" w14:textId="77777777" w:rsidTr="00F62C2F">
        <w:tc>
          <w:tcPr>
            <w:tcW w:w="1555" w:type="dxa"/>
          </w:tcPr>
          <w:p w14:paraId="05661346" w14:textId="22A03D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75" w:type="dxa"/>
          </w:tcPr>
          <w:p w14:paraId="37FE10A3" w14:textId="785ADDE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853" w:type="dxa"/>
          </w:tcPr>
          <w:p w14:paraId="28D11D80" w14:textId="2A8D56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5 (99 to 173)</w:t>
            </w:r>
          </w:p>
        </w:tc>
        <w:tc>
          <w:tcPr>
            <w:tcW w:w="1853" w:type="dxa"/>
          </w:tcPr>
          <w:p w14:paraId="79657AA2" w14:textId="629326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6 (356 to 624)</w:t>
            </w:r>
          </w:p>
        </w:tc>
        <w:tc>
          <w:tcPr>
            <w:tcW w:w="1853" w:type="dxa"/>
          </w:tcPr>
          <w:p w14:paraId="451E8F77" w14:textId="3817A22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0729063" w14:textId="7AB299E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619FCBC" w14:textId="0191B5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0 (239 to 434)</w:t>
            </w:r>
          </w:p>
        </w:tc>
        <w:tc>
          <w:tcPr>
            <w:tcW w:w="1853" w:type="dxa"/>
          </w:tcPr>
          <w:p w14:paraId="2E0178D0" w14:textId="6B8580D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1 (58 to 109)</w:t>
            </w:r>
          </w:p>
        </w:tc>
      </w:tr>
      <w:tr w:rsidR="00903C27" w:rsidRPr="00F62C2F" w14:paraId="40FBF01E" w14:textId="77777777" w:rsidTr="00F62C2F">
        <w:tc>
          <w:tcPr>
            <w:tcW w:w="1555" w:type="dxa"/>
          </w:tcPr>
          <w:p w14:paraId="3C195250" w14:textId="50FFA0F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75" w:type="dxa"/>
          </w:tcPr>
          <w:p w14:paraId="327789C0" w14:textId="79CFDB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853" w:type="dxa"/>
          </w:tcPr>
          <w:p w14:paraId="2EEC578E" w14:textId="100ACE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 (31 to 70)</w:t>
            </w:r>
          </w:p>
        </w:tc>
        <w:tc>
          <w:tcPr>
            <w:tcW w:w="1853" w:type="dxa"/>
          </w:tcPr>
          <w:p w14:paraId="3BE79D08" w14:textId="6875FDB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3 (111 to 251)</w:t>
            </w:r>
          </w:p>
        </w:tc>
        <w:tc>
          <w:tcPr>
            <w:tcW w:w="1853" w:type="dxa"/>
          </w:tcPr>
          <w:p w14:paraId="3F800975" w14:textId="30BFA1C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F7A745" w14:textId="3531E0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D8CCC6" w14:textId="6DF4924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8 (73 to 180)</w:t>
            </w:r>
          </w:p>
        </w:tc>
        <w:tc>
          <w:tcPr>
            <w:tcW w:w="1853" w:type="dxa"/>
          </w:tcPr>
          <w:p w14:paraId="68347F13" w14:textId="40075B8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 (18 to 47)</w:t>
            </w:r>
          </w:p>
        </w:tc>
      </w:tr>
      <w:tr w:rsidR="00903C27" w:rsidRPr="00F62C2F" w14:paraId="1082812A" w14:textId="77777777" w:rsidTr="00F62C2F">
        <w:tc>
          <w:tcPr>
            <w:tcW w:w="1555" w:type="dxa"/>
          </w:tcPr>
          <w:p w14:paraId="1C377E2D" w14:textId="36139D6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75" w:type="dxa"/>
          </w:tcPr>
          <w:p w14:paraId="17F03E92" w14:textId="298B237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853" w:type="dxa"/>
          </w:tcPr>
          <w:p w14:paraId="769D1FAF" w14:textId="52A0313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D562B5" w14:textId="2634AD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0 (38 to 81)</w:t>
            </w:r>
          </w:p>
        </w:tc>
        <w:tc>
          <w:tcPr>
            <w:tcW w:w="1853" w:type="dxa"/>
          </w:tcPr>
          <w:p w14:paraId="09385D0C" w14:textId="448744D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52565E0A" w14:textId="39050B9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3 to -2)</w:t>
            </w:r>
          </w:p>
        </w:tc>
        <w:tc>
          <w:tcPr>
            <w:tcW w:w="1853" w:type="dxa"/>
          </w:tcPr>
          <w:p w14:paraId="566286D0" w14:textId="5A52F8A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 (25 to 57)</w:t>
            </w:r>
          </w:p>
        </w:tc>
        <w:tc>
          <w:tcPr>
            <w:tcW w:w="1853" w:type="dxa"/>
          </w:tcPr>
          <w:p w14:paraId="1CDAC9F5" w14:textId="09935DC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6 to 15)</w:t>
            </w:r>
          </w:p>
        </w:tc>
      </w:tr>
      <w:tr w:rsidR="00903C27" w:rsidRPr="00F62C2F" w14:paraId="033E0C17" w14:textId="77777777" w:rsidTr="00F62C2F">
        <w:tc>
          <w:tcPr>
            <w:tcW w:w="1555" w:type="dxa"/>
          </w:tcPr>
          <w:p w14:paraId="79A1F4D5" w14:textId="59DC169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75" w:type="dxa"/>
          </w:tcPr>
          <w:p w14:paraId="553A81A5" w14:textId="6B5ABB6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853" w:type="dxa"/>
          </w:tcPr>
          <w:p w14:paraId="408C70EE" w14:textId="3C546FA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D53A11" w14:textId="1181B1F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2195B0" w14:textId="731897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9 to -6)</w:t>
            </w:r>
          </w:p>
        </w:tc>
        <w:tc>
          <w:tcPr>
            <w:tcW w:w="1853" w:type="dxa"/>
          </w:tcPr>
          <w:p w14:paraId="2C784FEA" w14:textId="2B73349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 (-38 to -23)</w:t>
            </w:r>
          </w:p>
        </w:tc>
        <w:tc>
          <w:tcPr>
            <w:tcW w:w="1853" w:type="dxa"/>
          </w:tcPr>
          <w:p w14:paraId="1E9E88B8" w14:textId="177BF5A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EFC3F9" w14:textId="25465A1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4CF38AAA" w14:textId="77777777" w:rsidTr="00F62C2F">
        <w:tc>
          <w:tcPr>
            <w:tcW w:w="1555" w:type="dxa"/>
          </w:tcPr>
          <w:p w14:paraId="7E627FA8" w14:textId="12D51D0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75" w:type="dxa"/>
          </w:tcPr>
          <w:p w14:paraId="23C83DCE" w14:textId="14C6E2D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853" w:type="dxa"/>
          </w:tcPr>
          <w:p w14:paraId="53F7D649" w14:textId="07C061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49 (1,332 to 1,721)</w:t>
            </w:r>
          </w:p>
        </w:tc>
        <w:tc>
          <w:tcPr>
            <w:tcW w:w="1853" w:type="dxa"/>
          </w:tcPr>
          <w:p w14:paraId="65E48F2D" w14:textId="4D0DEE5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576 (4,797 to 6,195)</w:t>
            </w:r>
          </w:p>
        </w:tc>
        <w:tc>
          <w:tcPr>
            <w:tcW w:w="1853" w:type="dxa"/>
          </w:tcPr>
          <w:p w14:paraId="0C559754" w14:textId="378110E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9B2D29" w14:textId="769C56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2047D9" w14:textId="4AF899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71 (3,463 to 4,547)</w:t>
            </w:r>
          </w:p>
        </w:tc>
        <w:tc>
          <w:tcPr>
            <w:tcW w:w="1853" w:type="dxa"/>
          </w:tcPr>
          <w:p w14:paraId="77713462" w14:textId="585E099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69 (903 to 1,196)</w:t>
            </w:r>
          </w:p>
        </w:tc>
      </w:tr>
      <w:tr w:rsidR="00903C27" w:rsidRPr="00F62C2F" w14:paraId="05554301" w14:textId="77777777" w:rsidTr="00F62C2F">
        <w:tc>
          <w:tcPr>
            <w:tcW w:w="1555" w:type="dxa"/>
          </w:tcPr>
          <w:p w14:paraId="361B675D" w14:textId="2CF846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75" w:type="dxa"/>
          </w:tcPr>
          <w:p w14:paraId="545918D3" w14:textId="4BC45FE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853" w:type="dxa"/>
          </w:tcPr>
          <w:p w14:paraId="791A3FC6" w14:textId="077248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0D890F" w14:textId="66C7395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5007A6" w14:textId="4A22F16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42473E" w14:textId="7024BD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4BB3EA7E" w14:textId="149CF77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37BCDD" w14:textId="34412FD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34E95E9B" w14:textId="77777777" w:rsidTr="00F62C2F">
        <w:tc>
          <w:tcPr>
            <w:tcW w:w="1555" w:type="dxa"/>
          </w:tcPr>
          <w:p w14:paraId="32F8333D" w14:textId="47A13C2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75" w:type="dxa"/>
          </w:tcPr>
          <w:p w14:paraId="76D275A3" w14:textId="0F8C6B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853" w:type="dxa"/>
          </w:tcPr>
          <w:p w14:paraId="02F7DD30" w14:textId="0E4BE11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ED2E5C" w14:textId="245130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B187AE9" w14:textId="0012C31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152FEE06" w14:textId="3610EFA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6 to -3)</w:t>
            </w:r>
          </w:p>
        </w:tc>
        <w:tc>
          <w:tcPr>
            <w:tcW w:w="1853" w:type="dxa"/>
          </w:tcPr>
          <w:p w14:paraId="6ACB2A8D" w14:textId="448940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2C6347" w14:textId="7652CA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C7A6428" w14:textId="77777777" w:rsidTr="00F62C2F">
        <w:tc>
          <w:tcPr>
            <w:tcW w:w="1555" w:type="dxa"/>
          </w:tcPr>
          <w:p w14:paraId="77DF228B" w14:textId="1903BE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75" w:type="dxa"/>
          </w:tcPr>
          <w:p w14:paraId="463D1E37" w14:textId="3FA667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853" w:type="dxa"/>
          </w:tcPr>
          <w:p w14:paraId="31BCF73A" w14:textId="00E5F98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73 (702 to 1,446)</w:t>
            </w:r>
          </w:p>
        </w:tc>
        <w:tc>
          <w:tcPr>
            <w:tcW w:w="1853" w:type="dxa"/>
          </w:tcPr>
          <w:p w14:paraId="39653E58" w14:textId="67AB892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869 (2,529 to 5,210)</w:t>
            </w:r>
          </w:p>
        </w:tc>
        <w:tc>
          <w:tcPr>
            <w:tcW w:w="1853" w:type="dxa"/>
          </w:tcPr>
          <w:p w14:paraId="7C157A60" w14:textId="21527E8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04AEDB" w14:textId="23B2F79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B4FCAC" w14:textId="290641D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80 (1,713 to 3,669)</w:t>
            </w:r>
          </w:p>
        </w:tc>
        <w:tc>
          <w:tcPr>
            <w:tcW w:w="1853" w:type="dxa"/>
          </w:tcPr>
          <w:p w14:paraId="274E28A7" w14:textId="2F9621F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7 (426 to 938)</w:t>
            </w:r>
          </w:p>
        </w:tc>
      </w:tr>
      <w:tr w:rsidR="00903C27" w:rsidRPr="00F62C2F" w14:paraId="37EC4A12" w14:textId="77777777" w:rsidTr="00F62C2F">
        <w:tc>
          <w:tcPr>
            <w:tcW w:w="1555" w:type="dxa"/>
          </w:tcPr>
          <w:p w14:paraId="7E615C65" w14:textId="6DCC5AB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75" w:type="dxa"/>
          </w:tcPr>
          <w:p w14:paraId="78229748" w14:textId="53C0845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853" w:type="dxa"/>
          </w:tcPr>
          <w:p w14:paraId="6212AA74" w14:textId="2A2AA8B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3 (518 to 1,023)</w:t>
            </w:r>
          </w:p>
        </w:tc>
        <w:tc>
          <w:tcPr>
            <w:tcW w:w="1853" w:type="dxa"/>
          </w:tcPr>
          <w:p w14:paraId="01220361" w14:textId="5E0A87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603 (4,732 to 9,342)</w:t>
            </w:r>
          </w:p>
        </w:tc>
        <w:tc>
          <w:tcPr>
            <w:tcW w:w="1853" w:type="dxa"/>
          </w:tcPr>
          <w:p w14:paraId="10E84E8C" w14:textId="4EA04A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24 to -14)</w:t>
            </w:r>
          </w:p>
        </w:tc>
        <w:tc>
          <w:tcPr>
            <w:tcW w:w="1853" w:type="dxa"/>
          </w:tcPr>
          <w:p w14:paraId="3B1A0E14" w14:textId="2454B1F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4 (-97 to -56)</w:t>
            </w:r>
          </w:p>
        </w:tc>
        <w:tc>
          <w:tcPr>
            <w:tcW w:w="1853" w:type="dxa"/>
          </w:tcPr>
          <w:p w14:paraId="719AE39A" w14:textId="57D07A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569 (3,230 to 6,597)</w:t>
            </w:r>
          </w:p>
        </w:tc>
        <w:tc>
          <w:tcPr>
            <w:tcW w:w="1853" w:type="dxa"/>
          </w:tcPr>
          <w:p w14:paraId="5E1A744B" w14:textId="3E3DDDA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49 (803 to 1,685)</w:t>
            </w:r>
          </w:p>
        </w:tc>
      </w:tr>
      <w:tr w:rsidR="00903C27" w:rsidRPr="00F62C2F" w14:paraId="021CCD9A" w14:textId="77777777" w:rsidTr="00F62C2F">
        <w:tc>
          <w:tcPr>
            <w:tcW w:w="1555" w:type="dxa"/>
          </w:tcPr>
          <w:p w14:paraId="7EE272CC" w14:textId="1BA17BB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75" w:type="dxa"/>
          </w:tcPr>
          <w:p w14:paraId="505AE947" w14:textId="1D14A06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853" w:type="dxa"/>
          </w:tcPr>
          <w:p w14:paraId="4AB43BA8" w14:textId="7C59F0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618753" w14:textId="62B8EC3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917F8D" w14:textId="22A9925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10 to -3)</w:t>
            </w:r>
          </w:p>
        </w:tc>
        <w:tc>
          <w:tcPr>
            <w:tcW w:w="1853" w:type="dxa"/>
          </w:tcPr>
          <w:p w14:paraId="77D71C8F" w14:textId="6E9E78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1 (-39 to -11)</w:t>
            </w:r>
          </w:p>
        </w:tc>
        <w:tc>
          <w:tcPr>
            <w:tcW w:w="1853" w:type="dxa"/>
          </w:tcPr>
          <w:p w14:paraId="126FA013" w14:textId="7B7AFC6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5CB1C5" w14:textId="700442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48D260DA" w14:textId="77777777" w:rsidTr="00F62C2F">
        <w:tc>
          <w:tcPr>
            <w:tcW w:w="1555" w:type="dxa"/>
          </w:tcPr>
          <w:p w14:paraId="26084A2A" w14:textId="3B5995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75" w:type="dxa"/>
          </w:tcPr>
          <w:p w14:paraId="2711F019" w14:textId="76BE08A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853" w:type="dxa"/>
          </w:tcPr>
          <w:p w14:paraId="7634BA75" w14:textId="2CD5E7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69 (1,959 to 2,652)</w:t>
            </w:r>
          </w:p>
        </w:tc>
        <w:tc>
          <w:tcPr>
            <w:tcW w:w="1853" w:type="dxa"/>
          </w:tcPr>
          <w:p w14:paraId="5FE2105D" w14:textId="3E3431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525 (7,053 to 9,544)</w:t>
            </w:r>
          </w:p>
        </w:tc>
        <w:tc>
          <w:tcPr>
            <w:tcW w:w="1853" w:type="dxa"/>
          </w:tcPr>
          <w:p w14:paraId="7E9AB558" w14:textId="03FEBB9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2BF0F3" w14:textId="46F4D3B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C7570C" w14:textId="74E0723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227 (5,103 to 6,995)</w:t>
            </w:r>
          </w:p>
        </w:tc>
        <w:tc>
          <w:tcPr>
            <w:tcW w:w="1853" w:type="dxa"/>
          </w:tcPr>
          <w:p w14:paraId="7A6326BF" w14:textId="0050D2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36 (1,332 to 1,842)</w:t>
            </w:r>
          </w:p>
        </w:tc>
      </w:tr>
      <w:tr w:rsidR="00903C27" w:rsidRPr="00F62C2F" w14:paraId="27422974" w14:textId="77777777" w:rsidTr="00F62C2F">
        <w:tc>
          <w:tcPr>
            <w:tcW w:w="1555" w:type="dxa"/>
          </w:tcPr>
          <w:p w14:paraId="49DA6D20" w14:textId="735E551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75" w:type="dxa"/>
          </w:tcPr>
          <w:p w14:paraId="5B994DF9" w14:textId="04F43C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853" w:type="dxa"/>
          </w:tcPr>
          <w:p w14:paraId="23513222" w14:textId="277E5F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6 (531 to 761)</w:t>
            </w:r>
          </w:p>
        </w:tc>
        <w:tc>
          <w:tcPr>
            <w:tcW w:w="1853" w:type="dxa"/>
          </w:tcPr>
          <w:p w14:paraId="7CFD12AC" w14:textId="6DD2E1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61 (1,912 to 2,741)</w:t>
            </w:r>
          </w:p>
        </w:tc>
        <w:tc>
          <w:tcPr>
            <w:tcW w:w="1853" w:type="dxa"/>
          </w:tcPr>
          <w:p w14:paraId="13C245E6" w14:textId="7F8CFAD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00544F" w14:textId="3AC0099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AF26AD" w14:textId="497BBA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21 (1,380 to 2,007)</w:t>
            </w:r>
          </w:p>
        </w:tc>
        <w:tc>
          <w:tcPr>
            <w:tcW w:w="1853" w:type="dxa"/>
          </w:tcPr>
          <w:p w14:paraId="5C6B9BBB" w14:textId="657A64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3 (360 to 531)</w:t>
            </w:r>
          </w:p>
        </w:tc>
      </w:tr>
      <w:tr w:rsidR="00903C27" w:rsidRPr="00F62C2F" w14:paraId="6041059A" w14:textId="77777777" w:rsidTr="00F62C2F">
        <w:tc>
          <w:tcPr>
            <w:tcW w:w="1555" w:type="dxa"/>
          </w:tcPr>
          <w:p w14:paraId="303D1CC9" w14:textId="28B3D54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75" w:type="dxa"/>
          </w:tcPr>
          <w:p w14:paraId="33861619" w14:textId="160987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853" w:type="dxa"/>
          </w:tcPr>
          <w:p w14:paraId="3A0A9712" w14:textId="6F1C8D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0 (211 to 337)</w:t>
            </w:r>
          </w:p>
        </w:tc>
        <w:tc>
          <w:tcPr>
            <w:tcW w:w="1853" w:type="dxa"/>
          </w:tcPr>
          <w:p w14:paraId="43526D26" w14:textId="53A47D9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36 (761 to 1,212)</w:t>
            </w:r>
          </w:p>
        </w:tc>
        <w:tc>
          <w:tcPr>
            <w:tcW w:w="1853" w:type="dxa"/>
          </w:tcPr>
          <w:p w14:paraId="4C321BF4" w14:textId="1EEE63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672E9E" w14:textId="72ABF76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74281C" w14:textId="523BF0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9 (503 to 831)</w:t>
            </w:r>
          </w:p>
        </w:tc>
        <w:tc>
          <w:tcPr>
            <w:tcW w:w="1853" w:type="dxa"/>
          </w:tcPr>
          <w:p w14:paraId="7133834D" w14:textId="0C728C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6 (123 to 210)</w:t>
            </w:r>
          </w:p>
        </w:tc>
      </w:tr>
      <w:tr w:rsidR="00903C27" w:rsidRPr="00F62C2F" w14:paraId="39B7165E" w14:textId="77777777" w:rsidTr="00F62C2F">
        <w:tc>
          <w:tcPr>
            <w:tcW w:w="1555" w:type="dxa"/>
          </w:tcPr>
          <w:p w14:paraId="3980BCB0" w14:textId="06A574A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75" w:type="dxa"/>
          </w:tcPr>
          <w:p w14:paraId="1AD37A51" w14:textId="1479B90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853" w:type="dxa"/>
          </w:tcPr>
          <w:p w14:paraId="3E0828C1" w14:textId="0667723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1037D9" w14:textId="2261F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9 to 16)</w:t>
            </w:r>
          </w:p>
        </w:tc>
        <w:tc>
          <w:tcPr>
            <w:tcW w:w="1853" w:type="dxa"/>
          </w:tcPr>
          <w:p w14:paraId="3B3B6177" w14:textId="56829D9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7016DFB4" w14:textId="09018B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6 to -4)</w:t>
            </w:r>
          </w:p>
        </w:tc>
        <w:tc>
          <w:tcPr>
            <w:tcW w:w="1853" w:type="dxa"/>
          </w:tcPr>
          <w:p w14:paraId="3890F58D" w14:textId="3E148D9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7 to 11)</w:t>
            </w:r>
          </w:p>
        </w:tc>
        <w:tc>
          <w:tcPr>
            <w:tcW w:w="1853" w:type="dxa"/>
          </w:tcPr>
          <w:p w14:paraId="2C28F120" w14:textId="0262F4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3)</w:t>
            </w:r>
          </w:p>
        </w:tc>
      </w:tr>
      <w:tr w:rsidR="00903C27" w:rsidRPr="00F62C2F" w14:paraId="22396AC8" w14:textId="77777777" w:rsidTr="00F62C2F">
        <w:tc>
          <w:tcPr>
            <w:tcW w:w="1555" w:type="dxa"/>
          </w:tcPr>
          <w:p w14:paraId="3FE1E166" w14:textId="1CBB69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75" w:type="dxa"/>
          </w:tcPr>
          <w:p w14:paraId="5790EA4F" w14:textId="5CC583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853" w:type="dxa"/>
          </w:tcPr>
          <w:p w14:paraId="6D79B3E2" w14:textId="21671E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189 (5,119 to 9,185)</w:t>
            </w:r>
          </w:p>
        </w:tc>
        <w:tc>
          <w:tcPr>
            <w:tcW w:w="1853" w:type="dxa"/>
          </w:tcPr>
          <w:p w14:paraId="70F6E779" w14:textId="335332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,915 (18,481 to 33,079)</w:t>
            </w:r>
          </w:p>
        </w:tc>
        <w:tc>
          <w:tcPr>
            <w:tcW w:w="1853" w:type="dxa"/>
          </w:tcPr>
          <w:p w14:paraId="4B1B0F42" w14:textId="4AD82E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252C05" w14:textId="02F3BB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169BDF" w14:textId="79097EC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,009 (13,322 to 24,501)</w:t>
            </w:r>
          </w:p>
        </w:tc>
        <w:tc>
          <w:tcPr>
            <w:tcW w:w="1853" w:type="dxa"/>
          </w:tcPr>
          <w:p w14:paraId="7F66B4F7" w14:textId="31A915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015 (3,440 to 6,509)</w:t>
            </w:r>
          </w:p>
        </w:tc>
      </w:tr>
      <w:tr w:rsidR="00903C27" w:rsidRPr="00F62C2F" w14:paraId="065E3C3E" w14:textId="77777777" w:rsidTr="00F62C2F">
        <w:tc>
          <w:tcPr>
            <w:tcW w:w="1555" w:type="dxa"/>
          </w:tcPr>
          <w:p w14:paraId="0FC248A9" w14:textId="20549A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75" w:type="dxa"/>
          </w:tcPr>
          <w:p w14:paraId="2B6A323E" w14:textId="68BBF2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853" w:type="dxa"/>
          </w:tcPr>
          <w:p w14:paraId="24164CDE" w14:textId="7CBDD60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1,640 (16,906 to 51,568)</w:t>
            </w:r>
          </w:p>
        </w:tc>
        <w:tc>
          <w:tcPr>
            <w:tcW w:w="1853" w:type="dxa"/>
          </w:tcPr>
          <w:p w14:paraId="068F9A0C" w14:textId="14C3D0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5,712 (61,838 to 188,267)</w:t>
            </w:r>
          </w:p>
        </w:tc>
        <w:tc>
          <w:tcPr>
            <w:tcW w:w="1853" w:type="dxa"/>
          </w:tcPr>
          <w:p w14:paraId="4E157714" w14:textId="41E205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86275D" w14:textId="4BA84B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A0E03F" w14:textId="388A108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,630 (44,387 to 138,121)</w:t>
            </w:r>
          </w:p>
        </w:tc>
        <w:tc>
          <w:tcPr>
            <w:tcW w:w="1853" w:type="dxa"/>
          </w:tcPr>
          <w:p w14:paraId="5FC792F9" w14:textId="33919C1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,709 (11,461 to 36,318)</w:t>
            </w:r>
          </w:p>
        </w:tc>
      </w:tr>
      <w:tr w:rsidR="00903C27" w:rsidRPr="00F62C2F" w14:paraId="7671A82D" w14:textId="77777777" w:rsidTr="00F62C2F">
        <w:tc>
          <w:tcPr>
            <w:tcW w:w="1555" w:type="dxa"/>
          </w:tcPr>
          <w:p w14:paraId="6839CB92" w14:textId="0D5C32F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75" w:type="dxa"/>
          </w:tcPr>
          <w:p w14:paraId="0C4390F6" w14:textId="251C4D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853" w:type="dxa"/>
          </w:tcPr>
          <w:p w14:paraId="171CD695" w14:textId="63992AD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6)</w:t>
            </w:r>
          </w:p>
        </w:tc>
        <w:tc>
          <w:tcPr>
            <w:tcW w:w="1853" w:type="dxa"/>
          </w:tcPr>
          <w:p w14:paraId="4860C1DC" w14:textId="6CB4CB9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4 to 21)</w:t>
            </w:r>
          </w:p>
        </w:tc>
        <w:tc>
          <w:tcPr>
            <w:tcW w:w="1853" w:type="dxa"/>
          </w:tcPr>
          <w:p w14:paraId="42F9E372" w14:textId="0B06623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97740B" w14:textId="7D2E24B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4B857D" w14:textId="307E365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9 to 13)</w:t>
            </w:r>
          </w:p>
        </w:tc>
        <w:tc>
          <w:tcPr>
            <w:tcW w:w="1853" w:type="dxa"/>
          </w:tcPr>
          <w:p w14:paraId="644CEECA" w14:textId="26274C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</w:tr>
      <w:tr w:rsidR="00903C27" w:rsidRPr="00F62C2F" w14:paraId="214B5489" w14:textId="77777777" w:rsidTr="00F62C2F">
        <w:tc>
          <w:tcPr>
            <w:tcW w:w="1555" w:type="dxa"/>
          </w:tcPr>
          <w:p w14:paraId="014DBCAA" w14:textId="49C3E5D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75" w:type="dxa"/>
          </w:tcPr>
          <w:p w14:paraId="1E4B720B" w14:textId="7B54B9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853" w:type="dxa"/>
          </w:tcPr>
          <w:p w14:paraId="4F62D0E2" w14:textId="5757AFE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7 (141 to 264)</w:t>
            </w:r>
          </w:p>
        </w:tc>
        <w:tc>
          <w:tcPr>
            <w:tcW w:w="1853" w:type="dxa"/>
          </w:tcPr>
          <w:p w14:paraId="1CF45EFC" w14:textId="713475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43 (507 to 950)</w:t>
            </w:r>
          </w:p>
        </w:tc>
        <w:tc>
          <w:tcPr>
            <w:tcW w:w="1853" w:type="dxa"/>
          </w:tcPr>
          <w:p w14:paraId="65ECA27E" w14:textId="40AC5FA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229769" w14:textId="02D881A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17769A" w14:textId="44F0196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7 (330 to 668)</w:t>
            </w:r>
          </w:p>
        </w:tc>
        <w:tc>
          <w:tcPr>
            <w:tcW w:w="1853" w:type="dxa"/>
          </w:tcPr>
          <w:p w14:paraId="532DDB85" w14:textId="7837BBD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6 (79 to 170)</w:t>
            </w:r>
          </w:p>
        </w:tc>
      </w:tr>
      <w:tr w:rsidR="00903C27" w:rsidRPr="00F62C2F" w14:paraId="501456F0" w14:textId="77777777" w:rsidTr="00F62C2F">
        <w:tc>
          <w:tcPr>
            <w:tcW w:w="1555" w:type="dxa"/>
          </w:tcPr>
          <w:p w14:paraId="61F6CFBA" w14:textId="7C4FDD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Pakistan</w:t>
            </w:r>
          </w:p>
        </w:tc>
        <w:tc>
          <w:tcPr>
            <w:tcW w:w="1275" w:type="dxa"/>
          </w:tcPr>
          <w:p w14:paraId="548C091B" w14:textId="1EEE1A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853" w:type="dxa"/>
          </w:tcPr>
          <w:p w14:paraId="1B46384A" w14:textId="19712E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508 (5,517 to 14,194)</w:t>
            </w:r>
          </w:p>
        </w:tc>
        <w:tc>
          <w:tcPr>
            <w:tcW w:w="1853" w:type="dxa"/>
          </w:tcPr>
          <w:p w14:paraId="6FEA1C70" w14:textId="31E777A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,839 (19,872 to 51,100)</w:t>
            </w:r>
          </w:p>
        </w:tc>
        <w:tc>
          <w:tcPr>
            <w:tcW w:w="1853" w:type="dxa"/>
          </w:tcPr>
          <w:p w14:paraId="0351DF51" w14:textId="088835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F0C5D1" w14:textId="5F88A5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E1E741" w14:textId="2449381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,115 (13,808 to 37,097)</w:t>
            </w:r>
          </w:p>
        </w:tc>
        <w:tc>
          <w:tcPr>
            <w:tcW w:w="1853" w:type="dxa"/>
          </w:tcPr>
          <w:p w14:paraId="2E716AA0" w14:textId="69BF231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081 (3,507 to 9,807)</w:t>
            </w:r>
          </w:p>
        </w:tc>
      </w:tr>
      <w:tr w:rsidR="00903C27" w:rsidRPr="00F62C2F" w14:paraId="571D5876" w14:textId="77777777" w:rsidTr="00F62C2F">
        <w:tc>
          <w:tcPr>
            <w:tcW w:w="1555" w:type="dxa"/>
          </w:tcPr>
          <w:p w14:paraId="375814B9" w14:textId="2F6955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75" w:type="dxa"/>
          </w:tcPr>
          <w:p w14:paraId="491FC763" w14:textId="76FD7E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853" w:type="dxa"/>
          </w:tcPr>
          <w:p w14:paraId="6330F40F" w14:textId="4F1B4C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0FCE25" w14:textId="01BFA0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 (29 to 53)</w:t>
            </w:r>
          </w:p>
        </w:tc>
        <w:tc>
          <w:tcPr>
            <w:tcW w:w="1853" w:type="dxa"/>
          </w:tcPr>
          <w:p w14:paraId="41645475" w14:textId="114293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7 to -4)</w:t>
            </w:r>
          </w:p>
        </w:tc>
        <w:tc>
          <w:tcPr>
            <w:tcW w:w="1853" w:type="dxa"/>
          </w:tcPr>
          <w:p w14:paraId="4108DF60" w14:textId="4F53D0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4 (-29 to -18)</w:t>
            </w:r>
          </w:p>
        </w:tc>
        <w:tc>
          <w:tcPr>
            <w:tcW w:w="1853" w:type="dxa"/>
          </w:tcPr>
          <w:p w14:paraId="0C6E3BAC" w14:textId="49C9565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 (19 to 36)</w:t>
            </w:r>
          </w:p>
        </w:tc>
        <w:tc>
          <w:tcPr>
            <w:tcW w:w="1853" w:type="dxa"/>
          </w:tcPr>
          <w:p w14:paraId="7BF3E822" w14:textId="21478C4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5 to 9)</w:t>
            </w:r>
          </w:p>
        </w:tc>
      </w:tr>
      <w:tr w:rsidR="00903C27" w:rsidRPr="00F62C2F" w14:paraId="5253BCAB" w14:textId="77777777" w:rsidTr="00F62C2F">
        <w:tc>
          <w:tcPr>
            <w:tcW w:w="1555" w:type="dxa"/>
          </w:tcPr>
          <w:p w14:paraId="1BD7874D" w14:textId="75E8C03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75" w:type="dxa"/>
          </w:tcPr>
          <w:p w14:paraId="366E660C" w14:textId="7D21FD7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853" w:type="dxa"/>
          </w:tcPr>
          <w:p w14:paraId="444DA25E" w14:textId="1FAE829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5AB8FA" w14:textId="6D693C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82 (2,154 to 3,063)</w:t>
            </w:r>
          </w:p>
        </w:tc>
        <w:tc>
          <w:tcPr>
            <w:tcW w:w="1853" w:type="dxa"/>
          </w:tcPr>
          <w:p w14:paraId="40773DF0" w14:textId="759A9E0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7 (-54 to -40)</w:t>
            </w:r>
          </w:p>
        </w:tc>
        <w:tc>
          <w:tcPr>
            <w:tcW w:w="1853" w:type="dxa"/>
          </w:tcPr>
          <w:p w14:paraId="3990086A" w14:textId="621581D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7 (-216 to -160)</w:t>
            </w:r>
          </w:p>
        </w:tc>
        <w:tc>
          <w:tcPr>
            <w:tcW w:w="1853" w:type="dxa"/>
          </w:tcPr>
          <w:p w14:paraId="659F9762" w14:textId="7CC307E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00 (1,407 to 2,028)</w:t>
            </w:r>
          </w:p>
        </w:tc>
        <w:tc>
          <w:tcPr>
            <w:tcW w:w="1853" w:type="dxa"/>
          </w:tcPr>
          <w:p w14:paraId="367F7261" w14:textId="306647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5 (343 to 495)</w:t>
            </w:r>
          </w:p>
        </w:tc>
      </w:tr>
      <w:tr w:rsidR="00903C27" w:rsidRPr="00F62C2F" w14:paraId="02173BD8" w14:textId="77777777" w:rsidTr="00F62C2F">
        <w:tc>
          <w:tcPr>
            <w:tcW w:w="1555" w:type="dxa"/>
          </w:tcPr>
          <w:p w14:paraId="7179C642" w14:textId="1C061DE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75" w:type="dxa"/>
          </w:tcPr>
          <w:p w14:paraId="67B7BF85" w14:textId="31B5955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853" w:type="dxa"/>
          </w:tcPr>
          <w:p w14:paraId="0F3B40BD" w14:textId="7E95508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2F49F4" w14:textId="4E88D3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48 (1,467 to 2,717)</w:t>
            </w:r>
          </w:p>
        </w:tc>
        <w:tc>
          <w:tcPr>
            <w:tcW w:w="1853" w:type="dxa"/>
          </w:tcPr>
          <w:p w14:paraId="043517CC" w14:textId="778F95E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0 to -7)</w:t>
            </w:r>
          </w:p>
        </w:tc>
        <w:tc>
          <w:tcPr>
            <w:tcW w:w="1853" w:type="dxa"/>
          </w:tcPr>
          <w:p w14:paraId="03DE8DDB" w14:textId="2074A0F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5 (-41 to -26)</w:t>
            </w:r>
          </w:p>
        </w:tc>
        <w:tc>
          <w:tcPr>
            <w:tcW w:w="1853" w:type="dxa"/>
          </w:tcPr>
          <w:p w14:paraId="0BF4CC80" w14:textId="7AF071E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19 (1,008 to 1,956)</w:t>
            </w:r>
          </w:p>
        </w:tc>
        <w:tc>
          <w:tcPr>
            <w:tcW w:w="1853" w:type="dxa"/>
          </w:tcPr>
          <w:p w14:paraId="4955F7FB" w14:textId="4B7206E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01 (261 to 523)</w:t>
            </w:r>
          </w:p>
        </w:tc>
      </w:tr>
      <w:tr w:rsidR="00903C27" w:rsidRPr="00F62C2F" w14:paraId="7E0FE91D" w14:textId="77777777" w:rsidTr="00F62C2F">
        <w:tc>
          <w:tcPr>
            <w:tcW w:w="1555" w:type="dxa"/>
          </w:tcPr>
          <w:p w14:paraId="505F70E9" w14:textId="1E2DDD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75" w:type="dxa"/>
          </w:tcPr>
          <w:p w14:paraId="787B7143" w14:textId="609B37F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853" w:type="dxa"/>
          </w:tcPr>
          <w:p w14:paraId="32B50749" w14:textId="191899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E53D61" w14:textId="1DB35E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70A57B" w14:textId="2F2A15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0 (-123 to -60)</w:t>
            </w:r>
          </w:p>
        </w:tc>
        <w:tc>
          <w:tcPr>
            <w:tcW w:w="1853" w:type="dxa"/>
          </w:tcPr>
          <w:p w14:paraId="4A892118" w14:textId="70E339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62 (-493 to -240)</w:t>
            </w:r>
          </w:p>
        </w:tc>
        <w:tc>
          <w:tcPr>
            <w:tcW w:w="1853" w:type="dxa"/>
          </w:tcPr>
          <w:p w14:paraId="09C78584" w14:textId="66C673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59CCBB" w14:textId="7943DC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5FB19EFA" w14:textId="77777777" w:rsidTr="00F62C2F">
        <w:tc>
          <w:tcPr>
            <w:tcW w:w="1555" w:type="dxa"/>
          </w:tcPr>
          <w:p w14:paraId="436EECCE" w14:textId="3DBF8C9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75" w:type="dxa"/>
          </w:tcPr>
          <w:p w14:paraId="117F6AA3" w14:textId="788293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853" w:type="dxa"/>
          </w:tcPr>
          <w:p w14:paraId="602AB3D9" w14:textId="6B3752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4 (40 to 79)</w:t>
            </w:r>
          </w:p>
        </w:tc>
        <w:tc>
          <w:tcPr>
            <w:tcW w:w="1853" w:type="dxa"/>
          </w:tcPr>
          <w:p w14:paraId="6142745B" w14:textId="254C33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0 (145 to 285)</w:t>
            </w:r>
          </w:p>
        </w:tc>
        <w:tc>
          <w:tcPr>
            <w:tcW w:w="1853" w:type="dxa"/>
          </w:tcPr>
          <w:p w14:paraId="4D76AFCF" w14:textId="364B6AC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436F7D" w14:textId="640848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18FFB3" w14:textId="1419932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1 (98 to 202)</w:t>
            </w:r>
          </w:p>
        </w:tc>
        <w:tc>
          <w:tcPr>
            <w:tcW w:w="1853" w:type="dxa"/>
          </w:tcPr>
          <w:p w14:paraId="7D166870" w14:textId="298947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 (24 to 52)</w:t>
            </w:r>
          </w:p>
        </w:tc>
      </w:tr>
      <w:tr w:rsidR="00903C27" w:rsidRPr="00F62C2F" w14:paraId="42CB1636" w14:textId="77777777" w:rsidTr="00F62C2F">
        <w:tc>
          <w:tcPr>
            <w:tcW w:w="1555" w:type="dxa"/>
          </w:tcPr>
          <w:p w14:paraId="3C2CB443" w14:textId="447258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75" w:type="dxa"/>
          </w:tcPr>
          <w:p w14:paraId="1A0C4735" w14:textId="71C45DB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853" w:type="dxa"/>
          </w:tcPr>
          <w:p w14:paraId="64148010" w14:textId="6757B74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1 (177 to 263)</w:t>
            </w:r>
          </w:p>
        </w:tc>
        <w:tc>
          <w:tcPr>
            <w:tcW w:w="1853" w:type="dxa"/>
          </w:tcPr>
          <w:p w14:paraId="0181CE6B" w14:textId="130E168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0 (637 to 946)</w:t>
            </w:r>
          </w:p>
        </w:tc>
        <w:tc>
          <w:tcPr>
            <w:tcW w:w="1853" w:type="dxa"/>
          </w:tcPr>
          <w:p w14:paraId="6BD881DC" w14:textId="486F670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FACE74" w14:textId="2DD6E3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CF3559" w14:textId="08F839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4 (444 to 683)</w:t>
            </w:r>
          </w:p>
        </w:tc>
        <w:tc>
          <w:tcPr>
            <w:tcW w:w="1853" w:type="dxa"/>
          </w:tcPr>
          <w:p w14:paraId="1B3E5EE4" w14:textId="0DA7BE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3 (112 to 177)</w:t>
            </w:r>
          </w:p>
        </w:tc>
      </w:tr>
      <w:tr w:rsidR="00903C27" w:rsidRPr="00F62C2F" w14:paraId="17DE8442" w14:textId="77777777" w:rsidTr="00F62C2F">
        <w:tc>
          <w:tcPr>
            <w:tcW w:w="1555" w:type="dxa"/>
          </w:tcPr>
          <w:p w14:paraId="041FF71A" w14:textId="154B779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75" w:type="dxa"/>
          </w:tcPr>
          <w:p w14:paraId="59575FFC" w14:textId="0B37B48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853" w:type="dxa"/>
          </w:tcPr>
          <w:p w14:paraId="080A2197" w14:textId="59F9814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7 (1,206 to 1,789)</w:t>
            </w:r>
          </w:p>
        </w:tc>
        <w:tc>
          <w:tcPr>
            <w:tcW w:w="1853" w:type="dxa"/>
          </w:tcPr>
          <w:p w14:paraId="07B74592" w14:textId="1C0AC1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604 (4,342 to 6,440)</w:t>
            </w:r>
          </w:p>
        </w:tc>
        <w:tc>
          <w:tcPr>
            <w:tcW w:w="1853" w:type="dxa"/>
          </w:tcPr>
          <w:p w14:paraId="1CF4AFDB" w14:textId="421E02A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0B38C6" w14:textId="6DF1A67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8E0A6D" w14:textId="40D8F0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86 (3,139 to 4,716)</w:t>
            </w:r>
          </w:p>
        </w:tc>
        <w:tc>
          <w:tcPr>
            <w:tcW w:w="1853" w:type="dxa"/>
          </w:tcPr>
          <w:p w14:paraId="6B32D33C" w14:textId="6BC822E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69 (814 to 1,237)</w:t>
            </w:r>
          </w:p>
        </w:tc>
      </w:tr>
      <w:tr w:rsidR="00903C27" w:rsidRPr="00F62C2F" w14:paraId="5952A584" w14:textId="77777777" w:rsidTr="00F62C2F">
        <w:tc>
          <w:tcPr>
            <w:tcW w:w="1555" w:type="dxa"/>
          </w:tcPr>
          <w:p w14:paraId="4E849B56" w14:textId="7314416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75" w:type="dxa"/>
          </w:tcPr>
          <w:p w14:paraId="50481765" w14:textId="6B1E016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853" w:type="dxa"/>
          </w:tcPr>
          <w:p w14:paraId="78B65FC5" w14:textId="0A2A8A5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84FFDB" w14:textId="03CA8AE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4 (291 to 545)</w:t>
            </w:r>
          </w:p>
        </w:tc>
        <w:tc>
          <w:tcPr>
            <w:tcW w:w="1853" w:type="dxa"/>
          </w:tcPr>
          <w:p w14:paraId="14582EA2" w14:textId="72FC834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9 (-47 to -29)</w:t>
            </w:r>
          </w:p>
        </w:tc>
        <w:tc>
          <w:tcPr>
            <w:tcW w:w="1853" w:type="dxa"/>
          </w:tcPr>
          <w:p w14:paraId="1601A790" w14:textId="2FF3B8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5 (-187 to -117)</w:t>
            </w:r>
          </w:p>
        </w:tc>
        <w:tc>
          <w:tcPr>
            <w:tcW w:w="1853" w:type="dxa"/>
          </w:tcPr>
          <w:p w14:paraId="58860751" w14:textId="0B0B8CE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5 (205 to 399)</w:t>
            </w:r>
          </w:p>
        </w:tc>
        <w:tc>
          <w:tcPr>
            <w:tcW w:w="1853" w:type="dxa"/>
          </w:tcPr>
          <w:p w14:paraId="28D39D9F" w14:textId="752175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 (52 to 104)</w:t>
            </w:r>
          </w:p>
        </w:tc>
      </w:tr>
      <w:tr w:rsidR="00903C27" w:rsidRPr="00F62C2F" w14:paraId="1835F90D" w14:textId="77777777" w:rsidTr="00F62C2F">
        <w:tc>
          <w:tcPr>
            <w:tcW w:w="1555" w:type="dxa"/>
          </w:tcPr>
          <w:p w14:paraId="52A4A11A" w14:textId="7927D4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75" w:type="dxa"/>
          </w:tcPr>
          <w:p w14:paraId="10C54EB8" w14:textId="081FAD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853" w:type="dxa"/>
          </w:tcPr>
          <w:p w14:paraId="7C69AE60" w14:textId="092293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53884A" w14:textId="541233E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1 to 19)</w:t>
            </w:r>
          </w:p>
        </w:tc>
        <w:tc>
          <w:tcPr>
            <w:tcW w:w="1853" w:type="dxa"/>
          </w:tcPr>
          <w:p w14:paraId="08A082FC" w14:textId="10AB0F6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10CDBA04" w14:textId="2E28A38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3F65F555" w14:textId="2CE7EA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7 to 12)</w:t>
            </w:r>
          </w:p>
        </w:tc>
        <w:tc>
          <w:tcPr>
            <w:tcW w:w="1853" w:type="dxa"/>
          </w:tcPr>
          <w:p w14:paraId="45819B77" w14:textId="2BFD9BC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3)</w:t>
            </w:r>
          </w:p>
        </w:tc>
      </w:tr>
      <w:tr w:rsidR="00903C27" w:rsidRPr="00F62C2F" w14:paraId="27158F9D" w14:textId="77777777" w:rsidTr="00F62C2F">
        <w:tc>
          <w:tcPr>
            <w:tcW w:w="1555" w:type="dxa"/>
          </w:tcPr>
          <w:p w14:paraId="69A032E0" w14:textId="423EFE2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75" w:type="dxa"/>
          </w:tcPr>
          <w:p w14:paraId="41CC9C55" w14:textId="05A7FE2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853" w:type="dxa"/>
          </w:tcPr>
          <w:p w14:paraId="6196445D" w14:textId="2B1EE8B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44 (712 to 1,275)</w:t>
            </w:r>
          </w:p>
        </w:tc>
        <w:tc>
          <w:tcPr>
            <w:tcW w:w="1853" w:type="dxa"/>
          </w:tcPr>
          <w:p w14:paraId="5CC99BAB" w14:textId="4FD615D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769 (2,571 to 4,605)</w:t>
            </w:r>
          </w:p>
        </w:tc>
        <w:tc>
          <w:tcPr>
            <w:tcW w:w="1853" w:type="dxa"/>
          </w:tcPr>
          <w:p w14:paraId="3D65E0F0" w14:textId="6D694CD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732DA9" w14:textId="6D8E631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AB5109" w14:textId="56C9C4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10 (1,761 to 3,201)</w:t>
            </w:r>
          </w:p>
        </w:tc>
        <w:tc>
          <w:tcPr>
            <w:tcW w:w="1853" w:type="dxa"/>
          </w:tcPr>
          <w:p w14:paraId="5850994A" w14:textId="223906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3 (436 to 804)</w:t>
            </w:r>
          </w:p>
        </w:tc>
      </w:tr>
      <w:tr w:rsidR="00903C27" w:rsidRPr="00F62C2F" w14:paraId="66A4FBE5" w14:textId="77777777" w:rsidTr="00F62C2F">
        <w:tc>
          <w:tcPr>
            <w:tcW w:w="1555" w:type="dxa"/>
          </w:tcPr>
          <w:p w14:paraId="01334AD0" w14:textId="18CCC5B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75" w:type="dxa"/>
          </w:tcPr>
          <w:p w14:paraId="27C9B9B2" w14:textId="02C9471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853" w:type="dxa"/>
          </w:tcPr>
          <w:p w14:paraId="00E5BAFC" w14:textId="0BA3C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4301F2" w14:textId="645FF97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1 to 21)</w:t>
            </w:r>
          </w:p>
        </w:tc>
        <w:tc>
          <w:tcPr>
            <w:tcW w:w="1853" w:type="dxa"/>
          </w:tcPr>
          <w:p w14:paraId="0DAE5914" w14:textId="20799C3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749C056A" w14:textId="2D858A7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3)</w:t>
            </w:r>
          </w:p>
        </w:tc>
        <w:tc>
          <w:tcPr>
            <w:tcW w:w="1853" w:type="dxa"/>
          </w:tcPr>
          <w:p w14:paraId="2088B9B5" w14:textId="3A63B21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15)</w:t>
            </w:r>
          </w:p>
        </w:tc>
        <w:tc>
          <w:tcPr>
            <w:tcW w:w="1853" w:type="dxa"/>
          </w:tcPr>
          <w:p w14:paraId="38491485" w14:textId="1CC9DC1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4)</w:t>
            </w:r>
          </w:p>
        </w:tc>
      </w:tr>
      <w:tr w:rsidR="00903C27" w:rsidRPr="00F62C2F" w14:paraId="7254B10A" w14:textId="77777777" w:rsidTr="00F62C2F">
        <w:tc>
          <w:tcPr>
            <w:tcW w:w="1555" w:type="dxa"/>
          </w:tcPr>
          <w:p w14:paraId="62606844" w14:textId="7EB8CF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75" w:type="dxa"/>
          </w:tcPr>
          <w:p w14:paraId="278CDE02" w14:textId="12F9E6B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853" w:type="dxa"/>
          </w:tcPr>
          <w:p w14:paraId="622DBC61" w14:textId="4237A8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202 (1,560 to 2,775)</w:t>
            </w:r>
          </w:p>
        </w:tc>
        <w:tc>
          <w:tcPr>
            <w:tcW w:w="1853" w:type="dxa"/>
          </w:tcPr>
          <w:p w14:paraId="0FA0C449" w14:textId="44DA9C6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058 (5,729 to 10,114)</w:t>
            </w:r>
          </w:p>
        </w:tc>
        <w:tc>
          <w:tcPr>
            <w:tcW w:w="1853" w:type="dxa"/>
          </w:tcPr>
          <w:p w14:paraId="2596DF57" w14:textId="17532A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02D6A3" w14:textId="378C70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F0F060" w14:textId="6A5F8C9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938 (4,176 to 7,498)</w:t>
            </w:r>
          </w:p>
        </w:tc>
        <w:tc>
          <w:tcPr>
            <w:tcW w:w="1853" w:type="dxa"/>
          </w:tcPr>
          <w:p w14:paraId="29425F74" w14:textId="226B05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78 (1,098 to 2,002)</w:t>
            </w:r>
          </w:p>
        </w:tc>
      </w:tr>
      <w:tr w:rsidR="00903C27" w:rsidRPr="00F62C2F" w14:paraId="2A07929F" w14:textId="77777777" w:rsidTr="00F62C2F">
        <w:tc>
          <w:tcPr>
            <w:tcW w:w="1555" w:type="dxa"/>
          </w:tcPr>
          <w:p w14:paraId="3618CCE9" w14:textId="181580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75" w:type="dxa"/>
          </w:tcPr>
          <w:p w14:paraId="7079DF48" w14:textId="0C00F57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853" w:type="dxa"/>
          </w:tcPr>
          <w:p w14:paraId="0E77C8CB" w14:textId="27432A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5EBC22" w14:textId="5A73FA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643A84" w14:textId="4A940CE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5D25D5CF" w14:textId="22D17B8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17 to -7)</w:t>
            </w:r>
          </w:p>
        </w:tc>
        <w:tc>
          <w:tcPr>
            <w:tcW w:w="1853" w:type="dxa"/>
          </w:tcPr>
          <w:p w14:paraId="0F8849B5" w14:textId="0C15886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80609E" w14:textId="7D4308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14CFFB8A" w14:textId="77777777" w:rsidTr="00F62C2F">
        <w:tc>
          <w:tcPr>
            <w:tcW w:w="1555" w:type="dxa"/>
          </w:tcPr>
          <w:p w14:paraId="7F90B619" w14:textId="1BD6CF5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75" w:type="dxa"/>
          </w:tcPr>
          <w:p w14:paraId="6DA6E334" w14:textId="1ADD446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853" w:type="dxa"/>
          </w:tcPr>
          <w:p w14:paraId="36672120" w14:textId="7C0C788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22 (941 to 1,513)</w:t>
            </w:r>
          </w:p>
        </w:tc>
        <w:tc>
          <w:tcPr>
            <w:tcW w:w="1853" w:type="dxa"/>
          </w:tcPr>
          <w:p w14:paraId="2D6E9D5F" w14:textId="3117F62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606 (3,518 to 5,718)</w:t>
            </w:r>
          </w:p>
        </w:tc>
        <w:tc>
          <w:tcPr>
            <w:tcW w:w="1853" w:type="dxa"/>
          </w:tcPr>
          <w:p w14:paraId="079809B3" w14:textId="29EF70D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B8D6BD" w14:textId="701B8B1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131223" w14:textId="7F9AA7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339 (2,541 to 4,146)</w:t>
            </w:r>
          </w:p>
        </w:tc>
        <w:tc>
          <w:tcPr>
            <w:tcW w:w="1853" w:type="dxa"/>
          </w:tcPr>
          <w:p w14:paraId="2AAB9DC3" w14:textId="4AD9A31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55 (653 to 1,061)</w:t>
            </w:r>
          </w:p>
        </w:tc>
      </w:tr>
      <w:tr w:rsidR="00903C27" w:rsidRPr="00F62C2F" w14:paraId="01CF80B1" w14:textId="77777777" w:rsidTr="00F62C2F">
        <w:tc>
          <w:tcPr>
            <w:tcW w:w="1555" w:type="dxa"/>
          </w:tcPr>
          <w:p w14:paraId="09F18B5E" w14:textId="3594F5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75" w:type="dxa"/>
          </w:tcPr>
          <w:p w14:paraId="127C4B66" w14:textId="2EA6E55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853" w:type="dxa"/>
          </w:tcPr>
          <w:p w14:paraId="45654F03" w14:textId="6F39FEE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950074" w14:textId="03543A4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3F3E3B" w14:textId="056D9A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124319FB" w14:textId="30EEB7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33485CAB" w14:textId="0C75885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17E595" w14:textId="1333F2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668BE52B" w14:textId="77777777" w:rsidTr="00F62C2F">
        <w:tc>
          <w:tcPr>
            <w:tcW w:w="1555" w:type="dxa"/>
          </w:tcPr>
          <w:p w14:paraId="1088A7A6" w14:textId="53B9C81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75" w:type="dxa"/>
          </w:tcPr>
          <w:p w14:paraId="65943843" w14:textId="193F34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853" w:type="dxa"/>
          </w:tcPr>
          <w:p w14:paraId="023F5296" w14:textId="36A64B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18)</w:t>
            </w:r>
          </w:p>
        </w:tc>
        <w:tc>
          <w:tcPr>
            <w:tcW w:w="1853" w:type="dxa"/>
          </w:tcPr>
          <w:p w14:paraId="524FFBB7" w14:textId="19897E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 (26 to 66)</w:t>
            </w:r>
          </w:p>
        </w:tc>
        <w:tc>
          <w:tcPr>
            <w:tcW w:w="1853" w:type="dxa"/>
          </w:tcPr>
          <w:p w14:paraId="6178704D" w14:textId="7856DED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791C20" w14:textId="554833A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538F5E2" w14:textId="6243F3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 (17 to 46)</w:t>
            </w:r>
          </w:p>
        </w:tc>
        <w:tc>
          <w:tcPr>
            <w:tcW w:w="1853" w:type="dxa"/>
          </w:tcPr>
          <w:p w14:paraId="453D950D" w14:textId="7E1A8A9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12)</w:t>
            </w:r>
          </w:p>
        </w:tc>
      </w:tr>
      <w:tr w:rsidR="00903C27" w:rsidRPr="00F62C2F" w14:paraId="16855ED2" w14:textId="77777777" w:rsidTr="00F62C2F">
        <w:tc>
          <w:tcPr>
            <w:tcW w:w="1555" w:type="dxa"/>
          </w:tcPr>
          <w:p w14:paraId="1FE38D79" w14:textId="28DFAA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75" w:type="dxa"/>
          </w:tcPr>
          <w:p w14:paraId="77B70F2E" w14:textId="2790F8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853" w:type="dxa"/>
          </w:tcPr>
          <w:p w14:paraId="44CE48B4" w14:textId="47E91E1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3 (160 to 281)</w:t>
            </w:r>
          </w:p>
        </w:tc>
        <w:tc>
          <w:tcPr>
            <w:tcW w:w="1853" w:type="dxa"/>
          </w:tcPr>
          <w:p w14:paraId="38C7F7EF" w14:textId="105285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70 (576 to 1,014)</w:t>
            </w:r>
          </w:p>
        </w:tc>
        <w:tc>
          <w:tcPr>
            <w:tcW w:w="1853" w:type="dxa"/>
          </w:tcPr>
          <w:p w14:paraId="6A7F5DCB" w14:textId="2023C5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3E2A03" w14:textId="2A9B73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DE72D4" w14:textId="2DCBFB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0 (355 to 641)</w:t>
            </w:r>
          </w:p>
        </w:tc>
        <w:tc>
          <w:tcPr>
            <w:tcW w:w="1853" w:type="dxa"/>
          </w:tcPr>
          <w:p w14:paraId="5AE822A1" w14:textId="621D8A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4 (84 to 155)</w:t>
            </w:r>
          </w:p>
        </w:tc>
      </w:tr>
      <w:tr w:rsidR="00903C27" w:rsidRPr="00F62C2F" w14:paraId="061A3441" w14:textId="77777777" w:rsidTr="00F62C2F">
        <w:tc>
          <w:tcPr>
            <w:tcW w:w="1555" w:type="dxa"/>
          </w:tcPr>
          <w:p w14:paraId="15935A16" w14:textId="7F89449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75" w:type="dxa"/>
          </w:tcPr>
          <w:p w14:paraId="50F3AF85" w14:textId="501A543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853" w:type="dxa"/>
          </w:tcPr>
          <w:p w14:paraId="2FA15DA1" w14:textId="3198265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840 (3,516 to 6,251)</w:t>
            </w:r>
          </w:p>
        </w:tc>
        <w:tc>
          <w:tcPr>
            <w:tcW w:w="1853" w:type="dxa"/>
          </w:tcPr>
          <w:p w14:paraId="5C91BAEF" w14:textId="3CDEF26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591 (12,812 to 22,686)</w:t>
            </w:r>
          </w:p>
        </w:tc>
        <w:tc>
          <w:tcPr>
            <w:tcW w:w="1853" w:type="dxa"/>
          </w:tcPr>
          <w:p w14:paraId="5DBD4DAC" w14:textId="79C6434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599A13" w14:textId="135A5C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789589" w14:textId="32A3729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,913 (9,297 to 16,728)</w:t>
            </w:r>
          </w:p>
        </w:tc>
        <w:tc>
          <w:tcPr>
            <w:tcW w:w="1853" w:type="dxa"/>
          </w:tcPr>
          <w:p w14:paraId="670D58F2" w14:textId="7528FC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454 (2,459 to 4,489)</w:t>
            </w:r>
          </w:p>
        </w:tc>
      </w:tr>
      <w:tr w:rsidR="00903C27" w:rsidRPr="00F62C2F" w14:paraId="1C1CADA4" w14:textId="77777777" w:rsidTr="00F62C2F">
        <w:tc>
          <w:tcPr>
            <w:tcW w:w="1555" w:type="dxa"/>
          </w:tcPr>
          <w:p w14:paraId="36536127" w14:textId="1D1C99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75" w:type="dxa"/>
          </w:tcPr>
          <w:p w14:paraId="37C2F035" w14:textId="6D43D6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853" w:type="dxa"/>
          </w:tcPr>
          <w:p w14:paraId="4C85EF54" w14:textId="5F35CD4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12 (757 to 1,346)</w:t>
            </w:r>
          </w:p>
        </w:tc>
        <w:tc>
          <w:tcPr>
            <w:tcW w:w="1853" w:type="dxa"/>
          </w:tcPr>
          <w:p w14:paraId="493B4DB2" w14:textId="5C1D099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646 (2,729 to 4,843)</w:t>
            </w:r>
          </w:p>
        </w:tc>
        <w:tc>
          <w:tcPr>
            <w:tcW w:w="1853" w:type="dxa"/>
          </w:tcPr>
          <w:p w14:paraId="032079E3" w14:textId="5DE725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F0B33D" w14:textId="0D86EB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18E05D" w14:textId="3B1A7C8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49 (1,946 to 3,555)</w:t>
            </w:r>
          </w:p>
        </w:tc>
        <w:tc>
          <w:tcPr>
            <w:tcW w:w="1853" w:type="dxa"/>
          </w:tcPr>
          <w:p w14:paraId="756418EA" w14:textId="74567B7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4 (502 to 939)</w:t>
            </w:r>
          </w:p>
        </w:tc>
      </w:tr>
      <w:tr w:rsidR="00903C27" w:rsidRPr="00F62C2F" w14:paraId="117054FD" w14:textId="77777777" w:rsidTr="00F62C2F">
        <w:tc>
          <w:tcPr>
            <w:tcW w:w="1555" w:type="dxa"/>
          </w:tcPr>
          <w:p w14:paraId="133E1DF5" w14:textId="5E835F5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75" w:type="dxa"/>
          </w:tcPr>
          <w:p w14:paraId="51100E61" w14:textId="70EC5C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853" w:type="dxa"/>
          </w:tcPr>
          <w:p w14:paraId="700478ED" w14:textId="488534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A00631" w14:textId="7677A40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1A8DCB" w14:textId="5B0CA9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16 to -8)</w:t>
            </w:r>
          </w:p>
        </w:tc>
        <w:tc>
          <w:tcPr>
            <w:tcW w:w="1853" w:type="dxa"/>
          </w:tcPr>
          <w:p w14:paraId="39BE98A9" w14:textId="7410526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9 (-63 to -32)</w:t>
            </w:r>
          </w:p>
        </w:tc>
        <w:tc>
          <w:tcPr>
            <w:tcW w:w="1853" w:type="dxa"/>
          </w:tcPr>
          <w:p w14:paraId="5FF3653B" w14:textId="0A75589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7F8079" w14:textId="672416D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0A310065" w14:textId="77777777" w:rsidTr="00F62C2F">
        <w:tc>
          <w:tcPr>
            <w:tcW w:w="1555" w:type="dxa"/>
          </w:tcPr>
          <w:p w14:paraId="1D7915C6" w14:textId="36A380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75" w:type="dxa"/>
          </w:tcPr>
          <w:p w14:paraId="494518AF" w14:textId="3979BE8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853" w:type="dxa"/>
          </w:tcPr>
          <w:p w14:paraId="7AD0BD8C" w14:textId="374810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04AB1B" w14:textId="0363C0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24FF68" w14:textId="7CE5D65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0 (-30 to -8)</w:t>
            </w:r>
          </w:p>
        </w:tc>
        <w:tc>
          <w:tcPr>
            <w:tcW w:w="1853" w:type="dxa"/>
          </w:tcPr>
          <w:p w14:paraId="1966EF08" w14:textId="52FAB71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0 (-120 to -32)</w:t>
            </w:r>
          </w:p>
        </w:tc>
        <w:tc>
          <w:tcPr>
            <w:tcW w:w="1853" w:type="dxa"/>
          </w:tcPr>
          <w:p w14:paraId="1CECCCDE" w14:textId="0786858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7C14A6" w14:textId="1EBBA5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37095B01" w14:textId="77777777" w:rsidTr="00F62C2F">
        <w:tc>
          <w:tcPr>
            <w:tcW w:w="1555" w:type="dxa"/>
          </w:tcPr>
          <w:p w14:paraId="14E8DF3D" w14:textId="0E8F1C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75" w:type="dxa"/>
          </w:tcPr>
          <w:p w14:paraId="44C8D1A5" w14:textId="23323F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853" w:type="dxa"/>
          </w:tcPr>
          <w:p w14:paraId="671F8067" w14:textId="159FFCD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8DEAFA" w14:textId="56A77C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7C4073" w14:textId="72F89C6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9 to -5)</w:t>
            </w:r>
          </w:p>
        </w:tc>
        <w:tc>
          <w:tcPr>
            <w:tcW w:w="1853" w:type="dxa"/>
          </w:tcPr>
          <w:p w14:paraId="6AC16E7E" w14:textId="4B51F8F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36 to -21)</w:t>
            </w:r>
          </w:p>
        </w:tc>
        <w:tc>
          <w:tcPr>
            <w:tcW w:w="1853" w:type="dxa"/>
          </w:tcPr>
          <w:p w14:paraId="19B8B523" w14:textId="1F711EB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09BFA1" w14:textId="06AC9F3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1428443" w14:textId="77777777" w:rsidTr="00F62C2F">
        <w:tc>
          <w:tcPr>
            <w:tcW w:w="1555" w:type="dxa"/>
          </w:tcPr>
          <w:p w14:paraId="7CF51531" w14:textId="59C7B6A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75" w:type="dxa"/>
          </w:tcPr>
          <w:p w14:paraId="613B0537" w14:textId="5DB805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853" w:type="dxa"/>
          </w:tcPr>
          <w:p w14:paraId="3043F81B" w14:textId="1A2E3F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91F794" w14:textId="3D96D0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0 (31 to 49)</w:t>
            </w:r>
          </w:p>
        </w:tc>
        <w:tc>
          <w:tcPr>
            <w:tcW w:w="1853" w:type="dxa"/>
          </w:tcPr>
          <w:p w14:paraId="0CD3C575" w14:textId="5C7182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334AC111" w14:textId="1AB3010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7 to -4)</w:t>
            </w:r>
          </w:p>
        </w:tc>
        <w:tc>
          <w:tcPr>
            <w:tcW w:w="1853" w:type="dxa"/>
          </w:tcPr>
          <w:p w14:paraId="55DD7F6B" w14:textId="6D2799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 (22 to 36)</w:t>
            </w:r>
          </w:p>
        </w:tc>
        <w:tc>
          <w:tcPr>
            <w:tcW w:w="1853" w:type="dxa"/>
          </w:tcPr>
          <w:p w14:paraId="2D6E0856" w14:textId="454D53F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6 to 9)</w:t>
            </w:r>
          </w:p>
        </w:tc>
      </w:tr>
      <w:tr w:rsidR="00903C27" w:rsidRPr="00F62C2F" w14:paraId="48448FB3" w14:textId="77777777" w:rsidTr="00F62C2F">
        <w:tc>
          <w:tcPr>
            <w:tcW w:w="1555" w:type="dxa"/>
          </w:tcPr>
          <w:p w14:paraId="1FD8E0F3" w14:textId="77A6CD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75" w:type="dxa"/>
          </w:tcPr>
          <w:p w14:paraId="5E3A7F40" w14:textId="552FBBD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853" w:type="dxa"/>
          </w:tcPr>
          <w:p w14:paraId="0530A434" w14:textId="1A62E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180C39" w14:textId="7A4E824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99BC6D" w14:textId="6C6EE14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4BDE73A5" w14:textId="29BE87E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300756CF" w14:textId="04317A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9A232F" w14:textId="543E365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8590838" w14:textId="77777777" w:rsidTr="00F62C2F">
        <w:tc>
          <w:tcPr>
            <w:tcW w:w="1555" w:type="dxa"/>
          </w:tcPr>
          <w:p w14:paraId="0949A6C3" w14:textId="23458A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75" w:type="dxa"/>
          </w:tcPr>
          <w:p w14:paraId="698F4D6C" w14:textId="3DE721A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853" w:type="dxa"/>
          </w:tcPr>
          <w:p w14:paraId="399A061F" w14:textId="4FAE76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E99D97" w14:textId="5DBD8E8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5 to 20)</w:t>
            </w:r>
          </w:p>
        </w:tc>
        <w:tc>
          <w:tcPr>
            <w:tcW w:w="1853" w:type="dxa"/>
          </w:tcPr>
          <w:p w14:paraId="714F8AE3" w14:textId="3AA77B7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139008EC" w14:textId="3899CC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7 to -5)</w:t>
            </w:r>
          </w:p>
        </w:tc>
        <w:tc>
          <w:tcPr>
            <w:tcW w:w="1853" w:type="dxa"/>
          </w:tcPr>
          <w:p w14:paraId="17B3134A" w14:textId="5624F9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9 to 13)</w:t>
            </w:r>
          </w:p>
        </w:tc>
        <w:tc>
          <w:tcPr>
            <w:tcW w:w="1853" w:type="dxa"/>
          </w:tcPr>
          <w:p w14:paraId="4BF7B149" w14:textId="2C998E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</w:tr>
      <w:tr w:rsidR="00903C27" w:rsidRPr="00F62C2F" w14:paraId="0E020491" w14:textId="77777777" w:rsidTr="00F62C2F">
        <w:tc>
          <w:tcPr>
            <w:tcW w:w="1555" w:type="dxa"/>
          </w:tcPr>
          <w:p w14:paraId="0A9D5039" w14:textId="67033D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75" w:type="dxa"/>
          </w:tcPr>
          <w:p w14:paraId="501B4232" w14:textId="0257F05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853" w:type="dxa"/>
          </w:tcPr>
          <w:p w14:paraId="40C74770" w14:textId="2FAE24A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0C7445" w14:textId="58E278C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D55A13" w14:textId="6ADD91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ED7108" w14:textId="091CC4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16097C" w14:textId="15D0CF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76C21F" w14:textId="50E1E6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6A6D6B9E" w14:textId="77777777" w:rsidTr="00F62C2F">
        <w:tc>
          <w:tcPr>
            <w:tcW w:w="1555" w:type="dxa"/>
          </w:tcPr>
          <w:p w14:paraId="7E75F854" w14:textId="02ACE5F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75" w:type="dxa"/>
          </w:tcPr>
          <w:p w14:paraId="0EC49D90" w14:textId="3E0022A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853" w:type="dxa"/>
          </w:tcPr>
          <w:p w14:paraId="27DD5848" w14:textId="03293BD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4 (932 to 2,092)</w:t>
            </w:r>
          </w:p>
        </w:tc>
        <w:tc>
          <w:tcPr>
            <w:tcW w:w="1853" w:type="dxa"/>
          </w:tcPr>
          <w:p w14:paraId="71909A1F" w14:textId="27BADD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594 (3,355 to 7,531)</w:t>
            </w:r>
          </w:p>
        </w:tc>
        <w:tc>
          <w:tcPr>
            <w:tcW w:w="1853" w:type="dxa"/>
          </w:tcPr>
          <w:p w14:paraId="53757A8A" w14:textId="00509A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EAF3E5" w14:textId="45F3422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9B8A62" w14:textId="5963C65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47 (2,311 to 5,539)</w:t>
            </w:r>
          </w:p>
        </w:tc>
        <w:tc>
          <w:tcPr>
            <w:tcW w:w="1853" w:type="dxa"/>
          </w:tcPr>
          <w:p w14:paraId="3618A48C" w14:textId="018FDD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57 (582 to 1,456)</w:t>
            </w:r>
          </w:p>
        </w:tc>
      </w:tr>
      <w:tr w:rsidR="00903C27" w:rsidRPr="00F62C2F" w14:paraId="45C9DEA3" w14:textId="77777777" w:rsidTr="00F62C2F">
        <w:tc>
          <w:tcPr>
            <w:tcW w:w="1555" w:type="dxa"/>
          </w:tcPr>
          <w:p w14:paraId="02C687A9" w14:textId="263F632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75" w:type="dxa"/>
          </w:tcPr>
          <w:p w14:paraId="154F0A28" w14:textId="68CB50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853" w:type="dxa"/>
          </w:tcPr>
          <w:p w14:paraId="14455702" w14:textId="1F742E0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21 (839 to 1,687)</w:t>
            </w:r>
          </w:p>
        </w:tc>
        <w:tc>
          <w:tcPr>
            <w:tcW w:w="1853" w:type="dxa"/>
          </w:tcPr>
          <w:p w14:paraId="4327B43A" w14:textId="487B88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397 (3,022 to 6,076)</w:t>
            </w:r>
          </w:p>
        </w:tc>
        <w:tc>
          <w:tcPr>
            <w:tcW w:w="1853" w:type="dxa"/>
          </w:tcPr>
          <w:p w14:paraId="653A005E" w14:textId="7BD17CB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2CF42E" w14:textId="428F8D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0A08757" w14:textId="180E38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29 (2,002 to 4,113)</w:t>
            </w:r>
          </w:p>
        </w:tc>
        <w:tc>
          <w:tcPr>
            <w:tcW w:w="1853" w:type="dxa"/>
          </w:tcPr>
          <w:p w14:paraId="6974ED8B" w14:textId="54357F9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17 (489 to 1,020)</w:t>
            </w:r>
          </w:p>
        </w:tc>
      </w:tr>
      <w:tr w:rsidR="00903C27" w:rsidRPr="00F62C2F" w14:paraId="147F4EAC" w14:textId="77777777" w:rsidTr="00F62C2F">
        <w:tc>
          <w:tcPr>
            <w:tcW w:w="1555" w:type="dxa"/>
          </w:tcPr>
          <w:p w14:paraId="6C6EF7B1" w14:textId="5AEB1B7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75" w:type="dxa"/>
          </w:tcPr>
          <w:p w14:paraId="78213164" w14:textId="088A4A0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853" w:type="dxa"/>
          </w:tcPr>
          <w:p w14:paraId="2C70BF57" w14:textId="369A26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6949BD" w14:textId="5D15810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5 (211 to 379)</w:t>
            </w:r>
          </w:p>
        </w:tc>
        <w:tc>
          <w:tcPr>
            <w:tcW w:w="1853" w:type="dxa"/>
          </w:tcPr>
          <w:p w14:paraId="6E3ECF65" w14:textId="5218A27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1 to -6)</w:t>
            </w:r>
          </w:p>
        </w:tc>
        <w:tc>
          <w:tcPr>
            <w:tcW w:w="1853" w:type="dxa"/>
          </w:tcPr>
          <w:p w14:paraId="7AA739B8" w14:textId="43C519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3 (-43 to -25)</w:t>
            </w:r>
          </w:p>
        </w:tc>
        <w:tc>
          <w:tcPr>
            <w:tcW w:w="1853" w:type="dxa"/>
          </w:tcPr>
          <w:p w14:paraId="7C5E3490" w14:textId="37E69F9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0 (139 to 255)</w:t>
            </w:r>
          </w:p>
        </w:tc>
        <w:tc>
          <w:tcPr>
            <w:tcW w:w="1853" w:type="dxa"/>
          </w:tcPr>
          <w:p w14:paraId="451367BB" w14:textId="0DFF152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 (34 to 63)</w:t>
            </w:r>
          </w:p>
        </w:tc>
      </w:tr>
      <w:tr w:rsidR="00903C27" w:rsidRPr="00F62C2F" w14:paraId="31CDF324" w14:textId="77777777" w:rsidTr="00F62C2F">
        <w:tc>
          <w:tcPr>
            <w:tcW w:w="1555" w:type="dxa"/>
          </w:tcPr>
          <w:p w14:paraId="72F9D8E0" w14:textId="3C46AA3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75" w:type="dxa"/>
          </w:tcPr>
          <w:p w14:paraId="7601F2A5" w14:textId="7DFBBD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853" w:type="dxa"/>
          </w:tcPr>
          <w:p w14:paraId="43C6AC16" w14:textId="387634A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C4A37B" w14:textId="068AA4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C07735" w14:textId="23B4907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2 (-182 to -50)</w:t>
            </w:r>
          </w:p>
        </w:tc>
        <w:tc>
          <w:tcPr>
            <w:tcW w:w="1853" w:type="dxa"/>
          </w:tcPr>
          <w:p w14:paraId="2BA9F7B5" w14:textId="01E7BAF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07 (-730 to -200)</w:t>
            </w:r>
          </w:p>
        </w:tc>
        <w:tc>
          <w:tcPr>
            <w:tcW w:w="1853" w:type="dxa"/>
          </w:tcPr>
          <w:p w14:paraId="3290B139" w14:textId="6660E1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EBA2B5" w14:textId="23F1E7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528C7A3F" w14:textId="77777777" w:rsidTr="00F62C2F">
        <w:tc>
          <w:tcPr>
            <w:tcW w:w="1555" w:type="dxa"/>
          </w:tcPr>
          <w:p w14:paraId="44F56972" w14:textId="3D9D89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75" w:type="dxa"/>
          </w:tcPr>
          <w:p w14:paraId="15DB0B31" w14:textId="5FBF73F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853" w:type="dxa"/>
          </w:tcPr>
          <w:p w14:paraId="0F4902F0" w14:textId="0D415E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026423" w14:textId="3A60BE3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0 (131 to 304)</w:t>
            </w:r>
          </w:p>
        </w:tc>
        <w:tc>
          <w:tcPr>
            <w:tcW w:w="1853" w:type="dxa"/>
          </w:tcPr>
          <w:p w14:paraId="19C88056" w14:textId="0BECF80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3)</w:t>
            </w:r>
          </w:p>
        </w:tc>
        <w:tc>
          <w:tcPr>
            <w:tcW w:w="1853" w:type="dxa"/>
          </w:tcPr>
          <w:p w14:paraId="3BF03331" w14:textId="1ABB895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7 (-21 to -12)</w:t>
            </w:r>
          </w:p>
        </w:tc>
        <w:tc>
          <w:tcPr>
            <w:tcW w:w="1853" w:type="dxa"/>
          </w:tcPr>
          <w:p w14:paraId="08E8B160" w14:textId="4A1DACF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3 (84 to 209)</w:t>
            </w:r>
          </w:p>
        </w:tc>
        <w:tc>
          <w:tcPr>
            <w:tcW w:w="1853" w:type="dxa"/>
          </w:tcPr>
          <w:p w14:paraId="61E969CB" w14:textId="488BEB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 (20 to 52)</w:t>
            </w:r>
          </w:p>
        </w:tc>
      </w:tr>
      <w:tr w:rsidR="00903C27" w:rsidRPr="00F62C2F" w14:paraId="0384DF97" w14:textId="77777777" w:rsidTr="00F62C2F">
        <w:tc>
          <w:tcPr>
            <w:tcW w:w="1555" w:type="dxa"/>
          </w:tcPr>
          <w:p w14:paraId="723A9322" w14:textId="4ED00AB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75" w:type="dxa"/>
          </w:tcPr>
          <w:p w14:paraId="4C2B6DCC" w14:textId="1E38F03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853" w:type="dxa"/>
          </w:tcPr>
          <w:p w14:paraId="391FFB0F" w14:textId="2A1EC3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EF4106" w14:textId="65F780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42 (928 to 2,354)</w:t>
            </w:r>
          </w:p>
        </w:tc>
        <w:tc>
          <w:tcPr>
            <w:tcW w:w="1853" w:type="dxa"/>
          </w:tcPr>
          <w:p w14:paraId="679E3D19" w14:textId="70E4D9B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3 (-197 to -94)</w:t>
            </w:r>
          </w:p>
        </w:tc>
        <w:tc>
          <w:tcPr>
            <w:tcW w:w="1853" w:type="dxa"/>
          </w:tcPr>
          <w:p w14:paraId="3C9AD195" w14:textId="3315F8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11 (-787 to -376)</w:t>
            </w:r>
          </w:p>
        </w:tc>
        <w:tc>
          <w:tcPr>
            <w:tcW w:w="1853" w:type="dxa"/>
          </w:tcPr>
          <w:p w14:paraId="1A671161" w14:textId="2D7ACB1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13 (627 to 1,656)</w:t>
            </w:r>
          </w:p>
        </w:tc>
        <w:tc>
          <w:tcPr>
            <w:tcW w:w="1853" w:type="dxa"/>
          </w:tcPr>
          <w:p w14:paraId="7F127E51" w14:textId="7A01035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6 (154 to 420)</w:t>
            </w:r>
          </w:p>
        </w:tc>
      </w:tr>
      <w:tr w:rsidR="00903C27" w:rsidRPr="00F62C2F" w14:paraId="081D215E" w14:textId="77777777" w:rsidTr="00F62C2F">
        <w:tc>
          <w:tcPr>
            <w:tcW w:w="1555" w:type="dxa"/>
          </w:tcPr>
          <w:p w14:paraId="1B826891" w14:textId="09645BF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Vanuatu</w:t>
            </w:r>
          </w:p>
        </w:tc>
        <w:tc>
          <w:tcPr>
            <w:tcW w:w="1275" w:type="dxa"/>
          </w:tcPr>
          <w:p w14:paraId="74F24BCE" w14:textId="6A2952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853" w:type="dxa"/>
          </w:tcPr>
          <w:p w14:paraId="0E530278" w14:textId="2E6F355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9266F9" w14:textId="4F2A5BC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7 to 24)</w:t>
            </w:r>
          </w:p>
        </w:tc>
        <w:tc>
          <w:tcPr>
            <w:tcW w:w="1853" w:type="dxa"/>
          </w:tcPr>
          <w:p w14:paraId="08852CD6" w14:textId="06A0AF0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7815C111" w14:textId="53D4961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0 to -3)</w:t>
            </w:r>
          </w:p>
        </w:tc>
        <w:tc>
          <w:tcPr>
            <w:tcW w:w="1853" w:type="dxa"/>
          </w:tcPr>
          <w:p w14:paraId="759C9345" w14:textId="0F14369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5 to 18)</w:t>
            </w:r>
          </w:p>
        </w:tc>
        <w:tc>
          <w:tcPr>
            <w:tcW w:w="1853" w:type="dxa"/>
          </w:tcPr>
          <w:p w14:paraId="12CAC610" w14:textId="39A333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5)</w:t>
            </w:r>
          </w:p>
        </w:tc>
      </w:tr>
      <w:tr w:rsidR="00903C27" w:rsidRPr="00F62C2F" w14:paraId="67AF69A8" w14:textId="77777777" w:rsidTr="00F62C2F">
        <w:tc>
          <w:tcPr>
            <w:tcW w:w="1555" w:type="dxa"/>
          </w:tcPr>
          <w:p w14:paraId="6095C68C" w14:textId="4E423F5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75" w:type="dxa"/>
          </w:tcPr>
          <w:p w14:paraId="6CEED9EC" w14:textId="5E84F93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853" w:type="dxa"/>
          </w:tcPr>
          <w:p w14:paraId="222B369C" w14:textId="06D43D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DACC85" w14:textId="57297D3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0)</w:t>
            </w:r>
          </w:p>
        </w:tc>
        <w:tc>
          <w:tcPr>
            <w:tcW w:w="1853" w:type="dxa"/>
          </w:tcPr>
          <w:p w14:paraId="5AE4FFF4" w14:textId="01F4B4B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3C1460" w14:textId="5DABBB7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01E66D76" w14:textId="3DF990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7)</w:t>
            </w:r>
          </w:p>
        </w:tc>
        <w:tc>
          <w:tcPr>
            <w:tcW w:w="1853" w:type="dxa"/>
          </w:tcPr>
          <w:p w14:paraId="0001FF65" w14:textId="6FF8416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</w:tr>
      <w:tr w:rsidR="00903C27" w:rsidRPr="00F62C2F" w14:paraId="00B986B0" w14:textId="77777777" w:rsidTr="00F62C2F">
        <w:tc>
          <w:tcPr>
            <w:tcW w:w="1555" w:type="dxa"/>
          </w:tcPr>
          <w:p w14:paraId="4F754A0F" w14:textId="2E5ABD6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75" w:type="dxa"/>
          </w:tcPr>
          <w:p w14:paraId="61A7106B" w14:textId="6A20F8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853" w:type="dxa"/>
          </w:tcPr>
          <w:p w14:paraId="612DB315" w14:textId="3C0878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5 (474 to 780)</w:t>
            </w:r>
          </w:p>
        </w:tc>
        <w:tc>
          <w:tcPr>
            <w:tcW w:w="1853" w:type="dxa"/>
          </w:tcPr>
          <w:p w14:paraId="313C2125" w14:textId="1A36C4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94 (1,708 to 2,808)</w:t>
            </w:r>
          </w:p>
        </w:tc>
        <w:tc>
          <w:tcPr>
            <w:tcW w:w="1853" w:type="dxa"/>
          </w:tcPr>
          <w:p w14:paraId="6AD04D39" w14:textId="53941D3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42F7A2B" w14:textId="3C1790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6EA434" w14:textId="03C690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19 (1,184 to 2,035)</w:t>
            </w:r>
          </w:p>
        </w:tc>
        <w:tc>
          <w:tcPr>
            <w:tcW w:w="1853" w:type="dxa"/>
          </w:tcPr>
          <w:p w14:paraId="7B9E3DE5" w14:textId="7D1AB9A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0 (303 to 536)</w:t>
            </w:r>
          </w:p>
        </w:tc>
      </w:tr>
      <w:tr w:rsidR="00903C27" w:rsidRPr="00F62C2F" w14:paraId="5504CB63" w14:textId="77777777" w:rsidTr="00F62C2F">
        <w:tc>
          <w:tcPr>
            <w:tcW w:w="1555" w:type="dxa"/>
          </w:tcPr>
          <w:p w14:paraId="6870B13A" w14:textId="0DE095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75" w:type="dxa"/>
          </w:tcPr>
          <w:p w14:paraId="464BED1D" w14:textId="7BCC93F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853" w:type="dxa"/>
          </w:tcPr>
          <w:p w14:paraId="69D45E2E" w14:textId="59C374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79 (911 to 2,037)</w:t>
            </w:r>
          </w:p>
        </w:tc>
        <w:tc>
          <w:tcPr>
            <w:tcW w:w="1853" w:type="dxa"/>
          </w:tcPr>
          <w:p w14:paraId="132DF317" w14:textId="33E710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684 (3,281 to 7,332)</w:t>
            </w:r>
          </w:p>
        </w:tc>
        <w:tc>
          <w:tcPr>
            <w:tcW w:w="1853" w:type="dxa"/>
          </w:tcPr>
          <w:p w14:paraId="64D36DCE" w14:textId="745878F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28575F" w14:textId="18A69D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ACA1B2" w14:textId="6EFE76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39 (2,225 to 5,251)</w:t>
            </w:r>
          </w:p>
        </w:tc>
        <w:tc>
          <w:tcPr>
            <w:tcW w:w="1853" w:type="dxa"/>
          </w:tcPr>
          <w:p w14:paraId="55C3D665" w14:textId="2BF96A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47 (559 to 1,371)</w:t>
            </w:r>
          </w:p>
        </w:tc>
      </w:tr>
      <w:tr w:rsidR="00903C27" w:rsidRPr="00F62C2F" w14:paraId="12C1B3D5" w14:textId="77777777" w:rsidTr="00F62C2F">
        <w:tc>
          <w:tcPr>
            <w:tcW w:w="1555" w:type="dxa"/>
          </w:tcPr>
          <w:p w14:paraId="33FB87FB" w14:textId="7254971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75" w:type="dxa"/>
          </w:tcPr>
          <w:p w14:paraId="539C7B0E" w14:textId="3235F21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853" w:type="dxa"/>
          </w:tcPr>
          <w:p w14:paraId="35299DE1" w14:textId="23C9B7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9A99C1" w14:textId="3D99A1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0952DB" w14:textId="4250C7F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35 to -21)</w:t>
            </w:r>
          </w:p>
        </w:tc>
        <w:tc>
          <w:tcPr>
            <w:tcW w:w="1853" w:type="dxa"/>
          </w:tcPr>
          <w:p w14:paraId="46BCA248" w14:textId="39C9219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8 (-140 to -85)</w:t>
            </w:r>
          </w:p>
        </w:tc>
        <w:tc>
          <w:tcPr>
            <w:tcW w:w="1853" w:type="dxa"/>
          </w:tcPr>
          <w:p w14:paraId="4DAA6E69" w14:textId="445DF8D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5A8C36" w14:textId="7848435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9E0F436" w14:textId="77777777" w:rsidTr="00F62C2F">
        <w:tc>
          <w:tcPr>
            <w:tcW w:w="1555" w:type="dxa"/>
          </w:tcPr>
          <w:p w14:paraId="2C1CBF68" w14:textId="5A959CB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75" w:type="dxa"/>
          </w:tcPr>
          <w:p w14:paraId="65E7C821" w14:textId="38A93C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853" w:type="dxa"/>
          </w:tcPr>
          <w:p w14:paraId="07F5818B" w14:textId="5F6544B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4 (182 to 279)</w:t>
            </w:r>
          </w:p>
        </w:tc>
        <w:tc>
          <w:tcPr>
            <w:tcW w:w="1853" w:type="dxa"/>
          </w:tcPr>
          <w:p w14:paraId="70776605" w14:textId="29C596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06 (657 to 1,004)</w:t>
            </w:r>
          </w:p>
        </w:tc>
        <w:tc>
          <w:tcPr>
            <w:tcW w:w="1853" w:type="dxa"/>
          </w:tcPr>
          <w:p w14:paraId="2F91B452" w14:textId="6C4E20B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BF73DA" w14:textId="44DE4D9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CC1F4D" w14:textId="51C623E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34 (431 to 675)</w:t>
            </w:r>
          </w:p>
        </w:tc>
        <w:tc>
          <w:tcPr>
            <w:tcW w:w="1853" w:type="dxa"/>
          </w:tcPr>
          <w:p w14:paraId="4BD9B426" w14:textId="1E04537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1 (105 to 167)</w:t>
            </w:r>
          </w:p>
        </w:tc>
      </w:tr>
      <w:tr w:rsidR="004361A2" w:rsidRPr="00F62C2F" w14:paraId="61248D88" w14:textId="77777777" w:rsidTr="00F62C2F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76958537" w14:textId="5B1F3290" w:rsidR="004361A2" w:rsidRPr="00F62C2F" w:rsidRDefault="004361A2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reatment level such that 80% of treatment-eligible individuals are in treatment in 2030</w:t>
            </w:r>
          </w:p>
        </w:tc>
      </w:tr>
      <w:tr w:rsidR="001C388C" w:rsidRPr="00F62C2F" w14:paraId="5A06CA2A" w14:textId="77777777" w:rsidTr="00F62C2F">
        <w:tc>
          <w:tcPr>
            <w:tcW w:w="1555" w:type="dxa"/>
          </w:tcPr>
          <w:p w14:paraId="525692AA" w14:textId="260E72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75" w:type="dxa"/>
          </w:tcPr>
          <w:p w14:paraId="5E45720D" w14:textId="133CA57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853" w:type="dxa"/>
          </w:tcPr>
          <w:p w14:paraId="293544F3" w14:textId="2C1269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BA2EB27" w14:textId="406A5B0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6 (414 to 781)</w:t>
            </w:r>
          </w:p>
        </w:tc>
        <w:tc>
          <w:tcPr>
            <w:tcW w:w="1853" w:type="dxa"/>
          </w:tcPr>
          <w:p w14:paraId="34241EF2" w14:textId="19313D6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6 to -4)</w:t>
            </w:r>
          </w:p>
        </w:tc>
        <w:tc>
          <w:tcPr>
            <w:tcW w:w="1853" w:type="dxa"/>
          </w:tcPr>
          <w:p w14:paraId="68C3F36B" w14:textId="4739C52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0 (-24 to -15)</w:t>
            </w:r>
          </w:p>
        </w:tc>
        <w:tc>
          <w:tcPr>
            <w:tcW w:w="1853" w:type="dxa"/>
          </w:tcPr>
          <w:p w14:paraId="405E30FA" w14:textId="7006469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6 (277 to 556)</w:t>
            </w:r>
          </w:p>
        </w:tc>
        <w:tc>
          <w:tcPr>
            <w:tcW w:w="1853" w:type="dxa"/>
          </w:tcPr>
          <w:p w14:paraId="7889D03E" w14:textId="657C23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6 (68 to 144)</w:t>
            </w:r>
          </w:p>
        </w:tc>
      </w:tr>
      <w:tr w:rsidR="001C388C" w:rsidRPr="00F62C2F" w14:paraId="4CCDD807" w14:textId="77777777" w:rsidTr="00F62C2F">
        <w:tc>
          <w:tcPr>
            <w:tcW w:w="1555" w:type="dxa"/>
          </w:tcPr>
          <w:p w14:paraId="51869FF9" w14:textId="18A3B0E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75" w:type="dxa"/>
          </w:tcPr>
          <w:p w14:paraId="34B3F0D2" w14:textId="5AC641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853" w:type="dxa"/>
          </w:tcPr>
          <w:p w14:paraId="762A6833" w14:textId="7F6986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20 (838 to 1,828)</w:t>
            </w:r>
          </w:p>
        </w:tc>
        <w:tc>
          <w:tcPr>
            <w:tcW w:w="1853" w:type="dxa"/>
          </w:tcPr>
          <w:p w14:paraId="53EC6A68" w14:textId="527993D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120 (3,023 to 6,581)</w:t>
            </w:r>
          </w:p>
        </w:tc>
        <w:tc>
          <w:tcPr>
            <w:tcW w:w="1853" w:type="dxa"/>
          </w:tcPr>
          <w:p w14:paraId="2FBAF79E" w14:textId="7DC99DB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BA2817" w14:textId="1735C28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A0BCF8" w14:textId="5C0ECF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677 (2,090 to 4,797)</w:t>
            </w:r>
          </w:p>
        </w:tc>
        <w:tc>
          <w:tcPr>
            <w:tcW w:w="1853" w:type="dxa"/>
          </w:tcPr>
          <w:p w14:paraId="737E3BED" w14:textId="063E9A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62 (533 to 1,265)</w:t>
            </w:r>
          </w:p>
        </w:tc>
      </w:tr>
      <w:tr w:rsidR="001C388C" w:rsidRPr="00F62C2F" w14:paraId="6E7504BE" w14:textId="77777777" w:rsidTr="00F62C2F">
        <w:tc>
          <w:tcPr>
            <w:tcW w:w="1555" w:type="dxa"/>
          </w:tcPr>
          <w:p w14:paraId="0FE551CC" w14:textId="02B932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75" w:type="dxa"/>
          </w:tcPr>
          <w:p w14:paraId="6B7FBCFF" w14:textId="15C064B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853" w:type="dxa"/>
          </w:tcPr>
          <w:p w14:paraId="1E828431" w14:textId="0D48D48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160187" w14:textId="2BA85B5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455496" w14:textId="597529A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CACF56" w14:textId="07DB85B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74811611" w14:textId="0441EF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3885E3" w14:textId="56249F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8B86994" w14:textId="77777777" w:rsidTr="00F62C2F">
        <w:tc>
          <w:tcPr>
            <w:tcW w:w="1555" w:type="dxa"/>
          </w:tcPr>
          <w:p w14:paraId="1A43DE78" w14:textId="10E4D99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75" w:type="dxa"/>
          </w:tcPr>
          <w:p w14:paraId="38BA555F" w14:textId="367B375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853" w:type="dxa"/>
          </w:tcPr>
          <w:p w14:paraId="5F69E4B1" w14:textId="43F6418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774991" w14:textId="65A214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4E35C4" w14:textId="6E3C90E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5E715DDE" w14:textId="5B953E4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2)</w:t>
            </w:r>
          </w:p>
        </w:tc>
        <w:tc>
          <w:tcPr>
            <w:tcW w:w="1853" w:type="dxa"/>
          </w:tcPr>
          <w:p w14:paraId="3E2AFA4B" w14:textId="72E5C39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D0F7A0" w14:textId="46007C0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FF76919" w14:textId="77777777" w:rsidTr="00F62C2F">
        <w:tc>
          <w:tcPr>
            <w:tcW w:w="1555" w:type="dxa"/>
          </w:tcPr>
          <w:p w14:paraId="75B70BEF" w14:textId="3005D5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75" w:type="dxa"/>
          </w:tcPr>
          <w:p w14:paraId="0A51C05F" w14:textId="6AD3B6C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853" w:type="dxa"/>
          </w:tcPr>
          <w:p w14:paraId="7D4DA964" w14:textId="290866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6859F7" w14:textId="42A316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501D4A" w14:textId="62B707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8 to -4)</w:t>
            </w:r>
          </w:p>
        </w:tc>
        <w:tc>
          <w:tcPr>
            <w:tcW w:w="1853" w:type="dxa"/>
          </w:tcPr>
          <w:p w14:paraId="41808171" w14:textId="6F10A12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4 (-33 to -15)</w:t>
            </w:r>
          </w:p>
        </w:tc>
        <w:tc>
          <w:tcPr>
            <w:tcW w:w="1853" w:type="dxa"/>
          </w:tcPr>
          <w:p w14:paraId="79F2928E" w14:textId="6040C3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ED4EDD" w14:textId="0603195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0BA0587" w14:textId="77777777" w:rsidTr="00F62C2F">
        <w:tc>
          <w:tcPr>
            <w:tcW w:w="1555" w:type="dxa"/>
          </w:tcPr>
          <w:p w14:paraId="6187C4BD" w14:textId="5717835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75" w:type="dxa"/>
          </w:tcPr>
          <w:p w14:paraId="30936CA4" w14:textId="3C15E6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853" w:type="dxa"/>
          </w:tcPr>
          <w:p w14:paraId="22BB8B39" w14:textId="0732E0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1 (65 to 105)</w:t>
            </w:r>
          </w:p>
        </w:tc>
        <w:tc>
          <w:tcPr>
            <w:tcW w:w="1853" w:type="dxa"/>
          </w:tcPr>
          <w:p w14:paraId="0FD8D3AA" w14:textId="5DAE7CC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8 (232 to 379)</w:t>
            </w:r>
          </w:p>
        </w:tc>
        <w:tc>
          <w:tcPr>
            <w:tcW w:w="1853" w:type="dxa"/>
          </w:tcPr>
          <w:p w14:paraId="0C3CDEF4" w14:textId="4A768FB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41E0FA" w14:textId="7DF270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60A258" w14:textId="3A2FD5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3 (160 to 271)</w:t>
            </w:r>
          </w:p>
        </w:tc>
        <w:tc>
          <w:tcPr>
            <w:tcW w:w="1853" w:type="dxa"/>
          </w:tcPr>
          <w:p w14:paraId="2E410DC5" w14:textId="06BBC88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0 (40 to 70)</w:t>
            </w:r>
          </w:p>
        </w:tc>
      </w:tr>
      <w:tr w:rsidR="001C388C" w:rsidRPr="00F62C2F" w14:paraId="0D94B7A8" w14:textId="77777777" w:rsidTr="00F62C2F">
        <w:tc>
          <w:tcPr>
            <w:tcW w:w="1555" w:type="dxa"/>
          </w:tcPr>
          <w:p w14:paraId="4B72C00B" w14:textId="2F3438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75" w:type="dxa"/>
          </w:tcPr>
          <w:p w14:paraId="0C3E4216" w14:textId="016D82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853" w:type="dxa"/>
          </w:tcPr>
          <w:p w14:paraId="4B7A0289" w14:textId="2405BF3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53 (559 to 1,052)</w:t>
            </w:r>
          </w:p>
        </w:tc>
        <w:tc>
          <w:tcPr>
            <w:tcW w:w="1853" w:type="dxa"/>
          </w:tcPr>
          <w:p w14:paraId="22C0129F" w14:textId="2F1EE2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20 (2,021 to 3,792)</w:t>
            </w:r>
          </w:p>
        </w:tc>
        <w:tc>
          <w:tcPr>
            <w:tcW w:w="1853" w:type="dxa"/>
          </w:tcPr>
          <w:p w14:paraId="3D9710DD" w14:textId="296CB9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6EC37A" w14:textId="32A2925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4E0D51" w14:textId="6C72C8B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11 (1,392 to 2,746)</w:t>
            </w:r>
          </w:p>
        </w:tc>
        <w:tc>
          <w:tcPr>
            <w:tcW w:w="1853" w:type="dxa"/>
          </w:tcPr>
          <w:p w14:paraId="1061A8C8" w14:textId="0D77E6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7 (351 to 718)</w:t>
            </w:r>
          </w:p>
        </w:tc>
      </w:tr>
      <w:tr w:rsidR="001C388C" w:rsidRPr="00F62C2F" w14:paraId="2867E191" w14:textId="77777777" w:rsidTr="00F62C2F">
        <w:tc>
          <w:tcPr>
            <w:tcW w:w="1555" w:type="dxa"/>
          </w:tcPr>
          <w:p w14:paraId="1D5667F3" w14:textId="61319F2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75" w:type="dxa"/>
          </w:tcPr>
          <w:p w14:paraId="16DE866F" w14:textId="47B3C2A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853" w:type="dxa"/>
          </w:tcPr>
          <w:p w14:paraId="71D809CB" w14:textId="7633612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7 (228 to 502)</w:t>
            </w:r>
          </w:p>
        </w:tc>
        <w:tc>
          <w:tcPr>
            <w:tcW w:w="1853" w:type="dxa"/>
          </w:tcPr>
          <w:p w14:paraId="07FC96CD" w14:textId="66CA78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49 (821 to 1,806)</w:t>
            </w:r>
          </w:p>
        </w:tc>
        <w:tc>
          <w:tcPr>
            <w:tcW w:w="1853" w:type="dxa"/>
          </w:tcPr>
          <w:p w14:paraId="0031F93D" w14:textId="1D7489A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334692" w14:textId="3885523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27055E" w14:textId="794426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58 (549 to 1,270)</w:t>
            </w:r>
          </w:p>
        </w:tc>
        <w:tc>
          <w:tcPr>
            <w:tcW w:w="1853" w:type="dxa"/>
          </w:tcPr>
          <w:p w14:paraId="2E059D14" w14:textId="472B243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5 (134 to 323)</w:t>
            </w:r>
          </w:p>
        </w:tc>
      </w:tr>
      <w:tr w:rsidR="001C388C" w:rsidRPr="00F62C2F" w14:paraId="170AB55A" w14:textId="77777777" w:rsidTr="00F62C2F">
        <w:tc>
          <w:tcPr>
            <w:tcW w:w="1555" w:type="dxa"/>
          </w:tcPr>
          <w:p w14:paraId="34453767" w14:textId="563EA4E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75" w:type="dxa"/>
          </w:tcPr>
          <w:p w14:paraId="5E6B43B2" w14:textId="3C4838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853" w:type="dxa"/>
          </w:tcPr>
          <w:p w14:paraId="5410DA9E" w14:textId="74EA4D4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1 (686 to 847)</w:t>
            </w:r>
          </w:p>
        </w:tc>
        <w:tc>
          <w:tcPr>
            <w:tcW w:w="1853" w:type="dxa"/>
          </w:tcPr>
          <w:p w14:paraId="259FC48E" w14:textId="4C83DBB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10 (2,471 to 3,048)</w:t>
            </w:r>
          </w:p>
        </w:tc>
        <w:tc>
          <w:tcPr>
            <w:tcW w:w="1853" w:type="dxa"/>
          </w:tcPr>
          <w:p w14:paraId="7D44374D" w14:textId="235E68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0A7C42" w14:textId="62CA33C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4DD069" w14:textId="359A447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35 (1,685 to 2,110)</w:t>
            </w:r>
          </w:p>
        </w:tc>
        <w:tc>
          <w:tcPr>
            <w:tcW w:w="1853" w:type="dxa"/>
          </w:tcPr>
          <w:p w14:paraId="02411D39" w14:textId="132CAC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6 (419 to 532)</w:t>
            </w:r>
          </w:p>
        </w:tc>
      </w:tr>
      <w:tr w:rsidR="001C388C" w:rsidRPr="00F62C2F" w14:paraId="6B5EC4DE" w14:textId="77777777" w:rsidTr="00F62C2F">
        <w:tc>
          <w:tcPr>
            <w:tcW w:w="1555" w:type="dxa"/>
          </w:tcPr>
          <w:p w14:paraId="10DC0688" w14:textId="39A7EFF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75" w:type="dxa"/>
          </w:tcPr>
          <w:p w14:paraId="63F348CD" w14:textId="7AAE24A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853" w:type="dxa"/>
          </w:tcPr>
          <w:p w14:paraId="073CBF8F" w14:textId="3DD3A74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  <w:tc>
          <w:tcPr>
            <w:tcW w:w="1853" w:type="dxa"/>
          </w:tcPr>
          <w:p w14:paraId="408D97AF" w14:textId="3E8A960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7 to 12)</w:t>
            </w:r>
          </w:p>
        </w:tc>
        <w:tc>
          <w:tcPr>
            <w:tcW w:w="1853" w:type="dxa"/>
          </w:tcPr>
          <w:p w14:paraId="1300DA09" w14:textId="60EECA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B94D5C" w14:textId="4E0645E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D97DD7" w14:textId="16C199D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8)</w:t>
            </w:r>
          </w:p>
        </w:tc>
        <w:tc>
          <w:tcPr>
            <w:tcW w:w="1853" w:type="dxa"/>
          </w:tcPr>
          <w:p w14:paraId="67BD7C84" w14:textId="7000AF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2)</w:t>
            </w:r>
          </w:p>
        </w:tc>
      </w:tr>
      <w:tr w:rsidR="001C388C" w:rsidRPr="00F62C2F" w14:paraId="10141513" w14:textId="77777777" w:rsidTr="00F62C2F">
        <w:tc>
          <w:tcPr>
            <w:tcW w:w="1555" w:type="dxa"/>
          </w:tcPr>
          <w:p w14:paraId="2DB36E96" w14:textId="05C03A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75" w:type="dxa"/>
          </w:tcPr>
          <w:p w14:paraId="57A646BC" w14:textId="3A8CB2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853" w:type="dxa"/>
          </w:tcPr>
          <w:p w14:paraId="20F476C3" w14:textId="69E7D7D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7CCFDC" w14:textId="2274DBB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3F0D88" w14:textId="084013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45F6CF61" w14:textId="1D93A9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7 to -6)</w:t>
            </w:r>
          </w:p>
        </w:tc>
        <w:tc>
          <w:tcPr>
            <w:tcW w:w="1853" w:type="dxa"/>
          </w:tcPr>
          <w:p w14:paraId="287EA630" w14:textId="44A165D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BA5323" w14:textId="5343782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BAF4BC4" w14:textId="77777777" w:rsidTr="00F62C2F">
        <w:tc>
          <w:tcPr>
            <w:tcW w:w="1555" w:type="dxa"/>
          </w:tcPr>
          <w:p w14:paraId="6D792595" w14:textId="429DE8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75" w:type="dxa"/>
          </w:tcPr>
          <w:p w14:paraId="5BA3C15C" w14:textId="3EE9C4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853" w:type="dxa"/>
          </w:tcPr>
          <w:p w14:paraId="343DC68E" w14:textId="0B96136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0F71126" w14:textId="26CD38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59B74B" w14:textId="2811987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9D9A5F1" w14:textId="653040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BFE565" w14:textId="41732E7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D01B2D" w14:textId="0DF7F9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D7AB87C" w14:textId="77777777" w:rsidTr="00F62C2F">
        <w:tc>
          <w:tcPr>
            <w:tcW w:w="1555" w:type="dxa"/>
          </w:tcPr>
          <w:p w14:paraId="2EFA5D72" w14:textId="291ECA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75" w:type="dxa"/>
          </w:tcPr>
          <w:p w14:paraId="55DF9D94" w14:textId="1D496D2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853" w:type="dxa"/>
          </w:tcPr>
          <w:p w14:paraId="7EAD1552" w14:textId="46C207D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3 to 37)</w:t>
            </w:r>
          </w:p>
        </w:tc>
        <w:tc>
          <w:tcPr>
            <w:tcW w:w="1853" w:type="dxa"/>
          </w:tcPr>
          <w:p w14:paraId="5117F3D5" w14:textId="6C7FCAB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0 (46 to 132)</w:t>
            </w:r>
          </w:p>
        </w:tc>
        <w:tc>
          <w:tcPr>
            <w:tcW w:w="1853" w:type="dxa"/>
          </w:tcPr>
          <w:p w14:paraId="1EF214C3" w14:textId="281650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134346" w14:textId="6240FCD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08A461" w14:textId="7E64F30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 (29 to 92)</w:t>
            </w:r>
          </w:p>
        </w:tc>
        <w:tc>
          <w:tcPr>
            <w:tcW w:w="1853" w:type="dxa"/>
          </w:tcPr>
          <w:p w14:paraId="3496EFCF" w14:textId="213FFFE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 (7 to 24)</w:t>
            </w:r>
          </w:p>
        </w:tc>
      </w:tr>
      <w:tr w:rsidR="001C388C" w:rsidRPr="00F62C2F" w14:paraId="6081E484" w14:textId="77777777" w:rsidTr="00F62C2F">
        <w:tc>
          <w:tcPr>
            <w:tcW w:w="1555" w:type="dxa"/>
          </w:tcPr>
          <w:p w14:paraId="08043030" w14:textId="24EC4C2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75" w:type="dxa"/>
          </w:tcPr>
          <w:p w14:paraId="23B94B53" w14:textId="1833353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853" w:type="dxa"/>
          </w:tcPr>
          <w:p w14:paraId="168B773C" w14:textId="5F34F44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6A0898" w14:textId="692ED36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  <w:tc>
          <w:tcPr>
            <w:tcW w:w="1853" w:type="dxa"/>
          </w:tcPr>
          <w:p w14:paraId="21D89A38" w14:textId="599C0D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A11882" w14:textId="6BA308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7835F59C" w14:textId="7DC9CD7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  <w:tc>
          <w:tcPr>
            <w:tcW w:w="1853" w:type="dxa"/>
          </w:tcPr>
          <w:p w14:paraId="491C5F54" w14:textId="2E8C8C4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150AA00" w14:textId="77777777" w:rsidTr="00F62C2F">
        <w:tc>
          <w:tcPr>
            <w:tcW w:w="1555" w:type="dxa"/>
          </w:tcPr>
          <w:p w14:paraId="72289556" w14:textId="7F8E25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75" w:type="dxa"/>
          </w:tcPr>
          <w:p w14:paraId="19F5E7F9" w14:textId="0B39C10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853" w:type="dxa"/>
          </w:tcPr>
          <w:p w14:paraId="09D10C4F" w14:textId="40A2F3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3 (267 to 501)</w:t>
            </w:r>
          </w:p>
        </w:tc>
        <w:tc>
          <w:tcPr>
            <w:tcW w:w="1853" w:type="dxa"/>
          </w:tcPr>
          <w:p w14:paraId="33D1E5CD" w14:textId="4B6CD8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23 (968 to 1,814)</w:t>
            </w:r>
          </w:p>
        </w:tc>
        <w:tc>
          <w:tcPr>
            <w:tcW w:w="1853" w:type="dxa"/>
          </w:tcPr>
          <w:p w14:paraId="1669BEAB" w14:textId="7FC60D3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C46DC0" w14:textId="56DD716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B35178" w14:textId="39BFB5D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22 (680 to 1,325)</w:t>
            </w:r>
          </w:p>
        </w:tc>
        <w:tc>
          <w:tcPr>
            <w:tcW w:w="1853" w:type="dxa"/>
          </w:tcPr>
          <w:p w14:paraId="55491FAA" w14:textId="412E498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6 (174 to 348)</w:t>
            </w:r>
          </w:p>
        </w:tc>
      </w:tr>
      <w:tr w:rsidR="001C388C" w:rsidRPr="00F62C2F" w14:paraId="58EE8B33" w14:textId="77777777" w:rsidTr="00F62C2F">
        <w:tc>
          <w:tcPr>
            <w:tcW w:w="1555" w:type="dxa"/>
          </w:tcPr>
          <w:p w14:paraId="3E96BBC2" w14:textId="41AF23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75" w:type="dxa"/>
          </w:tcPr>
          <w:p w14:paraId="37ADE1C3" w14:textId="76EFE0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853" w:type="dxa"/>
          </w:tcPr>
          <w:p w14:paraId="24BAB8FA" w14:textId="3BFB970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571F12" w14:textId="733908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4FBD9E" w14:textId="6462BF5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46 (-740 to -232)</w:t>
            </w:r>
          </w:p>
        </w:tc>
        <w:tc>
          <w:tcPr>
            <w:tcW w:w="1853" w:type="dxa"/>
          </w:tcPr>
          <w:p w14:paraId="6D2A4C8F" w14:textId="2BD9C6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782 (-2,961 to -930)</w:t>
            </w:r>
          </w:p>
        </w:tc>
        <w:tc>
          <w:tcPr>
            <w:tcW w:w="1853" w:type="dxa"/>
          </w:tcPr>
          <w:p w14:paraId="0AC7F506" w14:textId="6AB680A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0FB063" w14:textId="3F5ECCD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5AC20586" w14:textId="77777777" w:rsidTr="00F62C2F">
        <w:tc>
          <w:tcPr>
            <w:tcW w:w="1555" w:type="dxa"/>
          </w:tcPr>
          <w:p w14:paraId="525EF712" w14:textId="6B9498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75" w:type="dxa"/>
          </w:tcPr>
          <w:p w14:paraId="20395BB0" w14:textId="3E98F3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853" w:type="dxa"/>
          </w:tcPr>
          <w:p w14:paraId="537F22DD" w14:textId="5FD488E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7 (209 to 488)</w:t>
            </w:r>
          </w:p>
        </w:tc>
        <w:tc>
          <w:tcPr>
            <w:tcW w:w="1853" w:type="dxa"/>
          </w:tcPr>
          <w:p w14:paraId="4F694D67" w14:textId="76F2B42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59 (1,059 to 2,469)</w:t>
            </w:r>
          </w:p>
        </w:tc>
        <w:tc>
          <w:tcPr>
            <w:tcW w:w="1853" w:type="dxa"/>
          </w:tcPr>
          <w:p w14:paraId="15CB4F73" w14:textId="1D23528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33B398E3" w14:textId="1C7D11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1 to -6)</w:t>
            </w:r>
          </w:p>
        </w:tc>
        <w:tc>
          <w:tcPr>
            <w:tcW w:w="1853" w:type="dxa"/>
          </w:tcPr>
          <w:p w14:paraId="0BFD1974" w14:textId="2457561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07 (732 to 1,794)</w:t>
            </w:r>
          </w:p>
        </w:tc>
        <w:tc>
          <w:tcPr>
            <w:tcW w:w="1853" w:type="dxa"/>
          </w:tcPr>
          <w:p w14:paraId="07C63A94" w14:textId="4C774D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6 (186 to 468)</w:t>
            </w:r>
          </w:p>
        </w:tc>
      </w:tr>
      <w:tr w:rsidR="001C388C" w:rsidRPr="00F62C2F" w14:paraId="04E7CDF4" w14:textId="77777777" w:rsidTr="00F62C2F">
        <w:tc>
          <w:tcPr>
            <w:tcW w:w="1555" w:type="dxa"/>
          </w:tcPr>
          <w:p w14:paraId="605AC3A3" w14:textId="0CBD71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75" w:type="dxa"/>
          </w:tcPr>
          <w:p w14:paraId="15103BE1" w14:textId="5ABB34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853" w:type="dxa"/>
          </w:tcPr>
          <w:p w14:paraId="2AD5DD4A" w14:textId="267E19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6 (473 to 1,039)</w:t>
            </w:r>
          </w:p>
        </w:tc>
        <w:tc>
          <w:tcPr>
            <w:tcW w:w="1853" w:type="dxa"/>
          </w:tcPr>
          <w:p w14:paraId="69971C59" w14:textId="579CD7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29 (1,704 to 3,739)</w:t>
            </w:r>
          </w:p>
        </w:tc>
        <w:tc>
          <w:tcPr>
            <w:tcW w:w="1853" w:type="dxa"/>
          </w:tcPr>
          <w:p w14:paraId="65277293" w14:textId="46D5029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634EFD" w14:textId="1A32E4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DA14BB" w14:textId="491D20F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02 (1,161 to 2,687)</w:t>
            </w:r>
          </w:p>
        </w:tc>
        <w:tc>
          <w:tcPr>
            <w:tcW w:w="1853" w:type="dxa"/>
          </w:tcPr>
          <w:p w14:paraId="725A1515" w14:textId="67CB083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8 (290 to 701)</w:t>
            </w:r>
          </w:p>
        </w:tc>
      </w:tr>
      <w:tr w:rsidR="001C388C" w:rsidRPr="00F62C2F" w14:paraId="488A8F70" w14:textId="77777777" w:rsidTr="00F62C2F">
        <w:tc>
          <w:tcPr>
            <w:tcW w:w="1555" w:type="dxa"/>
          </w:tcPr>
          <w:p w14:paraId="4BD4BEEA" w14:textId="5AD7F9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75" w:type="dxa"/>
          </w:tcPr>
          <w:p w14:paraId="3BACF678" w14:textId="2A78F51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853" w:type="dxa"/>
          </w:tcPr>
          <w:p w14:paraId="75781CCD" w14:textId="50331F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23 (1,349 to 2,458)</w:t>
            </w:r>
          </w:p>
        </w:tc>
        <w:tc>
          <w:tcPr>
            <w:tcW w:w="1853" w:type="dxa"/>
          </w:tcPr>
          <w:p w14:paraId="1BF5E20E" w14:textId="0A5209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925 (4,860 to 8,848)</w:t>
            </w:r>
          </w:p>
        </w:tc>
        <w:tc>
          <w:tcPr>
            <w:tcW w:w="1853" w:type="dxa"/>
          </w:tcPr>
          <w:p w14:paraId="42EDF70C" w14:textId="23D40C0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2B5788" w14:textId="3AEE2A8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C9E3E2" w14:textId="59A2F53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916 (3,355 to 6,350)</w:t>
            </w:r>
          </w:p>
        </w:tc>
        <w:tc>
          <w:tcPr>
            <w:tcW w:w="1853" w:type="dxa"/>
          </w:tcPr>
          <w:p w14:paraId="1F382906" w14:textId="49DF139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76 (854 to 1,661)</w:t>
            </w:r>
          </w:p>
        </w:tc>
      </w:tr>
      <w:tr w:rsidR="001C388C" w:rsidRPr="00F62C2F" w14:paraId="0C7CD747" w14:textId="77777777" w:rsidTr="00F62C2F">
        <w:tc>
          <w:tcPr>
            <w:tcW w:w="1555" w:type="dxa"/>
          </w:tcPr>
          <w:p w14:paraId="06ADA7BD" w14:textId="7D5FE0C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75" w:type="dxa"/>
          </w:tcPr>
          <w:p w14:paraId="4F08AE4A" w14:textId="62400A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853" w:type="dxa"/>
          </w:tcPr>
          <w:p w14:paraId="1B13224E" w14:textId="171C3C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2 (134 to 288)</w:t>
            </w:r>
          </w:p>
        </w:tc>
        <w:tc>
          <w:tcPr>
            <w:tcW w:w="1853" w:type="dxa"/>
          </w:tcPr>
          <w:p w14:paraId="4817C082" w14:textId="299E5F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01 (482 to 1,038)</w:t>
            </w:r>
          </w:p>
        </w:tc>
        <w:tc>
          <w:tcPr>
            <w:tcW w:w="1853" w:type="dxa"/>
          </w:tcPr>
          <w:p w14:paraId="52412194" w14:textId="6ACD877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B20941" w14:textId="35937AF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19B7F6" w14:textId="039BF1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66 (328 to 749)</w:t>
            </w:r>
          </w:p>
        </w:tc>
        <w:tc>
          <w:tcPr>
            <w:tcW w:w="1853" w:type="dxa"/>
          </w:tcPr>
          <w:p w14:paraId="19B33ECC" w14:textId="251833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5 (82 to 195)</w:t>
            </w:r>
          </w:p>
        </w:tc>
      </w:tr>
      <w:tr w:rsidR="001C388C" w:rsidRPr="00F62C2F" w14:paraId="16723E74" w14:textId="77777777" w:rsidTr="00F62C2F">
        <w:tc>
          <w:tcPr>
            <w:tcW w:w="1555" w:type="dxa"/>
          </w:tcPr>
          <w:p w14:paraId="2C5B76FE" w14:textId="4DCEEF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75" w:type="dxa"/>
          </w:tcPr>
          <w:p w14:paraId="4BF0AA97" w14:textId="16CFFD0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853" w:type="dxa"/>
          </w:tcPr>
          <w:p w14:paraId="6ACD4529" w14:textId="75724C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E31BB8" w14:textId="6818F1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  <w:tc>
          <w:tcPr>
            <w:tcW w:w="1853" w:type="dxa"/>
          </w:tcPr>
          <w:p w14:paraId="26AB5C5A" w14:textId="7967DEB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02C1DD" w14:textId="4E6858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5FD3F49B" w14:textId="333BFC8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2)</w:t>
            </w:r>
          </w:p>
        </w:tc>
        <w:tc>
          <w:tcPr>
            <w:tcW w:w="1853" w:type="dxa"/>
          </w:tcPr>
          <w:p w14:paraId="615BB66C" w14:textId="7E9B88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</w:tr>
      <w:tr w:rsidR="001C388C" w:rsidRPr="00F62C2F" w14:paraId="5600E55B" w14:textId="77777777" w:rsidTr="00F62C2F">
        <w:tc>
          <w:tcPr>
            <w:tcW w:w="1555" w:type="dxa"/>
          </w:tcPr>
          <w:p w14:paraId="37D2AD3A" w14:textId="442AC7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75" w:type="dxa"/>
          </w:tcPr>
          <w:p w14:paraId="284C4FAE" w14:textId="383201F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853" w:type="dxa"/>
          </w:tcPr>
          <w:p w14:paraId="1299963D" w14:textId="61143EF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7 to 14)</w:t>
            </w:r>
          </w:p>
        </w:tc>
        <w:tc>
          <w:tcPr>
            <w:tcW w:w="1853" w:type="dxa"/>
          </w:tcPr>
          <w:p w14:paraId="29255557" w14:textId="39FEDF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26 to 52)</w:t>
            </w:r>
          </w:p>
        </w:tc>
        <w:tc>
          <w:tcPr>
            <w:tcW w:w="1853" w:type="dxa"/>
          </w:tcPr>
          <w:p w14:paraId="1847A068" w14:textId="4CA82C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E1794C" w14:textId="54CB998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F6FEF8" w14:textId="61BD33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7 to 37)</w:t>
            </w:r>
          </w:p>
        </w:tc>
        <w:tc>
          <w:tcPr>
            <w:tcW w:w="1853" w:type="dxa"/>
          </w:tcPr>
          <w:p w14:paraId="70A0704B" w14:textId="5A2604D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9)</w:t>
            </w:r>
          </w:p>
        </w:tc>
      </w:tr>
      <w:tr w:rsidR="001C388C" w:rsidRPr="00F62C2F" w14:paraId="54F1F37F" w14:textId="77777777" w:rsidTr="00F62C2F">
        <w:tc>
          <w:tcPr>
            <w:tcW w:w="1555" w:type="dxa"/>
          </w:tcPr>
          <w:p w14:paraId="7B6BB47D" w14:textId="7182E2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75" w:type="dxa"/>
          </w:tcPr>
          <w:p w14:paraId="6DF816D8" w14:textId="4534A3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853" w:type="dxa"/>
          </w:tcPr>
          <w:p w14:paraId="61914AFC" w14:textId="5610C0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F6A2C1" w14:textId="1A164C7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CE8D99" w14:textId="3F643F0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41AE500" w14:textId="5462282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36CFF03E" w14:textId="75EC5DE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4039B0" w14:textId="607B70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552EF467" w14:textId="77777777" w:rsidTr="00F62C2F">
        <w:tc>
          <w:tcPr>
            <w:tcW w:w="1555" w:type="dxa"/>
          </w:tcPr>
          <w:p w14:paraId="611731D1" w14:textId="0F5EDEB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75" w:type="dxa"/>
          </w:tcPr>
          <w:p w14:paraId="51DF013B" w14:textId="4593F6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853" w:type="dxa"/>
          </w:tcPr>
          <w:p w14:paraId="733F1A42" w14:textId="387C40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DF5069" w14:textId="2AF11A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1C9E7D" w14:textId="3B34846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F91326" w14:textId="034A0D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12608EAC" w14:textId="72B09C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4E0553" w14:textId="126982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721C25E" w14:textId="77777777" w:rsidTr="00F62C2F">
        <w:tc>
          <w:tcPr>
            <w:tcW w:w="1555" w:type="dxa"/>
          </w:tcPr>
          <w:p w14:paraId="0562F68D" w14:textId="58602C3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75" w:type="dxa"/>
          </w:tcPr>
          <w:p w14:paraId="40993E9D" w14:textId="7C8D750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853" w:type="dxa"/>
          </w:tcPr>
          <w:p w14:paraId="5203DA23" w14:textId="418505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D44707" w14:textId="09D9B4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B5E157" w14:textId="50AF596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16927B95" w14:textId="3D22AFE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2)</w:t>
            </w:r>
          </w:p>
        </w:tc>
        <w:tc>
          <w:tcPr>
            <w:tcW w:w="1853" w:type="dxa"/>
          </w:tcPr>
          <w:p w14:paraId="0C9BC6B8" w14:textId="139175F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23452E" w14:textId="06B8FCF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62D3112" w14:textId="77777777" w:rsidTr="00F62C2F">
        <w:tc>
          <w:tcPr>
            <w:tcW w:w="1555" w:type="dxa"/>
          </w:tcPr>
          <w:p w14:paraId="052A3CA9" w14:textId="59CE693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75" w:type="dxa"/>
          </w:tcPr>
          <w:p w14:paraId="4065CED3" w14:textId="5EA7A3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853" w:type="dxa"/>
          </w:tcPr>
          <w:p w14:paraId="1CBC4DAB" w14:textId="7D0B0BE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FC6ADD" w14:textId="5399831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9CA702" w14:textId="2DDE006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29 to -10)</w:t>
            </w:r>
          </w:p>
        </w:tc>
        <w:tc>
          <w:tcPr>
            <w:tcW w:w="1853" w:type="dxa"/>
          </w:tcPr>
          <w:p w14:paraId="78BFC1FA" w14:textId="5A84C07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6 (-118 to -41)</w:t>
            </w:r>
          </w:p>
        </w:tc>
        <w:tc>
          <w:tcPr>
            <w:tcW w:w="1853" w:type="dxa"/>
          </w:tcPr>
          <w:p w14:paraId="6F81943F" w14:textId="5438B9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211B9D" w14:textId="0F9C88F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97FB51B" w14:textId="77777777" w:rsidTr="00F62C2F">
        <w:tc>
          <w:tcPr>
            <w:tcW w:w="1555" w:type="dxa"/>
          </w:tcPr>
          <w:p w14:paraId="6EC073FA" w14:textId="6025E58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Ecuador</w:t>
            </w:r>
          </w:p>
        </w:tc>
        <w:tc>
          <w:tcPr>
            <w:tcW w:w="1275" w:type="dxa"/>
          </w:tcPr>
          <w:p w14:paraId="682E21FF" w14:textId="28E48A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853" w:type="dxa"/>
          </w:tcPr>
          <w:p w14:paraId="4CDB2E4B" w14:textId="420DEB9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8BDA5A" w14:textId="26AB7B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 (28 to 65)</w:t>
            </w:r>
          </w:p>
        </w:tc>
        <w:tc>
          <w:tcPr>
            <w:tcW w:w="1853" w:type="dxa"/>
          </w:tcPr>
          <w:p w14:paraId="03445FC7" w14:textId="230CAA2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3 to -2)</w:t>
            </w:r>
          </w:p>
        </w:tc>
        <w:tc>
          <w:tcPr>
            <w:tcW w:w="1853" w:type="dxa"/>
          </w:tcPr>
          <w:p w14:paraId="711B07CB" w14:textId="69E961D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3 to -7)</w:t>
            </w:r>
          </w:p>
        </w:tc>
        <w:tc>
          <w:tcPr>
            <w:tcW w:w="1853" w:type="dxa"/>
          </w:tcPr>
          <w:p w14:paraId="3506E0EC" w14:textId="6BDF872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 (19 to 45)</w:t>
            </w:r>
          </w:p>
        </w:tc>
        <w:tc>
          <w:tcPr>
            <w:tcW w:w="1853" w:type="dxa"/>
          </w:tcPr>
          <w:p w14:paraId="63EF96F9" w14:textId="4B40C2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1)</w:t>
            </w:r>
          </w:p>
        </w:tc>
      </w:tr>
      <w:tr w:rsidR="001C388C" w:rsidRPr="00F62C2F" w14:paraId="73299B3E" w14:textId="77777777" w:rsidTr="00F62C2F">
        <w:tc>
          <w:tcPr>
            <w:tcW w:w="1555" w:type="dxa"/>
          </w:tcPr>
          <w:p w14:paraId="3353C72B" w14:textId="62A6D0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75" w:type="dxa"/>
          </w:tcPr>
          <w:p w14:paraId="300C87ED" w14:textId="3490F7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853" w:type="dxa"/>
          </w:tcPr>
          <w:p w14:paraId="6BC757A0" w14:textId="18F9A5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798EBB" w14:textId="686A286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6594A5" w14:textId="745AF4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4)</w:t>
            </w:r>
          </w:p>
        </w:tc>
        <w:tc>
          <w:tcPr>
            <w:tcW w:w="1853" w:type="dxa"/>
          </w:tcPr>
          <w:p w14:paraId="7F044951" w14:textId="53ECDE1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 (-21 to -15)</w:t>
            </w:r>
          </w:p>
        </w:tc>
        <w:tc>
          <w:tcPr>
            <w:tcW w:w="1853" w:type="dxa"/>
          </w:tcPr>
          <w:p w14:paraId="627D9E49" w14:textId="575B45A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2E4C16" w14:textId="0E14B6A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D62C5D7" w14:textId="77777777" w:rsidTr="00F62C2F">
        <w:tc>
          <w:tcPr>
            <w:tcW w:w="1555" w:type="dxa"/>
          </w:tcPr>
          <w:p w14:paraId="1E357CA8" w14:textId="3871F7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75" w:type="dxa"/>
          </w:tcPr>
          <w:p w14:paraId="04FBF880" w14:textId="073C6B7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853" w:type="dxa"/>
          </w:tcPr>
          <w:p w14:paraId="5178F435" w14:textId="70275BB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4 to 38)</w:t>
            </w:r>
          </w:p>
        </w:tc>
        <w:tc>
          <w:tcPr>
            <w:tcW w:w="1853" w:type="dxa"/>
          </w:tcPr>
          <w:p w14:paraId="283D6774" w14:textId="0AABFC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9 (49 to 135)</w:t>
            </w:r>
          </w:p>
        </w:tc>
        <w:tc>
          <w:tcPr>
            <w:tcW w:w="1853" w:type="dxa"/>
          </w:tcPr>
          <w:p w14:paraId="56B68A95" w14:textId="391422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EF4DDF" w14:textId="22BE856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8B3262" w14:textId="4E1254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1 (31 to 97)</w:t>
            </w:r>
          </w:p>
        </w:tc>
        <w:tc>
          <w:tcPr>
            <w:tcW w:w="1853" w:type="dxa"/>
          </w:tcPr>
          <w:p w14:paraId="3D18D9A8" w14:textId="39F190D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7 to 25)</w:t>
            </w:r>
          </w:p>
        </w:tc>
      </w:tr>
      <w:tr w:rsidR="001C388C" w:rsidRPr="00F62C2F" w14:paraId="5A9EAEAE" w14:textId="77777777" w:rsidTr="00F62C2F">
        <w:tc>
          <w:tcPr>
            <w:tcW w:w="1555" w:type="dxa"/>
          </w:tcPr>
          <w:p w14:paraId="514CB1B4" w14:textId="33F253B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75" w:type="dxa"/>
          </w:tcPr>
          <w:p w14:paraId="064A361D" w14:textId="728398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853" w:type="dxa"/>
          </w:tcPr>
          <w:p w14:paraId="680AA357" w14:textId="014611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88 (885 to 1,940)</w:t>
            </w:r>
          </w:p>
        </w:tc>
        <w:tc>
          <w:tcPr>
            <w:tcW w:w="1853" w:type="dxa"/>
          </w:tcPr>
          <w:p w14:paraId="7B293245" w14:textId="474A444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003 (3,191 to 6,997)</w:t>
            </w:r>
          </w:p>
        </w:tc>
        <w:tc>
          <w:tcPr>
            <w:tcW w:w="1853" w:type="dxa"/>
          </w:tcPr>
          <w:p w14:paraId="767A6FF5" w14:textId="55E476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226039D" w14:textId="19ACDF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657062" w14:textId="664D451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523 (2,209 to 4,973)</w:t>
            </w:r>
          </w:p>
        </w:tc>
        <w:tc>
          <w:tcPr>
            <w:tcW w:w="1853" w:type="dxa"/>
          </w:tcPr>
          <w:p w14:paraId="29952AFB" w14:textId="615DC76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99 (558 to 1,278)</w:t>
            </w:r>
          </w:p>
        </w:tc>
      </w:tr>
      <w:tr w:rsidR="001C388C" w:rsidRPr="00F62C2F" w14:paraId="64C002FF" w14:textId="77777777" w:rsidTr="00F62C2F">
        <w:tc>
          <w:tcPr>
            <w:tcW w:w="1555" w:type="dxa"/>
          </w:tcPr>
          <w:p w14:paraId="14A03EB4" w14:textId="3D872FA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75" w:type="dxa"/>
          </w:tcPr>
          <w:p w14:paraId="62922BAC" w14:textId="063CCF8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853" w:type="dxa"/>
          </w:tcPr>
          <w:p w14:paraId="1CA24CBD" w14:textId="1E3C93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66ADAD" w14:textId="74004E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219679" w14:textId="020FA27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966485" w14:textId="417A67D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469AFD82" w14:textId="6B3F50E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FC5119" w14:textId="32F250D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3737546" w14:textId="77777777" w:rsidTr="00F62C2F">
        <w:tc>
          <w:tcPr>
            <w:tcW w:w="1555" w:type="dxa"/>
          </w:tcPr>
          <w:p w14:paraId="353FE573" w14:textId="65F118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75" w:type="dxa"/>
          </w:tcPr>
          <w:p w14:paraId="6F524D6F" w14:textId="6D3A26E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853" w:type="dxa"/>
          </w:tcPr>
          <w:p w14:paraId="4371814D" w14:textId="7C37590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7A490D" w14:textId="08ECF6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  <w:tc>
          <w:tcPr>
            <w:tcW w:w="1853" w:type="dxa"/>
          </w:tcPr>
          <w:p w14:paraId="12516F03" w14:textId="69AACCC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1C8028" w14:textId="05C9EE6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6D75F8" w14:textId="6A4157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  <w:tc>
          <w:tcPr>
            <w:tcW w:w="1853" w:type="dxa"/>
          </w:tcPr>
          <w:p w14:paraId="4353731A" w14:textId="6155F74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14E9B53" w14:textId="77777777" w:rsidTr="00F62C2F">
        <w:tc>
          <w:tcPr>
            <w:tcW w:w="1555" w:type="dxa"/>
          </w:tcPr>
          <w:p w14:paraId="2F66ED8D" w14:textId="6AF4607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75" w:type="dxa"/>
          </w:tcPr>
          <w:p w14:paraId="1AB3FC16" w14:textId="3C256D3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853" w:type="dxa"/>
          </w:tcPr>
          <w:p w14:paraId="05DAA4DF" w14:textId="55AAAF4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F3C06D" w14:textId="06E3DB5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29DF07" w14:textId="7A72FCE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25DE9AF" w14:textId="6EEE37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6 to -3)</w:t>
            </w:r>
          </w:p>
        </w:tc>
        <w:tc>
          <w:tcPr>
            <w:tcW w:w="1853" w:type="dxa"/>
          </w:tcPr>
          <w:p w14:paraId="07DAA5C3" w14:textId="26E379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15CC61" w14:textId="15DFD8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547260AC" w14:textId="77777777" w:rsidTr="00F62C2F">
        <w:tc>
          <w:tcPr>
            <w:tcW w:w="1555" w:type="dxa"/>
          </w:tcPr>
          <w:p w14:paraId="1FA9A32F" w14:textId="02DB31B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75" w:type="dxa"/>
          </w:tcPr>
          <w:p w14:paraId="49E6085B" w14:textId="2E1015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853" w:type="dxa"/>
          </w:tcPr>
          <w:p w14:paraId="18DB7370" w14:textId="4BFDE8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48 (724 to 1,184)</w:t>
            </w:r>
          </w:p>
        </w:tc>
        <w:tc>
          <w:tcPr>
            <w:tcW w:w="1853" w:type="dxa"/>
          </w:tcPr>
          <w:p w14:paraId="35E84423" w14:textId="369C65A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413 (2,605 to 4,262)</w:t>
            </w:r>
          </w:p>
        </w:tc>
        <w:tc>
          <w:tcPr>
            <w:tcW w:w="1853" w:type="dxa"/>
          </w:tcPr>
          <w:p w14:paraId="2A8AD240" w14:textId="50F0C4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B0AB6E" w14:textId="558D2AA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AD6E0E" w14:textId="6F9686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431 (1,814 to 3,050)</w:t>
            </w:r>
          </w:p>
        </w:tc>
        <w:tc>
          <w:tcPr>
            <w:tcW w:w="1853" w:type="dxa"/>
          </w:tcPr>
          <w:p w14:paraId="5663F9C8" w14:textId="2A05A6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4 (459 to 786)</w:t>
            </w:r>
          </w:p>
        </w:tc>
      </w:tr>
      <w:tr w:rsidR="001C388C" w:rsidRPr="00F62C2F" w14:paraId="5430DCCB" w14:textId="77777777" w:rsidTr="00F62C2F">
        <w:tc>
          <w:tcPr>
            <w:tcW w:w="1555" w:type="dxa"/>
          </w:tcPr>
          <w:p w14:paraId="42F3795B" w14:textId="3A0DE5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75" w:type="dxa"/>
          </w:tcPr>
          <w:p w14:paraId="11836DDB" w14:textId="421E7ED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853" w:type="dxa"/>
          </w:tcPr>
          <w:p w14:paraId="7A1A1D35" w14:textId="3653E2E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60 (966 to 1,924)</w:t>
            </w:r>
          </w:p>
        </w:tc>
        <w:tc>
          <w:tcPr>
            <w:tcW w:w="1853" w:type="dxa"/>
          </w:tcPr>
          <w:p w14:paraId="56DF725D" w14:textId="456B59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282 (3,511 to 6,967)</w:t>
            </w:r>
          </w:p>
        </w:tc>
        <w:tc>
          <w:tcPr>
            <w:tcW w:w="1853" w:type="dxa"/>
          </w:tcPr>
          <w:p w14:paraId="55333A38" w14:textId="4BD5695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4D476B" w14:textId="1B3980F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B99BE1" w14:textId="28C71C1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746 (2,395 to 5,015)</w:t>
            </w:r>
          </w:p>
        </w:tc>
        <w:tc>
          <w:tcPr>
            <w:tcW w:w="1853" w:type="dxa"/>
          </w:tcPr>
          <w:p w14:paraId="2F9DCF92" w14:textId="00A8D3B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72 (608 to 1,316)</w:t>
            </w:r>
          </w:p>
        </w:tc>
      </w:tr>
      <w:tr w:rsidR="001C388C" w:rsidRPr="00F62C2F" w14:paraId="1EBB4342" w14:textId="77777777" w:rsidTr="00F62C2F">
        <w:tc>
          <w:tcPr>
            <w:tcW w:w="1555" w:type="dxa"/>
          </w:tcPr>
          <w:p w14:paraId="71933FE5" w14:textId="26F3CEA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75" w:type="dxa"/>
          </w:tcPr>
          <w:p w14:paraId="39072077" w14:textId="724A9A8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853" w:type="dxa"/>
          </w:tcPr>
          <w:p w14:paraId="61753AD6" w14:textId="64AA6E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 (12 to 81)</w:t>
            </w:r>
          </w:p>
        </w:tc>
        <w:tc>
          <w:tcPr>
            <w:tcW w:w="1853" w:type="dxa"/>
          </w:tcPr>
          <w:p w14:paraId="695F1A20" w14:textId="2780131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1 (44 to 291)</w:t>
            </w:r>
          </w:p>
        </w:tc>
        <w:tc>
          <w:tcPr>
            <w:tcW w:w="1853" w:type="dxa"/>
          </w:tcPr>
          <w:p w14:paraId="007A3D88" w14:textId="164320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974034" w14:textId="2D63A4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186F4C5" w14:textId="05C2B93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6 (29 to 210)</w:t>
            </w:r>
          </w:p>
        </w:tc>
        <w:tc>
          <w:tcPr>
            <w:tcW w:w="1853" w:type="dxa"/>
          </w:tcPr>
          <w:p w14:paraId="3168DB8B" w14:textId="0F3E463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 (7 to 54)</w:t>
            </w:r>
          </w:p>
        </w:tc>
      </w:tr>
      <w:tr w:rsidR="001C388C" w:rsidRPr="00F62C2F" w14:paraId="5500A6E0" w14:textId="77777777" w:rsidTr="00F62C2F">
        <w:tc>
          <w:tcPr>
            <w:tcW w:w="1555" w:type="dxa"/>
          </w:tcPr>
          <w:p w14:paraId="110FFF34" w14:textId="331715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75" w:type="dxa"/>
          </w:tcPr>
          <w:p w14:paraId="2DBE1CE9" w14:textId="178F25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853" w:type="dxa"/>
          </w:tcPr>
          <w:p w14:paraId="7167DC83" w14:textId="28E238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 (45 to 93)</w:t>
            </w:r>
          </w:p>
        </w:tc>
        <w:tc>
          <w:tcPr>
            <w:tcW w:w="1853" w:type="dxa"/>
          </w:tcPr>
          <w:p w14:paraId="3883892F" w14:textId="42C29A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1 (163 to 335)</w:t>
            </w:r>
          </w:p>
        </w:tc>
        <w:tc>
          <w:tcPr>
            <w:tcW w:w="1853" w:type="dxa"/>
          </w:tcPr>
          <w:p w14:paraId="2932AE69" w14:textId="64677D8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59BFEC" w14:textId="32A34FB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24890A" w14:textId="543B47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0 (112 to 241)</w:t>
            </w:r>
          </w:p>
        </w:tc>
        <w:tc>
          <w:tcPr>
            <w:tcW w:w="1853" w:type="dxa"/>
          </w:tcPr>
          <w:p w14:paraId="02AA2957" w14:textId="4647451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 (28 to 63)</w:t>
            </w:r>
          </w:p>
        </w:tc>
      </w:tr>
      <w:tr w:rsidR="001C388C" w:rsidRPr="00F62C2F" w14:paraId="0D0F5210" w14:textId="77777777" w:rsidTr="00F62C2F">
        <w:tc>
          <w:tcPr>
            <w:tcW w:w="1555" w:type="dxa"/>
          </w:tcPr>
          <w:p w14:paraId="150EC907" w14:textId="6997FB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75" w:type="dxa"/>
          </w:tcPr>
          <w:p w14:paraId="7342E05D" w14:textId="069E24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853" w:type="dxa"/>
          </w:tcPr>
          <w:p w14:paraId="67A65348" w14:textId="4DEDF65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D5E8F7" w14:textId="611C3D1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29 to 51)</w:t>
            </w:r>
          </w:p>
        </w:tc>
        <w:tc>
          <w:tcPr>
            <w:tcW w:w="1853" w:type="dxa"/>
          </w:tcPr>
          <w:p w14:paraId="13573695" w14:textId="01FC4C6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13D5A682" w14:textId="54F62E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3 to -2)</w:t>
            </w:r>
          </w:p>
        </w:tc>
        <w:tc>
          <w:tcPr>
            <w:tcW w:w="1853" w:type="dxa"/>
          </w:tcPr>
          <w:p w14:paraId="06617B6F" w14:textId="5860EB5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9 to 34)</w:t>
            </w:r>
          </w:p>
        </w:tc>
        <w:tc>
          <w:tcPr>
            <w:tcW w:w="1853" w:type="dxa"/>
          </w:tcPr>
          <w:p w14:paraId="64C8F942" w14:textId="2039EF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5 to 8)</w:t>
            </w:r>
          </w:p>
        </w:tc>
      </w:tr>
      <w:tr w:rsidR="001C388C" w:rsidRPr="00F62C2F" w14:paraId="1ADF91E2" w14:textId="77777777" w:rsidTr="00F62C2F">
        <w:tc>
          <w:tcPr>
            <w:tcW w:w="1555" w:type="dxa"/>
          </w:tcPr>
          <w:p w14:paraId="1FCBF7AC" w14:textId="7BE4DB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75" w:type="dxa"/>
          </w:tcPr>
          <w:p w14:paraId="6EE93C60" w14:textId="15D6B18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853" w:type="dxa"/>
          </w:tcPr>
          <w:p w14:paraId="04BE263D" w14:textId="62392BE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4)</w:t>
            </w:r>
          </w:p>
        </w:tc>
        <w:tc>
          <w:tcPr>
            <w:tcW w:w="1853" w:type="dxa"/>
          </w:tcPr>
          <w:p w14:paraId="0DCDB347" w14:textId="341565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16)</w:t>
            </w:r>
          </w:p>
        </w:tc>
        <w:tc>
          <w:tcPr>
            <w:tcW w:w="1853" w:type="dxa"/>
          </w:tcPr>
          <w:p w14:paraId="2763585A" w14:textId="1A3344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4138F5" w14:textId="3B29BB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32D4B0" w14:textId="1D596F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1)</w:t>
            </w:r>
          </w:p>
        </w:tc>
        <w:tc>
          <w:tcPr>
            <w:tcW w:w="1853" w:type="dxa"/>
          </w:tcPr>
          <w:p w14:paraId="27163AEE" w14:textId="2D4F9A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</w:tr>
      <w:tr w:rsidR="001C388C" w:rsidRPr="00F62C2F" w14:paraId="7B7C2401" w14:textId="77777777" w:rsidTr="00F62C2F">
        <w:tc>
          <w:tcPr>
            <w:tcW w:w="1555" w:type="dxa"/>
          </w:tcPr>
          <w:p w14:paraId="0DEC4147" w14:textId="6866319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75" w:type="dxa"/>
          </w:tcPr>
          <w:p w14:paraId="3B9100C8" w14:textId="3389064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853" w:type="dxa"/>
          </w:tcPr>
          <w:p w14:paraId="44D7D724" w14:textId="6D807B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655BCB" w14:textId="033C18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 (20 to 50)</w:t>
            </w:r>
          </w:p>
        </w:tc>
        <w:tc>
          <w:tcPr>
            <w:tcW w:w="1853" w:type="dxa"/>
          </w:tcPr>
          <w:p w14:paraId="767F3ACF" w14:textId="3C47613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3 to -2)</w:t>
            </w:r>
          </w:p>
        </w:tc>
        <w:tc>
          <w:tcPr>
            <w:tcW w:w="1853" w:type="dxa"/>
          </w:tcPr>
          <w:p w14:paraId="09FFFCA8" w14:textId="0255074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4 to -8)</w:t>
            </w:r>
          </w:p>
        </w:tc>
        <w:tc>
          <w:tcPr>
            <w:tcW w:w="1853" w:type="dxa"/>
          </w:tcPr>
          <w:p w14:paraId="3C8C6A69" w14:textId="15E309F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 (13 to 34)</w:t>
            </w:r>
          </w:p>
        </w:tc>
        <w:tc>
          <w:tcPr>
            <w:tcW w:w="1853" w:type="dxa"/>
          </w:tcPr>
          <w:p w14:paraId="71DB0C84" w14:textId="47E77A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3 to 9)</w:t>
            </w:r>
          </w:p>
        </w:tc>
      </w:tr>
      <w:tr w:rsidR="001C388C" w:rsidRPr="00F62C2F" w14:paraId="5EA0B60D" w14:textId="77777777" w:rsidTr="00F62C2F">
        <w:tc>
          <w:tcPr>
            <w:tcW w:w="1555" w:type="dxa"/>
          </w:tcPr>
          <w:p w14:paraId="647E2489" w14:textId="2AC2DA3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75" w:type="dxa"/>
          </w:tcPr>
          <w:p w14:paraId="564C8471" w14:textId="103B271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853" w:type="dxa"/>
          </w:tcPr>
          <w:p w14:paraId="5081D9BD" w14:textId="4B1BD5B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2 (95 to 186)</w:t>
            </w:r>
          </w:p>
        </w:tc>
        <w:tc>
          <w:tcPr>
            <w:tcW w:w="1853" w:type="dxa"/>
          </w:tcPr>
          <w:p w14:paraId="208AF6B6" w14:textId="5413762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7 (343 to 671)</w:t>
            </w:r>
          </w:p>
        </w:tc>
        <w:tc>
          <w:tcPr>
            <w:tcW w:w="1853" w:type="dxa"/>
          </w:tcPr>
          <w:p w14:paraId="0E276FCC" w14:textId="1ED25AA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F8AA1F" w14:textId="6B0E3D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A325E6" w14:textId="555E529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7 (240 to 477)</w:t>
            </w:r>
          </w:p>
        </w:tc>
        <w:tc>
          <w:tcPr>
            <w:tcW w:w="1853" w:type="dxa"/>
          </w:tcPr>
          <w:p w14:paraId="54F1E310" w14:textId="022CB7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0 (62 to 123)</w:t>
            </w:r>
          </w:p>
        </w:tc>
      </w:tr>
      <w:tr w:rsidR="001C388C" w:rsidRPr="00F62C2F" w14:paraId="2A1D76D1" w14:textId="77777777" w:rsidTr="00F62C2F">
        <w:tc>
          <w:tcPr>
            <w:tcW w:w="1555" w:type="dxa"/>
          </w:tcPr>
          <w:p w14:paraId="5674F760" w14:textId="485731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75" w:type="dxa"/>
          </w:tcPr>
          <w:p w14:paraId="6042F1DE" w14:textId="540203E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853" w:type="dxa"/>
          </w:tcPr>
          <w:p w14:paraId="0345C33E" w14:textId="6D9F8EB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5FE316" w14:textId="18AC76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48 (643 to 908)</w:t>
            </w:r>
          </w:p>
        </w:tc>
        <w:tc>
          <w:tcPr>
            <w:tcW w:w="1853" w:type="dxa"/>
          </w:tcPr>
          <w:p w14:paraId="47979A5C" w14:textId="42E95CD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7 (-187 to -138)</w:t>
            </w:r>
          </w:p>
        </w:tc>
        <w:tc>
          <w:tcPr>
            <w:tcW w:w="1853" w:type="dxa"/>
          </w:tcPr>
          <w:p w14:paraId="1E09A453" w14:textId="324F66C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27 (-746 to -553)</w:t>
            </w:r>
          </w:p>
        </w:tc>
        <w:tc>
          <w:tcPr>
            <w:tcW w:w="1853" w:type="dxa"/>
          </w:tcPr>
          <w:p w14:paraId="72F1C304" w14:textId="2A634D0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5 (433 to 616)</w:t>
            </w:r>
          </w:p>
        </w:tc>
        <w:tc>
          <w:tcPr>
            <w:tcW w:w="1853" w:type="dxa"/>
          </w:tcPr>
          <w:p w14:paraId="3FD35981" w14:textId="324C8B5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6 (108 to 154)</w:t>
            </w:r>
          </w:p>
        </w:tc>
      </w:tr>
      <w:tr w:rsidR="001C388C" w:rsidRPr="00F62C2F" w14:paraId="376CD909" w14:textId="77777777" w:rsidTr="00F62C2F">
        <w:tc>
          <w:tcPr>
            <w:tcW w:w="1555" w:type="dxa"/>
          </w:tcPr>
          <w:p w14:paraId="4763F84E" w14:textId="6C5BE37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75" w:type="dxa"/>
          </w:tcPr>
          <w:p w14:paraId="6139B402" w14:textId="1C3261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853" w:type="dxa"/>
          </w:tcPr>
          <w:p w14:paraId="7DBB8B3D" w14:textId="34F2AC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D98D30" w14:textId="354397D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715 (8,211 to 24,034)</w:t>
            </w:r>
          </w:p>
        </w:tc>
        <w:tc>
          <w:tcPr>
            <w:tcW w:w="1853" w:type="dxa"/>
          </w:tcPr>
          <w:p w14:paraId="1B0A1ED1" w14:textId="36E0AB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0 (-425 to -159)</w:t>
            </w:r>
          </w:p>
        </w:tc>
        <w:tc>
          <w:tcPr>
            <w:tcW w:w="1853" w:type="dxa"/>
          </w:tcPr>
          <w:p w14:paraId="6E4CEA20" w14:textId="3001EFC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282 (-1,698 to -634)</w:t>
            </w:r>
          </w:p>
        </w:tc>
        <w:tc>
          <w:tcPr>
            <w:tcW w:w="1853" w:type="dxa"/>
          </w:tcPr>
          <w:p w14:paraId="17BEC24B" w14:textId="5E5784D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,630 (5,761 to 17,211)</w:t>
            </w:r>
          </w:p>
        </w:tc>
        <w:tc>
          <w:tcPr>
            <w:tcW w:w="1853" w:type="dxa"/>
          </w:tcPr>
          <w:p w14:paraId="0C3063AF" w14:textId="2E7738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244 (1,463 to 4,432)</w:t>
            </w:r>
          </w:p>
        </w:tc>
      </w:tr>
      <w:tr w:rsidR="001C388C" w:rsidRPr="00F62C2F" w14:paraId="09C9FD25" w14:textId="77777777" w:rsidTr="00F62C2F">
        <w:tc>
          <w:tcPr>
            <w:tcW w:w="1555" w:type="dxa"/>
          </w:tcPr>
          <w:p w14:paraId="65CF0B67" w14:textId="53DE4B2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75" w:type="dxa"/>
          </w:tcPr>
          <w:p w14:paraId="52F56627" w14:textId="11F565D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853" w:type="dxa"/>
          </w:tcPr>
          <w:p w14:paraId="2B5CCA0D" w14:textId="1EF981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C00D12" w14:textId="3BEB872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C235CB" w14:textId="43CC3F1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3 to -8)</w:t>
            </w:r>
          </w:p>
        </w:tc>
        <w:tc>
          <w:tcPr>
            <w:tcW w:w="1853" w:type="dxa"/>
          </w:tcPr>
          <w:p w14:paraId="389686D0" w14:textId="6674CB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2 (-50 to -30)</w:t>
            </w:r>
          </w:p>
        </w:tc>
        <w:tc>
          <w:tcPr>
            <w:tcW w:w="1853" w:type="dxa"/>
          </w:tcPr>
          <w:p w14:paraId="01BE99C8" w14:textId="09407DE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1E3453" w14:textId="1DE8715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78162F6" w14:textId="77777777" w:rsidTr="00F62C2F">
        <w:tc>
          <w:tcPr>
            <w:tcW w:w="1555" w:type="dxa"/>
          </w:tcPr>
          <w:p w14:paraId="25012643" w14:textId="0E51BB8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75" w:type="dxa"/>
          </w:tcPr>
          <w:p w14:paraId="38259AE8" w14:textId="7095227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853" w:type="dxa"/>
          </w:tcPr>
          <w:p w14:paraId="15B47C91" w14:textId="1B7E8B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1B88B0" w14:textId="4A7173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6 (254 to 742)</w:t>
            </w:r>
          </w:p>
        </w:tc>
        <w:tc>
          <w:tcPr>
            <w:tcW w:w="1853" w:type="dxa"/>
          </w:tcPr>
          <w:p w14:paraId="6357A2C0" w14:textId="6FBE8B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9 to -4)</w:t>
            </w:r>
          </w:p>
        </w:tc>
        <w:tc>
          <w:tcPr>
            <w:tcW w:w="1853" w:type="dxa"/>
          </w:tcPr>
          <w:p w14:paraId="340B7F49" w14:textId="41F650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4 (-37 to -17)</w:t>
            </w:r>
          </w:p>
        </w:tc>
        <w:tc>
          <w:tcPr>
            <w:tcW w:w="1853" w:type="dxa"/>
          </w:tcPr>
          <w:p w14:paraId="381EDDB3" w14:textId="61F2104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9 (159 to 498)</w:t>
            </w:r>
          </w:p>
        </w:tc>
        <w:tc>
          <w:tcPr>
            <w:tcW w:w="1853" w:type="dxa"/>
          </w:tcPr>
          <w:p w14:paraId="132BEF20" w14:textId="142FC4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 (38 to 123)</w:t>
            </w:r>
          </w:p>
        </w:tc>
      </w:tr>
      <w:tr w:rsidR="001C388C" w:rsidRPr="00F62C2F" w14:paraId="2235D53F" w14:textId="77777777" w:rsidTr="00F62C2F">
        <w:tc>
          <w:tcPr>
            <w:tcW w:w="1555" w:type="dxa"/>
          </w:tcPr>
          <w:p w14:paraId="59BE4405" w14:textId="2458B81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75" w:type="dxa"/>
          </w:tcPr>
          <w:p w14:paraId="734446AF" w14:textId="7A9B9B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853" w:type="dxa"/>
          </w:tcPr>
          <w:p w14:paraId="1D58A3BC" w14:textId="414B181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6 to 9)</w:t>
            </w:r>
          </w:p>
        </w:tc>
        <w:tc>
          <w:tcPr>
            <w:tcW w:w="1853" w:type="dxa"/>
          </w:tcPr>
          <w:p w14:paraId="6C8E1605" w14:textId="60DD63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 (21 to 31)</w:t>
            </w:r>
          </w:p>
        </w:tc>
        <w:tc>
          <w:tcPr>
            <w:tcW w:w="1853" w:type="dxa"/>
          </w:tcPr>
          <w:p w14:paraId="21EFBCE6" w14:textId="415C26A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2E796F" w14:textId="16D07DD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F53B70" w14:textId="5D8BA22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4 to 21)</w:t>
            </w:r>
          </w:p>
        </w:tc>
        <w:tc>
          <w:tcPr>
            <w:tcW w:w="1853" w:type="dxa"/>
          </w:tcPr>
          <w:p w14:paraId="74F626A7" w14:textId="3CC7E2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4 to 5)</w:t>
            </w:r>
          </w:p>
        </w:tc>
      </w:tr>
      <w:tr w:rsidR="001C388C" w:rsidRPr="00F62C2F" w14:paraId="7FEE8BCF" w14:textId="77777777" w:rsidTr="00F62C2F">
        <w:tc>
          <w:tcPr>
            <w:tcW w:w="1555" w:type="dxa"/>
          </w:tcPr>
          <w:p w14:paraId="0642A00A" w14:textId="3E9D167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75" w:type="dxa"/>
          </w:tcPr>
          <w:p w14:paraId="4502646B" w14:textId="2B73BCA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853" w:type="dxa"/>
          </w:tcPr>
          <w:p w14:paraId="07D32CF9" w14:textId="060781C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6 to 10)</w:t>
            </w:r>
          </w:p>
        </w:tc>
        <w:tc>
          <w:tcPr>
            <w:tcW w:w="1853" w:type="dxa"/>
          </w:tcPr>
          <w:p w14:paraId="4B71069A" w14:textId="6B204B9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 (23 to 35)</w:t>
            </w:r>
          </w:p>
        </w:tc>
        <w:tc>
          <w:tcPr>
            <w:tcW w:w="1853" w:type="dxa"/>
          </w:tcPr>
          <w:p w14:paraId="4A1719FC" w14:textId="2B1060A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4CC2CB" w14:textId="146D8E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D9D550" w14:textId="070A81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 (16 to 25)</w:t>
            </w:r>
          </w:p>
        </w:tc>
        <w:tc>
          <w:tcPr>
            <w:tcW w:w="1853" w:type="dxa"/>
          </w:tcPr>
          <w:p w14:paraId="59D949BC" w14:textId="22728F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6)</w:t>
            </w:r>
          </w:p>
        </w:tc>
      </w:tr>
      <w:tr w:rsidR="001C388C" w:rsidRPr="00F62C2F" w14:paraId="62676437" w14:textId="77777777" w:rsidTr="00F62C2F">
        <w:tc>
          <w:tcPr>
            <w:tcW w:w="1555" w:type="dxa"/>
          </w:tcPr>
          <w:p w14:paraId="7D766E38" w14:textId="1219425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75" w:type="dxa"/>
          </w:tcPr>
          <w:p w14:paraId="436F5B72" w14:textId="6E11C34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853" w:type="dxa"/>
          </w:tcPr>
          <w:p w14:paraId="2213FD0E" w14:textId="67B9CE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5 (60 to 116)</w:t>
            </w:r>
          </w:p>
        </w:tc>
        <w:tc>
          <w:tcPr>
            <w:tcW w:w="1853" w:type="dxa"/>
          </w:tcPr>
          <w:p w14:paraId="73DFD75A" w14:textId="0F08D7B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7 (217 to 416)</w:t>
            </w:r>
          </w:p>
        </w:tc>
        <w:tc>
          <w:tcPr>
            <w:tcW w:w="1853" w:type="dxa"/>
          </w:tcPr>
          <w:p w14:paraId="6D558CA8" w14:textId="52AAB2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601F7B4" w14:textId="39B29B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8872CF" w14:textId="1FFB5F8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2 (139 to 279)</w:t>
            </w:r>
          </w:p>
        </w:tc>
        <w:tc>
          <w:tcPr>
            <w:tcW w:w="1853" w:type="dxa"/>
          </w:tcPr>
          <w:p w14:paraId="51A92E70" w14:textId="5C4246F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34 to 68)</w:t>
            </w:r>
          </w:p>
        </w:tc>
      </w:tr>
      <w:tr w:rsidR="001C388C" w:rsidRPr="00F62C2F" w14:paraId="2168BAA7" w14:textId="77777777" w:rsidTr="00F62C2F">
        <w:tc>
          <w:tcPr>
            <w:tcW w:w="1555" w:type="dxa"/>
          </w:tcPr>
          <w:p w14:paraId="337C708B" w14:textId="3A7CD72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75" w:type="dxa"/>
          </w:tcPr>
          <w:p w14:paraId="47F640D0" w14:textId="6255D52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853" w:type="dxa"/>
          </w:tcPr>
          <w:p w14:paraId="4D214DDE" w14:textId="1B0A594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B5237B" w14:textId="359265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1ED363" w14:textId="49BFA68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9 to -5)</w:t>
            </w:r>
          </w:p>
        </w:tc>
        <w:tc>
          <w:tcPr>
            <w:tcW w:w="1853" w:type="dxa"/>
          </w:tcPr>
          <w:p w14:paraId="52A07586" w14:textId="0D6A6B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5 (-35 to -18)</w:t>
            </w:r>
          </w:p>
        </w:tc>
        <w:tc>
          <w:tcPr>
            <w:tcW w:w="1853" w:type="dxa"/>
          </w:tcPr>
          <w:p w14:paraId="70C9798E" w14:textId="7974E80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4941A8" w14:textId="11902B2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5B776E2" w14:textId="77777777" w:rsidTr="00F62C2F">
        <w:tc>
          <w:tcPr>
            <w:tcW w:w="1555" w:type="dxa"/>
          </w:tcPr>
          <w:p w14:paraId="49CD4C71" w14:textId="11DEC3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75" w:type="dxa"/>
          </w:tcPr>
          <w:p w14:paraId="63FA7898" w14:textId="29F3AF2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853" w:type="dxa"/>
          </w:tcPr>
          <w:p w14:paraId="1AF14E7D" w14:textId="256397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5CE123" w14:textId="14F1B4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7 to 14)</w:t>
            </w:r>
          </w:p>
        </w:tc>
        <w:tc>
          <w:tcPr>
            <w:tcW w:w="1853" w:type="dxa"/>
          </w:tcPr>
          <w:p w14:paraId="2435B962" w14:textId="780792E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8 to -5)</w:t>
            </w:r>
          </w:p>
        </w:tc>
        <w:tc>
          <w:tcPr>
            <w:tcW w:w="1853" w:type="dxa"/>
          </w:tcPr>
          <w:p w14:paraId="3C15AAE3" w14:textId="64BA57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33 to -22)</w:t>
            </w:r>
          </w:p>
        </w:tc>
        <w:tc>
          <w:tcPr>
            <w:tcW w:w="1853" w:type="dxa"/>
          </w:tcPr>
          <w:p w14:paraId="2649887B" w14:textId="093251B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5 to 9)</w:t>
            </w:r>
          </w:p>
        </w:tc>
        <w:tc>
          <w:tcPr>
            <w:tcW w:w="1853" w:type="dxa"/>
          </w:tcPr>
          <w:p w14:paraId="6E058B22" w14:textId="2DFFC1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2)</w:t>
            </w:r>
          </w:p>
        </w:tc>
      </w:tr>
      <w:tr w:rsidR="001C388C" w:rsidRPr="00F62C2F" w14:paraId="2C5E4B89" w14:textId="77777777" w:rsidTr="00F62C2F">
        <w:tc>
          <w:tcPr>
            <w:tcW w:w="1555" w:type="dxa"/>
          </w:tcPr>
          <w:p w14:paraId="4A58ACB8" w14:textId="04926D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75" w:type="dxa"/>
          </w:tcPr>
          <w:p w14:paraId="46E6E8E8" w14:textId="008E82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853" w:type="dxa"/>
          </w:tcPr>
          <w:p w14:paraId="2381F2DC" w14:textId="3D714D7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4EAEF3" w14:textId="795E1D6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9A6FA1" w14:textId="0B81D9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B934AD" w14:textId="3FFD07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0326ABBD" w14:textId="028794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9731CC" w14:textId="28B8AF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0681199" w14:textId="77777777" w:rsidTr="00F62C2F">
        <w:tc>
          <w:tcPr>
            <w:tcW w:w="1555" w:type="dxa"/>
          </w:tcPr>
          <w:p w14:paraId="38848AE1" w14:textId="7638A9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75" w:type="dxa"/>
          </w:tcPr>
          <w:p w14:paraId="4FD0B7D9" w14:textId="76C5AE7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853" w:type="dxa"/>
          </w:tcPr>
          <w:p w14:paraId="1529DF12" w14:textId="3AC673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5F63D9" w14:textId="24C250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5 (66 to 116)</w:t>
            </w:r>
          </w:p>
        </w:tc>
        <w:tc>
          <w:tcPr>
            <w:tcW w:w="1853" w:type="dxa"/>
          </w:tcPr>
          <w:p w14:paraId="2086390D" w14:textId="5F74757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2)</w:t>
            </w:r>
          </w:p>
        </w:tc>
        <w:tc>
          <w:tcPr>
            <w:tcW w:w="1853" w:type="dxa"/>
          </w:tcPr>
          <w:p w14:paraId="58476A8F" w14:textId="082AFE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9 to -6)</w:t>
            </w:r>
          </w:p>
        </w:tc>
        <w:tc>
          <w:tcPr>
            <w:tcW w:w="1853" w:type="dxa"/>
          </w:tcPr>
          <w:p w14:paraId="46CFE1B1" w14:textId="46FD516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 (44 to 80)</w:t>
            </w:r>
          </w:p>
        </w:tc>
        <w:tc>
          <w:tcPr>
            <w:tcW w:w="1853" w:type="dxa"/>
          </w:tcPr>
          <w:p w14:paraId="301212CD" w14:textId="2072A8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1 to 21)</w:t>
            </w:r>
          </w:p>
        </w:tc>
      </w:tr>
      <w:tr w:rsidR="001C388C" w:rsidRPr="00F62C2F" w14:paraId="2395F011" w14:textId="77777777" w:rsidTr="00F62C2F">
        <w:tc>
          <w:tcPr>
            <w:tcW w:w="1555" w:type="dxa"/>
          </w:tcPr>
          <w:p w14:paraId="7377ED3A" w14:textId="18C42A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75" w:type="dxa"/>
          </w:tcPr>
          <w:p w14:paraId="5AD4B152" w14:textId="38A1837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853" w:type="dxa"/>
          </w:tcPr>
          <w:p w14:paraId="2CA37C52" w14:textId="0926A04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5 (267 to 552)</w:t>
            </w:r>
          </w:p>
        </w:tc>
        <w:tc>
          <w:tcPr>
            <w:tcW w:w="1853" w:type="dxa"/>
          </w:tcPr>
          <w:p w14:paraId="16E50DFD" w14:textId="4E6FB4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34 (967 to 1,991)</w:t>
            </w:r>
          </w:p>
        </w:tc>
        <w:tc>
          <w:tcPr>
            <w:tcW w:w="1853" w:type="dxa"/>
          </w:tcPr>
          <w:p w14:paraId="6C565F3A" w14:textId="308B8A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901660" w14:textId="7E1D9B6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B746B4" w14:textId="4B828CE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78 (648 to 1,428)</w:t>
            </w:r>
          </w:p>
        </w:tc>
        <w:tc>
          <w:tcPr>
            <w:tcW w:w="1853" w:type="dxa"/>
          </w:tcPr>
          <w:p w14:paraId="44203B76" w14:textId="6E5C580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6 (160 to 371)</w:t>
            </w:r>
          </w:p>
        </w:tc>
      </w:tr>
      <w:tr w:rsidR="001C388C" w:rsidRPr="00F62C2F" w14:paraId="095F47A4" w14:textId="77777777" w:rsidTr="00F62C2F">
        <w:tc>
          <w:tcPr>
            <w:tcW w:w="1555" w:type="dxa"/>
          </w:tcPr>
          <w:p w14:paraId="4A27799E" w14:textId="273E66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75" w:type="dxa"/>
          </w:tcPr>
          <w:p w14:paraId="67717A23" w14:textId="1FFF1FA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853" w:type="dxa"/>
          </w:tcPr>
          <w:p w14:paraId="07678575" w14:textId="6AB335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3 (31 to 58)</w:t>
            </w:r>
          </w:p>
        </w:tc>
        <w:tc>
          <w:tcPr>
            <w:tcW w:w="1853" w:type="dxa"/>
          </w:tcPr>
          <w:p w14:paraId="29778CD5" w14:textId="577714B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4 (113 to 208)</w:t>
            </w:r>
          </w:p>
        </w:tc>
        <w:tc>
          <w:tcPr>
            <w:tcW w:w="1853" w:type="dxa"/>
          </w:tcPr>
          <w:p w14:paraId="6A628B1D" w14:textId="7971CE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7FB92A" w14:textId="4361D7E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BEF7418" w14:textId="376232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73 to 142)</w:t>
            </w:r>
          </w:p>
        </w:tc>
        <w:tc>
          <w:tcPr>
            <w:tcW w:w="1853" w:type="dxa"/>
          </w:tcPr>
          <w:p w14:paraId="2C45B5E1" w14:textId="194FC7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7 to 35)</w:t>
            </w:r>
          </w:p>
        </w:tc>
      </w:tr>
      <w:tr w:rsidR="001C388C" w:rsidRPr="00F62C2F" w14:paraId="44F9536C" w14:textId="77777777" w:rsidTr="00F62C2F">
        <w:tc>
          <w:tcPr>
            <w:tcW w:w="1555" w:type="dxa"/>
          </w:tcPr>
          <w:p w14:paraId="274C1C52" w14:textId="196E6B8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75" w:type="dxa"/>
          </w:tcPr>
          <w:p w14:paraId="2DE7430B" w14:textId="3C1F679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853" w:type="dxa"/>
          </w:tcPr>
          <w:p w14:paraId="1C03BAE4" w14:textId="5A7AAE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1 to 30)</w:t>
            </w:r>
          </w:p>
        </w:tc>
        <w:tc>
          <w:tcPr>
            <w:tcW w:w="1853" w:type="dxa"/>
          </w:tcPr>
          <w:p w14:paraId="562571A7" w14:textId="1DA968A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7 (40 to 109)</w:t>
            </w:r>
          </w:p>
        </w:tc>
        <w:tc>
          <w:tcPr>
            <w:tcW w:w="1853" w:type="dxa"/>
          </w:tcPr>
          <w:p w14:paraId="7585EFAD" w14:textId="30C740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E48C226" w14:textId="09637F3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4D00D9" w14:textId="12A0B3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3 (26 to 77)</w:t>
            </w:r>
          </w:p>
        </w:tc>
        <w:tc>
          <w:tcPr>
            <w:tcW w:w="1853" w:type="dxa"/>
          </w:tcPr>
          <w:p w14:paraId="7D2664E3" w14:textId="6E1BB4E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6 to 20)</w:t>
            </w:r>
          </w:p>
        </w:tc>
      </w:tr>
      <w:tr w:rsidR="001C388C" w:rsidRPr="00F62C2F" w14:paraId="5DC66799" w14:textId="77777777" w:rsidTr="00F62C2F">
        <w:tc>
          <w:tcPr>
            <w:tcW w:w="1555" w:type="dxa"/>
          </w:tcPr>
          <w:p w14:paraId="2C0232EC" w14:textId="1BD6E8E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75" w:type="dxa"/>
          </w:tcPr>
          <w:p w14:paraId="6B6855A8" w14:textId="1EB0900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853" w:type="dxa"/>
          </w:tcPr>
          <w:p w14:paraId="1CAB0AA4" w14:textId="0A019BD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C3EBC0" w14:textId="668031A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 (10 to 21)</w:t>
            </w:r>
          </w:p>
        </w:tc>
        <w:tc>
          <w:tcPr>
            <w:tcW w:w="1853" w:type="dxa"/>
          </w:tcPr>
          <w:p w14:paraId="3F380B1A" w14:textId="574672F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0EC2EE" w14:textId="38C07D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559002D" w14:textId="180E23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6 to 15)</w:t>
            </w:r>
          </w:p>
        </w:tc>
        <w:tc>
          <w:tcPr>
            <w:tcW w:w="1853" w:type="dxa"/>
          </w:tcPr>
          <w:p w14:paraId="62687E69" w14:textId="62B2869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4)</w:t>
            </w:r>
          </w:p>
        </w:tc>
      </w:tr>
      <w:tr w:rsidR="001C388C" w:rsidRPr="00F62C2F" w14:paraId="017FAC6A" w14:textId="77777777" w:rsidTr="00F62C2F">
        <w:tc>
          <w:tcPr>
            <w:tcW w:w="1555" w:type="dxa"/>
          </w:tcPr>
          <w:p w14:paraId="1F81302D" w14:textId="769113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75" w:type="dxa"/>
          </w:tcPr>
          <w:p w14:paraId="3A21EEC9" w14:textId="36A3757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853" w:type="dxa"/>
          </w:tcPr>
          <w:p w14:paraId="42D276F3" w14:textId="432245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2A31A1" w14:textId="7E0829D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0BEAFCD" w14:textId="4D8152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1E6B1BCC" w14:textId="237D42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16 to -9)</w:t>
            </w:r>
          </w:p>
        </w:tc>
        <w:tc>
          <w:tcPr>
            <w:tcW w:w="1853" w:type="dxa"/>
          </w:tcPr>
          <w:p w14:paraId="0E163029" w14:textId="09420AA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426093" w14:textId="2B21B8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EDACCF2" w14:textId="77777777" w:rsidTr="00F62C2F">
        <w:tc>
          <w:tcPr>
            <w:tcW w:w="1555" w:type="dxa"/>
          </w:tcPr>
          <w:p w14:paraId="1A061D27" w14:textId="37DD74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75" w:type="dxa"/>
          </w:tcPr>
          <w:p w14:paraId="77990EF2" w14:textId="45C938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853" w:type="dxa"/>
          </w:tcPr>
          <w:p w14:paraId="45DF64F2" w14:textId="456A65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0 (467 to 618)</w:t>
            </w:r>
          </w:p>
        </w:tc>
        <w:tc>
          <w:tcPr>
            <w:tcW w:w="1853" w:type="dxa"/>
          </w:tcPr>
          <w:p w14:paraId="26305FEC" w14:textId="15B6107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80 (1,681 to 2,226)</w:t>
            </w:r>
          </w:p>
        </w:tc>
        <w:tc>
          <w:tcPr>
            <w:tcW w:w="1853" w:type="dxa"/>
          </w:tcPr>
          <w:p w14:paraId="28DCA991" w14:textId="39B787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61E86F" w14:textId="33FA0F5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1EAC1D" w14:textId="631424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32 (1,202 to 1,618)</w:t>
            </w:r>
          </w:p>
        </w:tc>
        <w:tc>
          <w:tcPr>
            <w:tcW w:w="1853" w:type="dxa"/>
          </w:tcPr>
          <w:p w14:paraId="52BD9A71" w14:textId="698C6D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3 (311 to 422)</w:t>
            </w:r>
          </w:p>
        </w:tc>
      </w:tr>
      <w:tr w:rsidR="001C388C" w:rsidRPr="00F62C2F" w14:paraId="0F00B790" w14:textId="77777777" w:rsidTr="00F62C2F">
        <w:tc>
          <w:tcPr>
            <w:tcW w:w="1555" w:type="dxa"/>
          </w:tcPr>
          <w:p w14:paraId="3AF54F55" w14:textId="5377D6C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75" w:type="dxa"/>
          </w:tcPr>
          <w:p w14:paraId="6FF14D89" w14:textId="3777C0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853" w:type="dxa"/>
          </w:tcPr>
          <w:p w14:paraId="173882EC" w14:textId="7995041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035ED7" w14:textId="44A812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5A4669" w14:textId="6D3990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4BD7A1" w14:textId="744237A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749BF8C7" w14:textId="561D98D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A3DA77" w14:textId="016EC5B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8CC6B16" w14:textId="77777777" w:rsidTr="00F62C2F">
        <w:tc>
          <w:tcPr>
            <w:tcW w:w="1555" w:type="dxa"/>
          </w:tcPr>
          <w:p w14:paraId="298EC8DC" w14:textId="081637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75" w:type="dxa"/>
          </w:tcPr>
          <w:p w14:paraId="65BC6694" w14:textId="57593F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853" w:type="dxa"/>
          </w:tcPr>
          <w:p w14:paraId="07B8209F" w14:textId="42023F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C839F8" w14:textId="0FF015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64C080" w14:textId="7B3C02C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4539CD6F" w14:textId="05322C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558AFA7B" w14:textId="707D7ED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B834BF" w14:textId="364B5E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2170DF2" w14:textId="77777777" w:rsidTr="00F62C2F">
        <w:tc>
          <w:tcPr>
            <w:tcW w:w="1555" w:type="dxa"/>
          </w:tcPr>
          <w:p w14:paraId="053513D2" w14:textId="15F6D7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75" w:type="dxa"/>
          </w:tcPr>
          <w:p w14:paraId="6046172F" w14:textId="39AC45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853" w:type="dxa"/>
          </w:tcPr>
          <w:p w14:paraId="7BF4533E" w14:textId="6B8DA38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8 (244 to 570)</w:t>
            </w:r>
          </w:p>
        </w:tc>
        <w:tc>
          <w:tcPr>
            <w:tcW w:w="1853" w:type="dxa"/>
          </w:tcPr>
          <w:p w14:paraId="672A6450" w14:textId="5F4FB9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35 (881 to 2,054)</w:t>
            </w:r>
          </w:p>
        </w:tc>
        <w:tc>
          <w:tcPr>
            <w:tcW w:w="1853" w:type="dxa"/>
          </w:tcPr>
          <w:p w14:paraId="60573564" w14:textId="2DC3C9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A81F7D" w14:textId="3D8EDD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CCAFF1" w14:textId="29E93D1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5 (589 to 1,427)</w:t>
            </w:r>
          </w:p>
        </w:tc>
        <w:tc>
          <w:tcPr>
            <w:tcW w:w="1853" w:type="dxa"/>
          </w:tcPr>
          <w:p w14:paraId="4F866680" w14:textId="2998284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7 (146 to 362)</w:t>
            </w:r>
          </w:p>
        </w:tc>
      </w:tr>
      <w:tr w:rsidR="001C388C" w:rsidRPr="00F62C2F" w14:paraId="0FAF89EA" w14:textId="77777777" w:rsidTr="00F62C2F">
        <w:tc>
          <w:tcPr>
            <w:tcW w:w="1555" w:type="dxa"/>
          </w:tcPr>
          <w:p w14:paraId="797EE7C2" w14:textId="20F079F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75" w:type="dxa"/>
          </w:tcPr>
          <w:p w14:paraId="148DFE95" w14:textId="448477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853" w:type="dxa"/>
          </w:tcPr>
          <w:p w14:paraId="266C4C68" w14:textId="6F29ED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6 (163 to 314)</w:t>
            </w:r>
          </w:p>
        </w:tc>
        <w:tc>
          <w:tcPr>
            <w:tcW w:w="1853" w:type="dxa"/>
          </w:tcPr>
          <w:p w14:paraId="23BC070D" w14:textId="34F15FA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68 (1,490 to 2,870)</w:t>
            </w:r>
          </w:p>
        </w:tc>
        <w:tc>
          <w:tcPr>
            <w:tcW w:w="1853" w:type="dxa"/>
          </w:tcPr>
          <w:p w14:paraId="7F674C52" w14:textId="68406F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9 to -5)</w:t>
            </w:r>
          </w:p>
        </w:tc>
        <w:tc>
          <w:tcPr>
            <w:tcW w:w="1853" w:type="dxa"/>
          </w:tcPr>
          <w:p w14:paraId="38E7D462" w14:textId="15DA1E2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35 to -22)</w:t>
            </w:r>
          </w:p>
        </w:tc>
        <w:tc>
          <w:tcPr>
            <w:tcW w:w="1853" w:type="dxa"/>
          </w:tcPr>
          <w:p w14:paraId="30CB9157" w14:textId="2AECF87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90 (971 to 1,978)</w:t>
            </w:r>
          </w:p>
        </w:tc>
        <w:tc>
          <w:tcPr>
            <w:tcW w:w="1853" w:type="dxa"/>
          </w:tcPr>
          <w:p w14:paraId="0C937300" w14:textId="5A00BA4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3 (235 to 497)</w:t>
            </w:r>
          </w:p>
        </w:tc>
      </w:tr>
      <w:tr w:rsidR="001C388C" w:rsidRPr="00F62C2F" w14:paraId="2B221C42" w14:textId="77777777" w:rsidTr="00F62C2F">
        <w:tc>
          <w:tcPr>
            <w:tcW w:w="1555" w:type="dxa"/>
          </w:tcPr>
          <w:p w14:paraId="5C4A915A" w14:textId="28D780D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75" w:type="dxa"/>
          </w:tcPr>
          <w:p w14:paraId="33B6FE24" w14:textId="6E7699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853" w:type="dxa"/>
          </w:tcPr>
          <w:p w14:paraId="0E4079C2" w14:textId="2080E60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8BB050" w14:textId="2DAE7E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F7C6AD" w14:textId="50B83F3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4 to -1)</w:t>
            </w:r>
          </w:p>
        </w:tc>
        <w:tc>
          <w:tcPr>
            <w:tcW w:w="1853" w:type="dxa"/>
          </w:tcPr>
          <w:p w14:paraId="2B8DBDFB" w14:textId="5B34F8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5 to -4)</w:t>
            </w:r>
          </w:p>
        </w:tc>
        <w:tc>
          <w:tcPr>
            <w:tcW w:w="1853" w:type="dxa"/>
          </w:tcPr>
          <w:p w14:paraId="77BE0592" w14:textId="42B591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E8A581" w14:textId="5F1B7EE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6D7F1B3" w14:textId="77777777" w:rsidTr="00F62C2F">
        <w:tc>
          <w:tcPr>
            <w:tcW w:w="1555" w:type="dxa"/>
          </w:tcPr>
          <w:p w14:paraId="56A2D403" w14:textId="56EC158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lastRenderedPageBreak/>
              <w:t>Mozambique</w:t>
            </w:r>
          </w:p>
        </w:tc>
        <w:tc>
          <w:tcPr>
            <w:tcW w:w="1275" w:type="dxa"/>
          </w:tcPr>
          <w:p w14:paraId="3FAC4E3B" w14:textId="3A0294E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853" w:type="dxa"/>
          </w:tcPr>
          <w:p w14:paraId="504210CA" w14:textId="4806C8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3 (690 to 942)</w:t>
            </w:r>
          </w:p>
        </w:tc>
        <w:tc>
          <w:tcPr>
            <w:tcW w:w="1853" w:type="dxa"/>
          </w:tcPr>
          <w:p w14:paraId="118AE9AE" w14:textId="54503E6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63 (2,485 to 3,390)</w:t>
            </w:r>
          </w:p>
        </w:tc>
        <w:tc>
          <w:tcPr>
            <w:tcW w:w="1853" w:type="dxa"/>
          </w:tcPr>
          <w:p w14:paraId="193378F4" w14:textId="5AC5FF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B3D9B7" w14:textId="123CCC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CB440B6" w14:textId="65A5CFF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22 (1,764 to 2,442)</w:t>
            </w:r>
          </w:p>
        </w:tc>
        <w:tc>
          <w:tcPr>
            <w:tcW w:w="1853" w:type="dxa"/>
          </w:tcPr>
          <w:p w14:paraId="4A2349ED" w14:textId="63D5A4E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8 (453 to 633)</w:t>
            </w:r>
          </w:p>
        </w:tc>
      </w:tr>
      <w:tr w:rsidR="001C388C" w:rsidRPr="00F62C2F" w14:paraId="70BAFD84" w14:textId="77777777" w:rsidTr="00F62C2F">
        <w:tc>
          <w:tcPr>
            <w:tcW w:w="1555" w:type="dxa"/>
          </w:tcPr>
          <w:p w14:paraId="65602961" w14:textId="1017A9A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75" w:type="dxa"/>
          </w:tcPr>
          <w:p w14:paraId="352067C6" w14:textId="76D5356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853" w:type="dxa"/>
          </w:tcPr>
          <w:p w14:paraId="3739E23C" w14:textId="07873C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2 (195 to 266)</w:t>
            </w:r>
          </w:p>
        </w:tc>
        <w:tc>
          <w:tcPr>
            <w:tcW w:w="1853" w:type="dxa"/>
          </w:tcPr>
          <w:p w14:paraId="42A8E054" w14:textId="38FB16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7 (701 to 956)</w:t>
            </w:r>
          </w:p>
        </w:tc>
        <w:tc>
          <w:tcPr>
            <w:tcW w:w="1853" w:type="dxa"/>
          </w:tcPr>
          <w:p w14:paraId="63B2C9C2" w14:textId="01C9BB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F3101C" w14:textId="212F9A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BDECF1" w14:textId="736F09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8 (498 to 688)</w:t>
            </w:r>
          </w:p>
        </w:tc>
        <w:tc>
          <w:tcPr>
            <w:tcW w:w="1853" w:type="dxa"/>
          </w:tcPr>
          <w:p w14:paraId="5837D388" w14:textId="775B45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5 (128 to 178)</w:t>
            </w:r>
          </w:p>
        </w:tc>
      </w:tr>
      <w:tr w:rsidR="001C388C" w:rsidRPr="00F62C2F" w14:paraId="314F4C56" w14:textId="77777777" w:rsidTr="00F62C2F">
        <w:tc>
          <w:tcPr>
            <w:tcW w:w="1555" w:type="dxa"/>
          </w:tcPr>
          <w:p w14:paraId="509CAD7C" w14:textId="6C6F7FC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75" w:type="dxa"/>
          </w:tcPr>
          <w:p w14:paraId="25B843B1" w14:textId="0C868FD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853" w:type="dxa"/>
          </w:tcPr>
          <w:p w14:paraId="2909A861" w14:textId="6A8023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 (55 to 101)</w:t>
            </w:r>
          </w:p>
        </w:tc>
        <w:tc>
          <w:tcPr>
            <w:tcW w:w="1853" w:type="dxa"/>
          </w:tcPr>
          <w:p w14:paraId="728D6B39" w14:textId="1E49D19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8 (199 to 362)</w:t>
            </w:r>
          </w:p>
        </w:tc>
        <w:tc>
          <w:tcPr>
            <w:tcW w:w="1853" w:type="dxa"/>
          </w:tcPr>
          <w:p w14:paraId="36576FAE" w14:textId="4D5528D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64375B" w14:textId="50AEDC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AC9365" w14:textId="4A5777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8 (125 to 246)</w:t>
            </w:r>
          </w:p>
        </w:tc>
        <w:tc>
          <w:tcPr>
            <w:tcW w:w="1853" w:type="dxa"/>
          </w:tcPr>
          <w:p w14:paraId="659F74C3" w14:textId="6C68EC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 (30 to 61)</w:t>
            </w:r>
          </w:p>
        </w:tc>
      </w:tr>
      <w:tr w:rsidR="001C388C" w:rsidRPr="00F62C2F" w14:paraId="5F5F2D07" w14:textId="77777777" w:rsidTr="00F62C2F">
        <w:tc>
          <w:tcPr>
            <w:tcW w:w="1555" w:type="dxa"/>
          </w:tcPr>
          <w:p w14:paraId="4A303D82" w14:textId="214950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75" w:type="dxa"/>
          </w:tcPr>
          <w:p w14:paraId="37B47BE5" w14:textId="14A107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853" w:type="dxa"/>
          </w:tcPr>
          <w:p w14:paraId="2201C79A" w14:textId="13C5145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531665" w14:textId="36FFB6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6)</w:t>
            </w:r>
          </w:p>
        </w:tc>
        <w:tc>
          <w:tcPr>
            <w:tcW w:w="1853" w:type="dxa"/>
          </w:tcPr>
          <w:p w14:paraId="438EE40D" w14:textId="7ADAF26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5BCFABE0" w14:textId="4B83474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49019275" w14:textId="1208E7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4)</w:t>
            </w:r>
          </w:p>
        </w:tc>
        <w:tc>
          <w:tcPr>
            <w:tcW w:w="1853" w:type="dxa"/>
          </w:tcPr>
          <w:p w14:paraId="5C5C636D" w14:textId="13E918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1)</w:t>
            </w:r>
          </w:p>
        </w:tc>
      </w:tr>
      <w:tr w:rsidR="001C388C" w:rsidRPr="00F62C2F" w14:paraId="6B0B4D16" w14:textId="77777777" w:rsidTr="00F62C2F">
        <w:tc>
          <w:tcPr>
            <w:tcW w:w="1555" w:type="dxa"/>
          </w:tcPr>
          <w:p w14:paraId="614F5CFA" w14:textId="009F0AA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75" w:type="dxa"/>
          </w:tcPr>
          <w:p w14:paraId="3CAED131" w14:textId="706930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853" w:type="dxa"/>
          </w:tcPr>
          <w:p w14:paraId="199C0DA2" w14:textId="652160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65 (1,863 to 3,846)</w:t>
            </w:r>
          </w:p>
        </w:tc>
        <w:tc>
          <w:tcPr>
            <w:tcW w:w="1853" w:type="dxa"/>
          </w:tcPr>
          <w:p w14:paraId="12C3C89C" w14:textId="4BBD4B1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22 (6,721 to 13,846)</w:t>
            </w:r>
          </w:p>
        </w:tc>
        <w:tc>
          <w:tcPr>
            <w:tcW w:w="1853" w:type="dxa"/>
          </w:tcPr>
          <w:p w14:paraId="7BF3CA75" w14:textId="747553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2AAD6C6" w14:textId="4ABB13A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FE55E6" w14:textId="3D28F9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421 (4,702 to 10,090)</w:t>
            </w:r>
          </w:p>
        </w:tc>
        <w:tc>
          <w:tcPr>
            <w:tcW w:w="1853" w:type="dxa"/>
          </w:tcPr>
          <w:p w14:paraId="7E324EF0" w14:textId="6D9D7C2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24 (1,193 to 2,641)</w:t>
            </w:r>
          </w:p>
        </w:tc>
      </w:tr>
      <w:tr w:rsidR="001C388C" w:rsidRPr="00F62C2F" w14:paraId="1EDFDF67" w14:textId="77777777" w:rsidTr="00F62C2F">
        <w:tc>
          <w:tcPr>
            <w:tcW w:w="1555" w:type="dxa"/>
          </w:tcPr>
          <w:p w14:paraId="2B994798" w14:textId="0E7EBA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75" w:type="dxa"/>
          </w:tcPr>
          <w:p w14:paraId="325C5CC6" w14:textId="2EBABE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853" w:type="dxa"/>
          </w:tcPr>
          <w:p w14:paraId="1C5FE782" w14:textId="33229A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098 (11,839 to 21,940)</w:t>
            </w:r>
          </w:p>
        </w:tc>
        <w:tc>
          <w:tcPr>
            <w:tcW w:w="1853" w:type="dxa"/>
          </w:tcPr>
          <w:p w14:paraId="264115F5" w14:textId="5FCE0DB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,023 (43,166 to 79,804)</w:t>
            </w:r>
          </w:p>
        </w:tc>
        <w:tc>
          <w:tcPr>
            <w:tcW w:w="1853" w:type="dxa"/>
          </w:tcPr>
          <w:p w14:paraId="29F42688" w14:textId="5FC4406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76F0AC" w14:textId="4EA843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FBB1FA" w14:textId="417DC3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,744 (30,958 to 58,344)</w:t>
            </w:r>
          </w:p>
        </w:tc>
        <w:tc>
          <w:tcPr>
            <w:tcW w:w="1853" w:type="dxa"/>
          </w:tcPr>
          <w:p w14:paraId="31E7A634" w14:textId="7019D93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31 (8,000 to 15,303)</w:t>
            </w:r>
          </w:p>
        </w:tc>
      </w:tr>
      <w:tr w:rsidR="001C388C" w:rsidRPr="00F62C2F" w14:paraId="335BCF54" w14:textId="77777777" w:rsidTr="00F62C2F">
        <w:tc>
          <w:tcPr>
            <w:tcW w:w="1555" w:type="dxa"/>
          </w:tcPr>
          <w:p w14:paraId="0D8A22FA" w14:textId="4D254B8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75" w:type="dxa"/>
          </w:tcPr>
          <w:p w14:paraId="076C78E9" w14:textId="2ACF42C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853" w:type="dxa"/>
          </w:tcPr>
          <w:p w14:paraId="67673CF0" w14:textId="48FCCDD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2)</w:t>
            </w:r>
          </w:p>
        </w:tc>
        <w:tc>
          <w:tcPr>
            <w:tcW w:w="1853" w:type="dxa"/>
          </w:tcPr>
          <w:p w14:paraId="7E99A929" w14:textId="1E0DAD1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5 to 9)</w:t>
            </w:r>
          </w:p>
        </w:tc>
        <w:tc>
          <w:tcPr>
            <w:tcW w:w="1853" w:type="dxa"/>
          </w:tcPr>
          <w:p w14:paraId="67FB9243" w14:textId="2FAF89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2704A8" w14:textId="16F0FA6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EA8596" w14:textId="266769F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3 to 6)</w:t>
            </w:r>
          </w:p>
        </w:tc>
        <w:tc>
          <w:tcPr>
            <w:tcW w:w="1853" w:type="dxa"/>
          </w:tcPr>
          <w:p w14:paraId="48139C31" w14:textId="6FE003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1)</w:t>
            </w:r>
          </w:p>
        </w:tc>
      </w:tr>
      <w:tr w:rsidR="001C388C" w:rsidRPr="00F62C2F" w14:paraId="54EDAF3A" w14:textId="77777777" w:rsidTr="00F62C2F">
        <w:tc>
          <w:tcPr>
            <w:tcW w:w="1555" w:type="dxa"/>
          </w:tcPr>
          <w:p w14:paraId="642DA6F3" w14:textId="6C42744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75" w:type="dxa"/>
          </w:tcPr>
          <w:p w14:paraId="466AA586" w14:textId="4C72F4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853" w:type="dxa"/>
          </w:tcPr>
          <w:p w14:paraId="045CD914" w14:textId="7871A60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 (39 to 84)</w:t>
            </w:r>
          </w:p>
        </w:tc>
        <w:tc>
          <w:tcPr>
            <w:tcW w:w="1853" w:type="dxa"/>
          </w:tcPr>
          <w:p w14:paraId="79008E1B" w14:textId="334DE5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5 (142 to 301)</w:t>
            </w:r>
          </w:p>
        </w:tc>
        <w:tc>
          <w:tcPr>
            <w:tcW w:w="1853" w:type="dxa"/>
          </w:tcPr>
          <w:p w14:paraId="2558AAB4" w14:textId="63843B7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5998FD5" w14:textId="4835066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2FD36A" w14:textId="719D3D3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0 (88 to 207)</w:t>
            </w:r>
          </w:p>
        </w:tc>
        <w:tc>
          <w:tcPr>
            <w:tcW w:w="1853" w:type="dxa"/>
          </w:tcPr>
          <w:p w14:paraId="68CE7F11" w14:textId="3444F4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20 to 52)</w:t>
            </w:r>
          </w:p>
        </w:tc>
      </w:tr>
      <w:tr w:rsidR="001C388C" w:rsidRPr="00F62C2F" w14:paraId="2981F617" w14:textId="77777777" w:rsidTr="00F62C2F">
        <w:tc>
          <w:tcPr>
            <w:tcW w:w="1555" w:type="dxa"/>
          </w:tcPr>
          <w:p w14:paraId="3D682E2B" w14:textId="711100D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75" w:type="dxa"/>
          </w:tcPr>
          <w:p w14:paraId="60C00940" w14:textId="345AC7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853" w:type="dxa"/>
          </w:tcPr>
          <w:p w14:paraId="422FD017" w14:textId="3314EA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148 (1,520 to 4,533)</w:t>
            </w:r>
          </w:p>
        </w:tc>
        <w:tc>
          <w:tcPr>
            <w:tcW w:w="1853" w:type="dxa"/>
          </w:tcPr>
          <w:p w14:paraId="3F4ED527" w14:textId="254ED75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335 (5,473 to 16,324)</w:t>
            </w:r>
          </w:p>
        </w:tc>
        <w:tc>
          <w:tcPr>
            <w:tcW w:w="1853" w:type="dxa"/>
          </w:tcPr>
          <w:p w14:paraId="4E5407FE" w14:textId="0DFC61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C3786A" w14:textId="5896A7E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DEF2584" w14:textId="0B0D86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961 (3,672 to 11,681)</w:t>
            </w:r>
          </w:p>
        </w:tc>
        <w:tc>
          <w:tcPr>
            <w:tcW w:w="1853" w:type="dxa"/>
          </w:tcPr>
          <w:p w14:paraId="6A7F1CD5" w14:textId="683E18F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42 (913 to 3,034)</w:t>
            </w:r>
          </w:p>
        </w:tc>
      </w:tr>
      <w:tr w:rsidR="001C388C" w:rsidRPr="00F62C2F" w14:paraId="3C83F286" w14:textId="77777777" w:rsidTr="00F62C2F">
        <w:tc>
          <w:tcPr>
            <w:tcW w:w="1555" w:type="dxa"/>
          </w:tcPr>
          <w:p w14:paraId="79CA9A9B" w14:textId="19B5687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75" w:type="dxa"/>
          </w:tcPr>
          <w:p w14:paraId="6C9A2CBC" w14:textId="5F7506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853" w:type="dxa"/>
          </w:tcPr>
          <w:p w14:paraId="71B30F05" w14:textId="4D47A57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543437" w14:textId="0303D81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9 to 23)</w:t>
            </w:r>
          </w:p>
        </w:tc>
        <w:tc>
          <w:tcPr>
            <w:tcW w:w="1853" w:type="dxa"/>
          </w:tcPr>
          <w:p w14:paraId="2264167F" w14:textId="4440F40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74BFCAFE" w14:textId="2FA748B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4 to -7)</w:t>
            </w:r>
          </w:p>
        </w:tc>
        <w:tc>
          <w:tcPr>
            <w:tcW w:w="1853" w:type="dxa"/>
          </w:tcPr>
          <w:p w14:paraId="7CDB6FB3" w14:textId="1100A69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6 to 15)</w:t>
            </w:r>
          </w:p>
        </w:tc>
        <w:tc>
          <w:tcPr>
            <w:tcW w:w="1853" w:type="dxa"/>
          </w:tcPr>
          <w:p w14:paraId="095928EE" w14:textId="24493E4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4)</w:t>
            </w:r>
          </w:p>
        </w:tc>
      </w:tr>
      <w:tr w:rsidR="001C388C" w:rsidRPr="00F62C2F" w14:paraId="3BC7F5E2" w14:textId="77777777" w:rsidTr="00F62C2F">
        <w:tc>
          <w:tcPr>
            <w:tcW w:w="1555" w:type="dxa"/>
          </w:tcPr>
          <w:p w14:paraId="2CFBE422" w14:textId="277FA1D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75" w:type="dxa"/>
          </w:tcPr>
          <w:p w14:paraId="566BC3F1" w14:textId="6670CE8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853" w:type="dxa"/>
          </w:tcPr>
          <w:p w14:paraId="7F48DB59" w14:textId="255981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13EDA1" w14:textId="1735FA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0 (1,266 to 1,783)</w:t>
            </w:r>
          </w:p>
        </w:tc>
        <w:tc>
          <w:tcPr>
            <w:tcW w:w="1853" w:type="dxa"/>
          </w:tcPr>
          <w:p w14:paraId="7C8FFC8C" w14:textId="72FA1D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0 (-33 to -27)</w:t>
            </w:r>
          </w:p>
        </w:tc>
        <w:tc>
          <w:tcPr>
            <w:tcW w:w="1853" w:type="dxa"/>
          </w:tcPr>
          <w:p w14:paraId="3AD87681" w14:textId="0C81AFD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9 (-133 to -106)</w:t>
            </w:r>
          </w:p>
        </w:tc>
        <w:tc>
          <w:tcPr>
            <w:tcW w:w="1853" w:type="dxa"/>
          </w:tcPr>
          <w:p w14:paraId="1D46FF38" w14:textId="70ADE45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17 (810 to 1,176)</w:t>
            </w:r>
          </w:p>
        </w:tc>
        <w:tc>
          <w:tcPr>
            <w:tcW w:w="1853" w:type="dxa"/>
          </w:tcPr>
          <w:p w14:paraId="47B9BE57" w14:textId="2509777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9 (195 to 289)</w:t>
            </w:r>
          </w:p>
        </w:tc>
      </w:tr>
      <w:tr w:rsidR="001C388C" w:rsidRPr="00F62C2F" w14:paraId="166194F2" w14:textId="77777777" w:rsidTr="00F62C2F">
        <w:tc>
          <w:tcPr>
            <w:tcW w:w="1555" w:type="dxa"/>
          </w:tcPr>
          <w:p w14:paraId="0130B69F" w14:textId="10B11DC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75" w:type="dxa"/>
          </w:tcPr>
          <w:p w14:paraId="44DAAB3B" w14:textId="75D0A0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853" w:type="dxa"/>
          </w:tcPr>
          <w:p w14:paraId="13E7DC7D" w14:textId="02CF37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02757C" w14:textId="4F2E12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1 (445 to 932)</w:t>
            </w:r>
          </w:p>
        </w:tc>
        <w:tc>
          <w:tcPr>
            <w:tcW w:w="1853" w:type="dxa"/>
          </w:tcPr>
          <w:p w14:paraId="1661FA3B" w14:textId="091F6F8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3)</w:t>
            </w:r>
          </w:p>
        </w:tc>
        <w:tc>
          <w:tcPr>
            <w:tcW w:w="1853" w:type="dxa"/>
          </w:tcPr>
          <w:p w14:paraId="47C9574A" w14:textId="6FBAE8E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16 to -10)</w:t>
            </w:r>
          </w:p>
        </w:tc>
        <w:tc>
          <w:tcPr>
            <w:tcW w:w="1853" w:type="dxa"/>
          </w:tcPr>
          <w:p w14:paraId="12269205" w14:textId="3F2F6F4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3 (294 to 657)</w:t>
            </w:r>
          </w:p>
        </w:tc>
        <w:tc>
          <w:tcPr>
            <w:tcW w:w="1853" w:type="dxa"/>
          </w:tcPr>
          <w:p w14:paraId="6CBC7F03" w14:textId="08125B8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4 (73 to 171)</w:t>
            </w:r>
          </w:p>
        </w:tc>
      </w:tr>
      <w:tr w:rsidR="001C388C" w:rsidRPr="00F62C2F" w14:paraId="0062C48B" w14:textId="77777777" w:rsidTr="00F62C2F">
        <w:tc>
          <w:tcPr>
            <w:tcW w:w="1555" w:type="dxa"/>
          </w:tcPr>
          <w:p w14:paraId="389BCF52" w14:textId="5F9912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75" w:type="dxa"/>
          </w:tcPr>
          <w:p w14:paraId="4C6D5A99" w14:textId="0E66A0A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853" w:type="dxa"/>
          </w:tcPr>
          <w:p w14:paraId="1A39894F" w14:textId="70C377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555A7E" w14:textId="0BB59E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7D4F7D" w14:textId="71C1AB4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8 (-52 to -23)</w:t>
            </w:r>
          </w:p>
        </w:tc>
        <w:tc>
          <w:tcPr>
            <w:tcW w:w="1853" w:type="dxa"/>
          </w:tcPr>
          <w:p w14:paraId="1F5F65B3" w14:textId="3CA3D0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2 (-207 to -94)</w:t>
            </w:r>
          </w:p>
        </w:tc>
        <w:tc>
          <w:tcPr>
            <w:tcW w:w="1853" w:type="dxa"/>
          </w:tcPr>
          <w:p w14:paraId="29CD3E19" w14:textId="331F86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D41628" w14:textId="46FA7F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2B366DA6" w14:textId="77777777" w:rsidTr="00F62C2F">
        <w:tc>
          <w:tcPr>
            <w:tcW w:w="1555" w:type="dxa"/>
          </w:tcPr>
          <w:p w14:paraId="681AAAF6" w14:textId="122CC67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75" w:type="dxa"/>
          </w:tcPr>
          <w:p w14:paraId="621D8E7C" w14:textId="5AC74AE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853" w:type="dxa"/>
          </w:tcPr>
          <w:p w14:paraId="22F02196" w14:textId="330BC13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 (16 to 36)</w:t>
            </w:r>
          </w:p>
        </w:tc>
        <w:tc>
          <w:tcPr>
            <w:tcW w:w="1853" w:type="dxa"/>
          </w:tcPr>
          <w:p w14:paraId="7145389A" w14:textId="2D5639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59 to 130)</w:t>
            </w:r>
          </w:p>
        </w:tc>
        <w:tc>
          <w:tcPr>
            <w:tcW w:w="1853" w:type="dxa"/>
          </w:tcPr>
          <w:p w14:paraId="0799663B" w14:textId="23AEAF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F3A9B2" w14:textId="1CABE17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C1D758" w14:textId="628668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38 to 91)</w:t>
            </w:r>
          </w:p>
        </w:tc>
        <w:tc>
          <w:tcPr>
            <w:tcW w:w="1853" w:type="dxa"/>
          </w:tcPr>
          <w:p w14:paraId="3F6F4853" w14:textId="2EB972B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9 to 23)</w:t>
            </w:r>
          </w:p>
        </w:tc>
      </w:tr>
      <w:tr w:rsidR="001C388C" w:rsidRPr="00F62C2F" w14:paraId="6D1369D4" w14:textId="77777777" w:rsidTr="00F62C2F">
        <w:tc>
          <w:tcPr>
            <w:tcW w:w="1555" w:type="dxa"/>
          </w:tcPr>
          <w:p w14:paraId="62193672" w14:textId="2A9161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75" w:type="dxa"/>
          </w:tcPr>
          <w:p w14:paraId="7C4A95A4" w14:textId="2649CC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853" w:type="dxa"/>
          </w:tcPr>
          <w:p w14:paraId="545BB9CD" w14:textId="3C1AE0C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1 (52 to 83)</w:t>
            </w:r>
          </w:p>
        </w:tc>
        <w:tc>
          <w:tcPr>
            <w:tcW w:w="1853" w:type="dxa"/>
          </w:tcPr>
          <w:p w14:paraId="5DF3C5D0" w14:textId="6A06974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4 (188 to 299)</w:t>
            </w:r>
          </w:p>
        </w:tc>
        <w:tc>
          <w:tcPr>
            <w:tcW w:w="1853" w:type="dxa"/>
          </w:tcPr>
          <w:p w14:paraId="6BF89C52" w14:textId="46C342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91D4E0" w14:textId="04B9BE5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A05C2E" w14:textId="59CB45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7 (127 to 211)</w:t>
            </w:r>
          </w:p>
        </w:tc>
        <w:tc>
          <w:tcPr>
            <w:tcW w:w="1853" w:type="dxa"/>
          </w:tcPr>
          <w:p w14:paraId="76FD4380" w14:textId="0B27B52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 (32 to 54)</w:t>
            </w:r>
          </w:p>
        </w:tc>
      </w:tr>
      <w:tr w:rsidR="001C388C" w:rsidRPr="00F62C2F" w14:paraId="013A4C9F" w14:textId="77777777" w:rsidTr="00F62C2F">
        <w:tc>
          <w:tcPr>
            <w:tcW w:w="1555" w:type="dxa"/>
          </w:tcPr>
          <w:p w14:paraId="1CCFCC40" w14:textId="7831335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75" w:type="dxa"/>
          </w:tcPr>
          <w:p w14:paraId="6ADB6BD2" w14:textId="128C90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853" w:type="dxa"/>
          </w:tcPr>
          <w:p w14:paraId="7EC43672" w14:textId="791294D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7 (433 to 632)</w:t>
            </w:r>
          </w:p>
        </w:tc>
        <w:tc>
          <w:tcPr>
            <w:tcW w:w="1853" w:type="dxa"/>
          </w:tcPr>
          <w:p w14:paraId="4869A7A1" w14:textId="7504499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70 (1,558 to 2,275)</w:t>
            </w:r>
          </w:p>
        </w:tc>
        <w:tc>
          <w:tcPr>
            <w:tcW w:w="1853" w:type="dxa"/>
          </w:tcPr>
          <w:p w14:paraId="18509AD7" w14:textId="1CBF0E1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50EB4A" w14:textId="27CDFCA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5F7723" w14:textId="50A9A5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09 (1,101 to 1,642)</w:t>
            </w:r>
          </w:p>
        </w:tc>
        <w:tc>
          <w:tcPr>
            <w:tcW w:w="1853" w:type="dxa"/>
          </w:tcPr>
          <w:p w14:paraId="376A39DB" w14:textId="3DA5B32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3 (281 to 424)</w:t>
            </w:r>
          </w:p>
        </w:tc>
      </w:tr>
      <w:tr w:rsidR="001C388C" w:rsidRPr="00F62C2F" w14:paraId="6D54BC5D" w14:textId="77777777" w:rsidTr="00F62C2F">
        <w:tc>
          <w:tcPr>
            <w:tcW w:w="1555" w:type="dxa"/>
          </w:tcPr>
          <w:p w14:paraId="349A1CDF" w14:textId="358EED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75" w:type="dxa"/>
          </w:tcPr>
          <w:p w14:paraId="175257D4" w14:textId="474145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853" w:type="dxa"/>
          </w:tcPr>
          <w:p w14:paraId="4D002390" w14:textId="453C932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612EB5" w14:textId="09F1382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2 (101 to 217)</w:t>
            </w:r>
          </w:p>
        </w:tc>
        <w:tc>
          <w:tcPr>
            <w:tcW w:w="1853" w:type="dxa"/>
          </w:tcPr>
          <w:p w14:paraId="40499A63" w14:textId="782E37F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0 to -11)</w:t>
            </w:r>
          </w:p>
        </w:tc>
        <w:tc>
          <w:tcPr>
            <w:tcW w:w="1853" w:type="dxa"/>
          </w:tcPr>
          <w:p w14:paraId="62B4B07D" w14:textId="42F0E7E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5 (-81 to -45)</w:t>
            </w:r>
          </w:p>
        </w:tc>
        <w:tc>
          <w:tcPr>
            <w:tcW w:w="1853" w:type="dxa"/>
          </w:tcPr>
          <w:p w14:paraId="48E39429" w14:textId="3261CB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5 (70 to 157)</w:t>
            </w:r>
          </w:p>
        </w:tc>
        <w:tc>
          <w:tcPr>
            <w:tcW w:w="1853" w:type="dxa"/>
          </w:tcPr>
          <w:p w14:paraId="5DB7C02F" w14:textId="1DAA83A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 (18 to 41)</w:t>
            </w:r>
          </w:p>
        </w:tc>
      </w:tr>
      <w:tr w:rsidR="001C388C" w:rsidRPr="00F62C2F" w14:paraId="54B878BC" w14:textId="77777777" w:rsidTr="00F62C2F">
        <w:tc>
          <w:tcPr>
            <w:tcW w:w="1555" w:type="dxa"/>
          </w:tcPr>
          <w:p w14:paraId="66CB2E33" w14:textId="2E0925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75" w:type="dxa"/>
          </w:tcPr>
          <w:p w14:paraId="1BB84275" w14:textId="2FEB97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853" w:type="dxa"/>
          </w:tcPr>
          <w:p w14:paraId="06DA3383" w14:textId="1EB5A52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BF6D41F" w14:textId="1A67FA2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7 to 12)</w:t>
            </w:r>
          </w:p>
        </w:tc>
        <w:tc>
          <w:tcPr>
            <w:tcW w:w="1853" w:type="dxa"/>
          </w:tcPr>
          <w:p w14:paraId="4734978E" w14:textId="482F2B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47A70AD0" w14:textId="618973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6E569A70" w14:textId="04AC772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8)</w:t>
            </w:r>
          </w:p>
        </w:tc>
        <w:tc>
          <w:tcPr>
            <w:tcW w:w="1853" w:type="dxa"/>
          </w:tcPr>
          <w:p w14:paraId="0B6FA277" w14:textId="196BB7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</w:tr>
      <w:tr w:rsidR="001C388C" w:rsidRPr="00F62C2F" w14:paraId="47B5D2D3" w14:textId="77777777" w:rsidTr="00F62C2F">
        <w:tc>
          <w:tcPr>
            <w:tcW w:w="1555" w:type="dxa"/>
          </w:tcPr>
          <w:p w14:paraId="43FCA567" w14:textId="7C2F9C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75" w:type="dxa"/>
          </w:tcPr>
          <w:p w14:paraId="4E6249D7" w14:textId="499EAE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853" w:type="dxa"/>
          </w:tcPr>
          <w:p w14:paraId="2BB7ACC0" w14:textId="6AA19B3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08 (319 to 501)</w:t>
            </w:r>
          </w:p>
        </w:tc>
        <w:tc>
          <w:tcPr>
            <w:tcW w:w="1853" w:type="dxa"/>
          </w:tcPr>
          <w:p w14:paraId="406B0DF4" w14:textId="5CA623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70 (1,152 to 1,810)</w:t>
            </w:r>
          </w:p>
        </w:tc>
        <w:tc>
          <w:tcPr>
            <w:tcW w:w="1853" w:type="dxa"/>
          </w:tcPr>
          <w:p w14:paraId="66031910" w14:textId="11AA3A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E56956" w14:textId="6A552B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F06B8A5" w14:textId="0A20EDD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3 (767 to 1,253)</w:t>
            </w:r>
          </w:p>
        </w:tc>
        <w:tc>
          <w:tcPr>
            <w:tcW w:w="1853" w:type="dxa"/>
          </w:tcPr>
          <w:p w14:paraId="7FE678D0" w14:textId="7A5D2C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6 (188 to 315)</w:t>
            </w:r>
          </w:p>
        </w:tc>
      </w:tr>
      <w:tr w:rsidR="001C388C" w:rsidRPr="00F62C2F" w14:paraId="261AD6F0" w14:textId="77777777" w:rsidTr="00F62C2F">
        <w:tc>
          <w:tcPr>
            <w:tcW w:w="1555" w:type="dxa"/>
          </w:tcPr>
          <w:p w14:paraId="2565CDE2" w14:textId="67946D5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75" w:type="dxa"/>
          </w:tcPr>
          <w:p w14:paraId="4D9819CA" w14:textId="4432B1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853" w:type="dxa"/>
          </w:tcPr>
          <w:p w14:paraId="5F22272F" w14:textId="6A1A199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4616E2" w14:textId="3B9C063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7)</w:t>
            </w:r>
          </w:p>
        </w:tc>
        <w:tc>
          <w:tcPr>
            <w:tcW w:w="1853" w:type="dxa"/>
          </w:tcPr>
          <w:p w14:paraId="67E8A9A6" w14:textId="2C485D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C1456E" w14:textId="1E1A688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08917E08" w14:textId="6AAAEDC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5)</w:t>
            </w:r>
          </w:p>
        </w:tc>
        <w:tc>
          <w:tcPr>
            <w:tcW w:w="1853" w:type="dxa"/>
          </w:tcPr>
          <w:p w14:paraId="509CB00E" w14:textId="249A85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</w:tr>
      <w:tr w:rsidR="001C388C" w:rsidRPr="00F62C2F" w14:paraId="7A328894" w14:textId="77777777" w:rsidTr="00F62C2F">
        <w:tc>
          <w:tcPr>
            <w:tcW w:w="1555" w:type="dxa"/>
          </w:tcPr>
          <w:p w14:paraId="6EB48476" w14:textId="67CEF16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75" w:type="dxa"/>
          </w:tcPr>
          <w:p w14:paraId="1E4A8374" w14:textId="0910E29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853" w:type="dxa"/>
          </w:tcPr>
          <w:p w14:paraId="2BA1B1DD" w14:textId="6D402B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88 (1,046 to 2,249)</w:t>
            </w:r>
          </w:p>
        </w:tc>
        <w:tc>
          <w:tcPr>
            <w:tcW w:w="1853" w:type="dxa"/>
          </w:tcPr>
          <w:p w14:paraId="75313204" w14:textId="7DE4FE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32 (3,808 to 8,144)</w:t>
            </w:r>
          </w:p>
        </w:tc>
        <w:tc>
          <w:tcPr>
            <w:tcW w:w="1853" w:type="dxa"/>
          </w:tcPr>
          <w:p w14:paraId="7B58AF46" w14:textId="6572A8D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48F8F5" w14:textId="6C343D1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839177" w14:textId="520763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55 (2,723 to 5,957)</w:t>
            </w:r>
          </w:p>
        </w:tc>
        <w:tc>
          <w:tcPr>
            <w:tcW w:w="1853" w:type="dxa"/>
          </w:tcPr>
          <w:p w14:paraId="2870607E" w14:textId="0291C6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69 (708 to 1,570)</w:t>
            </w:r>
          </w:p>
        </w:tc>
      </w:tr>
      <w:tr w:rsidR="001C388C" w:rsidRPr="00F62C2F" w14:paraId="26B867E3" w14:textId="77777777" w:rsidTr="00F62C2F">
        <w:tc>
          <w:tcPr>
            <w:tcW w:w="1555" w:type="dxa"/>
          </w:tcPr>
          <w:p w14:paraId="7FAE888D" w14:textId="67D1048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75" w:type="dxa"/>
          </w:tcPr>
          <w:p w14:paraId="65B993EA" w14:textId="58A7BB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853" w:type="dxa"/>
          </w:tcPr>
          <w:p w14:paraId="1B6C5A3E" w14:textId="4C6E1C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CEB505" w14:textId="3E6397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035901" w14:textId="4C745CA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127A738D" w14:textId="27CC54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7 to -3)</w:t>
            </w:r>
          </w:p>
        </w:tc>
        <w:tc>
          <w:tcPr>
            <w:tcW w:w="1853" w:type="dxa"/>
          </w:tcPr>
          <w:p w14:paraId="7EAFA92F" w14:textId="1E900DA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FA5C6C" w14:textId="478909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05A7335C" w14:textId="77777777" w:rsidTr="00F62C2F">
        <w:tc>
          <w:tcPr>
            <w:tcW w:w="1555" w:type="dxa"/>
          </w:tcPr>
          <w:p w14:paraId="0B764257" w14:textId="35C3E0F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75" w:type="dxa"/>
          </w:tcPr>
          <w:p w14:paraId="52DBB309" w14:textId="369B6CF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853" w:type="dxa"/>
          </w:tcPr>
          <w:p w14:paraId="51703949" w14:textId="5D7BD8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75 (782 to 1,392)</w:t>
            </w:r>
          </w:p>
        </w:tc>
        <w:tc>
          <w:tcPr>
            <w:tcW w:w="1853" w:type="dxa"/>
          </w:tcPr>
          <w:p w14:paraId="59527744" w14:textId="0032CF2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986 (2,882 to 5,207)</w:t>
            </w:r>
          </w:p>
        </w:tc>
        <w:tc>
          <w:tcPr>
            <w:tcW w:w="1853" w:type="dxa"/>
          </w:tcPr>
          <w:p w14:paraId="4BB64C0F" w14:textId="639F4F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90CBEB" w14:textId="369BDE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EBC27F" w14:textId="513F80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48 (2,031 to 3,799)</w:t>
            </w:r>
          </w:p>
        </w:tc>
        <w:tc>
          <w:tcPr>
            <w:tcW w:w="1853" w:type="dxa"/>
          </w:tcPr>
          <w:p w14:paraId="2B9170F5" w14:textId="11DE930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1 (519 to 978)</w:t>
            </w:r>
          </w:p>
        </w:tc>
      </w:tr>
      <w:tr w:rsidR="001C388C" w:rsidRPr="00F62C2F" w14:paraId="071A38BB" w14:textId="77777777" w:rsidTr="00F62C2F">
        <w:tc>
          <w:tcPr>
            <w:tcW w:w="1555" w:type="dxa"/>
          </w:tcPr>
          <w:p w14:paraId="7A6A076A" w14:textId="03AFB01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75" w:type="dxa"/>
          </w:tcPr>
          <w:p w14:paraId="50AB7A26" w14:textId="06027D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853" w:type="dxa"/>
          </w:tcPr>
          <w:p w14:paraId="5D79DB65" w14:textId="6BAC6A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E2987F" w14:textId="5CF678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00FBB4" w14:textId="1927A9E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C511BD" w14:textId="39BBC89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31466856" w14:textId="76B868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1D7B90" w14:textId="06B6F8B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4FA613F" w14:textId="77777777" w:rsidTr="00F62C2F">
        <w:tc>
          <w:tcPr>
            <w:tcW w:w="1555" w:type="dxa"/>
          </w:tcPr>
          <w:p w14:paraId="13FF0353" w14:textId="28A104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75" w:type="dxa"/>
          </w:tcPr>
          <w:p w14:paraId="392F5321" w14:textId="4434ADF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853" w:type="dxa"/>
          </w:tcPr>
          <w:p w14:paraId="6794F9DE" w14:textId="1BE53E8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7)</w:t>
            </w:r>
          </w:p>
        </w:tc>
        <w:tc>
          <w:tcPr>
            <w:tcW w:w="1853" w:type="dxa"/>
          </w:tcPr>
          <w:p w14:paraId="5942B488" w14:textId="7C1332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 (9 to 25)</w:t>
            </w:r>
          </w:p>
        </w:tc>
        <w:tc>
          <w:tcPr>
            <w:tcW w:w="1853" w:type="dxa"/>
          </w:tcPr>
          <w:p w14:paraId="6F149B0C" w14:textId="4A6EE6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8D0CCE" w14:textId="0E68EA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30EE9D" w14:textId="6580E2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5 to 17)</w:t>
            </w:r>
          </w:p>
        </w:tc>
        <w:tc>
          <w:tcPr>
            <w:tcW w:w="1853" w:type="dxa"/>
          </w:tcPr>
          <w:p w14:paraId="1A3EC438" w14:textId="5FA410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4)</w:t>
            </w:r>
          </w:p>
        </w:tc>
      </w:tr>
      <w:tr w:rsidR="001C388C" w:rsidRPr="00F62C2F" w14:paraId="5A6E7A2E" w14:textId="77777777" w:rsidTr="00F62C2F">
        <w:tc>
          <w:tcPr>
            <w:tcW w:w="1555" w:type="dxa"/>
          </w:tcPr>
          <w:p w14:paraId="4471A3F9" w14:textId="340265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75" w:type="dxa"/>
          </w:tcPr>
          <w:p w14:paraId="56AC6B7C" w14:textId="5AF6DCE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853" w:type="dxa"/>
          </w:tcPr>
          <w:p w14:paraId="2FA460B2" w14:textId="4E776AF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3 (109 to 193)</w:t>
            </w:r>
          </w:p>
        </w:tc>
        <w:tc>
          <w:tcPr>
            <w:tcW w:w="1853" w:type="dxa"/>
          </w:tcPr>
          <w:p w14:paraId="501E4EAD" w14:textId="02CAD7A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6 (394 to 697)</w:t>
            </w:r>
          </w:p>
        </w:tc>
        <w:tc>
          <w:tcPr>
            <w:tcW w:w="1853" w:type="dxa"/>
          </w:tcPr>
          <w:p w14:paraId="35BD1DA9" w14:textId="7D6F19A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27BBEE" w14:textId="399D83D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6163A5" w14:textId="7E56C6D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19 (238 to 444)</w:t>
            </w:r>
          </w:p>
        </w:tc>
        <w:tc>
          <w:tcPr>
            <w:tcW w:w="1853" w:type="dxa"/>
          </w:tcPr>
          <w:p w14:paraId="31385DAD" w14:textId="70FDB3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6 (56 to 108)</w:t>
            </w:r>
          </w:p>
        </w:tc>
      </w:tr>
      <w:tr w:rsidR="001C388C" w:rsidRPr="00F62C2F" w14:paraId="3797DB72" w14:textId="77777777" w:rsidTr="00F62C2F">
        <w:tc>
          <w:tcPr>
            <w:tcW w:w="1555" w:type="dxa"/>
          </w:tcPr>
          <w:p w14:paraId="5B5229B9" w14:textId="4B854E0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75" w:type="dxa"/>
          </w:tcPr>
          <w:p w14:paraId="7A179770" w14:textId="540F40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853" w:type="dxa"/>
          </w:tcPr>
          <w:p w14:paraId="76199FD7" w14:textId="6B890A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91 (1,246 to 2,465)</w:t>
            </w:r>
          </w:p>
        </w:tc>
        <w:tc>
          <w:tcPr>
            <w:tcW w:w="1853" w:type="dxa"/>
          </w:tcPr>
          <w:p w14:paraId="5015FA8F" w14:textId="5932A9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845 (4,512 to 8,920)</w:t>
            </w:r>
          </w:p>
        </w:tc>
        <w:tc>
          <w:tcPr>
            <w:tcW w:w="1853" w:type="dxa"/>
          </w:tcPr>
          <w:p w14:paraId="763A18BC" w14:textId="5F330B4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D3EDDE" w14:textId="341026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592402" w14:textId="7B9319E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921 (3,181 to 6,484)</w:t>
            </w:r>
          </w:p>
        </w:tc>
        <w:tc>
          <w:tcPr>
            <w:tcW w:w="1853" w:type="dxa"/>
          </w:tcPr>
          <w:p w14:paraId="14C729B6" w14:textId="67EADF9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85 (822 to 1,704)</w:t>
            </w:r>
          </w:p>
        </w:tc>
      </w:tr>
      <w:tr w:rsidR="001C388C" w:rsidRPr="00F62C2F" w14:paraId="77E8B8ED" w14:textId="77777777" w:rsidTr="00F62C2F">
        <w:tc>
          <w:tcPr>
            <w:tcW w:w="1555" w:type="dxa"/>
          </w:tcPr>
          <w:p w14:paraId="57CA8452" w14:textId="683025E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75" w:type="dxa"/>
          </w:tcPr>
          <w:p w14:paraId="0F432AD0" w14:textId="1A2AE3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853" w:type="dxa"/>
          </w:tcPr>
          <w:p w14:paraId="1ECE2C0E" w14:textId="4FBAAE9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0 (245 to 453)</w:t>
            </w:r>
          </w:p>
        </w:tc>
        <w:tc>
          <w:tcPr>
            <w:tcW w:w="1853" w:type="dxa"/>
          </w:tcPr>
          <w:p w14:paraId="667CDB4B" w14:textId="193936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60 (882 to 1,629)</w:t>
            </w:r>
          </w:p>
        </w:tc>
        <w:tc>
          <w:tcPr>
            <w:tcW w:w="1853" w:type="dxa"/>
          </w:tcPr>
          <w:p w14:paraId="5EF5ADA7" w14:textId="49C1C57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13BE9B" w14:textId="025045E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83F91B" w14:textId="71F58BA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95 (611 to 1,171)</w:t>
            </w:r>
          </w:p>
        </w:tc>
        <w:tc>
          <w:tcPr>
            <w:tcW w:w="1853" w:type="dxa"/>
          </w:tcPr>
          <w:p w14:paraId="53F84E82" w14:textId="24CF4D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0 (154 to 303)</w:t>
            </w:r>
          </w:p>
        </w:tc>
      </w:tr>
      <w:tr w:rsidR="001C388C" w:rsidRPr="00F62C2F" w14:paraId="04AD64DB" w14:textId="77777777" w:rsidTr="00F62C2F">
        <w:tc>
          <w:tcPr>
            <w:tcW w:w="1555" w:type="dxa"/>
          </w:tcPr>
          <w:p w14:paraId="360B44EC" w14:textId="7A69D5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75" w:type="dxa"/>
          </w:tcPr>
          <w:p w14:paraId="695FF011" w14:textId="491FFC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853" w:type="dxa"/>
          </w:tcPr>
          <w:p w14:paraId="2089B051" w14:textId="0C37CA2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3DDBBB" w14:textId="4E126D6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2379A4" w14:textId="3D100F2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7 to -3)</w:t>
            </w:r>
          </w:p>
        </w:tc>
        <w:tc>
          <w:tcPr>
            <w:tcW w:w="1853" w:type="dxa"/>
          </w:tcPr>
          <w:p w14:paraId="50FE40D9" w14:textId="2E8354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26 to -12)</w:t>
            </w:r>
          </w:p>
        </w:tc>
        <w:tc>
          <w:tcPr>
            <w:tcW w:w="1853" w:type="dxa"/>
          </w:tcPr>
          <w:p w14:paraId="450AAE7B" w14:textId="0E5AC6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D482DE" w14:textId="719CCF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0362DC5C" w14:textId="77777777" w:rsidTr="00F62C2F">
        <w:tc>
          <w:tcPr>
            <w:tcW w:w="1555" w:type="dxa"/>
          </w:tcPr>
          <w:p w14:paraId="0B02CFBF" w14:textId="6B2FB96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75" w:type="dxa"/>
          </w:tcPr>
          <w:p w14:paraId="05E88FFB" w14:textId="20E856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853" w:type="dxa"/>
          </w:tcPr>
          <w:p w14:paraId="45E84F7F" w14:textId="1691C33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3EA7A1" w14:textId="52779B6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B1CC4B" w14:textId="571B29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4 to -5)</w:t>
            </w:r>
          </w:p>
        </w:tc>
        <w:tc>
          <w:tcPr>
            <w:tcW w:w="1853" w:type="dxa"/>
          </w:tcPr>
          <w:p w14:paraId="61F71603" w14:textId="225514F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9 (-56 to -21)</w:t>
            </w:r>
          </w:p>
        </w:tc>
        <w:tc>
          <w:tcPr>
            <w:tcW w:w="1853" w:type="dxa"/>
          </w:tcPr>
          <w:p w14:paraId="5F1456D7" w14:textId="28E2FAC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546992" w14:textId="39E8056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E9E8FE0" w14:textId="77777777" w:rsidTr="00F62C2F">
        <w:tc>
          <w:tcPr>
            <w:tcW w:w="1555" w:type="dxa"/>
          </w:tcPr>
          <w:p w14:paraId="02AC727E" w14:textId="0C4FE0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75" w:type="dxa"/>
          </w:tcPr>
          <w:p w14:paraId="2CB100AD" w14:textId="6F5958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853" w:type="dxa"/>
          </w:tcPr>
          <w:p w14:paraId="1D73A978" w14:textId="4EDD86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39290C" w14:textId="77AEC8E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E8A400" w14:textId="2D23AB8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6 to -4)</w:t>
            </w:r>
          </w:p>
        </w:tc>
        <w:tc>
          <w:tcPr>
            <w:tcW w:w="1853" w:type="dxa"/>
          </w:tcPr>
          <w:p w14:paraId="17E86A8C" w14:textId="73B1537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24 to -16)</w:t>
            </w:r>
          </w:p>
        </w:tc>
        <w:tc>
          <w:tcPr>
            <w:tcW w:w="1853" w:type="dxa"/>
          </w:tcPr>
          <w:p w14:paraId="4A4C2878" w14:textId="579B42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B9527E" w14:textId="0471BF5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C6F0A9C" w14:textId="77777777" w:rsidTr="00F62C2F">
        <w:tc>
          <w:tcPr>
            <w:tcW w:w="1555" w:type="dxa"/>
          </w:tcPr>
          <w:p w14:paraId="540277FD" w14:textId="519C5B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75" w:type="dxa"/>
          </w:tcPr>
          <w:p w14:paraId="7DC2093C" w14:textId="766B86D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853" w:type="dxa"/>
          </w:tcPr>
          <w:p w14:paraId="17E94B52" w14:textId="1D99FA1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FB3A77" w14:textId="682148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9 to 15)</w:t>
            </w:r>
          </w:p>
        </w:tc>
        <w:tc>
          <w:tcPr>
            <w:tcW w:w="1853" w:type="dxa"/>
          </w:tcPr>
          <w:p w14:paraId="1FFED17B" w14:textId="0AE4387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0DB7250B" w14:textId="3C0BA2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2)</w:t>
            </w:r>
          </w:p>
        </w:tc>
        <w:tc>
          <w:tcPr>
            <w:tcW w:w="1853" w:type="dxa"/>
          </w:tcPr>
          <w:p w14:paraId="4614C3CE" w14:textId="52C55C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6 to 11)</w:t>
            </w:r>
          </w:p>
        </w:tc>
        <w:tc>
          <w:tcPr>
            <w:tcW w:w="1853" w:type="dxa"/>
          </w:tcPr>
          <w:p w14:paraId="25A88124" w14:textId="43D131D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3)</w:t>
            </w:r>
          </w:p>
        </w:tc>
      </w:tr>
      <w:tr w:rsidR="001C388C" w:rsidRPr="00F62C2F" w14:paraId="13F5FC9B" w14:textId="77777777" w:rsidTr="00F62C2F">
        <w:tc>
          <w:tcPr>
            <w:tcW w:w="1555" w:type="dxa"/>
          </w:tcPr>
          <w:p w14:paraId="5AF6D5EA" w14:textId="16219D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75" w:type="dxa"/>
          </w:tcPr>
          <w:p w14:paraId="4A796AA4" w14:textId="2298DA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853" w:type="dxa"/>
          </w:tcPr>
          <w:p w14:paraId="2EFD005A" w14:textId="46E2B95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035051" w14:textId="668BED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2D022E" w14:textId="0118EEC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1EB94E84" w14:textId="37BE856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2)</w:t>
            </w:r>
          </w:p>
        </w:tc>
        <w:tc>
          <w:tcPr>
            <w:tcW w:w="1853" w:type="dxa"/>
          </w:tcPr>
          <w:p w14:paraId="4605F372" w14:textId="682185F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593FEB" w14:textId="7D7F80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EE10E1A" w14:textId="77777777" w:rsidTr="00F62C2F">
        <w:tc>
          <w:tcPr>
            <w:tcW w:w="1555" w:type="dxa"/>
          </w:tcPr>
          <w:p w14:paraId="5EE87EE1" w14:textId="5D0A630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75" w:type="dxa"/>
          </w:tcPr>
          <w:p w14:paraId="18585CE6" w14:textId="728532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853" w:type="dxa"/>
          </w:tcPr>
          <w:p w14:paraId="10F0B142" w14:textId="62EB58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CCF250" w14:textId="1970CDA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14 to 16)</w:t>
            </w:r>
          </w:p>
        </w:tc>
        <w:tc>
          <w:tcPr>
            <w:tcW w:w="1853" w:type="dxa"/>
          </w:tcPr>
          <w:p w14:paraId="5D78CFE3" w14:textId="262B5AA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7ECC15CC" w14:textId="1627951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5 to -5)</w:t>
            </w:r>
          </w:p>
        </w:tc>
        <w:tc>
          <w:tcPr>
            <w:tcW w:w="1853" w:type="dxa"/>
          </w:tcPr>
          <w:p w14:paraId="766D273F" w14:textId="1EA8AA8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9 to 10)</w:t>
            </w:r>
          </w:p>
        </w:tc>
        <w:tc>
          <w:tcPr>
            <w:tcW w:w="1853" w:type="dxa"/>
          </w:tcPr>
          <w:p w14:paraId="54878AB4" w14:textId="281F6D3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2)</w:t>
            </w:r>
          </w:p>
        </w:tc>
      </w:tr>
      <w:tr w:rsidR="001C388C" w:rsidRPr="00F62C2F" w14:paraId="1A27798A" w14:textId="77777777" w:rsidTr="00F62C2F">
        <w:tc>
          <w:tcPr>
            <w:tcW w:w="1555" w:type="dxa"/>
          </w:tcPr>
          <w:p w14:paraId="4AE6FF2B" w14:textId="7ADFB1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75" w:type="dxa"/>
          </w:tcPr>
          <w:p w14:paraId="1AD7FB0D" w14:textId="72B926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853" w:type="dxa"/>
          </w:tcPr>
          <w:p w14:paraId="6AC6E0CF" w14:textId="20084B2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AB6327" w14:textId="4F6D892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07B60B" w14:textId="2A3570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DFACE5" w14:textId="5610469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F8B26B" w14:textId="7063FFD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E19BEB" w14:textId="0B7905D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5DB3DAF" w14:textId="77777777" w:rsidTr="00F62C2F">
        <w:tc>
          <w:tcPr>
            <w:tcW w:w="1555" w:type="dxa"/>
          </w:tcPr>
          <w:p w14:paraId="776E5DA6" w14:textId="4410EF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75" w:type="dxa"/>
          </w:tcPr>
          <w:p w14:paraId="600BA42F" w14:textId="58B02C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853" w:type="dxa"/>
          </w:tcPr>
          <w:p w14:paraId="39A69B15" w14:textId="580D57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7 (252 to 854)</w:t>
            </w:r>
          </w:p>
        </w:tc>
        <w:tc>
          <w:tcPr>
            <w:tcW w:w="1853" w:type="dxa"/>
          </w:tcPr>
          <w:p w14:paraId="47983FB5" w14:textId="3CF85D0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60 (908 to 3,076)</w:t>
            </w:r>
          </w:p>
        </w:tc>
        <w:tc>
          <w:tcPr>
            <w:tcW w:w="1853" w:type="dxa"/>
          </w:tcPr>
          <w:p w14:paraId="36D0DCBE" w14:textId="2A1F28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B144A3" w14:textId="634B6BA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A2CBFF" w14:textId="06BEFE7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20 (606 to 2,250)</w:t>
            </w:r>
          </w:p>
        </w:tc>
        <w:tc>
          <w:tcPr>
            <w:tcW w:w="1853" w:type="dxa"/>
          </w:tcPr>
          <w:p w14:paraId="0C78EAFA" w14:textId="399F62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0 (150 to 589)</w:t>
            </w:r>
          </w:p>
        </w:tc>
      </w:tr>
      <w:tr w:rsidR="001C388C" w:rsidRPr="00F62C2F" w14:paraId="0E7E0FFE" w14:textId="77777777" w:rsidTr="00F62C2F">
        <w:tc>
          <w:tcPr>
            <w:tcW w:w="1555" w:type="dxa"/>
          </w:tcPr>
          <w:p w14:paraId="16DA1348" w14:textId="7999B65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75" w:type="dxa"/>
          </w:tcPr>
          <w:p w14:paraId="4722672E" w14:textId="18F61FD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853" w:type="dxa"/>
          </w:tcPr>
          <w:p w14:paraId="0DDD2821" w14:textId="3472292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1 (379 to 678)</w:t>
            </w:r>
          </w:p>
        </w:tc>
        <w:tc>
          <w:tcPr>
            <w:tcW w:w="1853" w:type="dxa"/>
          </w:tcPr>
          <w:p w14:paraId="78593A59" w14:textId="7C3B841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39 (1,365 to 2,442)</w:t>
            </w:r>
          </w:p>
        </w:tc>
        <w:tc>
          <w:tcPr>
            <w:tcW w:w="1853" w:type="dxa"/>
          </w:tcPr>
          <w:p w14:paraId="122069A9" w14:textId="7074568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823FA8" w14:textId="5D35ABC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D0B98B" w14:textId="2D6C43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12 (881 to 1,640)</w:t>
            </w:r>
          </w:p>
        </w:tc>
        <w:tc>
          <w:tcPr>
            <w:tcW w:w="1853" w:type="dxa"/>
          </w:tcPr>
          <w:p w14:paraId="256AD51A" w14:textId="29DD88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6 (213 to 406)</w:t>
            </w:r>
          </w:p>
        </w:tc>
      </w:tr>
      <w:tr w:rsidR="001C388C" w:rsidRPr="00F62C2F" w14:paraId="116101FA" w14:textId="77777777" w:rsidTr="00F62C2F">
        <w:tc>
          <w:tcPr>
            <w:tcW w:w="1555" w:type="dxa"/>
          </w:tcPr>
          <w:p w14:paraId="15382E53" w14:textId="352F95E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75" w:type="dxa"/>
          </w:tcPr>
          <w:p w14:paraId="2755D3F9" w14:textId="7D95A35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853" w:type="dxa"/>
          </w:tcPr>
          <w:p w14:paraId="22B1C0ED" w14:textId="42C0C9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430E8B" w14:textId="62B42E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7 (69 to 142)</w:t>
            </w:r>
          </w:p>
        </w:tc>
        <w:tc>
          <w:tcPr>
            <w:tcW w:w="1853" w:type="dxa"/>
          </w:tcPr>
          <w:p w14:paraId="5F919C6F" w14:textId="3D35B0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4 to -3)</w:t>
            </w:r>
          </w:p>
        </w:tc>
        <w:tc>
          <w:tcPr>
            <w:tcW w:w="1853" w:type="dxa"/>
          </w:tcPr>
          <w:p w14:paraId="702B3DC7" w14:textId="6DB257A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18 to -10)</w:t>
            </w:r>
          </w:p>
        </w:tc>
        <w:tc>
          <w:tcPr>
            <w:tcW w:w="1853" w:type="dxa"/>
          </w:tcPr>
          <w:p w14:paraId="45EDEF95" w14:textId="7EB46C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 (43 to 93)</w:t>
            </w:r>
          </w:p>
        </w:tc>
        <w:tc>
          <w:tcPr>
            <w:tcW w:w="1853" w:type="dxa"/>
          </w:tcPr>
          <w:p w14:paraId="540CFD5F" w14:textId="185FC5D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0 to 23)</w:t>
            </w:r>
          </w:p>
        </w:tc>
      </w:tr>
      <w:tr w:rsidR="001C388C" w:rsidRPr="00F62C2F" w14:paraId="6630150E" w14:textId="77777777" w:rsidTr="00F62C2F">
        <w:tc>
          <w:tcPr>
            <w:tcW w:w="1555" w:type="dxa"/>
          </w:tcPr>
          <w:p w14:paraId="51958CD7" w14:textId="70A923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75" w:type="dxa"/>
          </w:tcPr>
          <w:p w14:paraId="7148F6B5" w14:textId="23CB0F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853" w:type="dxa"/>
          </w:tcPr>
          <w:p w14:paraId="172D7F75" w14:textId="086545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7F6F2A" w14:textId="1D90442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D878EB" w14:textId="3BDA12D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1 (-96 to -50)</w:t>
            </w:r>
          </w:p>
        </w:tc>
        <w:tc>
          <w:tcPr>
            <w:tcW w:w="1853" w:type="dxa"/>
          </w:tcPr>
          <w:p w14:paraId="51A3C755" w14:textId="16A93D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3 (-385 to -199)</w:t>
            </w:r>
          </w:p>
        </w:tc>
        <w:tc>
          <w:tcPr>
            <w:tcW w:w="1853" w:type="dxa"/>
          </w:tcPr>
          <w:p w14:paraId="1322DA61" w14:textId="247F98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206E31" w14:textId="6C5FD7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148F9ED" w14:textId="77777777" w:rsidTr="00F62C2F">
        <w:tc>
          <w:tcPr>
            <w:tcW w:w="1555" w:type="dxa"/>
          </w:tcPr>
          <w:p w14:paraId="5DA4B052" w14:textId="40189F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75" w:type="dxa"/>
          </w:tcPr>
          <w:p w14:paraId="120D2BC2" w14:textId="0BA3276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853" w:type="dxa"/>
          </w:tcPr>
          <w:p w14:paraId="1E546F85" w14:textId="32E70B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470414" w14:textId="732B5C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3 (47 to 115)</w:t>
            </w:r>
          </w:p>
        </w:tc>
        <w:tc>
          <w:tcPr>
            <w:tcW w:w="1853" w:type="dxa"/>
          </w:tcPr>
          <w:p w14:paraId="47744709" w14:textId="6B4FE7B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52D600F4" w14:textId="50218A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9 to -5)</w:t>
            </w:r>
          </w:p>
        </w:tc>
        <w:tc>
          <w:tcPr>
            <w:tcW w:w="1853" w:type="dxa"/>
          </w:tcPr>
          <w:p w14:paraId="76EF84ED" w14:textId="1D629D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 (29 to 78)</w:t>
            </w:r>
          </w:p>
        </w:tc>
        <w:tc>
          <w:tcPr>
            <w:tcW w:w="1853" w:type="dxa"/>
          </w:tcPr>
          <w:p w14:paraId="5DCB74B4" w14:textId="5D6C71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7 to 19)</w:t>
            </w:r>
          </w:p>
        </w:tc>
      </w:tr>
      <w:tr w:rsidR="001C388C" w:rsidRPr="00F62C2F" w14:paraId="3B3BD5AD" w14:textId="77777777" w:rsidTr="00F62C2F">
        <w:tc>
          <w:tcPr>
            <w:tcW w:w="1555" w:type="dxa"/>
          </w:tcPr>
          <w:p w14:paraId="47A8DF73" w14:textId="0D2AA41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75" w:type="dxa"/>
          </w:tcPr>
          <w:p w14:paraId="34911D43" w14:textId="37E680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853" w:type="dxa"/>
          </w:tcPr>
          <w:p w14:paraId="3E1C6F0D" w14:textId="4EACB2A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DD2C26" w14:textId="3CED4E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8 (339 to 875)</w:t>
            </w:r>
          </w:p>
        </w:tc>
        <w:tc>
          <w:tcPr>
            <w:tcW w:w="1853" w:type="dxa"/>
          </w:tcPr>
          <w:p w14:paraId="36F39342" w14:textId="7522E44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4 (-81 to -39)</w:t>
            </w:r>
          </w:p>
        </w:tc>
        <w:tc>
          <w:tcPr>
            <w:tcW w:w="1853" w:type="dxa"/>
          </w:tcPr>
          <w:p w14:paraId="39652292" w14:textId="12900F4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57 (-324 to -154)</w:t>
            </w:r>
          </w:p>
        </w:tc>
        <w:tc>
          <w:tcPr>
            <w:tcW w:w="1853" w:type="dxa"/>
          </w:tcPr>
          <w:p w14:paraId="77EBFB79" w14:textId="72F9049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1 (223 to 608)</w:t>
            </w:r>
          </w:p>
        </w:tc>
        <w:tc>
          <w:tcPr>
            <w:tcW w:w="1853" w:type="dxa"/>
          </w:tcPr>
          <w:p w14:paraId="331B5941" w14:textId="5CFFBC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2 (54 to 153)</w:t>
            </w:r>
          </w:p>
        </w:tc>
      </w:tr>
      <w:tr w:rsidR="001C388C" w:rsidRPr="00F62C2F" w14:paraId="32DCD57A" w14:textId="77777777" w:rsidTr="00F62C2F">
        <w:tc>
          <w:tcPr>
            <w:tcW w:w="1555" w:type="dxa"/>
          </w:tcPr>
          <w:p w14:paraId="01811722" w14:textId="20EC7A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75" w:type="dxa"/>
          </w:tcPr>
          <w:p w14:paraId="50611931" w14:textId="2B21BD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853" w:type="dxa"/>
          </w:tcPr>
          <w:p w14:paraId="38103C3A" w14:textId="3BE222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E350B0" w14:textId="271968F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10)</w:t>
            </w:r>
          </w:p>
        </w:tc>
        <w:tc>
          <w:tcPr>
            <w:tcW w:w="1853" w:type="dxa"/>
          </w:tcPr>
          <w:p w14:paraId="689B650C" w14:textId="0EA0E07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C8079E4" w14:textId="5D66CF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2)</w:t>
            </w:r>
          </w:p>
        </w:tc>
        <w:tc>
          <w:tcPr>
            <w:tcW w:w="1853" w:type="dxa"/>
          </w:tcPr>
          <w:p w14:paraId="57D0F552" w14:textId="1DBB5D8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7)</w:t>
            </w:r>
          </w:p>
        </w:tc>
        <w:tc>
          <w:tcPr>
            <w:tcW w:w="1853" w:type="dxa"/>
          </w:tcPr>
          <w:p w14:paraId="06602E4C" w14:textId="56049B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</w:tr>
      <w:tr w:rsidR="001C388C" w:rsidRPr="00F62C2F" w14:paraId="544EFDAA" w14:textId="77777777" w:rsidTr="00F62C2F">
        <w:tc>
          <w:tcPr>
            <w:tcW w:w="1555" w:type="dxa"/>
          </w:tcPr>
          <w:p w14:paraId="5CF6882E" w14:textId="4873AF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75" w:type="dxa"/>
          </w:tcPr>
          <w:p w14:paraId="78D324E6" w14:textId="192104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853" w:type="dxa"/>
          </w:tcPr>
          <w:p w14:paraId="573B83BD" w14:textId="6A1080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39D0FD" w14:textId="530D24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3 to 4)</w:t>
            </w:r>
          </w:p>
        </w:tc>
        <w:tc>
          <w:tcPr>
            <w:tcW w:w="1853" w:type="dxa"/>
          </w:tcPr>
          <w:p w14:paraId="42133FE5" w14:textId="33C4652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78700B1" w14:textId="72DDDFF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1132719A" w14:textId="74A8AA0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3)</w:t>
            </w:r>
          </w:p>
        </w:tc>
        <w:tc>
          <w:tcPr>
            <w:tcW w:w="1853" w:type="dxa"/>
          </w:tcPr>
          <w:p w14:paraId="573CD89E" w14:textId="486F8A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</w:tr>
      <w:tr w:rsidR="001C388C" w:rsidRPr="00F62C2F" w14:paraId="06D9B4AF" w14:textId="77777777" w:rsidTr="00F62C2F">
        <w:tc>
          <w:tcPr>
            <w:tcW w:w="1555" w:type="dxa"/>
          </w:tcPr>
          <w:p w14:paraId="75663B8B" w14:textId="22A3D59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75" w:type="dxa"/>
          </w:tcPr>
          <w:p w14:paraId="6E074D10" w14:textId="024698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853" w:type="dxa"/>
          </w:tcPr>
          <w:p w14:paraId="29244B89" w14:textId="3B4A978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4 (136 to 264)</w:t>
            </w:r>
          </w:p>
        </w:tc>
        <w:tc>
          <w:tcPr>
            <w:tcW w:w="1853" w:type="dxa"/>
          </w:tcPr>
          <w:p w14:paraId="70728FD2" w14:textId="43565C2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70 (489 to 949)</w:t>
            </w:r>
          </w:p>
        </w:tc>
        <w:tc>
          <w:tcPr>
            <w:tcW w:w="1853" w:type="dxa"/>
          </w:tcPr>
          <w:p w14:paraId="76046F4F" w14:textId="747AFAE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2F2C00" w14:textId="7527134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B7D10B" w14:textId="1ED47C1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1 (331 to 678)</w:t>
            </w:r>
          </w:p>
        </w:tc>
        <w:tc>
          <w:tcPr>
            <w:tcW w:w="1853" w:type="dxa"/>
          </w:tcPr>
          <w:p w14:paraId="1DDB730E" w14:textId="6C36332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9 (83 to 175)</w:t>
            </w:r>
          </w:p>
        </w:tc>
      </w:tr>
      <w:tr w:rsidR="001C388C" w:rsidRPr="00F62C2F" w14:paraId="32A7EC32" w14:textId="77777777" w:rsidTr="00F62C2F">
        <w:tc>
          <w:tcPr>
            <w:tcW w:w="1555" w:type="dxa"/>
          </w:tcPr>
          <w:p w14:paraId="68F553D2" w14:textId="6952E7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75" w:type="dxa"/>
          </w:tcPr>
          <w:p w14:paraId="269D8C9C" w14:textId="2C8A68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853" w:type="dxa"/>
          </w:tcPr>
          <w:p w14:paraId="0528170A" w14:textId="2EDEEA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2 (335 to 864)</w:t>
            </w:r>
          </w:p>
        </w:tc>
        <w:tc>
          <w:tcPr>
            <w:tcW w:w="1853" w:type="dxa"/>
          </w:tcPr>
          <w:p w14:paraId="6E08905B" w14:textId="6259C9F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47 (1,207 to 3,111)</w:t>
            </w:r>
          </w:p>
        </w:tc>
        <w:tc>
          <w:tcPr>
            <w:tcW w:w="1853" w:type="dxa"/>
          </w:tcPr>
          <w:p w14:paraId="5996D5F6" w14:textId="7EB25C7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9B3595" w14:textId="1DBEE3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63483A" w14:textId="30DF3C8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33 (795 to 2,196)</w:t>
            </w:r>
          </w:p>
        </w:tc>
        <w:tc>
          <w:tcPr>
            <w:tcW w:w="1853" w:type="dxa"/>
          </w:tcPr>
          <w:p w14:paraId="1ED6D4A1" w14:textId="3782A3A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6 (196 to 563)</w:t>
            </w:r>
          </w:p>
        </w:tc>
      </w:tr>
      <w:tr w:rsidR="001C388C" w:rsidRPr="00F62C2F" w14:paraId="1395070D" w14:textId="77777777" w:rsidTr="00F62C2F">
        <w:tc>
          <w:tcPr>
            <w:tcW w:w="1555" w:type="dxa"/>
          </w:tcPr>
          <w:p w14:paraId="6F1D0D7B" w14:textId="54CCDBD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75" w:type="dxa"/>
          </w:tcPr>
          <w:p w14:paraId="489B2749" w14:textId="521AF3D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853" w:type="dxa"/>
          </w:tcPr>
          <w:p w14:paraId="033F0240" w14:textId="185D254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4605DA" w14:textId="35605C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5B434E" w14:textId="1BE0D1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4 to -7)</w:t>
            </w:r>
          </w:p>
        </w:tc>
        <w:tc>
          <w:tcPr>
            <w:tcW w:w="1853" w:type="dxa"/>
          </w:tcPr>
          <w:p w14:paraId="5831E046" w14:textId="6C0EE0A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5 (-56 to -29)</w:t>
            </w:r>
          </w:p>
        </w:tc>
        <w:tc>
          <w:tcPr>
            <w:tcW w:w="1853" w:type="dxa"/>
          </w:tcPr>
          <w:p w14:paraId="0C75CE93" w14:textId="6E914B1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829B85" w14:textId="407DF4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AC9A8FE" w14:textId="77777777" w:rsidTr="00F62C2F">
        <w:tc>
          <w:tcPr>
            <w:tcW w:w="1555" w:type="dxa"/>
          </w:tcPr>
          <w:p w14:paraId="573C2702" w14:textId="6F08668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75" w:type="dxa"/>
          </w:tcPr>
          <w:p w14:paraId="39B154CA" w14:textId="30530FF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853" w:type="dxa"/>
          </w:tcPr>
          <w:p w14:paraId="630E93C9" w14:textId="12553F6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 (63 to 101)</w:t>
            </w:r>
          </w:p>
        </w:tc>
        <w:tc>
          <w:tcPr>
            <w:tcW w:w="1853" w:type="dxa"/>
          </w:tcPr>
          <w:p w14:paraId="41486E05" w14:textId="1AFA6E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4 (228 to 365)</w:t>
            </w:r>
          </w:p>
        </w:tc>
        <w:tc>
          <w:tcPr>
            <w:tcW w:w="1853" w:type="dxa"/>
          </w:tcPr>
          <w:p w14:paraId="12B19427" w14:textId="34BFB9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8D69F2" w14:textId="09AEC56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263138" w14:textId="1A9EE2A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4 (143 to 240)</w:t>
            </w:r>
          </w:p>
        </w:tc>
        <w:tc>
          <w:tcPr>
            <w:tcW w:w="1853" w:type="dxa"/>
          </w:tcPr>
          <w:p w14:paraId="793B160B" w14:textId="73BE51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 (34 to 59)</w:t>
            </w:r>
          </w:p>
        </w:tc>
      </w:tr>
    </w:tbl>
    <w:p w14:paraId="6961FDDE" w14:textId="1B33D478" w:rsidR="006B0CA5" w:rsidRDefault="006B0CA5" w:rsidP="00440FCD">
      <w:pPr>
        <w:rPr>
          <w:lang w:val="en-IE"/>
        </w:rPr>
      </w:pPr>
    </w:p>
    <w:p w14:paraId="2E6ACBDF" w14:textId="77777777" w:rsidR="007E44CF" w:rsidRDefault="007E44CF" w:rsidP="00440FCD">
      <w:pPr>
        <w:rPr>
          <w:lang w:val="en-IE"/>
        </w:rPr>
      </w:pPr>
    </w:p>
    <w:p w14:paraId="72941D33" w14:textId="661EBE1A" w:rsidR="00440FCD" w:rsidRDefault="00440FCD" w:rsidP="00440FCD">
      <w:pPr>
        <w:rPr>
          <w:lang w:val="en-IE"/>
        </w:rPr>
      </w:pPr>
      <w:r w:rsidRPr="61F82FB2">
        <w:rPr>
          <w:lang w:val="en-IE"/>
        </w:rPr>
        <w:t>Table S</w:t>
      </w:r>
      <w:r w:rsidR="00504791">
        <w:rPr>
          <w:lang w:val="en-IE"/>
        </w:rPr>
        <w:t>6</w:t>
      </w:r>
      <w:r w:rsidRPr="61F82FB2">
        <w:rPr>
          <w:lang w:val="en-IE"/>
        </w:rPr>
        <w:t xml:space="preserve">. Median year of elimination of HBV (year that HBsAg prevalence in five year olds falls below 0.1%) in selected scenarios for each country modelled, with 95% credibility intervals in parentheses. </w:t>
      </w:r>
      <w:r w:rsidR="00123EB3" w:rsidRPr="0011761C">
        <w:rPr>
          <w:lang w:val="en-IE"/>
        </w:rPr>
        <w:t xml:space="preserve">Two target values are presented for scenario 2 i.e. </w:t>
      </w:r>
      <w:r w:rsidR="00123EB3" w:rsidRPr="00060600">
        <w:rPr>
          <w:lang w:val="en-IE"/>
        </w:rPr>
        <w:t>TBD expansion to ≥25% and ≥90% by 2030</w:t>
      </w:r>
      <w:r w:rsidR="00123EB3">
        <w:rPr>
          <w:lang w:val="en-IE"/>
        </w:rPr>
        <w:t>.</w:t>
      </w:r>
      <w:r w:rsidR="00123EB3" w:rsidRPr="07A96C2B">
        <w:rPr>
          <w:lang w:val="en-IE"/>
        </w:rPr>
        <w:t xml:space="preserve"> </w:t>
      </w:r>
      <w:r w:rsidR="00B93DC9" w:rsidRPr="00DB50C0">
        <w:t>HBsAg</w:t>
      </w:r>
      <w:r w:rsidR="00B93DC9">
        <w:t xml:space="preserve">: </w:t>
      </w:r>
      <w:r w:rsidR="00B93DC9" w:rsidRPr="00DB50C0">
        <w:t>hepatitis B surface antigen</w:t>
      </w:r>
      <w:r w:rsidR="00B93DC9">
        <w:t>; HBV: hepatitis B</w:t>
      </w:r>
      <w:r w:rsidR="0032768F">
        <w:t>;</w:t>
      </w:r>
      <w:r w:rsidR="0032768F" w:rsidRPr="61F82FB2">
        <w:rPr>
          <w:lang w:val="en-IE"/>
        </w:rPr>
        <w:t xml:space="preserve"> </w:t>
      </w:r>
      <w:r w:rsidR="0032768F" w:rsidRPr="00451889">
        <w:t>TBD: timely birth dose</w:t>
      </w:r>
      <w:r w:rsidR="00500BF2">
        <w:t xml:space="preserve">; </w:t>
      </w:r>
      <w:r w:rsidR="009C61DD">
        <w:t>WHO: World Health Organization</w:t>
      </w:r>
      <w:r w:rsidRPr="61F82FB2">
        <w:rPr>
          <w:lang w:val="en-IE"/>
        </w:rPr>
        <w:t>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9"/>
        <w:gridCol w:w="1281"/>
        <w:gridCol w:w="1588"/>
        <w:gridCol w:w="1588"/>
        <w:gridCol w:w="1588"/>
        <w:gridCol w:w="1589"/>
        <w:gridCol w:w="1588"/>
        <w:gridCol w:w="1588"/>
        <w:gridCol w:w="1589"/>
      </w:tblGrid>
      <w:tr w:rsidR="00233C88" w14:paraId="46CA9A06" w14:textId="77777777" w:rsidTr="0082069B">
        <w:trPr>
          <w:tblHeader/>
        </w:trPr>
        <w:tc>
          <w:tcPr>
            <w:tcW w:w="1549" w:type="dxa"/>
            <w:shd w:val="clear" w:color="auto" w:fill="BFBFBF" w:themeFill="background1" w:themeFillShade="BF"/>
          </w:tcPr>
          <w:p w14:paraId="34C4013E" w14:textId="5067A852" w:rsidR="00233C88" w:rsidRDefault="00233C88" w:rsidP="00233C88">
            <w:pPr>
              <w:rPr>
                <w:lang w:val="en-IE"/>
              </w:rPr>
            </w:pPr>
            <w:r w:rsidRPr="003E316F">
              <w:rPr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1281" w:type="dxa"/>
            <w:shd w:val="clear" w:color="auto" w:fill="BFBFBF" w:themeFill="background1" w:themeFillShade="BF"/>
          </w:tcPr>
          <w:p w14:paraId="5E708974" w14:textId="33B1415C" w:rsidR="00233C88" w:rsidRDefault="00233C88" w:rsidP="00233C88">
            <w:pPr>
              <w:rPr>
                <w:lang w:val="en-IE"/>
              </w:rPr>
            </w:pPr>
            <w:r>
              <w:rPr>
                <w:b/>
                <w:bCs/>
                <w:sz w:val="18"/>
                <w:szCs w:val="18"/>
              </w:rPr>
              <w:t xml:space="preserve">ISO </w:t>
            </w:r>
            <w:r>
              <w:rPr>
                <w:b/>
                <w:bCs/>
                <w:sz w:val="18"/>
                <w:szCs w:val="18"/>
              </w:rPr>
              <w:br/>
              <w:t>(</w:t>
            </w:r>
            <w:r w:rsidRPr="003E316F">
              <w:rPr>
                <w:b/>
                <w:bCs/>
                <w:sz w:val="18"/>
                <w:szCs w:val="18"/>
              </w:rPr>
              <w:t>WHO region</w:t>
            </w:r>
            <w:r>
              <w:rPr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1E56107E" w14:textId="32252BA8" w:rsidR="00233C88" w:rsidRDefault="00233C88" w:rsidP="00233C88">
            <w:pPr>
              <w:rPr>
                <w:lang w:val="en-IE"/>
              </w:rPr>
            </w:pPr>
            <w:r>
              <w:rPr>
                <w:b/>
                <w:bCs/>
                <w:sz w:val="18"/>
                <w:szCs w:val="18"/>
              </w:rPr>
              <w:t>Scenario 1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66C37415" w14:textId="16832972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 (≥25%)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73494050" w14:textId="40D9C33F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 (≥90%)</w:t>
            </w:r>
          </w:p>
        </w:tc>
        <w:tc>
          <w:tcPr>
            <w:tcW w:w="1589" w:type="dxa"/>
            <w:shd w:val="clear" w:color="auto" w:fill="BFBFBF" w:themeFill="background1" w:themeFillShade="BF"/>
          </w:tcPr>
          <w:p w14:paraId="5C353279" w14:textId="7D2410A4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3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7FDE3E12" w14:textId="6B9F4BBA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3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d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0C002AE2" w14:textId="59290AFE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4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1589" w:type="dxa"/>
            <w:shd w:val="clear" w:color="auto" w:fill="BFBFBF" w:themeFill="background1" w:themeFillShade="BF"/>
          </w:tcPr>
          <w:p w14:paraId="7D79DAC4" w14:textId="169785D2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4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c</w:t>
            </w:r>
          </w:p>
        </w:tc>
      </w:tr>
      <w:tr w:rsidR="004C0ED6" w14:paraId="34264572" w14:textId="77777777" w:rsidTr="0082069B">
        <w:tc>
          <w:tcPr>
            <w:tcW w:w="13948" w:type="dxa"/>
            <w:gridSpan w:val="9"/>
            <w:shd w:val="clear" w:color="auto" w:fill="D9D9D9" w:themeFill="background1" w:themeFillShade="D9"/>
          </w:tcPr>
          <w:p w14:paraId="23DB6E61" w14:textId="3763E4E4" w:rsidR="004C0ED6" w:rsidRDefault="004C0ED6" w:rsidP="004C0ED6">
            <w:pPr>
              <w:rPr>
                <w:lang w:val="en-IE"/>
              </w:rPr>
            </w:pPr>
            <w:r w:rsidRPr="00E3310B">
              <w:rPr>
                <w:b/>
                <w:bCs/>
                <w:sz w:val="18"/>
                <w:szCs w:val="18"/>
              </w:rPr>
              <w:t>Default settings</w:t>
            </w:r>
          </w:p>
        </w:tc>
      </w:tr>
      <w:tr w:rsidR="00CA290A" w14:paraId="383EB86E" w14:textId="77777777" w:rsidTr="00CA290A">
        <w:tc>
          <w:tcPr>
            <w:tcW w:w="1549" w:type="dxa"/>
          </w:tcPr>
          <w:p w14:paraId="3B4307D2" w14:textId="3EBD87A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81" w:type="dxa"/>
          </w:tcPr>
          <w:p w14:paraId="158FE23A" w14:textId="080AFE5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588" w:type="dxa"/>
          </w:tcPr>
          <w:p w14:paraId="4BE683DE" w14:textId="28CC518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5 (2045 to 2074)</w:t>
            </w:r>
          </w:p>
        </w:tc>
        <w:tc>
          <w:tcPr>
            <w:tcW w:w="1588" w:type="dxa"/>
          </w:tcPr>
          <w:p w14:paraId="655DA959" w14:textId="3B2F747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5 (2045 to 2074)</w:t>
            </w:r>
          </w:p>
        </w:tc>
        <w:tc>
          <w:tcPr>
            <w:tcW w:w="1588" w:type="dxa"/>
          </w:tcPr>
          <w:p w14:paraId="5536A308" w14:textId="02B0AD0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9)</w:t>
            </w:r>
          </w:p>
        </w:tc>
        <w:tc>
          <w:tcPr>
            <w:tcW w:w="1589" w:type="dxa"/>
          </w:tcPr>
          <w:p w14:paraId="2C1952BC" w14:textId="4135603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5 (2045 to 2074)</w:t>
            </w:r>
          </w:p>
        </w:tc>
        <w:tc>
          <w:tcPr>
            <w:tcW w:w="1588" w:type="dxa"/>
          </w:tcPr>
          <w:p w14:paraId="6287AE31" w14:textId="37B862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5 to 2074)</w:t>
            </w:r>
          </w:p>
        </w:tc>
        <w:tc>
          <w:tcPr>
            <w:tcW w:w="1588" w:type="dxa"/>
          </w:tcPr>
          <w:p w14:paraId="0A327AFA" w14:textId="37ACE67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4 to 2039)</w:t>
            </w:r>
          </w:p>
        </w:tc>
        <w:tc>
          <w:tcPr>
            <w:tcW w:w="1589" w:type="dxa"/>
          </w:tcPr>
          <w:p w14:paraId="4DA46EE2" w14:textId="7F119E7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8 to 2043)</w:t>
            </w:r>
          </w:p>
        </w:tc>
      </w:tr>
      <w:tr w:rsidR="00CA290A" w14:paraId="6EED62BF" w14:textId="77777777" w:rsidTr="00CA290A">
        <w:tc>
          <w:tcPr>
            <w:tcW w:w="1549" w:type="dxa"/>
          </w:tcPr>
          <w:p w14:paraId="5936361E" w14:textId="4160A6E6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81" w:type="dxa"/>
          </w:tcPr>
          <w:p w14:paraId="0FC6F4CB" w14:textId="33EF8CE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588" w:type="dxa"/>
          </w:tcPr>
          <w:p w14:paraId="5EA9C5B1" w14:textId="07FCB74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2 to after 2100)</w:t>
            </w:r>
          </w:p>
        </w:tc>
        <w:tc>
          <w:tcPr>
            <w:tcW w:w="1588" w:type="dxa"/>
          </w:tcPr>
          <w:p w14:paraId="32120F1D" w14:textId="2694BD7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79DA9004" w14:textId="4EEA09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2 to 2067)</w:t>
            </w:r>
          </w:p>
        </w:tc>
        <w:tc>
          <w:tcPr>
            <w:tcW w:w="1589" w:type="dxa"/>
          </w:tcPr>
          <w:p w14:paraId="50D3EA67" w14:textId="61F85E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2 to after 2100)</w:t>
            </w:r>
          </w:p>
        </w:tc>
        <w:tc>
          <w:tcPr>
            <w:tcW w:w="1588" w:type="dxa"/>
          </w:tcPr>
          <w:p w14:paraId="6CD4627B" w14:textId="10611F8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2 to after 2100)</w:t>
            </w:r>
          </w:p>
        </w:tc>
        <w:tc>
          <w:tcPr>
            <w:tcW w:w="1588" w:type="dxa"/>
          </w:tcPr>
          <w:p w14:paraId="2AD30C8F" w14:textId="79041F9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1 (2053 to 2068)</w:t>
            </w:r>
          </w:p>
        </w:tc>
        <w:tc>
          <w:tcPr>
            <w:tcW w:w="1589" w:type="dxa"/>
          </w:tcPr>
          <w:p w14:paraId="7D9597CC" w14:textId="2E3BD21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55 to 2073)</w:t>
            </w:r>
          </w:p>
        </w:tc>
      </w:tr>
      <w:tr w:rsidR="00CA290A" w14:paraId="1B148989" w14:textId="77777777" w:rsidTr="00CA290A">
        <w:tc>
          <w:tcPr>
            <w:tcW w:w="1549" w:type="dxa"/>
          </w:tcPr>
          <w:p w14:paraId="23F21A1F" w14:textId="0511192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81" w:type="dxa"/>
          </w:tcPr>
          <w:p w14:paraId="19E0DDEC" w14:textId="7BFFDE7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588" w:type="dxa"/>
          </w:tcPr>
          <w:p w14:paraId="62AE6539" w14:textId="2207470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576E2847" w14:textId="333496A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380C0D33" w14:textId="036E1EC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9" w:type="dxa"/>
          </w:tcPr>
          <w:p w14:paraId="41633C76" w14:textId="47F8BE0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17135A07" w14:textId="2C9E4F4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5C718C3E" w14:textId="50536C7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9" w:type="dxa"/>
          </w:tcPr>
          <w:p w14:paraId="0B1E0E3A" w14:textId="2B751B1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</w:tr>
      <w:tr w:rsidR="00CA290A" w14:paraId="1D8BEEB2" w14:textId="77777777" w:rsidTr="00CA290A">
        <w:tc>
          <w:tcPr>
            <w:tcW w:w="1549" w:type="dxa"/>
          </w:tcPr>
          <w:p w14:paraId="7DED04AA" w14:textId="0C3C239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81" w:type="dxa"/>
          </w:tcPr>
          <w:p w14:paraId="08D8DAEF" w14:textId="7A2F42F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588" w:type="dxa"/>
          </w:tcPr>
          <w:p w14:paraId="0253A8F8" w14:textId="022893B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8" w:type="dxa"/>
          </w:tcPr>
          <w:p w14:paraId="5E85D0AA" w14:textId="03856A0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8" w:type="dxa"/>
          </w:tcPr>
          <w:p w14:paraId="4EA2E7CB" w14:textId="32A04BB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9" w:type="dxa"/>
          </w:tcPr>
          <w:p w14:paraId="5AA34603" w14:textId="469D705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8" w:type="dxa"/>
          </w:tcPr>
          <w:p w14:paraId="44C1D72D" w14:textId="20EA8BE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8" w:type="dxa"/>
          </w:tcPr>
          <w:p w14:paraId="5B68BD60" w14:textId="6106B4E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9" w:type="dxa"/>
          </w:tcPr>
          <w:p w14:paraId="5C35F885" w14:textId="5957B9E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</w:tr>
      <w:tr w:rsidR="00CA290A" w14:paraId="2571A670" w14:textId="77777777" w:rsidTr="00CA290A">
        <w:tc>
          <w:tcPr>
            <w:tcW w:w="1549" w:type="dxa"/>
          </w:tcPr>
          <w:p w14:paraId="1C50D71E" w14:textId="69B682F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81" w:type="dxa"/>
          </w:tcPr>
          <w:p w14:paraId="64595311" w14:textId="19CAB77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588" w:type="dxa"/>
          </w:tcPr>
          <w:p w14:paraId="51D4A3B8" w14:textId="10EC2AA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8" w:type="dxa"/>
          </w:tcPr>
          <w:p w14:paraId="65999CF0" w14:textId="3040653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8" w:type="dxa"/>
          </w:tcPr>
          <w:p w14:paraId="51268DE2" w14:textId="4A8613A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9" w:type="dxa"/>
          </w:tcPr>
          <w:p w14:paraId="4F1E0A1E" w14:textId="158453B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8" w:type="dxa"/>
          </w:tcPr>
          <w:p w14:paraId="4E76F3C5" w14:textId="108BC00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8 to 2037)</w:t>
            </w:r>
          </w:p>
        </w:tc>
        <w:tc>
          <w:tcPr>
            <w:tcW w:w="1588" w:type="dxa"/>
          </w:tcPr>
          <w:p w14:paraId="4472A25C" w14:textId="5C51FF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9" w:type="dxa"/>
          </w:tcPr>
          <w:p w14:paraId="7CCB7C6F" w14:textId="50C72F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</w:tr>
      <w:tr w:rsidR="00CA290A" w14:paraId="575D052C" w14:textId="77777777" w:rsidTr="00CA290A">
        <w:tc>
          <w:tcPr>
            <w:tcW w:w="1549" w:type="dxa"/>
          </w:tcPr>
          <w:p w14:paraId="140AD0C3" w14:textId="4F2C9F1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81" w:type="dxa"/>
          </w:tcPr>
          <w:p w14:paraId="7DF7738C" w14:textId="7DDFC9B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588" w:type="dxa"/>
          </w:tcPr>
          <w:p w14:paraId="1918B03B" w14:textId="0D4B1AB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9 (2051 to 2097)</w:t>
            </w:r>
          </w:p>
        </w:tc>
        <w:tc>
          <w:tcPr>
            <w:tcW w:w="1588" w:type="dxa"/>
          </w:tcPr>
          <w:p w14:paraId="632D9056" w14:textId="3177689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7 (2045 to 2070)</w:t>
            </w:r>
          </w:p>
        </w:tc>
        <w:tc>
          <w:tcPr>
            <w:tcW w:w="1588" w:type="dxa"/>
          </w:tcPr>
          <w:p w14:paraId="66072954" w14:textId="14ADF6B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3BC95F8C" w14:textId="0468C93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9 (2051 to 2097)</w:t>
            </w:r>
          </w:p>
        </w:tc>
        <w:tc>
          <w:tcPr>
            <w:tcW w:w="1588" w:type="dxa"/>
          </w:tcPr>
          <w:p w14:paraId="37634425" w14:textId="42FBA8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9 (2051 to 2097)</w:t>
            </w:r>
          </w:p>
        </w:tc>
        <w:tc>
          <w:tcPr>
            <w:tcW w:w="1588" w:type="dxa"/>
          </w:tcPr>
          <w:p w14:paraId="763A0173" w14:textId="4B6EDF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2A5699F5" w14:textId="777A2F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8 to 2041)</w:t>
            </w:r>
          </w:p>
        </w:tc>
      </w:tr>
      <w:tr w:rsidR="00CA290A" w14:paraId="399321A0" w14:textId="77777777" w:rsidTr="00CA290A">
        <w:tc>
          <w:tcPr>
            <w:tcW w:w="1549" w:type="dxa"/>
          </w:tcPr>
          <w:p w14:paraId="269C5987" w14:textId="154CF49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81" w:type="dxa"/>
          </w:tcPr>
          <w:p w14:paraId="57236323" w14:textId="444F0B7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588" w:type="dxa"/>
          </w:tcPr>
          <w:p w14:paraId="039F206B" w14:textId="27785F5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0AAB4F2A" w14:textId="4CF51804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6 (2086 to after 2100)</w:t>
            </w:r>
          </w:p>
        </w:tc>
        <w:tc>
          <w:tcPr>
            <w:tcW w:w="1588" w:type="dxa"/>
          </w:tcPr>
          <w:p w14:paraId="6908AAC3" w14:textId="70DFAC8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56 to 2065)</w:t>
            </w:r>
          </w:p>
        </w:tc>
        <w:tc>
          <w:tcPr>
            <w:tcW w:w="1589" w:type="dxa"/>
          </w:tcPr>
          <w:p w14:paraId="0C8BF700" w14:textId="25900FF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708F6DA6" w14:textId="22C272B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496E716A" w14:textId="18B6CD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7 to 2066)</w:t>
            </w:r>
          </w:p>
        </w:tc>
        <w:tc>
          <w:tcPr>
            <w:tcW w:w="1589" w:type="dxa"/>
          </w:tcPr>
          <w:p w14:paraId="2D01CFF1" w14:textId="380832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60 to 2072)</w:t>
            </w:r>
          </w:p>
        </w:tc>
      </w:tr>
      <w:tr w:rsidR="00CA290A" w14:paraId="6824EC22" w14:textId="77777777" w:rsidTr="00CA290A">
        <w:tc>
          <w:tcPr>
            <w:tcW w:w="1549" w:type="dxa"/>
          </w:tcPr>
          <w:p w14:paraId="5C7DBF21" w14:textId="4FEEC83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81" w:type="dxa"/>
          </w:tcPr>
          <w:p w14:paraId="5F1A442E" w14:textId="16842C5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588" w:type="dxa"/>
          </w:tcPr>
          <w:p w14:paraId="0DB687D5" w14:textId="67A4F1B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72)</w:t>
            </w:r>
          </w:p>
        </w:tc>
        <w:tc>
          <w:tcPr>
            <w:tcW w:w="1588" w:type="dxa"/>
          </w:tcPr>
          <w:p w14:paraId="2E85B82B" w14:textId="71A72824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1 (2046 to 2064)</w:t>
            </w:r>
          </w:p>
        </w:tc>
        <w:tc>
          <w:tcPr>
            <w:tcW w:w="1588" w:type="dxa"/>
          </w:tcPr>
          <w:p w14:paraId="5AF70F87" w14:textId="4FEA277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5 to 2038)</w:t>
            </w:r>
          </w:p>
        </w:tc>
        <w:tc>
          <w:tcPr>
            <w:tcW w:w="1589" w:type="dxa"/>
          </w:tcPr>
          <w:p w14:paraId="531B99F0" w14:textId="2D78EF9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72)</w:t>
            </w:r>
          </w:p>
        </w:tc>
        <w:tc>
          <w:tcPr>
            <w:tcW w:w="1588" w:type="dxa"/>
          </w:tcPr>
          <w:p w14:paraId="64ED7B9B" w14:textId="138B48A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72)</w:t>
            </w:r>
          </w:p>
        </w:tc>
        <w:tc>
          <w:tcPr>
            <w:tcW w:w="1588" w:type="dxa"/>
          </w:tcPr>
          <w:p w14:paraId="05ABC6F9" w14:textId="616EB9E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5 to 2039)</w:t>
            </w:r>
          </w:p>
        </w:tc>
        <w:tc>
          <w:tcPr>
            <w:tcW w:w="1589" w:type="dxa"/>
          </w:tcPr>
          <w:p w14:paraId="29FCF3E2" w14:textId="6FDEDC8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41 to 2043)</w:t>
            </w:r>
          </w:p>
        </w:tc>
      </w:tr>
      <w:tr w:rsidR="00CA290A" w14:paraId="161B112C" w14:textId="77777777" w:rsidTr="00CA290A">
        <w:tc>
          <w:tcPr>
            <w:tcW w:w="1549" w:type="dxa"/>
          </w:tcPr>
          <w:p w14:paraId="6B83B5AE" w14:textId="3DD9247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81" w:type="dxa"/>
          </w:tcPr>
          <w:p w14:paraId="36DDD28A" w14:textId="4E57B04F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588" w:type="dxa"/>
          </w:tcPr>
          <w:p w14:paraId="76E2DB8F" w14:textId="1513957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6 (2073 to after 2100)</w:t>
            </w:r>
          </w:p>
        </w:tc>
        <w:tc>
          <w:tcPr>
            <w:tcW w:w="1588" w:type="dxa"/>
          </w:tcPr>
          <w:p w14:paraId="780DFE92" w14:textId="34BBF35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3 (2061 to 2095)</w:t>
            </w:r>
          </w:p>
        </w:tc>
        <w:tc>
          <w:tcPr>
            <w:tcW w:w="1588" w:type="dxa"/>
          </w:tcPr>
          <w:p w14:paraId="4BEC3088" w14:textId="64F895B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3F0EB73C" w14:textId="53C04D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6 (2073 to after 2100)</w:t>
            </w:r>
          </w:p>
        </w:tc>
        <w:tc>
          <w:tcPr>
            <w:tcW w:w="1588" w:type="dxa"/>
          </w:tcPr>
          <w:p w14:paraId="32984CDE" w14:textId="136F517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6 (2073 to after 2100)</w:t>
            </w:r>
          </w:p>
        </w:tc>
        <w:tc>
          <w:tcPr>
            <w:tcW w:w="1588" w:type="dxa"/>
          </w:tcPr>
          <w:p w14:paraId="17C9B2D9" w14:textId="30940CC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2FDEEC46" w14:textId="3ABA248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CA290A" w14:paraId="1B65D4D7" w14:textId="77777777" w:rsidTr="00CA290A">
        <w:tc>
          <w:tcPr>
            <w:tcW w:w="1549" w:type="dxa"/>
          </w:tcPr>
          <w:p w14:paraId="276E935C" w14:textId="2B5932F2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81" w:type="dxa"/>
          </w:tcPr>
          <w:p w14:paraId="58180A1C" w14:textId="1804436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588" w:type="dxa"/>
          </w:tcPr>
          <w:p w14:paraId="2D48BE46" w14:textId="769AD04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7 (2041 to 2072)</w:t>
            </w:r>
          </w:p>
        </w:tc>
        <w:tc>
          <w:tcPr>
            <w:tcW w:w="1588" w:type="dxa"/>
          </w:tcPr>
          <w:p w14:paraId="5AB83EB2" w14:textId="29738A5B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2 (2038 to 2057)</w:t>
            </w:r>
          </w:p>
        </w:tc>
        <w:tc>
          <w:tcPr>
            <w:tcW w:w="1588" w:type="dxa"/>
          </w:tcPr>
          <w:p w14:paraId="694A2680" w14:textId="2F952C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5CB3F5A8" w14:textId="12171AE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7 (2041 to 2072)</w:t>
            </w:r>
          </w:p>
        </w:tc>
        <w:tc>
          <w:tcPr>
            <w:tcW w:w="1588" w:type="dxa"/>
          </w:tcPr>
          <w:p w14:paraId="7EE42337" w14:textId="1B7069B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7 (2041 to 2072)</w:t>
            </w:r>
          </w:p>
        </w:tc>
        <w:tc>
          <w:tcPr>
            <w:tcW w:w="1588" w:type="dxa"/>
          </w:tcPr>
          <w:p w14:paraId="1127F87C" w14:textId="42952C4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45745821" w14:textId="6FCFCD7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7 to 2039)</w:t>
            </w:r>
          </w:p>
        </w:tc>
      </w:tr>
      <w:tr w:rsidR="00CA290A" w14:paraId="194D0177" w14:textId="77777777" w:rsidTr="00CA290A">
        <w:tc>
          <w:tcPr>
            <w:tcW w:w="1549" w:type="dxa"/>
          </w:tcPr>
          <w:p w14:paraId="2CA2F055" w14:textId="2C3562C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81" w:type="dxa"/>
          </w:tcPr>
          <w:p w14:paraId="01EAB783" w14:textId="171A3EB0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588" w:type="dxa"/>
          </w:tcPr>
          <w:p w14:paraId="248ECCC5" w14:textId="64E39EB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8" w:type="dxa"/>
          </w:tcPr>
          <w:p w14:paraId="1552738B" w14:textId="508F838C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8" w:type="dxa"/>
          </w:tcPr>
          <w:p w14:paraId="17275B0A" w14:textId="08CBD2B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9" w:type="dxa"/>
          </w:tcPr>
          <w:p w14:paraId="5BDC434E" w14:textId="120976B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8" w:type="dxa"/>
          </w:tcPr>
          <w:p w14:paraId="2C0EFBC7" w14:textId="101C1E5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8" w:type="dxa"/>
          </w:tcPr>
          <w:p w14:paraId="55DDBF1C" w14:textId="21C439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9" w:type="dxa"/>
          </w:tcPr>
          <w:p w14:paraId="36F96964" w14:textId="7FEA840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</w:tr>
      <w:tr w:rsidR="00CA290A" w14:paraId="184303BB" w14:textId="77777777" w:rsidTr="00CA290A">
        <w:tc>
          <w:tcPr>
            <w:tcW w:w="1549" w:type="dxa"/>
          </w:tcPr>
          <w:p w14:paraId="3A3DE76E" w14:textId="0B4D600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81" w:type="dxa"/>
          </w:tcPr>
          <w:p w14:paraId="73E43F73" w14:textId="3268A15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588" w:type="dxa"/>
          </w:tcPr>
          <w:p w14:paraId="16630C7A" w14:textId="730249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0E254CC" w14:textId="2CB67E6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35DC03F5" w14:textId="0E5FD5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54908C91" w14:textId="62D6F0F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486D8A37" w14:textId="6AE7A61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2D5C3D45" w14:textId="53DCE46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46A73903" w14:textId="5C3328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</w:tr>
      <w:tr w:rsidR="00CA290A" w14:paraId="5F14579A" w14:textId="77777777" w:rsidTr="00CA290A">
        <w:tc>
          <w:tcPr>
            <w:tcW w:w="1549" w:type="dxa"/>
          </w:tcPr>
          <w:p w14:paraId="5DF2D607" w14:textId="39B9EF7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81" w:type="dxa"/>
          </w:tcPr>
          <w:p w14:paraId="4809B41E" w14:textId="2D2362A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588" w:type="dxa"/>
          </w:tcPr>
          <w:p w14:paraId="374FBA1E" w14:textId="418C2E4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1 to 2060)</w:t>
            </w:r>
          </w:p>
        </w:tc>
        <w:tc>
          <w:tcPr>
            <w:tcW w:w="1588" w:type="dxa"/>
          </w:tcPr>
          <w:p w14:paraId="08A3D4DD" w14:textId="701D235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30 to 2042)</w:t>
            </w:r>
          </w:p>
        </w:tc>
        <w:tc>
          <w:tcPr>
            <w:tcW w:w="1588" w:type="dxa"/>
          </w:tcPr>
          <w:p w14:paraId="1029CC19" w14:textId="0D7C54D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8 to 2030)</w:t>
            </w:r>
          </w:p>
        </w:tc>
        <w:tc>
          <w:tcPr>
            <w:tcW w:w="1589" w:type="dxa"/>
          </w:tcPr>
          <w:p w14:paraId="2E879C32" w14:textId="31942C0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1 to 2060)</w:t>
            </w:r>
          </w:p>
        </w:tc>
        <w:tc>
          <w:tcPr>
            <w:tcW w:w="1588" w:type="dxa"/>
          </w:tcPr>
          <w:p w14:paraId="237FFE16" w14:textId="1C69CFF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1 to 2060)</w:t>
            </w:r>
          </w:p>
        </w:tc>
        <w:tc>
          <w:tcPr>
            <w:tcW w:w="1588" w:type="dxa"/>
          </w:tcPr>
          <w:p w14:paraId="00435642" w14:textId="225B7B1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29 to 2031)</w:t>
            </w:r>
          </w:p>
        </w:tc>
        <w:tc>
          <w:tcPr>
            <w:tcW w:w="1589" w:type="dxa"/>
          </w:tcPr>
          <w:p w14:paraId="3250C14C" w14:textId="2A8DE4B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</w:tr>
      <w:tr w:rsidR="00CA290A" w14:paraId="2A59B20D" w14:textId="77777777" w:rsidTr="00CA290A">
        <w:tc>
          <w:tcPr>
            <w:tcW w:w="1549" w:type="dxa"/>
          </w:tcPr>
          <w:p w14:paraId="2A7192C0" w14:textId="39D9426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81" w:type="dxa"/>
          </w:tcPr>
          <w:p w14:paraId="6217A77D" w14:textId="5ED60C2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588" w:type="dxa"/>
          </w:tcPr>
          <w:p w14:paraId="40815B26" w14:textId="549C91E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1 to 2046)</w:t>
            </w:r>
          </w:p>
        </w:tc>
        <w:tc>
          <w:tcPr>
            <w:tcW w:w="1588" w:type="dxa"/>
          </w:tcPr>
          <w:p w14:paraId="3D929A7F" w14:textId="28E2AC1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9 (2031 to 2046)</w:t>
            </w:r>
          </w:p>
        </w:tc>
        <w:tc>
          <w:tcPr>
            <w:tcW w:w="1588" w:type="dxa"/>
          </w:tcPr>
          <w:p w14:paraId="3C3DBDDF" w14:textId="75D0B4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0 to 2044)</w:t>
            </w:r>
          </w:p>
        </w:tc>
        <w:tc>
          <w:tcPr>
            <w:tcW w:w="1589" w:type="dxa"/>
          </w:tcPr>
          <w:p w14:paraId="27A9F5A5" w14:textId="208C25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1 to 2046)</w:t>
            </w:r>
          </w:p>
        </w:tc>
        <w:tc>
          <w:tcPr>
            <w:tcW w:w="1588" w:type="dxa"/>
          </w:tcPr>
          <w:p w14:paraId="3E41886B" w14:textId="3B8C99E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1 to 2046)</w:t>
            </w:r>
          </w:p>
        </w:tc>
        <w:tc>
          <w:tcPr>
            <w:tcW w:w="1588" w:type="dxa"/>
          </w:tcPr>
          <w:p w14:paraId="731B43AA" w14:textId="1BFA36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1 to 2044)</w:t>
            </w:r>
          </w:p>
        </w:tc>
        <w:tc>
          <w:tcPr>
            <w:tcW w:w="1589" w:type="dxa"/>
          </w:tcPr>
          <w:p w14:paraId="77FFC5F1" w14:textId="69131DD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1 to 2044)</w:t>
            </w:r>
          </w:p>
        </w:tc>
      </w:tr>
      <w:tr w:rsidR="00CA290A" w14:paraId="769443BD" w14:textId="77777777" w:rsidTr="00CA290A">
        <w:tc>
          <w:tcPr>
            <w:tcW w:w="1549" w:type="dxa"/>
          </w:tcPr>
          <w:p w14:paraId="4E106E2B" w14:textId="15970A9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81" w:type="dxa"/>
          </w:tcPr>
          <w:p w14:paraId="675F5277" w14:textId="5E7D0B8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588" w:type="dxa"/>
          </w:tcPr>
          <w:p w14:paraId="4EEBA02E" w14:textId="7E2F41D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06CF5B4" w14:textId="1AF080D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F1AD0EF" w14:textId="62BC672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8 to 2093)</w:t>
            </w:r>
          </w:p>
        </w:tc>
        <w:tc>
          <w:tcPr>
            <w:tcW w:w="1589" w:type="dxa"/>
          </w:tcPr>
          <w:p w14:paraId="32CE32CC" w14:textId="1D6BD25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B7F8B03" w14:textId="4C7201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704AFD4" w14:textId="4CBB91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7 (2069 to 2094)</w:t>
            </w:r>
          </w:p>
        </w:tc>
        <w:tc>
          <w:tcPr>
            <w:tcW w:w="1589" w:type="dxa"/>
          </w:tcPr>
          <w:p w14:paraId="69DA4BA1" w14:textId="52CCA38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2 (2074 to 2099)</w:t>
            </w:r>
          </w:p>
        </w:tc>
      </w:tr>
      <w:tr w:rsidR="00CA290A" w14:paraId="715E06D8" w14:textId="77777777" w:rsidTr="00CA290A">
        <w:tc>
          <w:tcPr>
            <w:tcW w:w="1549" w:type="dxa"/>
          </w:tcPr>
          <w:p w14:paraId="30F7AB36" w14:textId="75FE614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81" w:type="dxa"/>
          </w:tcPr>
          <w:p w14:paraId="287012B5" w14:textId="3AE697D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588" w:type="dxa"/>
          </w:tcPr>
          <w:p w14:paraId="6E8A664B" w14:textId="3B5CE6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4E834275" w14:textId="178C72F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1C995C0C" w14:textId="70CD951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9" w:type="dxa"/>
          </w:tcPr>
          <w:p w14:paraId="426CEE28" w14:textId="0FAA0D7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67F95E67" w14:textId="09D37A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64A78882" w14:textId="110F6C6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9" w:type="dxa"/>
          </w:tcPr>
          <w:p w14:paraId="0A2CBD12" w14:textId="17BE4E1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</w:tr>
      <w:tr w:rsidR="00CA290A" w14:paraId="52583F9B" w14:textId="77777777" w:rsidTr="00CA290A">
        <w:tc>
          <w:tcPr>
            <w:tcW w:w="1549" w:type="dxa"/>
          </w:tcPr>
          <w:p w14:paraId="3F398C39" w14:textId="7607A2A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81" w:type="dxa"/>
          </w:tcPr>
          <w:p w14:paraId="1DC53502" w14:textId="1DF87C9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588" w:type="dxa"/>
          </w:tcPr>
          <w:p w14:paraId="318F6073" w14:textId="60CFD0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6 to after 2100)</w:t>
            </w:r>
          </w:p>
        </w:tc>
        <w:tc>
          <w:tcPr>
            <w:tcW w:w="1588" w:type="dxa"/>
          </w:tcPr>
          <w:p w14:paraId="6473E3A2" w14:textId="0222DE3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8 (2062 to after 2100)</w:t>
            </w:r>
          </w:p>
        </w:tc>
        <w:tc>
          <w:tcPr>
            <w:tcW w:w="1588" w:type="dxa"/>
          </w:tcPr>
          <w:p w14:paraId="4CF09F1C" w14:textId="19DD520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0 (2039 to 2056)</w:t>
            </w:r>
          </w:p>
        </w:tc>
        <w:tc>
          <w:tcPr>
            <w:tcW w:w="1589" w:type="dxa"/>
          </w:tcPr>
          <w:p w14:paraId="4614C62B" w14:textId="7AC765D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6 to after 2100)</w:t>
            </w:r>
          </w:p>
        </w:tc>
        <w:tc>
          <w:tcPr>
            <w:tcW w:w="1588" w:type="dxa"/>
          </w:tcPr>
          <w:p w14:paraId="26034706" w14:textId="4E9A782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6 to after 2100)</w:t>
            </w:r>
          </w:p>
        </w:tc>
        <w:tc>
          <w:tcPr>
            <w:tcW w:w="1588" w:type="dxa"/>
          </w:tcPr>
          <w:p w14:paraId="66C87E21" w14:textId="1700D0B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9 to 2057)</w:t>
            </w:r>
          </w:p>
        </w:tc>
        <w:tc>
          <w:tcPr>
            <w:tcW w:w="1589" w:type="dxa"/>
          </w:tcPr>
          <w:p w14:paraId="349BA6BC" w14:textId="155457E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4 to 2062)</w:t>
            </w:r>
          </w:p>
        </w:tc>
      </w:tr>
      <w:tr w:rsidR="00CA290A" w14:paraId="7F8DC281" w14:textId="77777777" w:rsidTr="00CA290A">
        <w:tc>
          <w:tcPr>
            <w:tcW w:w="1549" w:type="dxa"/>
          </w:tcPr>
          <w:p w14:paraId="1E8CF7D3" w14:textId="1F6C27A2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81" w:type="dxa"/>
          </w:tcPr>
          <w:p w14:paraId="210C1D51" w14:textId="1339473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588" w:type="dxa"/>
          </w:tcPr>
          <w:p w14:paraId="68CD60B9" w14:textId="176D1EB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2A04912B" w14:textId="0EB3F38C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70 to after 2100)</w:t>
            </w:r>
          </w:p>
        </w:tc>
        <w:tc>
          <w:tcPr>
            <w:tcW w:w="1588" w:type="dxa"/>
          </w:tcPr>
          <w:p w14:paraId="0C41F10C" w14:textId="5A9F77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5 (2045 to 2061)</w:t>
            </w:r>
          </w:p>
        </w:tc>
        <w:tc>
          <w:tcPr>
            <w:tcW w:w="1589" w:type="dxa"/>
          </w:tcPr>
          <w:p w14:paraId="58C90557" w14:textId="5FBBD9D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32DECC59" w14:textId="44A18A3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285241D5" w14:textId="044029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5 to 2062)</w:t>
            </w:r>
          </w:p>
        </w:tc>
        <w:tc>
          <w:tcPr>
            <w:tcW w:w="1589" w:type="dxa"/>
          </w:tcPr>
          <w:p w14:paraId="76B45780" w14:textId="2C8FDA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47 to 2067)</w:t>
            </w:r>
          </w:p>
        </w:tc>
      </w:tr>
      <w:tr w:rsidR="00CA290A" w14:paraId="17F46616" w14:textId="77777777" w:rsidTr="00CA290A">
        <w:tc>
          <w:tcPr>
            <w:tcW w:w="1549" w:type="dxa"/>
          </w:tcPr>
          <w:p w14:paraId="7C6BDC8D" w14:textId="5040D66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81" w:type="dxa"/>
          </w:tcPr>
          <w:p w14:paraId="50F8F9A5" w14:textId="626E31E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588" w:type="dxa"/>
          </w:tcPr>
          <w:p w14:paraId="7A8E027C" w14:textId="387CD7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35023D31" w14:textId="2892F63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6 (2071 to after 2100)</w:t>
            </w:r>
          </w:p>
        </w:tc>
        <w:tc>
          <w:tcPr>
            <w:tcW w:w="1588" w:type="dxa"/>
          </w:tcPr>
          <w:p w14:paraId="31F25B3E" w14:textId="32C30CD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4 to 2059)</w:t>
            </w:r>
          </w:p>
        </w:tc>
        <w:tc>
          <w:tcPr>
            <w:tcW w:w="1589" w:type="dxa"/>
          </w:tcPr>
          <w:p w14:paraId="39A31637" w14:textId="25C378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40981AC4" w14:textId="56E5614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2647A26D" w14:textId="38D2F82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4 to 2060)</w:t>
            </w:r>
          </w:p>
        </w:tc>
        <w:tc>
          <w:tcPr>
            <w:tcW w:w="1589" w:type="dxa"/>
          </w:tcPr>
          <w:p w14:paraId="252F058B" w14:textId="1087C67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6 to 2065)</w:t>
            </w:r>
          </w:p>
        </w:tc>
      </w:tr>
      <w:tr w:rsidR="00CA290A" w14:paraId="56AF5939" w14:textId="77777777" w:rsidTr="00CA290A">
        <w:tc>
          <w:tcPr>
            <w:tcW w:w="1549" w:type="dxa"/>
          </w:tcPr>
          <w:p w14:paraId="15FD2380" w14:textId="2853557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81" w:type="dxa"/>
          </w:tcPr>
          <w:p w14:paraId="2B47A03F" w14:textId="2003334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588" w:type="dxa"/>
          </w:tcPr>
          <w:p w14:paraId="75DB53F2" w14:textId="35D27A8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7A305A8E" w14:textId="28FD4B5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2C0EEC4D" w14:textId="7FCFB3F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1 (2052 to 2069)</w:t>
            </w:r>
          </w:p>
        </w:tc>
        <w:tc>
          <w:tcPr>
            <w:tcW w:w="1589" w:type="dxa"/>
          </w:tcPr>
          <w:p w14:paraId="538C2368" w14:textId="43D4ACB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42373A07" w14:textId="50F22C1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5BB9F1F0" w14:textId="759238C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52 to 2070)</w:t>
            </w:r>
          </w:p>
        </w:tc>
        <w:tc>
          <w:tcPr>
            <w:tcW w:w="1589" w:type="dxa"/>
          </w:tcPr>
          <w:p w14:paraId="07836466" w14:textId="0598527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54 to 2075)</w:t>
            </w:r>
          </w:p>
        </w:tc>
      </w:tr>
      <w:tr w:rsidR="00CA290A" w14:paraId="234D0F89" w14:textId="77777777" w:rsidTr="00CA290A">
        <w:tc>
          <w:tcPr>
            <w:tcW w:w="1549" w:type="dxa"/>
          </w:tcPr>
          <w:p w14:paraId="1FFEB414" w14:textId="66B3DAD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81" w:type="dxa"/>
          </w:tcPr>
          <w:p w14:paraId="094F2AFA" w14:textId="1CE0759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588" w:type="dxa"/>
          </w:tcPr>
          <w:p w14:paraId="3D3065C7" w14:textId="6A0B7D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04BD5C89" w14:textId="18411A6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6F93B40E" w14:textId="5E382F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106F7772" w14:textId="3FA0F0A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1F461BB8" w14:textId="1C3D2A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5FA22A5F" w14:textId="71A00F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6B40781E" w14:textId="247FAC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</w:tr>
      <w:tr w:rsidR="00CA290A" w14:paraId="16F3F821" w14:textId="77777777" w:rsidTr="00CA290A">
        <w:tc>
          <w:tcPr>
            <w:tcW w:w="1549" w:type="dxa"/>
          </w:tcPr>
          <w:p w14:paraId="5E59BF54" w14:textId="55C9C7E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81" w:type="dxa"/>
          </w:tcPr>
          <w:p w14:paraId="340DDB13" w14:textId="39068A6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588" w:type="dxa"/>
          </w:tcPr>
          <w:p w14:paraId="129A2E6A" w14:textId="4AF8BF6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3 to after 2100)</w:t>
            </w:r>
          </w:p>
        </w:tc>
        <w:tc>
          <w:tcPr>
            <w:tcW w:w="1588" w:type="dxa"/>
          </w:tcPr>
          <w:p w14:paraId="3FF34910" w14:textId="149DF52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68 (2058 to 2087)</w:t>
            </w:r>
          </w:p>
        </w:tc>
        <w:tc>
          <w:tcPr>
            <w:tcW w:w="1588" w:type="dxa"/>
          </w:tcPr>
          <w:p w14:paraId="7346B942" w14:textId="2C85E54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6 (2039 to 2053)</w:t>
            </w:r>
          </w:p>
        </w:tc>
        <w:tc>
          <w:tcPr>
            <w:tcW w:w="1589" w:type="dxa"/>
          </w:tcPr>
          <w:p w14:paraId="7B3E1FFE" w14:textId="510C154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3 to after 2100)</w:t>
            </w:r>
          </w:p>
        </w:tc>
        <w:tc>
          <w:tcPr>
            <w:tcW w:w="1588" w:type="dxa"/>
          </w:tcPr>
          <w:p w14:paraId="195E5FC4" w14:textId="579A615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3 to after 2100)</w:t>
            </w:r>
          </w:p>
        </w:tc>
        <w:tc>
          <w:tcPr>
            <w:tcW w:w="1588" w:type="dxa"/>
          </w:tcPr>
          <w:p w14:paraId="548CABDB" w14:textId="5895718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6 (2039 to 2054)</w:t>
            </w:r>
          </w:p>
        </w:tc>
        <w:tc>
          <w:tcPr>
            <w:tcW w:w="1589" w:type="dxa"/>
          </w:tcPr>
          <w:p w14:paraId="33A9DF9A" w14:textId="7830BB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6 (2044 to 2057)</w:t>
            </w:r>
          </w:p>
        </w:tc>
      </w:tr>
      <w:tr w:rsidR="00CA290A" w14:paraId="5D689B0D" w14:textId="77777777" w:rsidTr="00CA290A">
        <w:tc>
          <w:tcPr>
            <w:tcW w:w="1549" w:type="dxa"/>
          </w:tcPr>
          <w:p w14:paraId="2882D405" w14:textId="43D3A36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81" w:type="dxa"/>
          </w:tcPr>
          <w:p w14:paraId="3E0C88FA" w14:textId="293100E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588" w:type="dxa"/>
          </w:tcPr>
          <w:p w14:paraId="01EFAB67" w14:textId="57FCB79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628F33F5" w14:textId="0AD27A9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2AC917EC" w14:textId="27B8DA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9" w:type="dxa"/>
          </w:tcPr>
          <w:p w14:paraId="7FA78203" w14:textId="0088BE1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58339FA7" w14:textId="18F0E94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2)</w:t>
            </w:r>
          </w:p>
        </w:tc>
        <w:tc>
          <w:tcPr>
            <w:tcW w:w="1588" w:type="dxa"/>
          </w:tcPr>
          <w:p w14:paraId="4F80BF88" w14:textId="6D32CEE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9" w:type="dxa"/>
          </w:tcPr>
          <w:p w14:paraId="19409389" w14:textId="5137F4B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</w:tr>
      <w:tr w:rsidR="00CA290A" w14:paraId="29B64317" w14:textId="77777777" w:rsidTr="00CA290A">
        <w:tc>
          <w:tcPr>
            <w:tcW w:w="1549" w:type="dxa"/>
          </w:tcPr>
          <w:p w14:paraId="111128FA" w14:textId="151C30F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81" w:type="dxa"/>
          </w:tcPr>
          <w:p w14:paraId="5A5DBDD5" w14:textId="758F390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588" w:type="dxa"/>
          </w:tcPr>
          <w:p w14:paraId="59488B5D" w14:textId="128C0F2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4F1759B5" w14:textId="47B5A6C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4DD9564F" w14:textId="79925D6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25D10192" w14:textId="6AB386F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5E3614F4" w14:textId="044D88F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5BCEC974" w14:textId="2D8B963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271347CD" w14:textId="5F0F725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</w:tr>
      <w:tr w:rsidR="00CA290A" w14:paraId="124ED081" w14:textId="77777777" w:rsidTr="00CA290A">
        <w:tc>
          <w:tcPr>
            <w:tcW w:w="1549" w:type="dxa"/>
          </w:tcPr>
          <w:p w14:paraId="503884FF" w14:textId="222DE87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81" w:type="dxa"/>
          </w:tcPr>
          <w:p w14:paraId="23531AF5" w14:textId="563BF7E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588" w:type="dxa"/>
          </w:tcPr>
          <w:p w14:paraId="463DE732" w14:textId="55A1DD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8" w:type="dxa"/>
          </w:tcPr>
          <w:p w14:paraId="4FDB39DC" w14:textId="1ECC1BC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8" w:type="dxa"/>
          </w:tcPr>
          <w:p w14:paraId="28479ED1" w14:textId="7F16C84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9" w:type="dxa"/>
          </w:tcPr>
          <w:p w14:paraId="5EA46EFF" w14:textId="6EA20E5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8" w:type="dxa"/>
          </w:tcPr>
          <w:p w14:paraId="654319E1" w14:textId="5A0D8CF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8" w:type="dxa"/>
          </w:tcPr>
          <w:p w14:paraId="5A44C67F" w14:textId="54E63D7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9" w:type="dxa"/>
          </w:tcPr>
          <w:p w14:paraId="1B7FD659" w14:textId="1FD0041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</w:tr>
      <w:tr w:rsidR="00CA290A" w14:paraId="287A5150" w14:textId="77777777" w:rsidTr="00CA290A">
        <w:tc>
          <w:tcPr>
            <w:tcW w:w="1549" w:type="dxa"/>
          </w:tcPr>
          <w:p w14:paraId="74A192DE" w14:textId="3DC660C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81" w:type="dxa"/>
          </w:tcPr>
          <w:p w14:paraId="758C3CB7" w14:textId="7E7C912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588" w:type="dxa"/>
          </w:tcPr>
          <w:p w14:paraId="2002323E" w14:textId="0BDA837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0F4E2E72" w14:textId="175261F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45588E8D" w14:textId="280D658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9" w:type="dxa"/>
          </w:tcPr>
          <w:p w14:paraId="71618778" w14:textId="0A3A0A1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4596F50A" w14:textId="6FA1505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4B435095" w14:textId="1A93365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9" w:type="dxa"/>
          </w:tcPr>
          <w:p w14:paraId="707736B2" w14:textId="1C97F49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</w:tr>
      <w:tr w:rsidR="00CA290A" w14:paraId="6F0ED6EF" w14:textId="77777777" w:rsidTr="00CA290A">
        <w:tc>
          <w:tcPr>
            <w:tcW w:w="1549" w:type="dxa"/>
          </w:tcPr>
          <w:p w14:paraId="778E2D45" w14:textId="58F1C8C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81" w:type="dxa"/>
          </w:tcPr>
          <w:p w14:paraId="246BADA6" w14:textId="4EB0CA7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588" w:type="dxa"/>
          </w:tcPr>
          <w:p w14:paraId="51F17D44" w14:textId="6F5341D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8 to 2038)</w:t>
            </w:r>
          </w:p>
        </w:tc>
        <w:tc>
          <w:tcPr>
            <w:tcW w:w="1588" w:type="dxa"/>
          </w:tcPr>
          <w:p w14:paraId="385F69E1" w14:textId="4E84C47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28 to 2038)</w:t>
            </w:r>
          </w:p>
        </w:tc>
        <w:tc>
          <w:tcPr>
            <w:tcW w:w="1588" w:type="dxa"/>
          </w:tcPr>
          <w:p w14:paraId="3F6D9DDA" w14:textId="24FC55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6 to 2031)</w:t>
            </w:r>
          </w:p>
        </w:tc>
        <w:tc>
          <w:tcPr>
            <w:tcW w:w="1589" w:type="dxa"/>
          </w:tcPr>
          <w:p w14:paraId="6B4D881D" w14:textId="0C8EB73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8 to 2038)</w:t>
            </w:r>
          </w:p>
        </w:tc>
        <w:tc>
          <w:tcPr>
            <w:tcW w:w="1588" w:type="dxa"/>
          </w:tcPr>
          <w:p w14:paraId="186BAB29" w14:textId="5A17B6E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8 to 2038)</w:t>
            </w:r>
          </w:p>
        </w:tc>
        <w:tc>
          <w:tcPr>
            <w:tcW w:w="1588" w:type="dxa"/>
          </w:tcPr>
          <w:p w14:paraId="759209A6" w14:textId="5AD1D5A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0 (2028 to 2032)</w:t>
            </w:r>
          </w:p>
        </w:tc>
        <w:tc>
          <w:tcPr>
            <w:tcW w:w="1589" w:type="dxa"/>
          </w:tcPr>
          <w:p w14:paraId="7E8929A0" w14:textId="3EFD3D0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28 to 2035)</w:t>
            </w:r>
          </w:p>
        </w:tc>
      </w:tr>
      <w:tr w:rsidR="00CA290A" w14:paraId="435B61E0" w14:textId="77777777" w:rsidTr="00CA290A">
        <w:tc>
          <w:tcPr>
            <w:tcW w:w="1549" w:type="dxa"/>
          </w:tcPr>
          <w:p w14:paraId="275879C0" w14:textId="6810D6E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81" w:type="dxa"/>
          </w:tcPr>
          <w:p w14:paraId="08437606" w14:textId="6912206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588" w:type="dxa"/>
          </w:tcPr>
          <w:p w14:paraId="1F136B4B" w14:textId="7773101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4707EF0B" w14:textId="5672594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166A47D3" w14:textId="7F5D03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9" w:type="dxa"/>
          </w:tcPr>
          <w:p w14:paraId="0652206E" w14:textId="141C2B7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17B2C6F9" w14:textId="17BB2A0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4087FBF9" w14:textId="0247125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9" w:type="dxa"/>
          </w:tcPr>
          <w:p w14:paraId="3BDA5E2B" w14:textId="7B96C93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</w:tr>
      <w:tr w:rsidR="00CA290A" w14:paraId="77369F3B" w14:textId="77777777" w:rsidTr="00CA290A">
        <w:tc>
          <w:tcPr>
            <w:tcW w:w="1549" w:type="dxa"/>
          </w:tcPr>
          <w:p w14:paraId="23C6A871" w14:textId="143D7DC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81" w:type="dxa"/>
          </w:tcPr>
          <w:p w14:paraId="1738B744" w14:textId="160E1388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588" w:type="dxa"/>
          </w:tcPr>
          <w:p w14:paraId="75DB78BA" w14:textId="351007A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3 to 2095)</w:t>
            </w:r>
          </w:p>
        </w:tc>
        <w:tc>
          <w:tcPr>
            <w:tcW w:w="1588" w:type="dxa"/>
          </w:tcPr>
          <w:p w14:paraId="7FB36D47" w14:textId="7BD8EF2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6 (2041 to 2074)</w:t>
            </w:r>
          </w:p>
        </w:tc>
        <w:tc>
          <w:tcPr>
            <w:tcW w:w="1588" w:type="dxa"/>
          </w:tcPr>
          <w:p w14:paraId="21744AC9" w14:textId="2E53A9C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0565BC97" w14:textId="62B19B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3 to 2095)</w:t>
            </w:r>
          </w:p>
        </w:tc>
        <w:tc>
          <w:tcPr>
            <w:tcW w:w="1588" w:type="dxa"/>
          </w:tcPr>
          <w:p w14:paraId="2B00AFD8" w14:textId="52AA0C2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3 to 2095)</w:t>
            </w:r>
          </w:p>
        </w:tc>
        <w:tc>
          <w:tcPr>
            <w:tcW w:w="1588" w:type="dxa"/>
          </w:tcPr>
          <w:p w14:paraId="5466B3C8" w14:textId="60A00A8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030BCFFC" w14:textId="76C0D44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8 to 2043)</w:t>
            </w:r>
          </w:p>
        </w:tc>
      </w:tr>
      <w:tr w:rsidR="00CA290A" w14:paraId="6E4B650C" w14:textId="77777777" w:rsidTr="00CA290A">
        <w:tc>
          <w:tcPr>
            <w:tcW w:w="1549" w:type="dxa"/>
          </w:tcPr>
          <w:p w14:paraId="05878C7B" w14:textId="43022A7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81" w:type="dxa"/>
          </w:tcPr>
          <w:p w14:paraId="3C250068" w14:textId="45241C2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588" w:type="dxa"/>
          </w:tcPr>
          <w:p w14:paraId="728D78AF" w14:textId="1558E6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2 to 2073)</w:t>
            </w:r>
          </w:p>
        </w:tc>
        <w:tc>
          <w:tcPr>
            <w:tcW w:w="1588" w:type="dxa"/>
          </w:tcPr>
          <w:p w14:paraId="385BC8C9" w14:textId="4C5AD77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6 (2050 to 2065)</w:t>
            </w:r>
          </w:p>
        </w:tc>
        <w:tc>
          <w:tcPr>
            <w:tcW w:w="1588" w:type="dxa"/>
          </w:tcPr>
          <w:p w14:paraId="3432A08F" w14:textId="5AA4782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5 to 2041)</w:t>
            </w:r>
          </w:p>
        </w:tc>
        <w:tc>
          <w:tcPr>
            <w:tcW w:w="1589" w:type="dxa"/>
          </w:tcPr>
          <w:p w14:paraId="15466A1D" w14:textId="5E9B9B1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2 to 2073)</w:t>
            </w:r>
          </w:p>
        </w:tc>
        <w:tc>
          <w:tcPr>
            <w:tcW w:w="1588" w:type="dxa"/>
          </w:tcPr>
          <w:p w14:paraId="49619E0C" w14:textId="1299239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2 to 2073)</w:t>
            </w:r>
          </w:p>
        </w:tc>
        <w:tc>
          <w:tcPr>
            <w:tcW w:w="1588" w:type="dxa"/>
          </w:tcPr>
          <w:p w14:paraId="40F8FF16" w14:textId="17F7ED3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9" w:type="dxa"/>
          </w:tcPr>
          <w:p w14:paraId="2B5EC8D5" w14:textId="1D5527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5)</w:t>
            </w:r>
          </w:p>
        </w:tc>
      </w:tr>
      <w:tr w:rsidR="00CA290A" w14:paraId="63148834" w14:textId="77777777" w:rsidTr="00CA290A">
        <w:tc>
          <w:tcPr>
            <w:tcW w:w="1549" w:type="dxa"/>
          </w:tcPr>
          <w:p w14:paraId="5D707D1C" w14:textId="0E9CF52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81" w:type="dxa"/>
          </w:tcPr>
          <w:p w14:paraId="3F7C8FD6" w14:textId="3675258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588" w:type="dxa"/>
          </w:tcPr>
          <w:p w14:paraId="28A6D777" w14:textId="472E199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23A4B817" w14:textId="54091AF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01370541" w14:textId="72A15F1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36D13940" w14:textId="66DE4FF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138E0D4B" w14:textId="79AE6F9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4BA0A84C" w14:textId="33FC3B9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6D655255" w14:textId="6E87D9C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</w:tr>
      <w:tr w:rsidR="00CA290A" w14:paraId="428E31A6" w14:textId="77777777" w:rsidTr="00CA290A">
        <w:tc>
          <w:tcPr>
            <w:tcW w:w="1549" w:type="dxa"/>
          </w:tcPr>
          <w:p w14:paraId="25BA2083" w14:textId="4E97A1D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81" w:type="dxa"/>
          </w:tcPr>
          <w:p w14:paraId="707E1176" w14:textId="2A29CBD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588" w:type="dxa"/>
          </w:tcPr>
          <w:p w14:paraId="2F70CDD6" w14:textId="207CE8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4 to 2071)</w:t>
            </w:r>
          </w:p>
        </w:tc>
        <w:tc>
          <w:tcPr>
            <w:tcW w:w="1588" w:type="dxa"/>
          </w:tcPr>
          <w:p w14:paraId="159548DC" w14:textId="7C5D5A8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62 (2044 to 2071)</w:t>
            </w:r>
          </w:p>
        </w:tc>
        <w:tc>
          <w:tcPr>
            <w:tcW w:w="1588" w:type="dxa"/>
          </w:tcPr>
          <w:p w14:paraId="1B18E9A7" w14:textId="33CA75D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7 to 2057)</w:t>
            </w:r>
          </w:p>
        </w:tc>
        <w:tc>
          <w:tcPr>
            <w:tcW w:w="1589" w:type="dxa"/>
          </w:tcPr>
          <w:p w14:paraId="25C87B52" w14:textId="6CBA04F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4 to 2071)</w:t>
            </w:r>
          </w:p>
        </w:tc>
        <w:tc>
          <w:tcPr>
            <w:tcW w:w="1588" w:type="dxa"/>
          </w:tcPr>
          <w:p w14:paraId="172FAF7D" w14:textId="375DBD7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44 to 2071)</w:t>
            </w:r>
          </w:p>
        </w:tc>
        <w:tc>
          <w:tcPr>
            <w:tcW w:w="1588" w:type="dxa"/>
          </w:tcPr>
          <w:p w14:paraId="1B6C18D1" w14:textId="223A658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7 to 2058)</w:t>
            </w:r>
          </w:p>
        </w:tc>
        <w:tc>
          <w:tcPr>
            <w:tcW w:w="1589" w:type="dxa"/>
          </w:tcPr>
          <w:p w14:paraId="1D00CB91" w14:textId="3556E4E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9)</w:t>
            </w:r>
          </w:p>
        </w:tc>
      </w:tr>
      <w:tr w:rsidR="00CA290A" w14:paraId="014D0168" w14:textId="77777777" w:rsidTr="00CA290A">
        <w:tc>
          <w:tcPr>
            <w:tcW w:w="1549" w:type="dxa"/>
          </w:tcPr>
          <w:p w14:paraId="64137B14" w14:textId="72F6B67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81" w:type="dxa"/>
          </w:tcPr>
          <w:p w14:paraId="5A659CEF" w14:textId="7DC3FFD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588" w:type="dxa"/>
          </w:tcPr>
          <w:p w14:paraId="07426188" w14:textId="633A2BD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18A456AE" w14:textId="246738E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739E147E" w14:textId="7917634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9" w:type="dxa"/>
          </w:tcPr>
          <w:p w14:paraId="12852A53" w14:textId="6199715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19B57212" w14:textId="569D687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60E5CDB1" w14:textId="6FBCE1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9" w:type="dxa"/>
          </w:tcPr>
          <w:p w14:paraId="6B10DF22" w14:textId="3C2FC0D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</w:tr>
      <w:tr w:rsidR="00CA290A" w14:paraId="344D1485" w14:textId="77777777" w:rsidTr="00CA290A">
        <w:tc>
          <w:tcPr>
            <w:tcW w:w="1549" w:type="dxa"/>
          </w:tcPr>
          <w:p w14:paraId="023BB58C" w14:textId="49B0265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81" w:type="dxa"/>
          </w:tcPr>
          <w:p w14:paraId="47B06944" w14:textId="05BB34D8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588" w:type="dxa"/>
          </w:tcPr>
          <w:p w14:paraId="55C33DE3" w14:textId="79E6EB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9 to after 2100)</w:t>
            </w:r>
          </w:p>
        </w:tc>
        <w:tc>
          <w:tcPr>
            <w:tcW w:w="1588" w:type="dxa"/>
          </w:tcPr>
          <w:p w14:paraId="3E2A1970" w14:textId="26FF9904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76 to after 2100)</w:t>
            </w:r>
          </w:p>
        </w:tc>
        <w:tc>
          <w:tcPr>
            <w:tcW w:w="1588" w:type="dxa"/>
          </w:tcPr>
          <w:p w14:paraId="701EADB5" w14:textId="1148F1D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5 (2044 to 2059)</w:t>
            </w:r>
          </w:p>
        </w:tc>
        <w:tc>
          <w:tcPr>
            <w:tcW w:w="1589" w:type="dxa"/>
          </w:tcPr>
          <w:p w14:paraId="63FAF8A8" w14:textId="0F055DF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9 to after 2100)</w:t>
            </w:r>
          </w:p>
        </w:tc>
        <w:tc>
          <w:tcPr>
            <w:tcW w:w="1588" w:type="dxa"/>
          </w:tcPr>
          <w:p w14:paraId="2E222145" w14:textId="5BF24A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9 to after 2100)</w:t>
            </w:r>
          </w:p>
        </w:tc>
        <w:tc>
          <w:tcPr>
            <w:tcW w:w="1588" w:type="dxa"/>
          </w:tcPr>
          <w:p w14:paraId="6E631E8B" w14:textId="792BBF2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5 to 2060)</w:t>
            </w:r>
          </w:p>
        </w:tc>
        <w:tc>
          <w:tcPr>
            <w:tcW w:w="1589" w:type="dxa"/>
          </w:tcPr>
          <w:p w14:paraId="6B97A976" w14:textId="1E506B7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45 to 2064)</w:t>
            </w:r>
          </w:p>
        </w:tc>
      </w:tr>
      <w:tr w:rsidR="00CA290A" w14:paraId="62DA048B" w14:textId="77777777" w:rsidTr="00CA290A">
        <w:tc>
          <w:tcPr>
            <w:tcW w:w="1549" w:type="dxa"/>
          </w:tcPr>
          <w:p w14:paraId="0C190783" w14:textId="2AD82936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81" w:type="dxa"/>
          </w:tcPr>
          <w:p w14:paraId="3741F439" w14:textId="41B1C1C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588" w:type="dxa"/>
          </w:tcPr>
          <w:p w14:paraId="7842FB0E" w14:textId="5B63BBD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CA64BCF" w14:textId="369DFBC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2B72AA0" w14:textId="367284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7 to 2089)</w:t>
            </w:r>
          </w:p>
        </w:tc>
        <w:tc>
          <w:tcPr>
            <w:tcW w:w="1589" w:type="dxa"/>
          </w:tcPr>
          <w:p w14:paraId="57EB2194" w14:textId="0E36C4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274025B" w14:textId="660C76D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78B43DC" w14:textId="073939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8 to 2090)</w:t>
            </w:r>
          </w:p>
        </w:tc>
        <w:tc>
          <w:tcPr>
            <w:tcW w:w="1589" w:type="dxa"/>
          </w:tcPr>
          <w:p w14:paraId="64B730DA" w14:textId="396A6F4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72 to 2094)</w:t>
            </w:r>
          </w:p>
        </w:tc>
      </w:tr>
      <w:tr w:rsidR="00CA290A" w14:paraId="6A7D4EDF" w14:textId="77777777" w:rsidTr="00CA290A">
        <w:tc>
          <w:tcPr>
            <w:tcW w:w="1549" w:type="dxa"/>
          </w:tcPr>
          <w:p w14:paraId="60ED312B" w14:textId="1C2B25E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81" w:type="dxa"/>
          </w:tcPr>
          <w:p w14:paraId="06843550" w14:textId="3E5A5BE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588" w:type="dxa"/>
          </w:tcPr>
          <w:p w14:paraId="18FDE6C0" w14:textId="2B85456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0 to after 2100)</w:t>
            </w:r>
          </w:p>
        </w:tc>
        <w:tc>
          <w:tcPr>
            <w:tcW w:w="1588" w:type="dxa"/>
          </w:tcPr>
          <w:p w14:paraId="5F8A1F6D" w14:textId="65D0EC8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8 (2037 to 2090)</w:t>
            </w:r>
          </w:p>
        </w:tc>
        <w:tc>
          <w:tcPr>
            <w:tcW w:w="1588" w:type="dxa"/>
          </w:tcPr>
          <w:p w14:paraId="50E483F8" w14:textId="6254A91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69A7A618" w14:textId="433C6E9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0 to after 2100)</w:t>
            </w:r>
          </w:p>
        </w:tc>
        <w:tc>
          <w:tcPr>
            <w:tcW w:w="1588" w:type="dxa"/>
          </w:tcPr>
          <w:p w14:paraId="5F9BE13A" w14:textId="006B17E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0 to after 2100)</w:t>
            </w:r>
          </w:p>
        </w:tc>
        <w:tc>
          <w:tcPr>
            <w:tcW w:w="1588" w:type="dxa"/>
          </w:tcPr>
          <w:p w14:paraId="7A1C473B" w14:textId="2780E7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29E5A87B" w14:textId="17414A3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6 to 2044)</w:t>
            </w:r>
          </w:p>
        </w:tc>
      </w:tr>
      <w:tr w:rsidR="00CA290A" w14:paraId="655643FC" w14:textId="77777777" w:rsidTr="00CA290A">
        <w:tc>
          <w:tcPr>
            <w:tcW w:w="1549" w:type="dxa"/>
          </w:tcPr>
          <w:p w14:paraId="6447B932" w14:textId="32C3492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81" w:type="dxa"/>
          </w:tcPr>
          <w:p w14:paraId="2E989A7E" w14:textId="08D9DF0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588" w:type="dxa"/>
          </w:tcPr>
          <w:p w14:paraId="2F6B99C2" w14:textId="294E713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7 to after 2100)</w:t>
            </w:r>
          </w:p>
        </w:tc>
        <w:tc>
          <w:tcPr>
            <w:tcW w:w="1588" w:type="dxa"/>
          </w:tcPr>
          <w:p w14:paraId="4DF673FA" w14:textId="1B0E5B0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70 to after 2100)</w:t>
            </w:r>
          </w:p>
        </w:tc>
        <w:tc>
          <w:tcPr>
            <w:tcW w:w="1588" w:type="dxa"/>
          </w:tcPr>
          <w:p w14:paraId="02CC291F" w14:textId="64E8695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8 to 2064)</w:t>
            </w:r>
          </w:p>
        </w:tc>
        <w:tc>
          <w:tcPr>
            <w:tcW w:w="1589" w:type="dxa"/>
          </w:tcPr>
          <w:p w14:paraId="6D5241EE" w14:textId="3EC84A4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7 to after 2100)</w:t>
            </w:r>
          </w:p>
        </w:tc>
        <w:tc>
          <w:tcPr>
            <w:tcW w:w="1588" w:type="dxa"/>
          </w:tcPr>
          <w:p w14:paraId="07B84619" w14:textId="24D73DE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7 to after 2100)</w:t>
            </w:r>
          </w:p>
        </w:tc>
        <w:tc>
          <w:tcPr>
            <w:tcW w:w="1588" w:type="dxa"/>
          </w:tcPr>
          <w:p w14:paraId="4365D039" w14:textId="706ECBD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65)</w:t>
            </w:r>
          </w:p>
        </w:tc>
        <w:tc>
          <w:tcPr>
            <w:tcW w:w="1589" w:type="dxa"/>
          </w:tcPr>
          <w:p w14:paraId="33F1FBD1" w14:textId="658ED9C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1 (2049 to 2070)</w:t>
            </w:r>
          </w:p>
        </w:tc>
      </w:tr>
      <w:tr w:rsidR="00CA290A" w14:paraId="589FBF3B" w14:textId="77777777" w:rsidTr="00CA290A">
        <w:tc>
          <w:tcPr>
            <w:tcW w:w="1549" w:type="dxa"/>
          </w:tcPr>
          <w:p w14:paraId="397B0A31" w14:textId="415A9BC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81" w:type="dxa"/>
          </w:tcPr>
          <w:p w14:paraId="4042C601" w14:textId="4C18109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588" w:type="dxa"/>
          </w:tcPr>
          <w:p w14:paraId="5CB2E3C9" w14:textId="52415A2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55D9848A" w14:textId="10C6AB3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14BE78E7" w14:textId="431F1EF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6A30F66E" w14:textId="3445D66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736AC2DC" w14:textId="763EF3D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61C25726" w14:textId="681DC22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779635ED" w14:textId="58ADD81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</w:tr>
      <w:tr w:rsidR="00CA290A" w14:paraId="6FA3BDDF" w14:textId="77777777" w:rsidTr="00CA290A">
        <w:tc>
          <w:tcPr>
            <w:tcW w:w="1549" w:type="dxa"/>
          </w:tcPr>
          <w:p w14:paraId="03781746" w14:textId="302B85B2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81" w:type="dxa"/>
          </w:tcPr>
          <w:p w14:paraId="31218DEE" w14:textId="10B4D21D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588" w:type="dxa"/>
          </w:tcPr>
          <w:p w14:paraId="6F4EB175" w14:textId="03ED4A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38FAD914" w14:textId="30A2C24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81 (2057 to after 2100)</w:t>
            </w:r>
          </w:p>
        </w:tc>
        <w:tc>
          <w:tcPr>
            <w:tcW w:w="1588" w:type="dxa"/>
          </w:tcPr>
          <w:p w14:paraId="0A66AC9C" w14:textId="1BF34E6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52)</w:t>
            </w:r>
          </w:p>
        </w:tc>
        <w:tc>
          <w:tcPr>
            <w:tcW w:w="1589" w:type="dxa"/>
          </w:tcPr>
          <w:p w14:paraId="1FF89612" w14:textId="2047AB3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1EA1E943" w14:textId="78814EE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447E7612" w14:textId="13BCC48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53)</w:t>
            </w:r>
          </w:p>
        </w:tc>
        <w:tc>
          <w:tcPr>
            <w:tcW w:w="1589" w:type="dxa"/>
          </w:tcPr>
          <w:p w14:paraId="42847C5C" w14:textId="4BCCCD0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2 to 2057)</w:t>
            </w:r>
          </w:p>
        </w:tc>
      </w:tr>
      <w:tr w:rsidR="00CA290A" w14:paraId="3DD68B6E" w14:textId="77777777" w:rsidTr="00CA290A">
        <w:tc>
          <w:tcPr>
            <w:tcW w:w="1549" w:type="dxa"/>
          </w:tcPr>
          <w:p w14:paraId="77B7F5CA" w14:textId="415D360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81" w:type="dxa"/>
          </w:tcPr>
          <w:p w14:paraId="675D483B" w14:textId="2FEEAA86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588" w:type="dxa"/>
          </w:tcPr>
          <w:p w14:paraId="00A8F766" w14:textId="7210937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8" w:type="dxa"/>
          </w:tcPr>
          <w:p w14:paraId="6D27B01C" w14:textId="6F05110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8" w:type="dxa"/>
          </w:tcPr>
          <w:p w14:paraId="269C1AE2" w14:textId="6012D3F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9)</w:t>
            </w:r>
          </w:p>
        </w:tc>
        <w:tc>
          <w:tcPr>
            <w:tcW w:w="1589" w:type="dxa"/>
          </w:tcPr>
          <w:p w14:paraId="4DC02718" w14:textId="0AE373A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8" w:type="dxa"/>
          </w:tcPr>
          <w:p w14:paraId="5FA89923" w14:textId="52D8477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8" w:type="dxa"/>
          </w:tcPr>
          <w:p w14:paraId="6207B040" w14:textId="4E39DDB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3 to 2039)</w:t>
            </w:r>
          </w:p>
        </w:tc>
        <w:tc>
          <w:tcPr>
            <w:tcW w:w="1589" w:type="dxa"/>
          </w:tcPr>
          <w:p w14:paraId="5C016D9A" w14:textId="1CFAC41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5 to 2042)</w:t>
            </w:r>
          </w:p>
        </w:tc>
      </w:tr>
      <w:tr w:rsidR="00CA290A" w14:paraId="4EE8AFF3" w14:textId="77777777" w:rsidTr="00CA290A">
        <w:tc>
          <w:tcPr>
            <w:tcW w:w="1549" w:type="dxa"/>
          </w:tcPr>
          <w:p w14:paraId="6AAFD6AC" w14:textId="00F5622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81" w:type="dxa"/>
          </w:tcPr>
          <w:p w14:paraId="76CB6AE9" w14:textId="60C3D8DF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588" w:type="dxa"/>
          </w:tcPr>
          <w:p w14:paraId="74D15218" w14:textId="5463C74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1D4760D3" w14:textId="306C6DC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565A4D1A" w14:textId="4D5AF78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49 to 2065)</w:t>
            </w:r>
          </w:p>
        </w:tc>
        <w:tc>
          <w:tcPr>
            <w:tcW w:w="1589" w:type="dxa"/>
          </w:tcPr>
          <w:p w14:paraId="614CBF1A" w14:textId="5B426D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584C2E6C" w14:textId="1E63D6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7D9DC73D" w14:textId="7733724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49 to 2066)</w:t>
            </w:r>
          </w:p>
        </w:tc>
        <w:tc>
          <w:tcPr>
            <w:tcW w:w="1589" w:type="dxa"/>
          </w:tcPr>
          <w:p w14:paraId="28F15F7B" w14:textId="0BB4BDE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51 to 2072)</w:t>
            </w:r>
          </w:p>
        </w:tc>
      </w:tr>
      <w:tr w:rsidR="00CA290A" w14:paraId="08539326" w14:textId="77777777" w:rsidTr="00CA290A">
        <w:tc>
          <w:tcPr>
            <w:tcW w:w="1549" w:type="dxa"/>
          </w:tcPr>
          <w:p w14:paraId="4FB2D4F1" w14:textId="12E0625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81" w:type="dxa"/>
          </w:tcPr>
          <w:p w14:paraId="1AA00F53" w14:textId="452A110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588" w:type="dxa"/>
          </w:tcPr>
          <w:p w14:paraId="09789A9A" w14:textId="79DD115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51 to 2057)</w:t>
            </w:r>
          </w:p>
        </w:tc>
        <w:tc>
          <w:tcPr>
            <w:tcW w:w="1588" w:type="dxa"/>
          </w:tcPr>
          <w:p w14:paraId="72CFC94E" w14:textId="4ABC328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3 (2051 to 2057)</w:t>
            </w:r>
          </w:p>
        </w:tc>
        <w:tc>
          <w:tcPr>
            <w:tcW w:w="1588" w:type="dxa"/>
          </w:tcPr>
          <w:p w14:paraId="286A9A7E" w14:textId="35D6205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8 to 2055)</w:t>
            </w:r>
          </w:p>
        </w:tc>
        <w:tc>
          <w:tcPr>
            <w:tcW w:w="1589" w:type="dxa"/>
          </w:tcPr>
          <w:p w14:paraId="1CB58FA5" w14:textId="2FE711B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51 to 2057)</w:t>
            </w:r>
          </w:p>
        </w:tc>
        <w:tc>
          <w:tcPr>
            <w:tcW w:w="1588" w:type="dxa"/>
          </w:tcPr>
          <w:p w14:paraId="7C54656F" w14:textId="4E9FE43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51 to 2057)</w:t>
            </w:r>
          </w:p>
        </w:tc>
        <w:tc>
          <w:tcPr>
            <w:tcW w:w="1588" w:type="dxa"/>
          </w:tcPr>
          <w:p w14:paraId="4CC451E1" w14:textId="6703BF9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8 to 2055)</w:t>
            </w:r>
          </w:p>
        </w:tc>
        <w:tc>
          <w:tcPr>
            <w:tcW w:w="1589" w:type="dxa"/>
          </w:tcPr>
          <w:p w14:paraId="2285F6A3" w14:textId="15D8FB7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8 to 2055)</w:t>
            </w:r>
          </w:p>
        </w:tc>
      </w:tr>
      <w:tr w:rsidR="00CA290A" w14:paraId="04449901" w14:textId="77777777" w:rsidTr="00CA290A">
        <w:tc>
          <w:tcPr>
            <w:tcW w:w="1549" w:type="dxa"/>
          </w:tcPr>
          <w:p w14:paraId="0940DAAC" w14:textId="30EE11F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81" w:type="dxa"/>
          </w:tcPr>
          <w:p w14:paraId="18119F00" w14:textId="3834EE5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588" w:type="dxa"/>
          </w:tcPr>
          <w:p w14:paraId="770D8469" w14:textId="61A8CB8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5 to 2078)</w:t>
            </w:r>
          </w:p>
        </w:tc>
        <w:tc>
          <w:tcPr>
            <w:tcW w:w="1588" w:type="dxa"/>
          </w:tcPr>
          <w:p w14:paraId="5C9D9FF0" w14:textId="30EC1B1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64 (2045 to 2078)</w:t>
            </w:r>
          </w:p>
        </w:tc>
        <w:tc>
          <w:tcPr>
            <w:tcW w:w="1588" w:type="dxa"/>
          </w:tcPr>
          <w:p w14:paraId="260D9454" w14:textId="72A2F1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4 to 2049)</w:t>
            </w:r>
          </w:p>
        </w:tc>
        <w:tc>
          <w:tcPr>
            <w:tcW w:w="1589" w:type="dxa"/>
          </w:tcPr>
          <w:p w14:paraId="720021B2" w14:textId="4034ADC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5 to 2078)</w:t>
            </w:r>
          </w:p>
        </w:tc>
        <w:tc>
          <w:tcPr>
            <w:tcW w:w="1588" w:type="dxa"/>
          </w:tcPr>
          <w:p w14:paraId="0A1998F0" w14:textId="3FFB43B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5 (2045 to 2078)</w:t>
            </w:r>
          </w:p>
        </w:tc>
        <w:tc>
          <w:tcPr>
            <w:tcW w:w="1588" w:type="dxa"/>
          </w:tcPr>
          <w:p w14:paraId="130CD8A0" w14:textId="2561CBE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5 to 2050)</w:t>
            </w:r>
          </w:p>
        </w:tc>
        <w:tc>
          <w:tcPr>
            <w:tcW w:w="1589" w:type="dxa"/>
          </w:tcPr>
          <w:p w14:paraId="6EDF36C2" w14:textId="33D914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0 to 2050)</w:t>
            </w:r>
          </w:p>
        </w:tc>
      </w:tr>
      <w:tr w:rsidR="00CA290A" w14:paraId="55667AC3" w14:textId="77777777" w:rsidTr="00CA290A">
        <w:tc>
          <w:tcPr>
            <w:tcW w:w="1549" w:type="dxa"/>
          </w:tcPr>
          <w:p w14:paraId="56AE7DD3" w14:textId="2396172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81" w:type="dxa"/>
          </w:tcPr>
          <w:p w14:paraId="7F1DE5E9" w14:textId="5001E8D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588" w:type="dxa"/>
          </w:tcPr>
          <w:p w14:paraId="390A08D1" w14:textId="744F2F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5101066D" w14:textId="6CD859A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2F606EE5" w14:textId="7022797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218B253B" w14:textId="29E1E44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721FFA55" w14:textId="59FE3C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4FD38E08" w14:textId="095D042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01FCAC31" w14:textId="507561B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</w:tr>
      <w:tr w:rsidR="00CA290A" w14:paraId="71760024" w14:textId="77777777" w:rsidTr="00CA290A">
        <w:tc>
          <w:tcPr>
            <w:tcW w:w="1549" w:type="dxa"/>
          </w:tcPr>
          <w:p w14:paraId="57807610" w14:textId="1CE379C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81" w:type="dxa"/>
          </w:tcPr>
          <w:p w14:paraId="763E31E1" w14:textId="5DC2863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588" w:type="dxa"/>
          </w:tcPr>
          <w:p w14:paraId="4B0C7E6C" w14:textId="0AA34F5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0 to 2062)</w:t>
            </w:r>
          </w:p>
        </w:tc>
        <w:tc>
          <w:tcPr>
            <w:tcW w:w="1588" w:type="dxa"/>
          </w:tcPr>
          <w:p w14:paraId="395ACE7A" w14:textId="42F572F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8 (2040 to 2062)</w:t>
            </w:r>
          </w:p>
        </w:tc>
        <w:tc>
          <w:tcPr>
            <w:tcW w:w="1588" w:type="dxa"/>
          </w:tcPr>
          <w:p w14:paraId="6BAFDE9B" w14:textId="759BD01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3 to 2039)</w:t>
            </w:r>
          </w:p>
        </w:tc>
        <w:tc>
          <w:tcPr>
            <w:tcW w:w="1589" w:type="dxa"/>
          </w:tcPr>
          <w:p w14:paraId="54FBDAAA" w14:textId="4232E55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0 to 2062)</w:t>
            </w:r>
          </w:p>
        </w:tc>
        <w:tc>
          <w:tcPr>
            <w:tcW w:w="1588" w:type="dxa"/>
          </w:tcPr>
          <w:p w14:paraId="5D009D6C" w14:textId="3594894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0 to 2062)</w:t>
            </w:r>
          </w:p>
        </w:tc>
        <w:tc>
          <w:tcPr>
            <w:tcW w:w="1588" w:type="dxa"/>
          </w:tcPr>
          <w:p w14:paraId="7BA42720" w14:textId="1E643B3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3 to 2039)</w:t>
            </w:r>
          </w:p>
        </w:tc>
        <w:tc>
          <w:tcPr>
            <w:tcW w:w="1589" w:type="dxa"/>
          </w:tcPr>
          <w:p w14:paraId="637DF03B" w14:textId="0641A56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4)</w:t>
            </w:r>
          </w:p>
        </w:tc>
      </w:tr>
      <w:tr w:rsidR="00CA290A" w14:paraId="3A4C0075" w14:textId="77777777" w:rsidTr="00CA290A">
        <w:tc>
          <w:tcPr>
            <w:tcW w:w="1549" w:type="dxa"/>
          </w:tcPr>
          <w:p w14:paraId="56F056D1" w14:textId="3628476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81" w:type="dxa"/>
          </w:tcPr>
          <w:p w14:paraId="5D3F85F0" w14:textId="4248F39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588" w:type="dxa"/>
          </w:tcPr>
          <w:p w14:paraId="6902253F" w14:textId="03B6D82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7 (2070 to after 2100)</w:t>
            </w:r>
          </w:p>
        </w:tc>
        <w:tc>
          <w:tcPr>
            <w:tcW w:w="1588" w:type="dxa"/>
          </w:tcPr>
          <w:p w14:paraId="125BD2A8" w14:textId="5D48C9F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5 (2060 to after 2100)</w:t>
            </w:r>
          </w:p>
        </w:tc>
        <w:tc>
          <w:tcPr>
            <w:tcW w:w="1588" w:type="dxa"/>
          </w:tcPr>
          <w:p w14:paraId="67AD38AB" w14:textId="758A927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0)</w:t>
            </w:r>
          </w:p>
        </w:tc>
        <w:tc>
          <w:tcPr>
            <w:tcW w:w="1589" w:type="dxa"/>
          </w:tcPr>
          <w:p w14:paraId="7B63D674" w14:textId="1F73E94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7 (2070 to after 2100)</w:t>
            </w:r>
          </w:p>
        </w:tc>
        <w:tc>
          <w:tcPr>
            <w:tcW w:w="1588" w:type="dxa"/>
          </w:tcPr>
          <w:p w14:paraId="40271448" w14:textId="3CC9998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7 (2070 to after 2100)</w:t>
            </w:r>
          </w:p>
        </w:tc>
        <w:tc>
          <w:tcPr>
            <w:tcW w:w="1588" w:type="dxa"/>
          </w:tcPr>
          <w:p w14:paraId="3641D69D" w14:textId="1D14454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0)</w:t>
            </w:r>
          </w:p>
        </w:tc>
        <w:tc>
          <w:tcPr>
            <w:tcW w:w="1589" w:type="dxa"/>
          </w:tcPr>
          <w:p w14:paraId="16D31151" w14:textId="2DB2C8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5)</w:t>
            </w:r>
          </w:p>
        </w:tc>
      </w:tr>
      <w:tr w:rsidR="00CA290A" w14:paraId="57BF7B80" w14:textId="77777777" w:rsidTr="00CA290A">
        <w:tc>
          <w:tcPr>
            <w:tcW w:w="1549" w:type="dxa"/>
          </w:tcPr>
          <w:p w14:paraId="10BA4C8B" w14:textId="188E3AC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81" w:type="dxa"/>
          </w:tcPr>
          <w:p w14:paraId="56172146" w14:textId="23711D5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588" w:type="dxa"/>
          </w:tcPr>
          <w:p w14:paraId="50645DC9" w14:textId="457F458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356EBC51" w14:textId="4C781CA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743B3029" w14:textId="6021BB2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1DB392B4" w14:textId="3EC4AA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0D0FB5F8" w14:textId="19CFE1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2EC4B5E0" w14:textId="570CC18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4B82107D" w14:textId="1F683F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</w:tr>
      <w:tr w:rsidR="00CA290A" w14:paraId="5FD1D4E9" w14:textId="77777777" w:rsidTr="00CA290A">
        <w:tc>
          <w:tcPr>
            <w:tcW w:w="1549" w:type="dxa"/>
          </w:tcPr>
          <w:p w14:paraId="67F1D383" w14:textId="3E9C463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81" w:type="dxa"/>
          </w:tcPr>
          <w:p w14:paraId="434C25A7" w14:textId="0C3E2F2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588" w:type="dxa"/>
          </w:tcPr>
          <w:p w14:paraId="5B4D4212" w14:textId="48A2D0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  <w:tc>
          <w:tcPr>
            <w:tcW w:w="1588" w:type="dxa"/>
          </w:tcPr>
          <w:p w14:paraId="3DEC948A" w14:textId="36F1424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8 (2027 to 2030)</w:t>
            </w:r>
          </w:p>
        </w:tc>
        <w:tc>
          <w:tcPr>
            <w:tcW w:w="1588" w:type="dxa"/>
          </w:tcPr>
          <w:p w14:paraId="380B5078" w14:textId="091635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6 to 2028)</w:t>
            </w:r>
          </w:p>
        </w:tc>
        <w:tc>
          <w:tcPr>
            <w:tcW w:w="1589" w:type="dxa"/>
          </w:tcPr>
          <w:p w14:paraId="251AD95F" w14:textId="7D4CFFA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  <w:tc>
          <w:tcPr>
            <w:tcW w:w="1588" w:type="dxa"/>
          </w:tcPr>
          <w:p w14:paraId="1211D9D2" w14:textId="0DF8CD7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  <w:tc>
          <w:tcPr>
            <w:tcW w:w="1588" w:type="dxa"/>
          </w:tcPr>
          <w:p w14:paraId="51DE0BA1" w14:textId="1CEF046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8 (2027 to 2029)</w:t>
            </w:r>
          </w:p>
        </w:tc>
        <w:tc>
          <w:tcPr>
            <w:tcW w:w="1589" w:type="dxa"/>
          </w:tcPr>
          <w:p w14:paraId="4E70FE1F" w14:textId="1888C9C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</w:tr>
      <w:tr w:rsidR="00CA290A" w14:paraId="4553B2AF" w14:textId="77777777" w:rsidTr="00CA290A">
        <w:tc>
          <w:tcPr>
            <w:tcW w:w="1549" w:type="dxa"/>
          </w:tcPr>
          <w:p w14:paraId="0FE1CCD5" w14:textId="2929154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81" w:type="dxa"/>
          </w:tcPr>
          <w:p w14:paraId="647BC737" w14:textId="28216E1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588" w:type="dxa"/>
          </w:tcPr>
          <w:p w14:paraId="7B967FE3" w14:textId="2589AF3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57B531C8" w14:textId="6087D24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5D43AB7B" w14:textId="34159AD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9" w:type="dxa"/>
          </w:tcPr>
          <w:p w14:paraId="0816881F" w14:textId="52B1690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6370B918" w14:textId="7B17F36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7679B185" w14:textId="60E2CF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9" w:type="dxa"/>
          </w:tcPr>
          <w:p w14:paraId="359C396C" w14:textId="7848DE4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</w:tr>
      <w:tr w:rsidR="00CA290A" w14:paraId="733370B1" w14:textId="77777777" w:rsidTr="00CA290A">
        <w:tc>
          <w:tcPr>
            <w:tcW w:w="1549" w:type="dxa"/>
          </w:tcPr>
          <w:p w14:paraId="36FAC43C" w14:textId="2E13ADA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81" w:type="dxa"/>
          </w:tcPr>
          <w:p w14:paraId="4D46F169" w14:textId="43FA470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588" w:type="dxa"/>
          </w:tcPr>
          <w:p w14:paraId="35A82B27" w14:textId="73846D9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0F8C4120" w14:textId="559A50F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12AB26D2" w14:textId="3BE1188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1 to 2037)</w:t>
            </w:r>
          </w:p>
        </w:tc>
        <w:tc>
          <w:tcPr>
            <w:tcW w:w="1589" w:type="dxa"/>
          </w:tcPr>
          <w:p w14:paraId="4AFCF0A0" w14:textId="1E84285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64A7F5A7" w14:textId="4F0CE78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1A87E51B" w14:textId="3D1AEFE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7)</w:t>
            </w:r>
          </w:p>
        </w:tc>
        <w:tc>
          <w:tcPr>
            <w:tcW w:w="1589" w:type="dxa"/>
          </w:tcPr>
          <w:p w14:paraId="6A6D03B0" w14:textId="4D730E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</w:tr>
      <w:tr w:rsidR="00CA290A" w14:paraId="218341DC" w14:textId="77777777" w:rsidTr="00CA290A">
        <w:tc>
          <w:tcPr>
            <w:tcW w:w="1549" w:type="dxa"/>
          </w:tcPr>
          <w:p w14:paraId="17773CE0" w14:textId="3A6D896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81" w:type="dxa"/>
          </w:tcPr>
          <w:p w14:paraId="5467198B" w14:textId="173D3A5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588" w:type="dxa"/>
          </w:tcPr>
          <w:p w14:paraId="124BBDDE" w14:textId="22F2FF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8" w:type="dxa"/>
          </w:tcPr>
          <w:p w14:paraId="7EBFB55A" w14:textId="1C20306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8" w:type="dxa"/>
          </w:tcPr>
          <w:p w14:paraId="1B9D3762" w14:textId="457682E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9" w:type="dxa"/>
          </w:tcPr>
          <w:p w14:paraId="79625D7A" w14:textId="51F934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8" w:type="dxa"/>
          </w:tcPr>
          <w:p w14:paraId="4DA8F7F9" w14:textId="60640FD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9 (2037 to 2057)</w:t>
            </w:r>
          </w:p>
        </w:tc>
        <w:tc>
          <w:tcPr>
            <w:tcW w:w="1588" w:type="dxa"/>
          </w:tcPr>
          <w:p w14:paraId="663DDF99" w14:textId="79BFF2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9" w:type="dxa"/>
          </w:tcPr>
          <w:p w14:paraId="6EB7F01C" w14:textId="53CB262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</w:tr>
      <w:tr w:rsidR="00CA290A" w14:paraId="04CE4C0D" w14:textId="77777777" w:rsidTr="00CA290A">
        <w:tc>
          <w:tcPr>
            <w:tcW w:w="1549" w:type="dxa"/>
          </w:tcPr>
          <w:p w14:paraId="438246C0" w14:textId="5F44B06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81" w:type="dxa"/>
          </w:tcPr>
          <w:p w14:paraId="77E10592" w14:textId="69304A1D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588" w:type="dxa"/>
          </w:tcPr>
          <w:p w14:paraId="0E9F995E" w14:textId="7C982D8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0 to 2069)</w:t>
            </w:r>
          </w:p>
        </w:tc>
        <w:tc>
          <w:tcPr>
            <w:tcW w:w="1588" w:type="dxa"/>
          </w:tcPr>
          <w:p w14:paraId="1BCB7135" w14:textId="19ECB24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8 (2050 to 2069)</w:t>
            </w:r>
          </w:p>
        </w:tc>
        <w:tc>
          <w:tcPr>
            <w:tcW w:w="1588" w:type="dxa"/>
          </w:tcPr>
          <w:p w14:paraId="66C2D1B9" w14:textId="6E89AB6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4 to 2046)</w:t>
            </w:r>
          </w:p>
        </w:tc>
        <w:tc>
          <w:tcPr>
            <w:tcW w:w="1589" w:type="dxa"/>
          </w:tcPr>
          <w:p w14:paraId="5AF48D62" w14:textId="3383C47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0 to 2069)</w:t>
            </w:r>
          </w:p>
        </w:tc>
        <w:tc>
          <w:tcPr>
            <w:tcW w:w="1588" w:type="dxa"/>
          </w:tcPr>
          <w:p w14:paraId="72E0C702" w14:textId="6115E8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0 to 2070)</w:t>
            </w:r>
          </w:p>
        </w:tc>
        <w:tc>
          <w:tcPr>
            <w:tcW w:w="1588" w:type="dxa"/>
          </w:tcPr>
          <w:p w14:paraId="343F92D6" w14:textId="2079988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5 to 2046)</w:t>
            </w:r>
          </w:p>
        </w:tc>
        <w:tc>
          <w:tcPr>
            <w:tcW w:w="1589" w:type="dxa"/>
          </w:tcPr>
          <w:p w14:paraId="05F0E001" w14:textId="73DCA4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1 to 2047)</w:t>
            </w:r>
          </w:p>
        </w:tc>
      </w:tr>
      <w:tr w:rsidR="00CA290A" w14:paraId="65521B53" w14:textId="77777777" w:rsidTr="00CA290A">
        <w:tc>
          <w:tcPr>
            <w:tcW w:w="1549" w:type="dxa"/>
          </w:tcPr>
          <w:p w14:paraId="79483F59" w14:textId="75184D1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81" w:type="dxa"/>
          </w:tcPr>
          <w:p w14:paraId="63B3351D" w14:textId="405267A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588" w:type="dxa"/>
          </w:tcPr>
          <w:p w14:paraId="6D097612" w14:textId="345FA56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F0376E5" w14:textId="287F709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62F4E776" w14:textId="3282023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8 (2061 to 2080)</w:t>
            </w:r>
          </w:p>
        </w:tc>
        <w:tc>
          <w:tcPr>
            <w:tcW w:w="1589" w:type="dxa"/>
          </w:tcPr>
          <w:p w14:paraId="68608384" w14:textId="72B18D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9A23D23" w14:textId="2091CF6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0104DEB" w14:textId="14CF159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9 (2062 to 2081)</w:t>
            </w:r>
          </w:p>
        </w:tc>
        <w:tc>
          <w:tcPr>
            <w:tcW w:w="1589" w:type="dxa"/>
          </w:tcPr>
          <w:p w14:paraId="4C8A00EB" w14:textId="677AF9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4 (2065 to 2085)</w:t>
            </w:r>
          </w:p>
        </w:tc>
      </w:tr>
      <w:tr w:rsidR="00CA290A" w14:paraId="4FC68BD0" w14:textId="77777777" w:rsidTr="00CA290A">
        <w:tc>
          <w:tcPr>
            <w:tcW w:w="1549" w:type="dxa"/>
          </w:tcPr>
          <w:p w14:paraId="19EF24D5" w14:textId="5459F0B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81" w:type="dxa"/>
          </w:tcPr>
          <w:p w14:paraId="0664C584" w14:textId="19742CB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588" w:type="dxa"/>
          </w:tcPr>
          <w:p w14:paraId="62FA0D07" w14:textId="18E5387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3 to 2079)</w:t>
            </w:r>
          </w:p>
        </w:tc>
        <w:tc>
          <w:tcPr>
            <w:tcW w:w="1588" w:type="dxa"/>
          </w:tcPr>
          <w:p w14:paraId="2DD2A899" w14:textId="3C0EDF7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7 (2041 to 2065)</w:t>
            </w:r>
          </w:p>
        </w:tc>
        <w:tc>
          <w:tcPr>
            <w:tcW w:w="1588" w:type="dxa"/>
          </w:tcPr>
          <w:p w14:paraId="059AD45F" w14:textId="409C94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6)</w:t>
            </w:r>
          </w:p>
        </w:tc>
        <w:tc>
          <w:tcPr>
            <w:tcW w:w="1589" w:type="dxa"/>
          </w:tcPr>
          <w:p w14:paraId="1FD1EB5F" w14:textId="73B122F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3 to 2079)</w:t>
            </w:r>
          </w:p>
        </w:tc>
        <w:tc>
          <w:tcPr>
            <w:tcW w:w="1588" w:type="dxa"/>
          </w:tcPr>
          <w:p w14:paraId="533F7174" w14:textId="6D9837B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3 to 2079)</w:t>
            </w:r>
          </w:p>
        </w:tc>
        <w:tc>
          <w:tcPr>
            <w:tcW w:w="1588" w:type="dxa"/>
          </w:tcPr>
          <w:p w14:paraId="43F05618" w14:textId="039F93B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4 to 2036)</w:t>
            </w:r>
          </w:p>
        </w:tc>
        <w:tc>
          <w:tcPr>
            <w:tcW w:w="1589" w:type="dxa"/>
          </w:tcPr>
          <w:p w14:paraId="7623A038" w14:textId="1BF1F0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</w:tr>
      <w:tr w:rsidR="00CA290A" w14:paraId="218A0603" w14:textId="77777777" w:rsidTr="00CA290A">
        <w:tc>
          <w:tcPr>
            <w:tcW w:w="1549" w:type="dxa"/>
          </w:tcPr>
          <w:p w14:paraId="0EEE93FD" w14:textId="2CB3CCA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81" w:type="dxa"/>
          </w:tcPr>
          <w:p w14:paraId="71B01A30" w14:textId="08BDF41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588" w:type="dxa"/>
          </w:tcPr>
          <w:p w14:paraId="0BE99602" w14:textId="7A49C14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4 (2061 to after 2100)</w:t>
            </w:r>
          </w:p>
        </w:tc>
        <w:tc>
          <w:tcPr>
            <w:tcW w:w="1588" w:type="dxa"/>
          </w:tcPr>
          <w:p w14:paraId="1B2C73DD" w14:textId="219FC22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8 (2056 to after 2100)</w:t>
            </w:r>
          </w:p>
        </w:tc>
        <w:tc>
          <w:tcPr>
            <w:tcW w:w="1588" w:type="dxa"/>
          </w:tcPr>
          <w:p w14:paraId="1365B46A" w14:textId="51E7E7B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6 (2038 to 2055)</w:t>
            </w:r>
          </w:p>
        </w:tc>
        <w:tc>
          <w:tcPr>
            <w:tcW w:w="1589" w:type="dxa"/>
          </w:tcPr>
          <w:p w14:paraId="3FC6F2CA" w14:textId="2BA43A5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4 (2061 to after 2100)</w:t>
            </w:r>
          </w:p>
        </w:tc>
        <w:tc>
          <w:tcPr>
            <w:tcW w:w="1588" w:type="dxa"/>
          </w:tcPr>
          <w:p w14:paraId="4E5D16A2" w14:textId="565FCFC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4 (2061 to after 2100)</w:t>
            </w:r>
          </w:p>
        </w:tc>
        <w:tc>
          <w:tcPr>
            <w:tcW w:w="1588" w:type="dxa"/>
          </w:tcPr>
          <w:p w14:paraId="643A2A3A" w14:textId="34B32F3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7 (2038 to 2056)</w:t>
            </w:r>
          </w:p>
        </w:tc>
        <w:tc>
          <w:tcPr>
            <w:tcW w:w="1589" w:type="dxa"/>
          </w:tcPr>
          <w:p w14:paraId="2672EA0F" w14:textId="5927C2C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3 to 2061)</w:t>
            </w:r>
          </w:p>
        </w:tc>
      </w:tr>
      <w:tr w:rsidR="00CA290A" w14:paraId="532BDC63" w14:textId="77777777" w:rsidTr="00CA290A">
        <w:tc>
          <w:tcPr>
            <w:tcW w:w="1549" w:type="dxa"/>
          </w:tcPr>
          <w:p w14:paraId="47155C48" w14:textId="7A8910C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81" w:type="dxa"/>
          </w:tcPr>
          <w:p w14:paraId="19822308" w14:textId="77561E9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588" w:type="dxa"/>
          </w:tcPr>
          <w:p w14:paraId="30869A76" w14:textId="3DDFDDB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36E06F51" w14:textId="08E9326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5B1B5715" w14:textId="48B2795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42E8A69B" w14:textId="656805B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724C6A50" w14:textId="62AF10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78976F60" w14:textId="71067CE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6498C0DD" w14:textId="20F2E27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</w:tr>
      <w:tr w:rsidR="00CA290A" w14:paraId="496C76EF" w14:textId="77777777" w:rsidTr="00CA290A">
        <w:tc>
          <w:tcPr>
            <w:tcW w:w="1549" w:type="dxa"/>
          </w:tcPr>
          <w:p w14:paraId="54B2B6B4" w14:textId="5049C079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81" w:type="dxa"/>
          </w:tcPr>
          <w:p w14:paraId="6717F114" w14:textId="3869B9A0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588" w:type="dxa"/>
          </w:tcPr>
          <w:p w14:paraId="1C88765E" w14:textId="4B02F68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8" w:type="dxa"/>
          </w:tcPr>
          <w:p w14:paraId="3A31AF6B" w14:textId="753F957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8" w:type="dxa"/>
          </w:tcPr>
          <w:p w14:paraId="1F236959" w14:textId="01E672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9" w:type="dxa"/>
          </w:tcPr>
          <w:p w14:paraId="2C8D4E21" w14:textId="20E6D7C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5)</w:t>
            </w:r>
          </w:p>
        </w:tc>
        <w:tc>
          <w:tcPr>
            <w:tcW w:w="1588" w:type="dxa"/>
          </w:tcPr>
          <w:p w14:paraId="43FB16D0" w14:textId="52EFEFD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6)</w:t>
            </w:r>
          </w:p>
        </w:tc>
        <w:tc>
          <w:tcPr>
            <w:tcW w:w="1588" w:type="dxa"/>
          </w:tcPr>
          <w:p w14:paraId="12A706B4" w14:textId="59D1C8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9" w:type="dxa"/>
          </w:tcPr>
          <w:p w14:paraId="2CB8D267" w14:textId="6008A0B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</w:tr>
      <w:tr w:rsidR="00CA290A" w14:paraId="3B7B6B0B" w14:textId="77777777" w:rsidTr="00CA290A">
        <w:tc>
          <w:tcPr>
            <w:tcW w:w="1549" w:type="dxa"/>
          </w:tcPr>
          <w:p w14:paraId="611B8D88" w14:textId="4BB89D3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81" w:type="dxa"/>
          </w:tcPr>
          <w:p w14:paraId="79118B05" w14:textId="047430B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588" w:type="dxa"/>
          </w:tcPr>
          <w:p w14:paraId="310F3F3F" w14:textId="787D4E8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30FA1440" w14:textId="2357218C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4 (2079 to after 2100)</w:t>
            </w:r>
          </w:p>
        </w:tc>
        <w:tc>
          <w:tcPr>
            <w:tcW w:w="1588" w:type="dxa"/>
          </w:tcPr>
          <w:p w14:paraId="04E7B638" w14:textId="00BAB59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9" w:type="dxa"/>
          </w:tcPr>
          <w:p w14:paraId="48462316" w14:textId="460998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45BCEB4B" w14:textId="79348C5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7B9B7016" w14:textId="6FF8694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9)</w:t>
            </w:r>
          </w:p>
        </w:tc>
        <w:tc>
          <w:tcPr>
            <w:tcW w:w="1589" w:type="dxa"/>
          </w:tcPr>
          <w:p w14:paraId="15280603" w14:textId="27EB9EE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4 to 2051)</w:t>
            </w:r>
          </w:p>
        </w:tc>
      </w:tr>
      <w:tr w:rsidR="00CA290A" w14:paraId="20C2EB27" w14:textId="77777777" w:rsidTr="00CA290A">
        <w:tc>
          <w:tcPr>
            <w:tcW w:w="1549" w:type="dxa"/>
          </w:tcPr>
          <w:p w14:paraId="08C6698E" w14:textId="7A3B0C9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81" w:type="dxa"/>
          </w:tcPr>
          <w:p w14:paraId="3ECC16EC" w14:textId="465E5AC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588" w:type="dxa"/>
          </w:tcPr>
          <w:p w14:paraId="36982743" w14:textId="2CCCD25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8" w:type="dxa"/>
          </w:tcPr>
          <w:p w14:paraId="062712C7" w14:textId="60AECDC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8" w:type="dxa"/>
          </w:tcPr>
          <w:p w14:paraId="2408232D" w14:textId="15D4D9E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9" w:type="dxa"/>
          </w:tcPr>
          <w:p w14:paraId="673A48BE" w14:textId="153B39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8" w:type="dxa"/>
          </w:tcPr>
          <w:p w14:paraId="4205813B" w14:textId="1C09096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9)</w:t>
            </w:r>
          </w:p>
        </w:tc>
        <w:tc>
          <w:tcPr>
            <w:tcW w:w="1588" w:type="dxa"/>
          </w:tcPr>
          <w:p w14:paraId="683B96F6" w14:textId="21BAB88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9" w:type="dxa"/>
          </w:tcPr>
          <w:p w14:paraId="511B5619" w14:textId="134582B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</w:tr>
      <w:tr w:rsidR="00CA290A" w14:paraId="31E70237" w14:textId="77777777" w:rsidTr="00CA290A">
        <w:tc>
          <w:tcPr>
            <w:tcW w:w="1549" w:type="dxa"/>
          </w:tcPr>
          <w:p w14:paraId="70C40A7C" w14:textId="48AD415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81" w:type="dxa"/>
          </w:tcPr>
          <w:p w14:paraId="2BD336A7" w14:textId="39B0B798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588" w:type="dxa"/>
          </w:tcPr>
          <w:p w14:paraId="60E46508" w14:textId="4B8007E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3504BEDF" w14:textId="2D1A186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121B381F" w14:textId="21B8CD1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9" w:type="dxa"/>
          </w:tcPr>
          <w:p w14:paraId="3944BF33" w14:textId="6CB4430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1D67DB60" w14:textId="5A7C454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3457AF2B" w14:textId="6C797CB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9" w:type="dxa"/>
          </w:tcPr>
          <w:p w14:paraId="22E7CE6D" w14:textId="0BB1875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</w:tr>
      <w:tr w:rsidR="00CA290A" w14:paraId="536DE282" w14:textId="77777777" w:rsidTr="00CA290A">
        <w:tc>
          <w:tcPr>
            <w:tcW w:w="1549" w:type="dxa"/>
          </w:tcPr>
          <w:p w14:paraId="064CD0ED" w14:textId="09BBFFE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81" w:type="dxa"/>
          </w:tcPr>
          <w:p w14:paraId="4BF7B883" w14:textId="0C55631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588" w:type="dxa"/>
          </w:tcPr>
          <w:p w14:paraId="796E5E11" w14:textId="42C6395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1 to 2067)</w:t>
            </w:r>
          </w:p>
        </w:tc>
        <w:tc>
          <w:tcPr>
            <w:tcW w:w="1588" w:type="dxa"/>
          </w:tcPr>
          <w:p w14:paraId="1A1BA245" w14:textId="5D27D71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4 (2048 to 2060)</w:t>
            </w:r>
          </w:p>
        </w:tc>
        <w:tc>
          <w:tcPr>
            <w:tcW w:w="1588" w:type="dxa"/>
          </w:tcPr>
          <w:p w14:paraId="312D00B7" w14:textId="49A1492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5 to 2037)</w:t>
            </w:r>
          </w:p>
        </w:tc>
        <w:tc>
          <w:tcPr>
            <w:tcW w:w="1589" w:type="dxa"/>
          </w:tcPr>
          <w:p w14:paraId="2681498B" w14:textId="34A1E3F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1 to 2067)</w:t>
            </w:r>
          </w:p>
        </w:tc>
        <w:tc>
          <w:tcPr>
            <w:tcW w:w="1588" w:type="dxa"/>
          </w:tcPr>
          <w:p w14:paraId="48EF23E6" w14:textId="41B2EF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1 to 2067)</w:t>
            </w:r>
          </w:p>
        </w:tc>
        <w:tc>
          <w:tcPr>
            <w:tcW w:w="1588" w:type="dxa"/>
          </w:tcPr>
          <w:p w14:paraId="1941168F" w14:textId="088F05B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5 to 2038)</w:t>
            </w:r>
          </w:p>
        </w:tc>
        <w:tc>
          <w:tcPr>
            <w:tcW w:w="1589" w:type="dxa"/>
          </w:tcPr>
          <w:p w14:paraId="710B23EB" w14:textId="71DA177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41 to 2043)</w:t>
            </w:r>
          </w:p>
        </w:tc>
      </w:tr>
      <w:tr w:rsidR="00CA290A" w14:paraId="4AE44D17" w14:textId="77777777" w:rsidTr="00CA290A">
        <w:tc>
          <w:tcPr>
            <w:tcW w:w="1549" w:type="dxa"/>
          </w:tcPr>
          <w:p w14:paraId="3997840C" w14:textId="4992F1A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81" w:type="dxa"/>
          </w:tcPr>
          <w:p w14:paraId="04B18CA4" w14:textId="254EA510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588" w:type="dxa"/>
          </w:tcPr>
          <w:p w14:paraId="2A6D1F9C" w14:textId="551F0C2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8 (2065 to after 2100)</w:t>
            </w:r>
          </w:p>
        </w:tc>
        <w:tc>
          <w:tcPr>
            <w:tcW w:w="1588" w:type="dxa"/>
          </w:tcPr>
          <w:p w14:paraId="376267B5" w14:textId="5C73E18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5 (2063 to after 2100)</w:t>
            </w:r>
          </w:p>
        </w:tc>
        <w:tc>
          <w:tcPr>
            <w:tcW w:w="1588" w:type="dxa"/>
          </w:tcPr>
          <w:p w14:paraId="553161E5" w14:textId="4B7F252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4 to 2061)</w:t>
            </w:r>
          </w:p>
        </w:tc>
        <w:tc>
          <w:tcPr>
            <w:tcW w:w="1589" w:type="dxa"/>
          </w:tcPr>
          <w:p w14:paraId="6285718B" w14:textId="56C2101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8 (2065 to after 2100)</w:t>
            </w:r>
          </w:p>
        </w:tc>
        <w:tc>
          <w:tcPr>
            <w:tcW w:w="1588" w:type="dxa"/>
          </w:tcPr>
          <w:p w14:paraId="3461DC28" w14:textId="6DF0D5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8 (2065 to after 2100)</w:t>
            </w:r>
          </w:p>
        </w:tc>
        <w:tc>
          <w:tcPr>
            <w:tcW w:w="1588" w:type="dxa"/>
          </w:tcPr>
          <w:p w14:paraId="2947AB45" w14:textId="4B43BBA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4 to 2062)</w:t>
            </w:r>
          </w:p>
        </w:tc>
        <w:tc>
          <w:tcPr>
            <w:tcW w:w="1589" w:type="dxa"/>
          </w:tcPr>
          <w:p w14:paraId="3D824D82" w14:textId="0081C39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5 to 2066)</w:t>
            </w:r>
          </w:p>
        </w:tc>
      </w:tr>
      <w:tr w:rsidR="00CA290A" w14:paraId="4DDDEDBB" w14:textId="77777777" w:rsidTr="00CA290A">
        <w:tc>
          <w:tcPr>
            <w:tcW w:w="1549" w:type="dxa"/>
          </w:tcPr>
          <w:p w14:paraId="336E5588" w14:textId="2322675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81" w:type="dxa"/>
          </w:tcPr>
          <w:p w14:paraId="2AD404A5" w14:textId="79E29A3D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588" w:type="dxa"/>
          </w:tcPr>
          <w:p w14:paraId="22C2F74C" w14:textId="0544141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2C95F1C8" w14:textId="64A0C7A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0F6950F6" w14:textId="67C0D21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9" w:type="dxa"/>
          </w:tcPr>
          <w:p w14:paraId="5653B5E6" w14:textId="0D384E5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64760BCC" w14:textId="44234AE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1FAF89BF" w14:textId="18FE8F8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9" w:type="dxa"/>
          </w:tcPr>
          <w:p w14:paraId="2C4428CC" w14:textId="78D5D26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</w:tr>
      <w:tr w:rsidR="00CA290A" w14:paraId="5976C767" w14:textId="77777777" w:rsidTr="00CA290A">
        <w:tc>
          <w:tcPr>
            <w:tcW w:w="1549" w:type="dxa"/>
          </w:tcPr>
          <w:p w14:paraId="55F5EDAF" w14:textId="1FC4836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81" w:type="dxa"/>
          </w:tcPr>
          <w:p w14:paraId="56AC28BE" w14:textId="50F23C0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588" w:type="dxa"/>
          </w:tcPr>
          <w:p w14:paraId="25A3D685" w14:textId="77F6573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9696976" w14:textId="0717F49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3 to after 2100)</w:t>
            </w:r>
          </w:p>
        </w:tc>
        <w:tc>
          <w:tcPr>
            <w:tcW w:w="1588" w:type="dxa"/>
          </w:tcPr>
          <w:p w14:paraId="7BFF8FBB" w14:textId="6B4861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6 to 2058)</w:t>
            </w:r>
          </w:p>
        </w:tc>
        <w:tc>
          <w:tcPr>
            <w:tcW w:w="1589" w:type="dxa"/>
          </w:tcPr>
          <w:p w14:paraId="1639FE29" w14:textId="3DF5FD3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9D81CDF" w14:textId="20FFA5D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02D876C6" w14:textId="0A8AA6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7 to 2059)</w:t>
            </w:r>
          </w:p>
        </w:tc>
        <w:tc>
          <w:tcPr>
            <w:tcW w:w="1589" w:type="dxa"/>
          </w:tcPr>
          <w:p w14:paraId="455142A7" w14:textId="0434147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64)</w:t>
            </w:r>
          </w:p>
        </w:tc>
      </w:tr>
      <w:tr w:rsidR="00CA290A" w14:paraId="7F6CDDB0" w14:textId="77777777" w:rsidTr="00CA290A">
        <w:tc>
          <w:tcPr>
            <w:tcW w:w="1549" w:type="dxa"/>
          </w:tcPr>
          <w:p w14:paraId="3CCC96E1" w14:textId="407D0EC2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81" w:type="dxa"/>
          </w:tcPr>
          <w:p w14:paraId="0FC51520" w14:textId="18ABF56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588" w:type="dxa"/>
          </w:tcPr>
          <w:p w14:paraId="16C828DF" w14:textId="17F3455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7D4A7FD" w14:textId="3D0EEAB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43D587F" w14:textId="52C0C98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59 to 2069)</w:t>
            </w:r>
          </w:p>
        </w:tc>
        <w:tc>
          <w:tcPr>
            <w:tcW w:w="1589" w:type="dxa"/>
          </w:tcPr>
          <w:p w14:paraId="5078D3D5" w14:textId="5D02F98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6636819" w14:textId="562C262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E9D5920" w14:textId="76C1A6F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5 (2060 to 2070)</w:t>
            </w:r>
          </w:p>
        </w:tc>
        <w:tc>
          <w:tcPr>
            <w:tcW w:w="1589" w:type="dxa"/>
          </w:tcPr>
          <w:p w14:paraId="25711CDC" w14:textId="7E30813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0 (2064 to 2076)</w:t>
            </w:r>
          </w:p>
        </w:tc>
      </w:tr>
      <w:tr w:rsidR="00CA290A" w14:paraId="4CE075C9" w14:textId="77777777" w:rsidTr="00CA290A">
        <w:tc>
          <w:tcPr>
            <w:tcW w:w="1549" w:type="dxa"/>
          </w:tcPr>
          <w:p w14:paraId="0E81AADE" w14:textId="6AB80646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81" w:type="dxa"/>
          </w:tcPr>
          <w:p w14:paraId="1F84B8ED" w14:textId="30D5AC4F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588" w:type="dxa"/>
          </w:tcPr>
          <w:p w14:paraId="41B7315E" w14:textId="1040165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7)</w:t>
            </w:r>
          </w:p>
        </w:tc>
        <w:tc>
          <w:tcPr>
            <w:tcW w:w="1588" w:type="dxa"/>
          </w:tcPr>
          <w:p w14:paraId="2BEDB1C0" w14:textId="004E7E1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7 (2035 to 2042)</w:t>
            </w:r>
          </w:p>
        </w:tc>
        <w:tc>
          <w:tcPr>
            <w:tcW w:w="1588" w:type="dxa"/>
          </w:tcPr>
          <w:p w14:paraId="58C8DAFB" w14:textId="49001FB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2C85ACEC" w14:textId="25DB04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7)</w:t>
            </w:r>
          </w:p>
        </w:tc>
        <w:tc>
          <w:tcPr>
            <w:tcW w:w="1588" w:type="dxa"/>
          </w:tcPr>
          <w:p w14:paraId="1F479621" w14:textId="5E3799E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7)</w:t>
            </w:r>
          </w:p>
        </w:tc>
        <w:tc>
          <w:tcPr>
            <w:tcW w:w="1588" w:type="dxa"/>
          </w:tcPr>
          <w:p w14:paraId="185732E7" w14:textId="16170BD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64488342" w14:textId="0D2D9B9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CA290A" w14:paraId="47805593" w14:textId="77777777" w:rsidTr="00CA290A">
        <w:tc>
          <w:tcPr>
            <w:tcW w:w="1549" w:type="dxa"/>
          </w:tcPr>
          <w:p w14:paraId="5A136EB1" w14:textId="05A6A21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81" w:type="dxa"/>
          </w:tcPr>
          <w:p w14:paraId="368A71DD" w14:textId="64A4F796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588" w:type="dxa"/>
          </w:tcPr>
          <w:p w14:paraId="783F04E5" w14:textId="27BB2E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  <w:tc>
          <w:tcPr>
            <w:tcW w:w="1588" w:type="dxa"/>
          </w:tcPr>
          <w:p w14:paraId="24ABCEB0" w14:textId="5E48008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  <w:tc>
          <w:tcPr>
            <w:tcW w:w="1588" w:type="dxa"/>
          </w:tcPr>
          <w:p w14:paraId="6E24F566" w14:textId="24CDFAB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1 to 2041)</w:t>
            </w:r>
          </w:p>
        </w:tc>
        <w:tc>
          <w:tcPr>
            <w:tcW w:w="1589" w:type="dxa"/>
          </w:tcPr>
          <w:p w14:paraId="1AE7447D" w14:textId="29B7701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  <w:tc>
          <w:tcPr>
            <w:tcW w:w="1588" w:type="dxa"/>
          </w:tcPr>
          <w:p w14:paraId="353B41C2" w14:textId="7D54C41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  <w:tc>
          <w:tcPr>
            <w:tcW w:w="1588" w:type="dxa"/>
          </w:tcPr>
          <w:p w14:paraId="3D567ADB" w14:textId="37F402C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41)</w:t>
            </w:r>
          </w:p>
        </w:tc>
        <w:tc>
          <w:tcPr>
            <w:tcW w:w="1589" w:type="dxa"/>
          </w:tcPr>
          <w:p w14:paraId="39B3F30F" w14:textId="271C0E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</w:tr>
      <w:tr w:rsidR="00CA290A" w14:paraId="33070F77" w14:textId="77777777" w:rsidTr="00CA290A">
        <w:tc>
          <w:tcPr>
            <w:tcW w:w="1549" w:type="dxa"/>
          </w:tcPr>
          <w:p w14:paraId="215FBB0D" w14:textId="52EB2C2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81" w:type="dxa"/>
          </w:tcPr>
          <w:p w14:paraId="7097A29C" w14:textId="23092C7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588" w:type="dxa"/>
          </w:tcPr>
          <w:p w14:paraId="0446200E" w14:textId="31FB540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100 to after 2100)</w:t>
            </w:r>
          </w:p>
        </w:tc>
        <w:tc>
          <w:tcPr>
            <w:tcW w:w="1588" w:type="dxa"/>
          </w:tcPr>
          <w:p w14:paraId="1148636C" w14:textId="0B48785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9 to after 2100)</w:t>
            </w:r>
          </w:p>
        </w:tc>
        <w:tc>
          <w:tcPr>
            <w:tcW w:w="1588" w:type="dxa"/>
          </w:tcPr>
          <w:p w14:paraId="211AF1C4" w14:textId="0D16FC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9" w:type="dxa"/>
          </w:tcPr>
          <w:p w14:paraId="21B9A347" w14:textId="7A67D54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100 to after 2100)</w:t>
            </w:r>
          </w:p>
        </w:tc>
        <w:tc>
          <w:tcPr>
            <w:tcW w:w="1588" w:type="dxa"/>
          </w:tcPr>
          <w:p w14:paraId="69B9A1AC" w14:textId="7C6EB1C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100 to after 2100)</w:t>
            </w:r>
          </w:p>
        </w:tc>
        <w:tc>
          <w:tcPr>
            <w:tcW w:w="1588" w:type="dxa"/>
          </w:tcPr>
          <w:p w14:paraId="117C3D3F" w14:textId="3DA7122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7 (2059 to 2078)</w:t>
            </w:r>
          </w:p>
        </w:tc>
        <w:tc>
          <w:tcPr>
            <w:tcW w:w="1589" w:type="dxa"/>
          </w:tcPr>
          <w:p w14:paraId="664653BB" w14:textId="4D7073E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2 to 2082)</w:t>
            </w:r>
          </w:p>
        </w:tc>
      </w:tr>
      <w:tr w:rsidR="00CA290A" w14:paraId="3A5A12DB" w14:textId="77777777" w:rsidTr="00CA290A">
        <w:tc>
          <w:tcPr>
            <w:tcW w:w="1549" w:type="dxa"/>
          </w:tcPr>
          <w:p w14:paraId="30E91C9A" w14:textId="11D2797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81" w:type="dxa"/>
          </w:tcPr>
          <w:p w14:paraId="79FB07A6" w14:textId="528B830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588" w:type="dxa"/>
          </w:tcPr>
          <w:p w14:paraId="2E6164FD" w14:textId="4D2F975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96C1726" w14:textId="763E305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2C0F374" w14:textId="45ECBCD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63 to 2072)</w:t>
            </w:r>
          </w:p>
        </w:tc>
        <w:tc>
          <w:tcPr>
            <w:tcW w:w="1589" w:type="dxa"/>
          </w:tcPr>
          <w:p w14:paraId="6F48A37F" w14:textId="6E1B49E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0B530CD" w14:textId="27EFB6E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21E1771" w14:textId="3247AEF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7 (2064 to 2073)</w:t>
            </w:r>
          </w:p>
        </w:tc>
        <w:tc>
          <w:tcPr>
            <w:tcW w:w="1589" w:type="dxa"/>
          </w:tcPr>
          <w:p w14:paraId="67762443" w14:textId="0310937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8 to 2079)</w:t>
            </w:r>
          </w:p>
        </w:tc>
      </w:tr>
      <w:tr w:rsidR="00CA290A" w14:paraId="27A4F0E6" w14:textId="77777777" w:rsidTr="00CA290A">
        <w:tc>
          <w:tcPr>
            <w:tcW w:w="1549" w:type="dxa"/>
          </w:tcPr>
          <w:p w14:paraId="2C922058" w14:textId="35CDA39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81" w:type="dxa"/>
          </w:tcPr>
          <w:p w14:paraId="7CEFA010" w14:textId="2D0ADB6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588" w:type="dxa"/>
          </w:tcPr>
          <w:p w14:paraId="0FDC8CB0" w14:textId="148F298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1B0DED9E" w14:textId="4AD09DE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00618A4A" w14:textId="2614FCF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3902DBBA" w14:textId="2DF65CF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3DB433CE" w14:textId="5F58C7D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453447C4" w14:textId="6BF88E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01B2138E" w14:textId="398292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</w:tr>
      <w:tr w:rsidR="00CA290A" w14:paraId="72ED6749" w14:textId="77777777" w:rsidTr="00CA290A">
        <w:tc>
          <w:tcPr>
            <w:tcW w:w="1549" w:type="dxa"/>
          </w:tcPr>
          <w:p w14:paraId="7DBA77E0" w14:textId="5338DB3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81" w:type="dxa"/>
          </w:tcPr>
          <w:p w14:paraId="7595D8CA" w14:textId="473F79A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588" w:type="dxa"/>
          </w:tcPr>
          <w:p w14:paraId="10AAA683" w14:textId="692B6C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6 to 2079)</w:t>
            </w:r>
          </w:p>
        </w:tc>
        <w:tc>
          <w:tcPr>
            <w:tcW w:w="1588" w:type="dxa"/>
          </w:tcPr>
          <w:p w14:paraId="7DC29D11" w14:textId="4046277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2 (2035 to 2057)</w:t>
            </w:r>
          </w:p>
        </w:tc>
        <w:tc>
          <w:tcPr>
            <w:tcW w:w="1588" w:type="dxa"/>
          </w:tcPr>
          <w:p w14:paraId="2E109F32" w14:textId="0E3A45F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4EB80B1E" w14:textId="612A68F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6 to 2079)</w:t>
            </w:r>
          </w:p>
        </w:tc>
        <w:tc>
          <w:tcPr>
            <w:tcW w:w="1588" w:type="dxa"/>
          </w:tcPr>
          <w:p w14:paraId="058F6275" w14:textId="3309E74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6 to 2079)</w:t>
            </w:r>
          </w:p>
        </w:tc>
        <w:tc>
          <w:tcPr>
            <w:tcW w:w="1588" w:type="dxa"/>
          </w:tcPr>
          <w:p w14:paraId="68C0CCD6" w14:textId="1DFA924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477F1FA2" w14:textId="30CB189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</w:tr>
      <w:tr w:rsidR="00CA290A" w14:paraId="1814AD54" w14:textId="77777777" w:rsidTr="00CA290A">
        <w:tc>
          <w:tcPr>
            <w:tcW w:w="1549" w:type="dxa"/>
          </w:tcPr>
          <w:p w14:paraId="18A048C5" w14:textId="41DC8A1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81" w:type="dxa"/>
          </w:tcPr>
          <w:p w14:paraId="58145ABF" w14:textId="44AA284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588" w:type="dxa"/>
          </w:tcPr>
          <w:p w14:paraId="1FEA3F89" w14:textId="4ED85E7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78941EB1" w14:textId="5E63FE4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5 (2057 to after 2100)</w:t>
            </w:r>
          </w:p>
        </w:tc>
        <w:tc>
          <w:tcPr>
            <w:tcW w:w="1588" w:type="dxa"/>
          </w:tcPr>
          <w:p w14:paraId="656A67C8" w14:textId="6C99BB5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9 (2035 to 2057)</w:t>
            </w:r>
          </w:p>
        </w:tc>
        <w:tc>
          <w:tcPr>
            <w:tcW w:w="1589" w:type="dxa"/>
          </w:tcPr>
          <w:p w14:paraId="3E1C4AAF" w14:textId="7A7C494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5E69EC0C" w14:textId="0D1407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20916559" w14:textId="5470AA1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0 (2035 to 2059)</w:t>
            </w:r>
          </w:p>
        </w:tc>
        <w:tc>
          <w:tcPr>
            <w:tcW w:w="1589" w:type="dxa"/>
          </w:tcPr>
          <w:p w14:paraId="04E9CAC5" w14:textId="013B1A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2 to 2064)</w:t>
            </w:r>
          </w:p>
        </w:tc>
      </w:tr>
      <w:tr w:rsidR="00CA290A" w14:paraId="5ADF95EC" w14:textId="77777777" w:rsidTr="00CA290A">
        <w:tc>
          <w:tcPr>
            <w:tcW w:w="1549" w:type="dxa"/>
          </w:tcPr>
          <w:p w14:paraId="6C4A271C" w14:textId="5DAE102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81" w:type="dxa"/>
          </w:tcPr>
          <w:p w14:paraId="73CB54D4" w14:textId="79AE256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588" w:type="dxa"/>
          </w:tcPr>
          <w:p w14:paraId="5A824C5D" w14:textId="28DD783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53B875A8" w14:textId="3D1FD18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6686A11E" w14:textId="60B5BAF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55DFFC1A" w14:textId="538635F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0CD7431F" w14:textId="5ED051F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3936AF4A" w14:textId="78E4655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01EF781D" w14:textId="6D11805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</w:tr>
      <w:tr w:rsidR="00CA290A" w14:paraId="662782AD" w14:textId="77777777" w:rsidTr="00CA290A">
        <w:tc>
          <w:tcPr>
            <w:tcW w:w="1549" w:type="dxa"/>
          </w:tcPr>
          <w:p w14:paraId="4E877114" w14:textId="535AD9B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81" w:type="dxa"/>
          </w:tcPr>
          <w:p w14:paraId="3D09DDCA" w14:textId="5F5FDAC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588" w:type="dxa"/>
          </w:tcPr>
          <w:p w14:paraId="3E8E59D6" w14:textId="7B5840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76193D35" w14:textId="08B5DDB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414E0B9F" w14:textId="36D1BFF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48)</w:t>
            </w:r>
          </w:p>
        </w:tc>
        <w:tc>
          <w:tcPr>
            <w:tcW w:w="1589" w:type="dxa"/>
          </w:tcPr>
          <w:p w14:paraId="6A20A5DB" w14:textId="5374940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0187AD43" w14:textId="3A60442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4D0E89A1" w14:textId="1A22B9E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48)</w:t>
            </w:r>
          </w:p>
        </w:tc>
        <w:tc>
          <w:tcPr>
            <w:tcW w:w="1589" w:type="dxa"/>
          </w:tcPr>
          <w:p w14:paraId="41C2B85C" w14:textId="4142757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3 to 2049)</w:t>
            </w:r>
          </w:p>
        </w:tc>
      </w:tr>
      <w:tr w:rsidR="00CA290A" w14:paraId="7A78DDEC" w14:textId="77777777" w:rsidTr="00CA290A">
        <w:tc>
          <w:tcPr>
            <w:tcW w:w="1549" w:type="dxa"/>
          </w:tcPr>
          <w:p w14:paraId="14CD1E36" w14:textId="039D60E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81" w:type="dxa"/>
          </w:tcPr>
          <w:p w14:paraId="1C0CBEA8" w14:textId="479B4A4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588" w:type="dxa"/>
          </w:tcPr>
          <w:p w14:paraId="2FFAFFFC" w14:textId="2B7D166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B3B2EED" w14:textId="4406AB3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88425C5" w14:textId="27BD34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60 to 2080)</w:t>
            </w:r>
          </w:p>
        </w:tc>
        <w:tc>
          <w:tcPr>
            <w:tcW w:w="1589" w:type="dxa"/>
          </w:tcPr>
          <w:p w14:paraId="40A9D114" w14:textId="2DA0FF9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DC6D64A" w14:textId="147A27E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017AF8B" w14:textId="2D58F5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7 (2061 to 2081)</w:t>
            </w:r>
          </w:p>
        </w:tc>
        <w:tc>
          <w:tcPr>
            <w:tcW w:w="1589" w:type="dxa"/>
          </w:tcPr>
          <w:p w14:paraId="07B65F76" w14:textId="48D888C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1 (2064 to 2084)</w:t>
            </w:r>
          </w:p>
        </w:tc>
      </w:tr>
      <w:tr w:rsidR="00CA290A" w14:paraId="53D6DE94" w14:textId="77777777" w:rsidTr="00CA290A">
        <w:tc>
          <w:tcPr>
            <w:tcW w:w="1549" w:type="dxa"/>
          </w:tcPr>
          <w:p w14:paraId="09E69F73" w14:textId="78D239D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81" w:type="dxa"/>
          </w:tcPr>
          <w:p w14:paraId="6F7FA3DD" w14:textId="34031DE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588" w:type="dxa"/>
          </w:tcPr>
          <w:p w14:paraId="0EBE521E" w14:textId="769E93A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8" w:type="dxa"/>
          </w:tcPr>
          <w:p w14:paraId="3661140D" w14:textId="4EE4182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8" w:type="dxa"/>
          </w:tcPr>
          <w:p w14:paraId="454B17AE" w14:textId="20A160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9" w:type="dxa"/>
          </w:tcPr>
          <w:p w14:paraId="6CD849B2" w14:textId="36037BA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8" w:type="dxa"/>
          </w:tcPr>
          <w:p w14:paraId="4090298D" w14:textId="3EAB953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8" w:type="dxa"/>
          </w:tcPr>
          <w:p w14:paraId="7596D1AC" w14:textId="5787B61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9" w:type="dxa"/>
          </w:tcPr>
          <w:p w14:paraId="35F6B051" w14:textId="0C60A3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</w:tr>
      <w:tr w:rsidR="00CA290A" w14:paraId="0721AF73" w14:textId="77777777" w:rsidTr="00CA290A">
        <w:tc>
          <w:tcPr>
            <w:tcW w:w="1549" w:type="dxa"/>
          </w:tcPr>
          <w:p w14:paraId="7525B4B8" w14:textId="3C93A07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81" w:type="dxa"/>
          </w:tcPr>
          <w:p w14:paraId="4292F8B2" w14:textId="067F1E8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588" w:type="dxa"/>
          </w:tcPr>
          <w:p w14:paraId="1B5B9643" w14:textId="55C367E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0 (2058 to after 2100)</w:t>
            </w:r>
          </w:p>
        </w:tc>
        <w:tc>
          <w:tcPr>
            <w:tcW w:w="1588" w:type="dxa"/>
          </w:tcPr>
          <w:p w14:paraId="23A05AC3" w14:textId="1F7E831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1 (2051 to after 2100)</w:t>
            </w:r>
          </w:p>
        </w:tc>
        <w:tc>
          <w:tcPr>
            <w:tcW w:w="1588" w:type="dxa"/>
          </w:tcPr>
          <w:p w14:paraId="59C6BD2F" w14:textId="6A0B1E2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4)</w:t>
            </w:r>
          </w:p>
        </w:tc>
        <w:tc>
          <w:tcPr>
            <w:tcW w:w="1589" w:type="dxa"/>
          </w:tcPr>
          <w:p w14:paraId="3854A5D1" w14:textId="7272688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0 (2058 to after 2100)</w:t>
            </w:r>
          </w:p>
        </w:tc>
        <w:tc>
          <w:tcPr>
            <w:tcW w:w="1588" w:type="dxa"/>
          </w:tcPr>
          <w:p w14:paraId="226A126D" w14:textId="2A21B5E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0 (2058 to after 2100)</w:t>
            </w:r>
          </w:p>
        </w:tc>
        <w:tc>
          <w:tcPr>
            <w:tcW w:w="1588" w:type="dxa"/>
          </w:tcPr>
          <w:p w14:paraId="5A51AEB8" w14:textId="6A4B25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5)</w:t>
            </w:r>
          </w:p>
        </w:tc>
        <w:tc>
          <w:tcPr>
            <w:tcW w:w="1589" w:type="dxa"/>
          </w:tcPr>
          <w:p w14:paraId="0AA8C1DB" w14:textId="5FE3978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1 to 2046)</w:t>
            </w:r>
          </w:p>
        </w:tc>
      </w:tr>
      <w:tr w:rsidR="00CA290A" w14:paraId="3E9147C8" w14:textId="77777777" w:rsidTr="00CA290A">
        <w:tc>
          <w:tcPr>
            <w:tcW w:w="1549" w:type="dxa"/>
          </w:tcPr>
          <w:p w14:paraId="32548DCB" w14:textId="4475E59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81" w:type="dxa"/>
          </w:tcPr>
          <w:p w14:paraId="70D0755E" w14:textId="79F6393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588" w:type="dxa"/>
          </w:tcPr>
          <w:p w14:paraId="08338213" w14:textId="75FE89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3B11CE2C" w14:textId="53776EFB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2 (2041 to 2063)</w:t>
            </w:r>
          </w:p>
        </w:tc>
        <w:tc>
          <w:tcPr>
            <w:tcW w:w="1588" w:type="dxa"/>
          </w:tcPr>
          <w:p w14:paraId="351F3B76" w14:textId="479129F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0A38F0AB" w14:textId="3939D11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45757895" w14:textId="7A183E0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469FC944" w14:textId="0F1022A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7AF90712" w14:textId="790E3C9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</w:tr>
      <w:tr w:rsidR="00CA290A" w14:paraId="06704AC6" w14:textId="77777777" w:rsidTr="00CA290A">
        <w:tc>
          <w:tcPr>
            <w:tcW w:w="1549" w:type="dxa"/>
          </w:tcPr>
          <w:p w14:paraId="667BA270" w14:textId="40DC212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81" w:type="dxa"/>
          </w:tcPr>
          <w:p w14:paraId="30139A46" w14:textId="57F1550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588" w:type="dxa"/>
          </w:tcPr>
          <w:p w14:paraId="7B12455F" w14:textId="605892D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06FC3478" w14:textId="27E96F6C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1 (2069 to after 2100)</w:t>
            </w:r>
          </w:p>
        </w:tc>
        <w:tc>
          <w:tcPr>
            <w:tcW w:w="1588" w:type="dxa"/>
          </w:tcPr>
          <w:p w14:paraId="147582E3" w14:textId="2703DA7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7 to 2055)</w:t>
            </w:r>
          </w:p>
        </w:tc>
        <w:tc>
          <w:tcPr>
            <w:tcW w:w="1589" w:type="dxa"/>
          </w:tcPr>
          <w:p w14:paraId="7B2B0724" w14:textId="3237DB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3CBDF7A0" w14:textId="23E40C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5ED17F3A" w14:textId="7EAE75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7 to 2056)</w:t>
            </w:r>
          </w:p>
        </w:tc>
        <w:tc>
          <w:tcPr>
            <w:tcW w:w="1589" w:type="dxa"/>
          </w:tcPr>
          <w:p w14:paraId="260AC690" w14:textId="05E0C2F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4 to 2059)</w:t>
            </w:r>
          </w:p>
        </w:tc>
      </w:tr>
      <w:tr w:rsidR="00CA290A" w14:paraId="3B893EB2" w14:textId="77777777" w:rsidTr="00CA290A">
        <w:tc>
          <w:tcPr>
            <w:tcW w:w="1549" w:type="dxa"/>
          </w:tcPr>
          <w:p w14:paraId="1CF133D9" w14:textId="41050D2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81" w:type="dxa"/>
          </w:tcPr>
          <w:p w14:paraId="6C5EBBDC" w14:textId="79D677F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588" w:type="dxa"/>
          </w:tcPr>
          <w:p w14:paraId="0959D153" w14:textId="33C5470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49)</w:t>
            </w:r>
          </w:p>
        </w:tc>
        <w:tc>
          <w:tcPr>
            <w:tcW w:w="1588" w:type="dxa"/>
          </w:tcPr>
          <w:p w14:paraId="55C00DEE" w14:textId="41644CB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4 (2039 to 2049)</w:t>
            </w:r>
          </w:p>
        </w:tc>
        <w:tc>
          <w:tcPr>
            <w:tcW w:w="1588" w:type="dxa"/>
          </w:tcPr>
          <w:p w14:paraId="43E346D1" w14:textId="59E1237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9" w:type="dxa"/>
          </w:tcPr>
          <w:p w14:paraId="01209439" w14:textId="1AA3893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49)</w:t>
            </w:r>
          </w:p>
        </w:tc>
        <w:tc>
          <w:tcPr>
            <w:tcW w:w="1588" w:type="dxa"/>
          </w:tcPr>
          <w:p w14:paraId="59E30F72" w14:textId="0ED3F1E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0)</w:t>
            </w:r>
          </w:p>
        </w:tc>
        <w:tc>
          <w:tcPr>
            <w:tcW w:w="1588" w:type="dxa"/>
          </w:tcPr>
          <w:p w14:paraId="76D45FDB" w14:textId="73F2F19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9" w:type="dxa"/>
          </w:tcPr>
          <w:p w14:paraId="4C6E38E3" w14:textId="4A2C33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3)</w:t>
            </w:r>
          </w:p>
        </w:tc>
      </w:tr>
      <w:tr w:rsidR="00CA290A" w14:paraId="2D3D8B85" w14:textId="77777777" w:rsidTr="00CA290A">
        <w:tc>
          <w:tcPr>
            <w:tcW w:w="1549" w:type="dxa"/>
          </w:tcPr>
          <w:p w14:paraId="1B371187" w14:textId="32429A9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81" w:type="dxa"/>
          </w:tcPr>
          <w:p w14:paraId="2AA819DF" w14:textId="4031F59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588" w:type="dxa"/>
          </w:tcPr>
          <w:p w14:paraId="0DF551D6" w14:textId="57A76E0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6 to 2059)</w:t>
            </w:r>
          </w:p>
        </w:tc>
        <w:tc>
          <w:tcPr>
            <w:tcW w:w="1588" w:type="dxa"/>
          </w:tcPr>
          <w:p w14:paraId="17513FB5" w14:textId="3FDFD11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2 (2046 to 2059)</w:t>
            </w:r>
          </w:p>
        </w:tc>
        <w:tc>
          <w:tcPr>
            <w:tcW w:w="1588" w:type="dxa"/>
          </w:tcPr>
          <w:p w14:paraId="2305C8BD" w14:textId="2D1A0EA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8 to 2051)</w:t>
            </w:r>
          </w:p>
        </w:tc>
        <w:tc>
          <w:tcPr>
            <w:tcW w:w="1589" w:type="dxa"/>
          </w:tcPr>
          <w:p w14:paraId="2FF2C72A" w14:textId="1CAEA4D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6 to 2059)</w:t>
            </w:r>
          </w:p>
        </w:tc>
        <w:tc>
          <w:tcPr>
            <w:tcW w:w="1588" w:type="dxa"/>
          </w:tcPr>
          <w:p w14:paraId="0FCF5B32" w14:textId="72F63A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6 to 2059)</w:t>
            </w:r>
          </w:p>
        </w:tc>
        <w:tc>
          <w:tcPr>
            <w:tcW w:w="1588" w:type="dxa"/>
          </w:tcPr>
          <w:p w14:paraId="20EA44D7" w14:textId="6B31DFE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8 to 2051)</w:t>
            </w:r>
          </w:p>
        </w:tc>
        <w:tc>
          <w:tcPr>
            <w:tcW w:w="1589" w:type="dxa"/>
          </w:tcPr>
          <w:p w14:paraId="565F9E02" w14:textId="7367C4A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1 to 2051)</w:t>
            </w:r>
          </w:p>
        </w:tc>
      </w:tr>
      <w:tr w:rsidR="00CA290A" w14:paraId="45C5177A" w14:textId="77777777" w:rsidTr="00CA290A">
        <w:tc>
          <w:tcPr>
            <w:tcW w:w="1549" w:type="dxa"/>
          </w:tcPr>
          <w:p w14:paraId="2D1E2A29" w14:textId="4D3604D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81" w:type="dxa"/>
          </w:tcPr>
          <w:p w14:paraId="79442D40" w14:textId="2C65CD88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588" w:type="dxa"/>
          </w:tcPr>
          <w:p w14:paraId="4788DF98" w14:textId="588AB12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5 (2082 to after 2100)</w:t>
            </w:r>
          </w:p>
        </w:tc>
        <w:tc>
          <w:tcPr>
            <w:tcW w:w="1588" w:type="dxa"/>
          </w:tcPr>
          <w:p w14:paraId="68F6A10F" w14:textId="0865133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85 (2075 to 2100)</w:t>
            </w:r>
          </w:p>
        </w:tc>
        <w:tc>
          <w:tcPr>
            <w:tcW w:w="1588" w:type="dxa"/>
          </w:tcPr>
          <w:p w14:paraId="588DAA4B" w14:textId="5BB0092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55 to 2065)</w:t>
            </w:r>
          </w:p>
        </w:tc>
        <w:tc>
          <w:tcPr>
            <w:tcW w:w="1589" w:type="dxa"/>
          </w:tcPr>
          <w:p w14:paraId="4DCAE406" w14:textId="6EEF76B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5 (2082 to after 2100)</w:t>
            </w:r>
          </w:p>
        </w:tc>
        <w:tc>
          <w:tcPr>
            <w:tcW w:w="1588" w:type="dxa"/>
          </w:tcPr>
          <w:p w14:paraId="7B9A9FC7" w14:textId="73A9E15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5 (2082 to after 2100)</w:t>
            </w:r>
          </w:p>
        </w:tc>
        <w:tc>
          <w:tcPr>
            <w:tcW w:w="1588" w:type="dxa"/>
          </w:tcPr>
          <w:p w14:paraId="75F0A12E" w14:textId="573663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6 to 2065)</w:t>
            </w:r>
          </w:p>
        </w:tc>
        <w:tc>
          <w:tcPr>
            <w:tcW w:w="1589" w:type="dxa"/>
          </w:tcPr>
          <w:p w14:paraId="2B6466B6" w14:textId="5C86B0F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8 to 2069)</w:t>
            </w:r>
          </w:p>
        </w:tc>
      </w:tr>
      <w:tr w:rsidR="00CA290A" w14:paraId="216E657C" w14:textId="77777777" w:rsidTr="00CA290A">
        <w:tc>
          <w:tcPr>
            <w:tcW w:w="1549" w:type="dxa"/>
          </w:tcPr>
          <w:p w14:paraId="35228879" w14:textId="5BBBCBD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81" w:type="dxa"/>
          </w:tcPr>
          <w:p w14:paraId="08DA6C0B" w14:textId="4E889FD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588" w:type="dxa"/>
          </w:tcPr>
          <w:p w14:paraId="3E6F8C8E" w14:textId="6A68208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8700404" w14:textId="289EA66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C5704E3" w14:textId="0B5B44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116366D6" w14:textId="363F35B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2D6CE893" w14:textId="31FB91D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46231828" w14:textId="1B174E2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4B629EAE" w14:textId="681D447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</w:tr>
      <w:tr w:rsidR="00CA290A" w14:paraId="11C839AF" w14:textId="77777777" w:rsidTr="00CA290A">
        <w:tc>
          <w:tcPr>
            <w:tcW w:w="1549" w:type="dxa"/>
          </w:tcPr>
          <w:p w14:paraId="23380B95" w14:textId="37B4510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81" w:type="dxa"/>
          </w:tcPr>
          <w:p w14:paraId="38211C2F" w14:textId="1B94602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588" w:type="dxa"/>
          </w:tcPr>
          <w:p w14:paraId="694314BB" w14:textId="263A0C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D7F4C15" w14:textId="6962A890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796AF07" w14:textId="4763AD5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69 to 2095)</w:t>
            </w:r>
          </w:p>
        </w:tc>
        <w:tc>
          <w:tcPr>
            <w:tcW w:w="1589" w:type="dxa"/>
          </w:tcPr>
          <w:p w14:paraId="5AC55A83" w14:textId="45D797F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02E2B8E" w14:textId="7AECB9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649C9DD" w14:textId="66A1426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2 (2069 to 2096)</w:t>
            </w:r>
          </w:p>
        </w:tc>
        <w:tc>
          <w:tcPr>
            <w:tcW w:w="1589" w:type="dxa"/>
          </w:tcPr>
          <w:p w14:paraId="37D216FA" w14:textId="537DE56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6 (2074 to after 2100)</w:t>
            </w:r>
          </w:p>
        </w:tc>
      </w:tr>
      <w:tr w:rsidR="00CA290A" w14:paraId="7AE92E0A" w14:textId="77777777" w:rsidTr="00CA290A">
        <w:tc>
          <w:tcPr>
            <w:tcW w:w="1549" w:type="dxa"/>
          </w:tcPr>
          <w:p w14:paraId="49599F47" w14:textId="1BEDB5B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81" w:type="dxa"/>
          </w:tcPr>
          <w:p w14:paraId="0E40432F" w14:textId="09617A5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588" w:type="dxa"/>
          </w:tcPr>
          <w:p w14:paraId="525E1420" w14:textId="7B9EFFF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8" w:type="dxa"/>
          </w:tcPr>
          <w:p w14:paraId="7E36F659" w14:textId="08E992C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8" w:type="dxa"/>
          </w:tcPr>
          <w:p w14:paraId="1D95B5A9" w14:textId="55FD19C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9" w:type="dxa"/>
          </w:tcPr>
          <w:p w14:paraId="1366DBA8" w14:textId="1FD674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8" w:type="dxa"/>
          </w:tcPr>
          <w:p w14:paraId="6C05658A" w14:textId="014B311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8" w:type="dxa"/>
          </w:tcPr>
          <w:p w14:paraId="2615511A" w14:textId="3CA712A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9" w:type="dxa"/>
          </w:tcPr>
          <w:p w14:paraId="1AD51090" w14:textId="7084501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</w:tr>
      <w:tr w:rsidR="00CA290A" w14:paraId="20B4D32F" w14:textId="77777777" w:rsidTr="00CA290A">
        <w:tc>
          <w:tcPr>
            <w:tcW w:w="1549" w:type="dxa"/>
          </w:tcPr>
          <w:p w14:paraId="5E982BA5" w14:textId="1DCDC46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81" w:type="dxa"/>
          </w:tcPr>
          <w:p w14:paraId="0ECF3615" w14:textId="79F5577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588" w:type="dxa"/>
          </w:tcPr>
          <w:p w14:paraId="3E5A6EA3" w14:textId="5428A60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E534718" w14:textId="03B0967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BDB426D" w14:textId="69D2AB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7 (2073 to after 2100)</w:t>
            </w:r>
          </w:p>
        </w:tc>
        <w:tc>
          <w:tcPr>
            <w:tcW w:w="1589" w:type="dxa"/>
          </w:tcPr>
          <w:p w14:paraId="35904037" w14:textId="1F014E1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9FC580B" w14:textId="101E543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0CA8492" w14:textId="7691F6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8 (2073 to after 2100)</w:t>
            </w:r>
          </w:p>
        </w:tc>
        <w:tc>
          <w:tcPr>
            <w:tcW w:w="1589" w:type="dxa"/>
          </w:tcPr>
          <w:p w14:paraId="544CC881" w14:textId="58AC9C5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1 (2077 to after 2100)</w:t>
            </w:r>
          </w:p>
        </w:tc>
      </w:tr>
      <w:tr w:rsidR="00CA290A" w14:paraId="5E239F87" w14:textId="77777777" w:rsidTr="00CA290A">
        <w:tc>
          <w:tcPr>
            <w:tcW w:w="1549" w:type="dxa"/>
          </w:tcPr>
          <w:p w14:paraId="54166F24" w14:textId="3677217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81" w:type="dxa"/>
          </w:tcPr>
          <w:p w14:paraId="7BB29356" w14:textId="134B4C1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588" w:type="dxa"/>
          </w:tcPr>
          <w:p w14:paraId="0CCB5397" w14:textId="4AB2C5E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6F527961" w14:textId="28881EBB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4A0780EA" w14:textId="5217AB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9" w:type="dxa"/>
          </w:tcPr>
          <w:p w14:paraId="1CE96275" w14:textId="70F6D86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4072E6FD" w14:textId="48D99C1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13145280" w14:textId="5F4738E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9" w:type="dxa"/>
          </w:tcPr>
          <w:p w14:paraId="0DADC322" w14:textId="4A5E3E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</w:tr>
      <w:tr w:rsidR="00CA290A" w14:paraId="49DD0385" w14:textId="77777777" w:rsidTr="00CA290A">
        <w:tc>
          <w:tcPr>
            <w:tcW w:w="1549" w:type="dxa"/>
          </w:tcPr>
          <w:p w14:paraId="17ABF661" w14:textId="475E131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81" w:type="dxa"/>
          </w:tcPr>
          <w:p w14:paraId="3B17B623" w14:textId="7F0E543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588" w:type="dxa"/>
          </w:tcPr>
          <w:p w14:paraId="17B340D2" w14:textId="63C157B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0 to 2066)</w:t>
            </w:r>
          </w:p>
        </w:tc>
        <w:tc>
          <w:tcPr>
            <w:tcW w:w="1588" w:type="dxa"/>
          </w:tcPr>
          <w:p w14:paraId="52CA858A" w14:textId="090FAFD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7 (2037 to 2059)</w:t>
            </w:r>
          </w:p>
        </w:tc>
        <w:tc>
          <w:tcPr>
            <w:tcW w:w="1588" w:type="dxa"/>
          </w:tcPr>
          <w:p w14:paraId="3E71E363" w14:textId="7124D19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322D2827" w14:textId="1C89B22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0 to 2066)</w:t>
            </w:r>
          </w:p>
        </w:tc>
        <w:tc>
          <w:tcPr>
            <w:tcW w:w="1588" w:type="dxa"/>
          </w:tcPr>
          <w:p w14:paraId="096A3C2F" w14:textId="6985086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0 to 2066)</w:t>
            </w:r>
          </w:p>
        </w:tc>
        <w:tc>
          <w:tcPr>
            <w:tcW w:w="1588" w:type="dxa"/>
          </w:tcPr>
          <w:p w14:paraId="4B938CA6" w14:textId="2FA0C0D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76879145" w14:textId="45120AD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2)</w:t>
            </w:r>
          </w:p>
        </w:tc>
      </w:tr>
      <w:tr w:rsidR="00CA290A" w14:paraId="614A9428" w14:textId="77777777" w:rsidTr="00CA290A">
        <w:tc>
          <w:tcPr>
            <w:tcW w:w="1549" w:type="dxa"/>
          </w:tcPr>
          <w:p w14:paraId="3EDCDE1B" w14:textId="0B4EAEA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81" w:type="dxa"/>
          </w:tcPr>
          <w:p w14:paraId="3A419504" w14:textId="648FAFE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588" w:type="dxa"/>
          </w:tcPr>
          <w:p w14:paraId="00FE80D1" w14:textId="775B622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67 to 2100)</w:t>
            </w:r>
          </w:p>
        </w:tc>
        <w:tc>
          <w:tcPr>
            <w:tcW w:w="1588" w:type="dxa"/>
          </w:tcPr>
          <w:p w14:paraId="3EA0748B" w14:textId="39D8D47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0 (2063 to 2087)</w:t>
            </w:r>
          </w:p>
        </w:tc>
        <w:tc>
          <w:tcPr>
            <w:tcW w:w="1588" w:type="dxa"/>
          </w:tcPr>
          <w:p w14:paraId="2CA3CF31" w14:textId="2C8A97A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0 (2038 to 2058)</w:t>
            </w:r>
          </w:p>
        </w:tc>
        <w:tc>
          <w:tcPr>
            <w:tcW w:w="1589" w:type="dxa"/>
          </w:tcPr>
          <w:p w14:paraId="23504FD0" w14:textId="60377A3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67 to 2100)</w:t>
            </w:r>
          </w:p>
        </w:tc>
        <w:tc>
          <w:tcPr>
            <w:tcW w:w="1588" w:type="dxa"/>
          </w:tcPr>
          <w:p w14:paraId="5B129D34" w14:textId="4B58066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67 to 2100)</w:t>
            </w:r>
          </w:p>
        </w:tc>
        <w:tc>
          <w:tcPr>
            <w:tcW w:w="1588" w:type="dxa"/>
          </w:tcPr>
          <w:p w14:paraId="7425A808" w14:textId="0AF9FA9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9 to 2059)</w:t>
            </w:r>
          </w:p>
        </w:tc>
        <w:tc>
          <w:tcPr>
            <w:tcW w:w="1589" w:type="dxa"/>
          </w:tcPr>
          <w:p w14:paraId="63AC3A6F" w14:textId="330EC7D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4 to 2061)</w:t>
            </w:r>
          </w:p>
        </w:tc>
      </w:tr>
      <w:tr w:rsidR="00CA290A" w14:paraId="3825488E" w14:textId="77777777" w:rsidTr="00CA290A">
        <w:tc>
          <w:tcPr>
            <w:tcW w:w="1549" w:type="dxa"/>
          </w:tcPr>
          <w:p w14:paraId="0522A896" w14:textId="07D1E92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81" w:type="dxa"/>
          </w:tcPr>
          <w:p w14:paraId="1DAA451B" w14:textId="1AE98B3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588" w:type="dxa"/>
          </w:tcPr>
          <w:p w14:paraId="2829E2A5" w14:textId="0C8E192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9E89281" w14:textId="4E5CD15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A495268" w14:textId="5BE9BCA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8 (2070 to 2094)</w:t>
            </w:r>
          </w:p>
        </w:tc>
        <w:tc>
          <w:tcPr>
            <w:tcW w:w="1589" w:type="dxa"/>
          </w:tcPr>
          <w:p w14:paraId="09EB16B5" w14:textId="59159FA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AD2D6B4" w14:textId="2D99CE7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5836CAB" w14:textId="009353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9 (2071 to 2095)</w:t>
            </w:r>
          </w:p>
        </w:tc>
        <w:tc>
          <w:tcPr>
            <w:tcW w:w="1589" w:type="dxa"/>
          </w:tcPr>
          <w:p w14:paraId="3DEC9538" w14:textId="2EF9F0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4 (2075 to 2100)</w:t>
            </w:r>
          </w:p>
        </w:tc>
      </w:tr>
      <w:tr w:rsidR="00CA290A" w14:paraId="7A16EEB1" w14:textId="77777777" w:rsidTr="00CA290A">
        <w:tc>
          <w:tcPr>
            <w:tcW w:w="1549" w:type="dxa"/>
          </w:tcPr>
          <w:p w14:paraId="095D46CE" w14:textId="426840D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81" w:type="dxa"/>
          </w:tcPr>
          <w:p w14:paraId="5A7210CB" w14:textId="348C571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588" w:type="dxa"/>
          </w:tcPr>
          <w:p w14:paraId="64FB3248" w14:textId="06F6D9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13C4DBA3" w14:textId="59D8FD0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022AA9C6" w14:textId="30F7800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3 to 2066)</w:t>
            </w:r>
          </w:p>
        </w:tc>
        <w:tc>
          <w:tcPr>
            <w:tcW w:w="1589" w:type="dxa"/>
          </w:tcPr>
          <w:p w14:paraId="39BFD531" w14:textId="45974CA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0F627E7D" w14:textId="58655F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509B490A" w14:textId="4405017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1 (2054 to 2067)</w:t>
            </w:r>
          </w:p>
        </w:tc>
        <w:tc>
          <w:tcPr>
            <w:tcW w:w="1589" w:type="dxa"/>
          </w:tcPr>
          <w:p w14:paraId="704DF758" w14:textId="0F15B71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57 to 2072)</w:t>
            </w:r>
          </w:p>
        </w:tc>
      </w:tr>
      <w:tr w:rsidR="00CA290A" w14:paraId="224C9CD4" w14:textId="77777777" w:rsidTr="00CA290A">
        <w:tc>
          <w:tcPr>
            <w:tcW w:w="1549" w:type="dxa"/>
          </w:tcPr>
          <w:p w14:paraId="5CCFE2BA" w14:textId="47091856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81" w:type="dxa"/>
          </w:tcPr>
          <w:p w14:paraId="2E39DF19" w14:textId="42F7835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588" w:type="dxa"/>
          </w:tcPr>
          <w:p w14:paraId="7D30A0A3" w14:textId="2C759FB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4D8F9642" w14:textId="7470F03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1884445C" w14:textId="21F858B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253F43DB" w14:textId="4F1E32D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071AF883" w14:textId="549240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30BC65CC" w14:textId="09D442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469A2364" w14:textId="2EF562F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</w:tr>
      <w:tr w:rsidR="00CA290A" w14:paraId="38B0C6C2" w14:textId="77777777" w:rsidTr="00CA290A">
        <w:tc>
          <w:tcPr>
            <w:tcW w:w="1549" w:type="dxa"/>
          </w:tcPr>
          <w:p w14:paraId="70294143" w14:textId="377D929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81" w:type="dxa"/>
          </w:tcPr>
          <w:p w14:paraId="79B995C8" w14:textId="676D738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588" w:type="dxa"/>
          </w:tcPr>
          <w:p w14:paraId="5FB40FF7" w14:textId="6CF62FF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19D56FBE" w14:textId="2BBCE1B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2C2C8CEA" w14:textId="4F6FAD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9" w:type="dxa"/>
          </w:tcPr>
          <w:p w14:paraId="4426AC06" w14:textId="16E1F9C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1AA232CE" w14:textId="7637A6D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5B83CD65" w14:textId="5008BA1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9" w:type="dxa"/>
          </w:tcPr>
          <w:p w14:paraId="6A6B7D3F" w14:textId="79D79D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</w:tr>
      <w:tr w:rsidR="00CA290A" w14:paraId="2F3D4CC4" w14:textId="77777777" w:rsidTr="00CA290A">
        <w:tc>
          <w:tcPr>
            <w:tcW w:w="1549" w:type="dxa"/>
          </w:tcPr>
          <w:p w14:paraId="70C5D764" w14:textId="3B9A6DA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81" w:type="dxa"/>
          </w:tcPr>
          <w:p w14:paraId="70E50C24" w14:textId="2E6E24A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588" w:type="dxa"/>
          </w:tcPr>
          <w:p w14:paraId="1E0FA1D0" w14:textId="52809A8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58BF6F38" w14:textId="082C4B6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431A9C33" w14:textId="0A4DFC3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6EE716BC" w14:textId="5FB4E61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32600BB4" w14:textId="39EBE33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29ADD754" w14:textId="297772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0D2A6A51" w14:textId="66696B0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</w:tr>
      <w:tr w:rsidR="00CA290A" w14:paraId="174C2BE3" w14:textId="77777777" w:rsidTr="00CA290A">
        <w:tc>
          <w:tcPr>
            <w:tcW w:w="1549" w:type="dxa"/>
          </w:tcPr>
          <w:p w14:paraId="5DB6BC8A" w14:textId="2AB4AC3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81" w:type="dxa"/>
          </w:tcPr>
          <w:p w14:paraId="466BE2F5" w14:textId="703FBA4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588" w:type="dxa"/>
          </w:tcPr>
          <w:p w14:paraId="33EEAF44" w14:textId="57D94E9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66C68A82" w14:textId="2655760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69BC9004" w14:textId="6CD1FB4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5 to 2048)</w:t>
            </w:r>
          </w:p>
        </w:tc>
        <w:tc>
          <w:tcPr>
            <w:tcW w:w="1589" w:type="dxa"/>
          </w:tcPr>
          <w:p w14:paraId="01EDCDC9" w14:textId="753B26E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1AFC53D1" w14:textId="795083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5D282A74" w14:textId="20DD0A2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5 to 2048)</w:t>
            </w:r>
          </w:p>
        </w:tc>
        <w:tc>
          <w:tcPr>
            <w:tcW w:w="1589" w:type="dxa"/>
          </w:tcPr>
          <w:p w14:paraId="68F19774" w14:textId="5ADAE99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48)</w:t>
            </w:r>
          </w:p>
        </w:tc>
      </w:tr>
      <w:tr w:rsidR="00CA290A" w14:paraId="6FA6F97F" w14:textId="77777777" w:rsidTr="00CA290A">
        <w:tc>
          <w:tcPr>
            <w:tcW w:w="1549" w:type="dxa"/>
          </w:tcPr>
          <w:p w14:paraId="603C68C6" w14:textId="46A9D8B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81" w:type="dxa"/>
          </w:tcPr>
          <w:p w14:paraId="088C4E72" w14:textId="7CECC69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588" w:type="dxa"/>
          </w:tcPr>
          <w:p w14:paraId="09AA2F14" w14:textId="228B795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  <w:tc>
          <w:tcPr>
            <w:tcW w:w="1588" w:type="dxa"/>
          </w:tcPr>
          <w:p w14:paraId="60DCC690" w14:textId="379E9D1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  <w:tc>
          <w:tcPr>
            <w:tcW w:w="1588" w:type="dxa"/>
          </w:tcPr>
          <w:p w14:paraId="10BA7A47" w14:textId="4EA10A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  <w:tc>
          <w:tcPr>
            <w:tcW w:w="1589" w:type="dxa"/>
          </w:tcPr>
          <w:p w14:paraId="5CF1A1D9" w14:textId="1B40DA0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3 to 2064)</w:t>
            </w:r>
          </w:p>
        </w:tc>
        <w:tc>
          <w:tcPr>
            <w:tcW w:w="1588" w:type="dxa"/>
          </w:tcPr>
          <w:p w14:paraId="3CDAFA8B" w14:textId="21F99FB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3 to 2064)</w:t>
            </w:r>
          </w:p>
        </w:tc>
        <w:tc>
          <w:tcPr>
            <w:tcW w:w="1588" w:type="dxa"/>
          </w:tcPr>
          <w:p w14:paraId="37CA71E0" w14:textId="00708F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  <w:tc>
          <w:tcPr>
            <w:tcW w:w="1589" w:type="dxa"/>
          </w:tcPr>
          <w:p w14:paraId="6C7F6DDF" w14:textId="7946125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</w:tr>
      <w:tr w:rsidR="00CA290A" w14:paraId="0C52FC6E" w14:textId="77777777" w:rsidTr="00CA290A">
        <w:tc>
          <w:tcPr>
            <w:tcW w:w="1549" w:type="dxa"/>
          </w:tcPr>
          <w:p w14:paraId="73BE7625" w14:textId="5BBA69B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81" w:type="dxa"/>
          </w:tcPr>
          <w:p w14:paraId="6CC750C4" w14:textId="1975DE3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588" w:type="dxa"/>
          </w:tcPr>
          <w:p w14:paraId="35725BA0" w14:textId="59DB4DF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7F31DCAB" w14:textId="5AFCBF4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36EB7A44" w14:textId="130AED3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3 to 2032)</w:t>
            </w:r>
          </w:p>
        </w:tc>
        <w:tc>
          <w:tcPr>
            <w:tcW w:w="1589" w:type="dxa"/>
          </w:tcPr>
          <w:p w14:paraId="02BE5D25" w14:textId="103B13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5C081122" w14:textId="45700CA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3C862424" w14:textId="76A22CD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13 to 2032)</w:t>
            </w:r>
          </w:p>
        </w:tc>
        <w:tc>
          <w:tcPr>
            <w:tcW w:w="1589" w:type="dxa"/>
          </w:tcPr>
          <w:p w14:paraId="01253AF2" w14:textId="469F53E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3 to 2034)</w:t>
            </w:r>
          </w:p>
        </w:tc>
      </w:tr>
      <w:tr w:rsidR="00CA290A" w14:paraId="6101B213" w14:textId="77777777" w:rsidTr="00CA290A">
        <w:tc>
          <w:tcPr>
            <w:tcW w:w="1549" w:type="dxa"/>
          </w:tcPr>
          <w:p w14:paraId="66AAC95F" w14:textId="4D4B7A2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81" w:type="dxa"/>
          </w:tcPr>
          <w:p w14:paraId="40FC3CCE" w14:textId="6399766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588" w:type="dxa"/>
          </w:tcPr>
          <w:p w14:paraId="27B59396" w14:textId="115FC6D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8" w:type="dxa"/>
          </w:tcPr>
          <w:p w14:paraId="7BEBB8C8" w14:textId="2D42539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8" w:type="dxa"/>
          </w:tcPr>
          <w:p w14:paraId="1D1CC1F3" w14:textId="253BFB3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9" w:type="dxa"/>
          </w:tcPr>
          <w:p w14:paraId="73495354" w14:textId="696395D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8" w:type="dxa"/>
          </w:tcPr>
          <w:p w14:paraId="5F0EA55D" w14:textId="2C795FA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8" w:type="dxa"/>
          </w:tcPr>
          <w:p w14:paraId="4FEAD7B2" w14:textId="4756989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9" w:type="dxa"/>
          </w:tcPr>
          <w:p w14:paraId="7F61AB9D" w14:textId="6029221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</w:tr>
      <w:tr w:rsidR="00CA290A" w14:paraId="56F5DC75" w14:textId="77777777" w:rsidTr="00CA290A">
        <w:tc>
          <w:tcPr>
            <w:tcW w:w="1549" w:type="dxa"/>
          </w:tcPr>
          <w:p w14:paraId="19196F7A" w14:textId="225B671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81" w:type="dxa"/>
          </w:tcPr>
          <w:p w14:paraId="7FD6565C" w14:textId="278EC06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588" w:type="dxa"/>
          </w:tcPr>
          <w:p w14:paraId="5CBC0CB8" w14:textId="2A785AE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1 (2045 to after 2100)</w:t>
            </w:r>
          </w:p>
        </w:tc>
        <w:tc>
          <w:tcPr>
            <w:tcW w:w="1588" w:type="dxa"/>
          </w:tcPr>
          <w:p w14:paraId="3540CE14" w14:textId="648EABE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8 (2040 to 2076)</w:t>
            </w:r>
          </w:p>
        </w:tc>
        <w:tc>
          <w:tcPr>
            <w:tcW w:w="1588" w:type="dxa"/>
          </w:tcPr>
          <w:p w14:paraId="122EA9F0" w14:textId="0920BCA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2 to 2034)</w:t>
            </w:r>
          </w:p>
        </w:tc>
        <w:tc>
          <w:tcPr>
            <w:tcW w:w="1589" w:type="dxa"/>
          </w:tcPr>
          <w:p w14:paraId="233A1968" w14:textId="250E88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1 (2045 to after 2100)</w:t>
            </w:r>
          </w:p>
        </w:tc>
        <w:tc>
          <w:tcPr>
            <w:tcW w:w="1588" w:type="dxa"/>
          </w:tcPr>
          <w:p w14:paraId="06ED6D9F" w14:textId="398558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1 (2045 to after 2100)</w:t>
            </w:r>
          </w:p>
        </w:tc>
        <w:tc>
          <w:tcPr>
            <w:tcW w:w="1588" w:type="dxa"/>
          </w:tcPr>
          <w:p w14:paraId="5D932123" w14:textId="4B8FA6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706B1447" w14:textId="60F6CD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7 to 2043)</w:t>
            </w:r>
          </w:p>
        </w:tc>
      </w:tr>
      <w:tr w:rsidR="00CA290A" w14:paraId="10B79854" w14:textId="77777777" w:rsidTr="00CA290A">
        <w:tc>
          <w:tcPr>
            <w:tcW w:w="1549" w:type="dxa"/>
          </w:tcPr>
          <w:p w14:paraId="3117474D" w14:textId="66452DA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81" w:type="dxa"/>
          </w:tcPr>
          <w:p w14:paraId="651723CC" w14:textId="06F6688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588" w:type="dxa"/>
          </w:tcPr>
          <w:p w14:paraId="43C5263F" w14:textId="361476E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4 to 2069)</w:t>
            </w:r>
          </w:p>
        </w:tc>
        <w:tc>
          <w:tcPr>
            <w:tcW w:w="1588" w:type="dxa"/>
          </w:tcPr>
          <w:p w14:paraId="7D591041" w14:textId="50660FD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5 (2051 to 2063)</w:t>
            </w:r>
          </w:p>
        </w:tc>
        <w:tc>
          <w:tcPr>
            <w:tcW w:w="1588" w:type="dxa"/>
          </w:tcPr>
          <w:p w14:paraId="5CD197DB" w14:textId="47F2267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2)</w:t>
            </w:r>
          </w:p>
        </w:tc>
        <w:tc>
          <w:tcPr>
            <w:tcW w:w="1589" w:type="dxa"/>
          </w:tcPr>
          <w:p w14:paraId="6FBB8B57" w14:textId="773EBD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4 to 2069)</w:t>
            </w:r>
          </w:p>
        </w:tc>
        <w:tc>
          <w:tcPr>
            <w:tcW w:w="1588" w:type="dxa"/>
          </w:tcPr>
          <w:p w14:paraId="08DD8032" w14:textId="3CFF414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4 to 2069)</w:t>
            </w:r>
          </w:p>
        </w:tc>
        <w:tc>
          <w:tcPr>
            <w:tcW w:w="1588" w:type="dxa"/>
          </w:tcPr>
          <w:p w14:paraId="348BADBF" w14:textId="277934A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3)</w:t>
            </w:r>
          </w:p>
        </w:tc>
        <w:tc>
          <w:tcPr>
            <w:tcW w:w="1589" w:type="dxa"/>
          </w:tcPr>
          <w:p w14:paraId="6D9538F9" w14:textId="6FE623B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CA290A" w14:paraId="4289E44A" w14:textId="77777777" w:rsidTr="00CA290A">
        <w:tc>
          <w:tcPr>
            <w:tcW w:w="1549" w:type="dxa"/>
          </w:tcPr>
          <w:p w14:paraId="6E5B8955" w14:textId="4A226BC9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81" w:type="dxa"/>
          </w:tcPr>
          <w:p w14:paraId="48B07245" w14:textId="258DDF2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588" w:type="dxa"/>
          </w:tcPr>
          <w:p w14:paraId="341CAC97" w14:textId="4EB5B8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09 to 2061)</w:t>
            </w:r>
          </w:p>
        </w:tc>
        <w:tc>
          <w:tcPr>
            <w:tcW w:w="1588" w:type="dxa"/>
          </w:tcPr>
          <w:p w14:paraId="4B15E96F" w14:textId="767A912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5 (2009 to 2061)</w:t>
            </w:r>
          </w:p>
        </w:tc>
        <w:tc>
          <w:tcPr>
            <w:tcW w:w="1588" w:type="dxa"/>
          </w:tcPr>
          <w:p w14:paraId="22A9133B" w14:textId="2FB9736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09 to 2038)</w:t>
            </w:r>
          </w:p>
        </w:tc>
        <w:tc>
          <w:tcPr>
            <w:tcW w:w="1589" w:type="dxa"/>
          </w:tcPr>
          <w:p w14:paraId="4B5371FC" w14:textId="6AF5FC8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09 to 2061)</w:t>
            </w:r>
          </w:p>
        </w:tc>
        <w:tc>
          <w:tcPr>
            <w:tcW w:w="1588" w:type="dxa"/>
          </w:tcPr>
          <w:p w14:paraId="5B48A930" w14:textId="79E58C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09 to 2061)</w:t>
            </w:r>
          </w:p>
        </w:tc>
        <w:tc>
          <w:tcPr>
            <w:tcW w:w="1588" w:type="dxa"/>
          </w:tcPr>
          <w:p w14:paraId="0D8F6BB6" w14:textId="763AB3C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09 to 2038)</w:t>
            </w:r>
          </w:p>
        </w:tc>
        <w:tc>
          <w:tcPr>
            <w:tcW w:w="1589" w:type="dxa"/>
          </w:tcPr>
          <w:p w14:paraId="5223CD5A" w14:textId="45109AA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09 to 2042)</w:t>
            </w:r>
          </w:p>
        </w:tc>
      </w:tr>
      <w:tr w:rsidR="00CA290A" w14:paraId="0A0FC3BC" w14:textId="77777777" w:rsidTr="00CA290A">
        <w:tc>
          <w:tcPr>
            <w:tcW w:w="1549" w:type="dxa"/>
          </w:tcPr>
          <w:p w14:paraId="3F07C89E" w14:textId="2C62940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81" w:type="dxa"/>
          </w:tcPr>
          <w:p w14:paraId="28A83828" w14:textId="5CD4B690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588" w:type="dxa"/>
          </w:tcPr>
          <w:p w14:paraId="587F1971" w14:textId="676CA81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8" w:type="dxa"/>
          </w:tcPr>
          <w:p w14:paraId="1EFFE5C2" w14:textId="571F948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8" w:type="dxa"/>
          </w:tcPr>
          <w:p w14:paraId="5A1E17EB" w14:textId="788BF7C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9" w:type="dxa"/>
          </w:tcPr>
          <w:p w14:paraId="4F888769" w14:textId="290A217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8" w:type="dxa"/>
          </w:tcPr>
          <w:p w14:paraId="43BF9658" w14:textId="04B34E9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8" w:type="dxa"/>
          </w:tcPr>
          <w:p w14:paraId="27F78796" w14:textId="6DDAC7B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9" w:type="dxa"/>
          </w:tcPr>
          <w:p w14:paraId="5E194242" w14:textId="7D2C1D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</w:tr>
      <w:tr w:rsidR="00CA290A" w14:paraId="4C8D5A89" w14:textId="77777777" w:rsidTr="00CA290A">
        <w:tc>
          <w:tcPr>
            <w:tcW w:w="1549" w:type="dxa"/>
          </w:tcPr>
          <w:p w14:paraId="19D4AA0A" w14:textId="4E79B59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81" w:type="dxa"/>
          </w:tcPr>
          <w:p w14:paraId="0E8BF197" w14:textId="2E38ABB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588" w:type="dxa"/>
          </w:tcPr>
          <w:p w14:paraId="29BFEAEC" w14:textId="4F204B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8 to 2037)</w:t>
            </w:r>
          </w:p>
        </w:tc>
        <w:tc>
          <w:tcPr>
            <w:tcW w:w="1588" w:type="dxa"/>
          </w:tcPr>
          <w:p w14:paraId="42A43AFF" w14:textId="7191052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18 to 2037)</w:t>
            </w:r>
          </w:p>
        </w:tc>
        <w:tc>
          <w:tcPr>
            <w:tcW w:w="1588" w:type="dxa"/>
          </w:tcPr>
          <w:p w14:paraId="31782B9E" w14:textId="2CAE49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9" w:type="dxa"/>
          </w:tcPr>
          <w:p w14:paraId="6A2E2436" w14:textId="20822FE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8 to 2037)</w:t>
            </w:r>
          </w:p>
        </w:tc>
        <w:tc>
          <w:tcPr>
            <w:tcW w:w="1588" w:type="dxa"/>
          </w:tcPr>
          <w:p w14:paraId="07302754" w14:textId="3D74869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8 to 2037)</w:t>
            </w:r>
          </w:p>
        </w:tc>
        <w:tc>
          <w:tcPr>
            <w:tcW w:w="1588" w:type="dxa"/>
          </w:tcPr>
          <w:p w14:paraId="5D6170B8" w14:textId="3A5B0D6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2)</w:t>
            </w:r>
          </w:p>
        </w:tc>
        <w:tc>
          <w:tcPr>
            <w:tcW w:w="1589" w:type="dxa"/>
          </w:tcPr>
          <w:p w14:paraId="7E2E2D50" w14:textId="521D8F5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8 to 2034)</w:t>
            </w:r>
          </w:p>
        </w:tc>
      </w:tr>
      <w:tr w:rsidR="00CA290A" w14:paraId="7A4D0A26" w14:textId="77777777" w:rsidTr="00CA290A">
        <w:tc>
          <w:tcPr>
            <w:tcW w:w="1549" w:type="dxa"/>
          </w:tcPr>
          <w:p w14:paraId="65D71900" w14:textId="2510382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81" w:type="dxa"/>
          </w:tcPr>
          <w:p w14:paraId="07E71009" w14:textId="7A47D536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588" w:type="dxa"/>
          </w:tcPr>
          <w:p w14:paraId="465EE67C" w14:textId="30CB61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4 to 2065)</w:t>
            </w:r>
          </w:p>
        </w:tc>
        <w:tc>
          <w:tcPr>
            <w:tcW w:w="1588" w:type="dxa"/>
          </w:tcPr>
          <w:p w14:paraId="41BD0C3F" w14:textId="637ED53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4 (2044 to 2065)</w:t>
            </w:r>
          </w:p>
        </w:tc>
        <w:tc>
          <w:tcPr>
            <w:tcW w:w="1588" w:type="dxa"/>
          </w:tcPr>
          <w:p w14:paraId="0C8BA7A1" w14:textId="354ECE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2 to 2054)</w:t>
            </w:r>
          </w:p>
        </w:tc>
        <w:tc>
          <w:tcPr>
            <w:tcW w:w="1589" w:type="dxa"/>
          </w:tcPr>
          <w:p w14:paraId="64AA7DB0" w14:textId="530FF6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4 to 2065)</w:t>
            </w:r>
          </w:p>
        </w:tc>
        <w:tc>
          <w:tcPr>
            <w:tcW w:w="1588" w:type="dxa"/>
          </w:tcPr>
          <w:p w14:paraId="7BA4BD99" w14:textId="265E886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4 to 2065)</w:t>
            </w:r>
          </w:p>
        </w:tc>
        <w:tc>
          <w:tcPr>
            <w:tcW w:w="1588" w:type="dxa"/>
          </w:tcPr>
          <w:p w14:paraId="7A0A8FAA" w14:textId="13A43FD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2 to 2055)</w:t>
            </w:r>
          </w:p>
        </w:tc>
        <w:tc>
          <w:tcPr>
            <w:tcW w:w="1589" w:type="dxa"/>
          </w:tcPr>
          <w:p w14:paraId="02365AFB" w14:textId="1F322C8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2 to 2055)</w:t>
            </w:r>
          </w:p>
        </w:tc>
      </w:tr>
      <w:tr w:rsidR="00CA290A" w14:paraId="6DFAB86B" w14:textId="77777777" w:rsidTr="00CA290A">
        <w:tc>
          <w:tcPr>
            <w:tcW w:w="1549" w:type="dxa"/>
          </w:tcPr>
          <w:p w14:paraId="788B5222" w14:textId="056EAA1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81" w:type="dxa"/>
          </w:tcPr>
          <w:p w14:paraId="13DADCB6" w14:textId="017F634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588" w:type="dxa"/>
          </w:tcPr>
          <w:p w14:paraId="4E51FD6B" w14:textId="0F10ACD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0 to 2084)</w:t>
            </w:r>
          </w:p>
        </w:tc>
        <w:tc>
          <w:tcPr>
            <w:tcW w:w="1588" w:type="dxa"/>
          </w:tcPr>
          <w:p w14:paraId="3A73E0C4" w14:textId="13C7C14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2 (2060 to 2084)</w:t>
            </w:r>
          </w:p>
        </w:tc>
        <w:tc>
          <w:tcPr>
            <w:tcW w:w="1588" w:type="dxa"/>
          </w:tcPr>
          <w:p w14:paraId="0A829274" w14:textId="2B4255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6 to 2075)</w:t>
            </w:r>
          </w:p>
        </w:tc>
        <w:tc>
          <w:tcPr>
            <w:tcW w:w="1589" w:type="dxa"/>
          </w:tcPr>
          <w:p w14:paraId="4E39180C" w14:textId="62E399A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0 to 2084)</w:t>
            </w:r>
          </w:p>
        </w:tc>
        <w:tc>
          <w:tcPr>
            <w:tcW w:w="1588" w:type="dxa"/>
          </w:tcPr>
          <w:p w14:paraId="7F5C6F21" w14:textId="508973C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0 to 2084)</w:t>
            </w:r>
          </w:p>
        </w:tc>
        <w:tc>
          <w:tcPr>
            <w:tcW w:w="1588" w:type="dxa"/>
          </w:tcPr>
          <w:p w14:paraId="18203EF9" w14:textId="442A8A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56 to 2075)</w:t>
            </w:r>
          </w:p>
        </w:tc>
        <w:tc>
          <w:tcPr>
            <w:tcW w:w="1589" w:type="dxa"/>
          </w:tcPr>
          <w:p w14:paraId="281CA535" w14:textId="2F1AE2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5 (2056 to 2076)</w:t>
            </w:r>
          </w:p>
        </w:tc>
      </w:tr>
      <w:tr w:rsidR="00CA290A" w14:paraId="66CE152D" w14:textId="77777777" w:rsidTr="00CA290A">
        <w:tc>
          <w:tcPr>
            <w:tcW w:w="1549" w:type="dxa"/>
          </w:tcPr>
          <w:p w14:paraId="4681DCBA" w14:textId="0DC31B89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81" w:type="dxa"/>
          </w:tcPr>
          <w:p w14:paraId="7EFDAF26" w14:textId="1103FF9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588" w:type="dxa"/>
          </w:tcPr>
          <w:p w14:paraId="65352E01" w14:textId="617046F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5 (2066 to 2095)</w:t>
            </w:r>
          </w:p>
        </w:tc>
        <w:tc>
          <w:tcPr>
            <w:tcW w:w="1588" w:type="dxa"/>
          </w:tcPr>
          <w:p w14:paraId="4432B71A" w14:textId="714FAAF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5 (2066 to 2095)</w:t>
            </w:r>
          </w:p>
        </w:tc>
        <w:tc>
          <w:tcPr>
            <w:tcW w:w="1588" w:type="dxa"/>
          </w:tcPr>
          <w:p w14:paraId="68A73902" w14:textId="2AE29E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45 to 2065)</w:t>
            </w:r>
          </w:p>
        </w:tc>
        <w:tc>
          <w:tcPr>
            <w:tcW w:w="1589" w:type="dxa"/>
          </w:tcPr>
          <w:p w14:paraId="7242F663" w14:textId="355F5DA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5 (2066 to 2095)</w:t>
            </w:r>
          </w:p>
        </w:tc>
        <w:tc>
          <w:tcPr>
            <w:tcW w:w="1588" w:type="dxa"/>
          </w:tcPr>
          <w:p w14:paraId="0DF32D0D" w14:textId="2697867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5 (2066 to 2095)</w:t>
            </w:r>
          </w:p>
        </w:tc>
        <w:tc>
          <w:tcPr>
            <w:tcW w:w="1588" w:type="dxa"/>
          </w:tcPr>
          <w:p w14:paraId="45141394" w14:textId="1E0F283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45 to 2065)</w:t>
            </w:r>
          </w:p>
        </w:tc>
        <w:tc>
          <w:tcPr>
            <w:tcW w:w="1589" w:type="dxa"/>
          </w:tcPr>
          <w:p w14:paraId="2E3FF606" w14:textId="46860E9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46 to 2068)</w:t>
            </w:r>
          </w:p>
        </w:tc>
      </w:tr>
      <w:tr w:rsidR="00CA290A" w14:paraId="01F9532B" w14:textId="77777777" w:rsidTr="00CA290A">
        <w:tc>
          <w:tcPr>
            <w:tcW w:w="1549" w:type="dxa"/>
          </w:tcPr>
          <w:p w14:paraId="0B0F46C1" w14:textId="2B6029E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81" w:type="dxa"/>
          </w:tcPr>
          <w:p w14:paraId="641A00B3" w14:textId="233501F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588" w:type="dxa"/>
          </w:tcPr>
          <w:p w14:paraId="5499C1C5" w14:textId="439992F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9 (2064 to after 2100)</w:t>
            </w:r>
          </w:p>
        </w:tc>
        <w:tc>
          <w:tcPr>
            <w:tcW w:w="1588" w:type="dxa"/>
          </w:tcPr>
          <w:p w14:paraId="29AB8E3D" w14:textId="185FD46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6 (2056 to after 2100)</w:t>
            </w:r>
          </w:p>
        </w:tc>
        <w:tc>
          <w:tcPr>
            <w:tcW w:w="1588" w:type="dxa"/>
          </w:tcPr>
          <w:p w14:paraId="357C94AD" w14:textId="52E08B8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1)</w:t>
            </w:r>
          </w:p>
        </w:tc>
        <w:tc>
          <w:tcPr>
            <w:tcW w:w="1589" w:type="dxa"/>
          </w:tcPr>
          <w:p w14:paraId="07607483" w14:textId="1FEB479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9 (2064 to after 2100)</w:t>
            </w:r>
          </w:p>
        </w:tc>
        <w:tc>
          <w:tcPr>
            <w:tcW w:w="1588" w:type="dxa"/>
          </w:tcPr>
          <w:p w14:paraId="1A6279E4" w14:textId="202672A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9 (2064 to after 2100)</w:t>
            </w:r>
          </w:p>
        </w:tc>
        <w:tc>
          <w:tcPr>
            <w:tcW w:w="1588" w:type="dxa"/>
          </w:tcPr>
          <w:p w14:paraId="4EEAF16D" w14:textId="7E0941B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1)</w:t>
            </w:r>
          </w:p>
        </w:tc>
        <w:tc>
          <w:tcPr>
            <w:tcW w:w="1589" w:type="dxa"/>
          </w:tcPr>
          <w:p w14:paraId="263CB505" w14:textId="442BDE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5)</w:t>
            </w:r>
          </w:p>
        </w:tc>
      </w:tr>
      <w:tr w:rsidR="00CA290A" w14:paraId="0D411256" w14:textId="77777777" w:rsidTr="00CA290A">
        <w:tc>
          <w:tcPr>
            <w:tcW w:w="1549" w:type="dxa"/>
          </w:tcPr>
          <w:p w14:paraId="54F83DA2" w14:textId="75A8AC1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81" w:type="dxa"/>
          </w:tcPr>
          <w:p w14:paraId="526165B7" w14:textId="62DF6A7D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588" w:type="dxa"/>
          </w:tcPr>
          <w:p w14:paraId="7D88039B" w14:textId="30051F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1 to after 2100)</w:t>
            </w:r>
          </w:p>
        </w:tc>
        <w:tc>
          <w:tcPr>
            <w:tcW w:w="1588" w:type="dxa"/>
          </w:tcPr>
          <w:p w14:paraId="65FF4140" w14:textId="2F6520B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63 to after 2100)</w:t>
            </w:r>
          </w:p>
        </w:tc>
        <w:tc>
          <w:tcPr>
            <w:tcW w:w="1588" w:type="dxa"/>
          </w:tcPr>
          <w:p w14:paraId="0C771C7B" w14:textId="0B5493E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1 to 2060)</w:t>
            </w:r>
          </w:p>
        </w:tc>
        <w:tc>
          <w:tcPr>
            <w:tcW w:w="1589" w:type="dxa"/>
          </w:tcPr>
          <w:p w14:paraId="508C4132" w14:textId="61F1A1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1 to after 2100)</w:t>
            </w:r>
          </w:p>
        </w:tc>
        <w:tc>
          <w:tcPr>
            <w:tcW w:w="1588" w:type="dxa"/>
          </w:tcPr>
          <w:p w14:paraId="2FAE02F1" w14:textId="0DD9784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1 to after 2100)</w:t>
            </w:r>
          </w:p>
        </w:tc>
        <w:tc>
          <w:tcPr>
            <w:tcW w:w="1588" w:type="dxa"/>
          </w:tcPr>
          <w:p w14:paraId="41B3A0FB" w14:textId="6AE86C8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1 to 2061)</w:t>
            </w:r>
          </w:p>
        </w:tc>
        <w:tc>
          <w:tcPr>
            <w:tcW w:w="1589" w:type="dxa"/>
          </w:tcPr>
          <w:p w14:paraId="23339753" w14:textId="719923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5 to 2066)</w:t>
            </w:r>
          </w:p>
        </w:tc>
      </w:tr>
      <w:tr w:rsidR="00CA290A" w14:paraId="0A56FE7E" w14:textId="77777777" w:rsidTr="00CA290A">
        <w:tc>
          <w:tcPr>
            <w:tcW w:w="1549" w:type="dxa"/>
          </w:tcPr>
          <w:p w14:paraId="14693627" w14:textId="4FA1752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81" w:type="dxa"/>
          </w:tcPr>
          <w:p w14:paraId="234F1F88" w14:textId="001935A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588" w:type="dxa"/>
          </w:tcPr>
          <w:p w14:paraId="2D796213" w14:textId="622C66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8" w:type="dxa"/>
          </w:tcPr>
          <w:p w14:paraId="24B43930" w14:textId="55A481B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8" w:type="dxa"/>
          </w:tcPr>
          <w:p w14:paraId="3102A873" w14:textId="46BBD08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9" w:type="dxa"/>
          </w:tcPr>
          <w:p w14:paraId="4E051E97" w14:textId="1AF3F46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8" w:type="dxa"/>
          </w:tcPr>
          <w:p w14:paraId="35736664" w14:textId="1BF362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8" w:type="dxa"/>
          </w:tcPr>
          <w:p w14:paraId="272BD482" w14:textId="6321BDA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9" w:type="dxa"/>
          </w:tcPr>
          <w:p w14:paraId="57845252" w14:textId="207529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</w:tr>
      <w:tr w:rsidR="00CA290A" w14:paraId="3BA88F69" w14:textId="77777777" w:rsidTr="00CA290A">
        <w:tc>
          <w:tcPr>
            <w:tcW w:w="1549" w:type="dxa"/>
          </w:tcPr>
          <w:p w14:paraId="466DCE10" w14:textId="5C76F20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81" w:type="dxa"/>
          </w:tcPr>
          <w:p w14:paraId="7D870EAE" w14:textId="5A2F543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588" w:type="dxa"/>
          </w:tcPr>
          <w:p w14:paraId="414B255E" w14:textId="64BF079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6 to 2061)</w:t>
            </w:r>
          </w:p>
        </w:tc>
        <w:tc>
          <w:tcPr>
            <w:tcW w:w="1588" w:type="dxa"/>
          </w:tcPr>
          <w:p w14:paraId="7AE5603C" w14:textId="2310372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9 (2043 to 2056)</w:t>
            </w:r>
          </w:p>
        </w:tc>
        <w:tc>
          <w:tcPr>
            <w:tcW w:w="1588" w:type="dxa"/>
          </w:tcPr>
          <w:p w14:paraId="4CA9DCE0" w14:textId="2E3C88D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2B8B599D" w14:textId="49CF772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6 to 2061)</w:t>
            </w:r>
          </w:p>
        </w:tc>
        <w:tc>
          <w:tcPr>
            <w:tcW w:w="1588" w:type="dxa"/>
          </w:tcPr>
          <w:p w14:paraId="1BF9A684" w14:textId="371BDDA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6 to 2061)</w:t>
            </w:r>
          </w:p>
        </w:tc>
        <w:tc>
          <w:tcPr>
            <w:tcW w:w="1588" w:type="dxa"/>
          </w:tcPr>
          <w:p w14:paraId="5375DE8F" w14:textId="4314180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6BE7EE29" w14:textId="74E9B64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</w:tr>
      <w:tr w:rsidR="001A7135" w14:paraId="1D0E09FB" w14:textId="77777777" w:rsidTr="0082069B">
        <w:tc>
          <w:tcPr>
            <w:tcW w:w="13948" w:type="dxa"/>
            <w:gridSpan w:val="9"/>
            <w:shd w:val="clear" w:color="auto" w:fill="D9D9D9" w:themeFill="background1" w:themeFillShade="D9"/>
          </w:tcPr>
          <w:p w14:paraId="3B1483B8" w14:textId="1AEA7F19" w:rsidR="001A7135" w:rsidRDefault="001A7135" w:rsidP="001A7135">
            <w:pPr>
              <w:rPr>
                <w:lang w:val="en-IE"/>
              </w:rPr>
            </w:pPr>
            <w:r w:rsidRPr="25764805">
              <w:rPr>
                <w:rFonts w:ascii="Calibri" w:hAnsi="Calibri" w:cs="Calibri"/>
                <w:b/>
                <w:bCs/>
                <w:sz w:val="18"/>
                <w:szCs w:val="18"/>
              </w:rPr>
              <w:t>Infant HBV vaccine series scaled up to 100% coverage in 2020</w:t>
            </w:r>
          </w:p>
        </w:tc>
      </w:tr>
      <w:tr w:rsidR="00C4128B" w14:paraId="3AA31F48" w14:textId="77777777" w:rsidTr="00C4128B">
        <w:tc>
          <w:tcPr>
            <w:tcW w:w="1549" w:type="dxa"/>
          </w:tcPr>
          <w:p w14:paraId="3EA19762" w14:textId="5C80725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81" w:type="dxa"/>
          </w:tcPr>
          <w:p w14:paraId="58396317" w14:textId="46B05DE2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FG (EMRO)</w:t>
            </w:r>
          </w:p>
        </w:tc>
        <w:tc>
          <w:tcPr>
            <w:tcW w:w="1588" w:type="dxa"/>
          </w:tcPr>
          <w:p w14:paraId="2C9B570D" w14:textId="770E89D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2 to 2067)</w:t>
            </w:r>
          </w:p>
        </w:tc>
        <w:tc>
          <w:tcPr>
            <w:tcW w:w="1588" w:type="dxa"/>
          </w:tcPr>
          <w:p w14:paraId="5E676490" w14:textId="13B5E45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0 (2042 to 2067)</w:t>
            </w:r>
          </w:p>
        </w:tc>
        <w:tc>
          <w:tcPr>
            <w:tcW w:w="1588" w:type="dxa"/>
          </w:tcPr>
          <w:p w14:paraId="3F89D628" w14:textId="3735355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5)</w:t>
            </w:r>
          </w:p>
        </w:tc>
        <w:tc>
          <w:tcPr>
            <w:tcW w:w="1589" w:type="dxa"/>
          </w:tcPr>
          <w:p w14:paraId="25E9A150" w14:textId="7B58227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2 to 2067)</w:t>
            </w:r>
          </w:p>
        </w:tc>
        <w:tc>
          <w:tcPr>
            <w:tcW w:w="1588" w:type="dxa"/>
          </w:tcPr>
          <w:p w14:paraId="0EDE394E" w14:textId="7F2F330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2 to 2067)</w:t>
            </w:r>
          </w:p>
        </w:tc>
        <w:tc>
          <w:tcPr>
            <w:tcW w:w="1588" w:type="dxa"/>
          </w:tcPr>
          <w:p w14:paraId="7E49247F" w14:textId="50C580D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570A210F" w14:textId="43ED78B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7 to 2042)</w:t>
            </w:r>
          </w:p>
        </w:tc>
      </w:tr>
      <w:tr w:rsidR="00C4128B" w14:paraId="39B165ED" w14:textId="77777777" w:rsidTr="00C4128B">
        <w:tc>
          <w:tcPr>
            <w:tcW w:w="1549" w:type="dxa"/>
          </w:tcPr>
          <w:p w14:paraId="1EF3D70A" w14:textId="03CB7FD6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81" w:type="dxa"/>
          </w:tcPr>
          <w:p w14:paraId="0B8D51DC" w14:textId="30F3F02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GO (AFRO)</w:t>
            </w:r>
          </w:p>
        </w:tc>
        <w:tc>
          <w:tcPr>
            <w:tcW w:w="1588" w:type="dxa"/>
          </w:tcPr>
          <w:p w14:paraId="478A1361" w14:textId="1951304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9 to after 2100)</w:t>
            </w:r>
          </w:p>
        </w:tc>
        <w:tc>
          <w:tcPr>
            <w:tcW w:w="1588" w:type="dxa"/>
          </w:tcPr>
          <w:p w14:paraId="17163B65" w14:textId="44061BD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3 (2063 to after 2100)</w:t>
            </w:r>
          </w:p>
        </w:tc>
        <w:tc>
          <w:tcPr>
            <w:tcW w:w="1588" w:type="dxa"/>
          </w:tcPr>
          <w:p w14:paraId="4AF14C49" w14:textId="0F4B4B0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5 to 2063)</w:t>
            </w:r>
          </w:p>
        </w:tc>
        <w:tc>
          <w:tcPr>
            <w:tcW w:w="1589" w:type="dxa"/>
          </w:tcPr>
          <w:p w14:paraId="26086802" w14:textId="083D344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9 to after 2100)</w:t>
            </w:r>
          </w:p>
        </w:tc>
        <w:tc>
          <w:tcPr>
            <w:tcW w:w="1588" w:type="dxa"/>
          </w:tcPr>
          <w:p w14:paraId="2B8AE640" w14:textId="2F0ACD2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9 to after 2100)</w:t>
            </w:r>
          </w:p>
        </w:tc>
        <w:tc>
          <w:tcPr>
            <w:tcW w:w="1588" w:type="dxa"/>
          </w:tcPr>
          <w:p w14:paraId="0AAFF0B5" w14:textId="4C6C15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6 to 2064)</w:t>
            </w:r>
          </w:p>
        </w:tc>
        <w:tc>
          <w:tcPr>
            <w:tcW w:w="1589" w:type="dxa"/>
          </w:tcPr>
          <w:p w14:paraId="1AB1FFDC" w14:textId="698EFB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6 to 2069)</w:t>
            </w:r>
          </w:p>
        </w:tc>
      </w:tr>
      <w:tr w:rsidR="00C4128B" w14:paraId="27B8B382" w14:textId="77777777" w:rsidTr="00C4128B">
        <w:tc>
          <w:tcPr>
            <w:tcW w:w="1549" w:type="dxa"/>
          </w:tcPr>
          <w:p w14:paraId="65A0081E" w14:textId="5AB7114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81" w:type="dxa"/>
          </w:tcPr>
          <w:p w14:paraId="47644AA1" w14:textId="3C1DBA3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LB (EURO)</w:t>
            </w:r>
          </w:p>
        </w:tc>
        <w:tc>
          <w:tcPr>
            <w:tcW w:w="1588" w:type="dxa"/>
          </w:tcPr>
          <w:p w14:paraId="6D8FD342" w14:textId="5B7C99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41A883D6" w14:textId="396734C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78D68221" w14:textId="5689326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9" w:type="dxa"/>
          </w:tcPr>
          <w:p w14:paraId="584B2093" w14:textId="2D5DC1E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552D9984" w14:textId="00E3C49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51674F4B" w14:textId="3CFA4F6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9" w:type="dxa"/>
          </w:tcPr>
          <w:p w14:paraId="0359D122" w14:textId="69C57EE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</w:tr>
      <w:tr w:rsidR="00C4128B" w14:paraId="063AD7B9" w14:textId="77777777" w:rsidTr="00C4128B">
        <w:tc>
          <w:tcPr>
            <w:tcW w:w="1549" w:type="dxa"/>
          </w:tcPr>
          <w:p w14:paraId="73CB57DE" w14:textId="561AC4E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81" w:type="dxa"/>
          </w:tcPr>
          <w:p w14:paraId="5AF6D117" w14:textId="5C01C61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RM (EURO)</w:t>
            </w:r>
          </w:p>
        </w:tc>
        <w:tc>
          <w:tcPr>
            <w:tcW w:w="1588" w:type="dxa"/>
          </w:tcPr>
          <w:p w14:paraId="49C0397E" w14:textId="4B191B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8" w:type="dxa"/>
          </w:tcPr>
          <w:p w14:paraId="6E6A8451" w14:textId="476104D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8" w:type="dxa"/>
          </w:tcPr>
          <w:p w14:paraId="076306B3" w14:textId="685EF5A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9" w:type="dxa"/>
          </w:tcPr>
          <w:p w14:paraId="7D04AA76" w14:textId="58A36B9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8" w:type="dxa"/>
          </w:tcPr>
          <w:p w14:paraId="370C5BDE" w14:textId="1062843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8" w:type="dxa"/>
          </w:tcPr>
          <w:p w14:paraId="702D15CF" w14:textId="2E7763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9" w:type="dxa"/>
          </w:tcPr>
          <w:p w14:paraId="0CAA8EF4" w14:textId="353BF1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</w:tr>
      <w:tr w:rsidR="00C4128B" w14:paraId="5536267C" w14:textId="77777777" w:rsidTr="00C4128B">
        <w:tc>
          <w:tcPr>
            <w:tcW w:w="1549" w:type="dxa"/>
          </w:tcPr>
          <w:p w14:paraId="1A7286B6" w14:textId="1D4E363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81" w:type="dxa"/>
          </w:tcPr>
          <w:p w14:paraId="36A6B7EE" w14:textId="5C82A26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ZE (EURO)</w:t>
            </w:r>
          </w:p>
        </w:tc>
        <w:tc>
          <w:tcPr>
            <w:tcW w:w="1588" w:type="dxa"/>
          </w:tcPr>
          <w:p w14:paraId="34EAE7B3" w14:textId="1A9D8C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8" w:type="dxa"/>
          </w:tcPr>
          <w:p w14:paraId="32C78762" w14:textId="7004B08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8" w:type="dxa"/>
          </w:tcPr>
          <w:p w14:paraId="2BA18DC6" w14:textId="1E03D56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9" w:type="dxa"/>
          </w:tcPr>
          <w:p w14:paraId="6FC8B03B" w14:textId="579E7A6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8" w:type="dxa"/>
          </w:tcPr>
          <w:p w14:paraId="011DB655" w14:textId="75CA54B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8" w:type="dxa"/>
          </w:tcPr>
          <w:p w14:paraId="6BE887C2" w14:textId="6E221E5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9" w:type="dxa"/>
          </w:tcPr>
          <w:p w14:paraId="52AD161D" w14:textId="2DF2F2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</w:tr>
      <w:tr w:rsidR="00C4128B" w14:paraId="5536636C" w14:textId="77777777" w:rsidTr="00C4128B">
        <w:tc>
          <w:tcPr>
            <w:tcW w:w="1549" w:type="dxa"/>
          </w:tcPr>
          <w:p w14:paraId="196F359F" w14:textId="2922371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81" w:type="dxa"/>
          </w:tcPr>
          <w:p w14:paraId="5A68CEAE" w14:textId="20A7B43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DI (AFRO)</w:t>
            </w:r>
          </w:p>
        </w:tc>
        <w:tc>
          <w:tcPr>
            <w:tcW w:w="1588" w:type="dxa"/>
          </w:tcPr>
          <w:p w14:paraId="01CDD2B7" w14:textId="5CB8589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9 to 2096)</w:t>
            </w:r>
          </w:p>
        </w:tc>
        <w:tc>
          <w:tcPr>
            <w:tcW w:w="1588" w:type="dxa"/>
          </w:tcPr>
          <w:p w14:paraId="5019605D" w14:textId="7EF5433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6 (2044 to 2069)</w:t>
            </w:r>
          </w:p>
        </w:tc>
        <w:tc>
          <w:tcPr>
            <w:tcW w:w="1588" w:type="dxa"/>
          </w:tcPr>
          <w:p w14:paraId="7892BE3B" w14:textId="141E84F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3098C43D" w14:textId="5C53E50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9 to 2096)</w:t>
            </w:r>
          </w:p>
        </w:tc>
        <w:tc>
          <w:tcPr>
            <w:tcW w:w="1588" w:type="dxa"/>
          </w:tcPr>
          <w:p w14:paraId="6FAD13BA" w14:textId="1986411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9 to 2096)</w:t>
            </w:r>
          </w:p>
        </w:tc>
        <w:tc>
          <w:tcPr>
            <w:tcW w:w="1588" w:type="dxa"/>
          </w:tcPr>
          <w:p w14:paraId="5DDAAFEB" w14:textId="4E7CF4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299BB333" w14:textId="2AB2A7E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8 to 2041)</w:t>
            </w:r>
          </w:p>
        </w:tc>
      </w:tr>
      <w:tr w:rsidR="00C4128B" w14:paraId="148BB89D" w14:textId="77777777" w:rsidTr="00C4128B">
        <w:tc>
          <w:tcPr>
            <w:tcW w:w="1549" w:type="dxa"/>
          </w:tcPr>
          <w:p w14:paraId="22911368" w14:textId="272ACFA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81" w:type="dxa"/>
          </w:tcPr>
          <w:p w14:paraId="32A24936" w14:textId="306D01C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EN (AFRO)</w:t>
            </w:r>
          </w:p>
        </w:tc>
        <w:tc>
          <w:tcPr>
            <w:tcW w:w="1588" w:type="dxa"/>
          </w:tcPr>
          <w:p w14:paraId="16DF5A96" w14:textId="60E8F28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7 (2085 to after 2100)</w:t>
            </w:r>
          </w:p>
        </w:tc>
        <w:tc>
          <w:tcPr>
            <w:tcW w:w="1588" w:type="dxa"/>
          </w:tcPr>
          <w:p w14:paraId="11A2E84A" w14:textId="2220B84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5 (2076 to after 2100)</w:t>
            </w:r>
          </w:p>
        </w:tc>
        <w:tc>
          <w:tcPr>
            <w:tcW w:w="1588" w:type="dxa"/>
          </w:tcPr>
          <w:p w14:paraId="31B61069" w14:textId="71DEF80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53 to 2063)</w:t>
            </w:r>
          </w:p>
        </w:tc>
        <w:tc>
          <w:tcPr>
            <w:tcW w:w="1589" w:type="dxa"/>
          </w:tcPr>
          <w:p w14:paraId="30A06875" w14:textId="22E0C1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7 (2085 to after 2100)</w:t>
            </w:r>
          </w:p>
        </w:tc>
        <w:tc>
          <w:tcPr>
            <w:tcW w:w="1588" w:type="dxa"/>
          </w:tcPr>
          <w:p w14:paraId="14D421F4" w14:textId="236A6C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7 (2085 to after 2100)</w:t>
            </w:r>
          </w:p>
        </w:tc>
        <w:tc>
          <w:tcPr>
            <w:tcW w:w="1588" w:type="dxa"/>
          </w:tcPr>
          <w:p w14:paraId="29275220" w14:textId="44C725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7 (2054 to 2064)</w:t>
            </w:r>
          </w:p>
        </w:tc>
        <w:tc>
          <w:tcPr>
            <w:tcW w:w="1589" w:type="dxa"/>
          </w:tcPr>
          <w:p w14:paraId="64867036" w14:textId="26FB06D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55 to 2070)</w:t>
            </w:r>
          </w:p>
        </w:tc>
      </w:tr>
      <w:tr w:rsidR="00C4128B" w14:paraId="2C3DD918" w14:textId="77777777" w:rsidTr="00C4128B">
        <w:tc>
          <w:tcPr>
            <w:tcW w:w="1549" w:type="dxa"/>
          </w:tcPr>
          <w:p w14:paraId="4F360F37" w14:textId="63ADCFD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81" w:type="dxa"/>
          </w:tcPr>
          <w:p w14:paraId="67F282F3" w14:textId="1E0BED1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FA (AFRO)</w:t>
            </w:r>
          </w:p>
        </w:tc>
        <w:tc>
          <w:tcPr>
            <w:tcW w:w="1588" w:type="dxa"/>
          </w:tcPr>
          <w:p w14:paraId="5D96998A" w14:textId="4A93276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7 to 2070)</w:t>
            </w:r>
          </w:p>
        </w:tc>
        <w:tc>
          <w:tcPr>
            <w:tcW w:w="1588" w:type="dxa"/>
          </w:tcPr>
          <w:p w14:paraId="758D273C" w14:textId="5C49414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0 (2045 to 2062)</w:t>
            </w:r>
          </w:p>
        </w:tc>
        <w:tc>
          <w:tcPr>
            <w:tcW w:w="1588" w:type="dxa"/>
          </w:tcPr>
          <w:p w14:paraId="43271C69" w14:textId="11DEF72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8)</w:t>
            </w:r>
          </w:p>
        </w:tc>
        <w:tc>
          <w:tcPr>
            <w:tcW w:w="1589" w:type="dxa"/>
          </w:tcPr>
          <w:p w14:paraId="4E79CC79" w14:textId="074294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7 to 2070)</w:t>
            </w:r>
          </w:p>
        </w:tc>
        <w:tc>
          <w:tcPr>
            <w:tcW w:w="1588" w:type="dxa"/>
          </w:tcPr>
          <w:p w14:paraId="31A6201D" w14:textId="204C267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7 to 2070)</w:t>
            </w:r>
          </w:p>
        </w:tc>
        <w:tc>
          <w:tcPr>
            <w:tcW w:w="1588" w:type="dxa"/>
          </w:tcPr>
          <w:p w14:paraId="4D2AD06D" w14:textId="246BD45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5 to 2038)</w:t>
            </w:r>
          </w:p>
        </w:tc>
        <w:tc>
          <w:tcPr>
            <w:tcW w:w="1589" w:type="dxa"/>
          </w:tcPr>
          <w:p w14:paraId="7E8AC1E8" w14:textId="57BD907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2 (2040 to 2043)</w:t>
            </w:r>
          </w:p>
        </w:tc>
      </w:tr>
      <w:tr w:rsidR="00C4128B" w14:paraId="4212567C" w14:textId="77777777" w:rsidTr="00C4128B">
        <w:tc>
          <w:tcPr>
            <w:tcW w:w="1549" w:type="dxa"/>
          </w:tcPr>
          <w:p w14:paraId="5BBE3247" w14:textId="0A5A8B8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81" w:type="dxa"/>
          </w:tcPr>
          <w:p w14:paraId="2A9BAF5A" w14:textId="4EA7AB5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GD (SEARO)</w:t>
            </w:r>
          </w:p>
        </w:tc>
        <w:tc>
          <w:tcPr>
            <w:tcW w:w="1588" w:type="dxa"/>
          </w:tcPr>
          <w:p w14:paraId="31A2D634" w14:textId="1164CE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6 (2072 to after 2100)</w:t>
            </w:r>
          </w:p>
        </w:tc>
        <w:tc>
          <w:tcPr>
            <w:tcW w:w="1588" w:type="dxa"/>
          </w:tcPr>
          <w:p w14:paraId="4F005FCF" w14:textId="015AD67B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3 (2061 to 2094)</w:t>
            </w:r>
          </w:p>
        </w:tc>
        <w:tc>
          <w:tcPr>
            <w:tcW w:w="1588" w:type="dxa"/>
          </w:tcPr>
          <w:p w14:paraId="5C6856A6" w14:textId="31BC19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9D0FEF7" w14:textId="1E5B883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6 (2072 to after 2100)</w:t>
            </w:r>
          </w:p>
        </w:tc>
        <w:tc>
          <w:tcPr>
            <w:tcW w:w="1588" w:type="dxa"/>
          </w:tcPr>
          <w:p w14:paraId="51D20958" w14:textId="388634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6 (2072 to after 2100)</w:t>
            </w:r>
          </w:p>
        </w:tc>
        <w:tc>
          <w:tcPr>
            <w:tcW w:w="1588" w:type="dxa"/>
          </w:tcPr>
          <w:p w14:paraId="01BD56FB" w14:textId="0F92156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57BE7EC6" w14:textId="724C655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C4128B" w14:paraId="0A4D4B78" w14:textId="77777777" w:rsidTr="00C4128B">
        <w:tc>
          <w:tcPr>
            <w:tcW w:w="1549" w:type="dxa"/>
          </w:tcPr>
          <w:p w14:paraId="548CBABF" w14:textId="634AFB1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81" w:type="dxa"/>
          </w:tcPr>
          <w:p w14:paraId="35E51A36" w14:textId="4E8FBE7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IH (EURO)</w:t>
            </w:r>
          </w:p>
        </w:tc>
        <w:tc>
          <w:tcPr>
            <w:tcW w:w="1588" w:type="dxa"/>
          </w:tcPr>
          <w:p w14:paraId="312B67E1" w14:textId="7B8B4AB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0 to 2069)</w:t>
            </w:r>
          </w:p>
        </w:tc>
        <w:tc>
          <w:tcPr>
            <w:tcW w:w="1588" w:type="dxa"/>
          </w:tcPr>
          <w:p w14:paraId="693CE98B" w14:textId="14E2E64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1 (2037 to 2056)</w:t>
            </w:r>
          </w:p>
        </w:tc>
        <w:tc>
          <w:tcPr>
            <w:tcW w:w="1588" w:type="dxa"/>
          </w:tcPr>
          <w:p w14:paraId="60D86C49" w14:textId="183DC6B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69BF10D9" w14:textId="77D9832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0 to 2069)</w:t>
            </w:r>
          </w:p>
        </w:tc>
        <w:tc>
          <w:tcPr>
            <w:tcW w:w="1588" w:type="dxa"/>
          </w:tcPr>
          <w:p w14:paraId="61F636FD" w14:textId="6E89CF2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0 to 2069)</w:t>
            </w:r>
          </w:p>
        </w:tc>
        <w:tc>
          <w:tcPr>
            <w:tcW w:w="1588" w:type="dxa"/>
          </w:tcPr>
          <w:p w14:paraId="3DA85FCD" w14:textId="37DBFBF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7F7017C8" w14:textId="0D5EA1A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6 to 2039)</w:t>
            </w:r>
          </w:p>
        </w:tc>
      </w:tr>
      <w:tr w:rsidR="00C4128B" w14:paraId="08F95FDD" w14:textId="77777777" w:rsidTr="00C4128B">
        <w:tc>
          <w:tcPr>
            <w:tcW w:w="1549" w:type="dxa"/>
          </w:tcPr>
          <w:p w14:paraId="5254FF27" w14:textId="29BDA2F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81" w:type="dxa"/>
          </w:tcPr>
          <w:p w14:paraId="21CD5CBA" w14:textId="6B2109B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LR (EURO)</w:t>
            </w:r>
          </w:p>
        </w:tc>
        <w:tc>
          <w:tcPr>
            <w:tcW w:w="1588" w:type="dxa"/>
          </w:tcPr>
          <w:p w14:paraId="5E6B1214" w14:textId="6D7F59B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8" w:type="dxa"/>
          </w:tcPr>
          <w:p w14:paraId="4CA1602F" w14:textId="5FAA0BF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8" w:type="dxa"/>
          </w:tcPr>
          <w:p w14:paraId="65F3B986" w14:textId="14FC4E9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9" w:type="dxa"/>
          </w:tcPr>
          <w:p w14:paraId="52212A56" w14:textId="026D4D5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8" w:type="dxa"/>
          </w:tcPr>
          <w:p w14:paraId="5D620B38" w14:textId="363D57E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8" w:type="dxa"/>
          </w:tcPr>
          <w:p w14:paraId="1555455A" w14:textId="6A62FDF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9" w:type="dxa"/>
          </w:tcPr>
          <w:p w14:paraId="035257A7" w14:textId="72B58F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</w:tr>
      <w:tr w:rsidR="00C4128B" w14:paraId="48E83446" w14:textId="77777777" w:rsidTr="00C4128B">
        <w:tc>
          <w:tcPr>
            <w:tcW w:w="1549" w:type="dxa"/>
          </w:tcPr>
          <w:p w14:paraId="61DF4B9F" w14:textId="49A2D65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81" w:type="dxa"/>
          </w:tcPr>
          <w:p w14:paraId="4E64F548" w14:textId="0704CAD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LZ (PAHO)</w:t>
            </w:r>
          </w:p>
        </w:tc>
        <w:tc>
          <w:tcPr>
            <w:tcW w:w="1588" w:type="dxa"/>
          </w:tcPr>
          <w:p w14:paraId="1222B69B" w14:textId="5DE6D67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58C41DEA" w14:textId="1999C89B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6BC9064" w14:textId="2E5FCBF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3AFC4C3B" w14:textId="3A43604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C054FAB" w14:textId="45D1926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2CE43F6" w14:textId="13E9867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6E12237C" w14:textId="00D8DE1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</w:tr>
      <w:tr w:rsidR="00C4128B" w14:paraId="7498B2F6" w14:textId="77777777" w:rsidTr="00C4128B">
        <w:tc>
          <w:tcPr>
            <w:tcW w:w="1549" w:type="dxa"/>
          </w:tcPr>
          <w:p w14:paraId="0F2A2E62" w14:textId="7BBED285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81" w:type="dxa"/>
          </w:tcPr>
          <w:p w14:paraId="60422DFB" w14:textId="629F2E1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OL (PAHO)</w:t>
            </w:r>
          </w:p>
        </w:tc>
        <w:tc>
          <w:tcPr>
            <w:tcW w:w="1588" w:type="dxa"/>
          </w:tcPr>
          <w:p w14:paraId="65EAE1DB" w14:textId="0FB889F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29 to 2055)</w:t>
            </w:r>
          </w:p>
        </w:tc>
        <w:tc>
          <w:tcPr>
            <w:tcW w:w="1588" w:type="dxa"/>
          </w:tcPr>
          <w:p w14:paraId="7EE76912" w14:textId="3BB1913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2 (2028 to 2040)</w:t>
            </w:r>
          </w:p>
        </w:tc>
        <w:tc>
          <w:tcPr>
            <w:tcW w:w="1588" w:type="dxa"/>
          </w:tcPr>
          <w:p w14:paraId="0EB6C191" w14:textId="2C20F67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9 (2027 to 2030)</w:t>
            </w:r>
          </w:p>
        </w:tc>
        <w:tc>
          <w:tcPr>
            <w:tcW w:w="1589" w:type="dxa"/>
          </w:tcPr>
          <w:p w14:paraId="142C8C0E" w14:textId="1ACD2E8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29 to 2055)</w:t>
            </w:r>
          </w:p>
        </w:tc>
        <w:tc>
          <w:tcPr>
            <w:tcW w:w="1588" w:type="dxa"/>
          </w:tcPr>
          <w:p w14:paraId="0C05A74B" w14:textId="4C7E31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29 to 2055)</w:t>
            </w:r>
          </w:p>
        </w:tc>
        <w:tc>
          <w:tcPr>
            <w:tcW w:w="1588" w:type="dxa"/>
          </w:tcPr>
          <w:p w14:paraId="4FEF902F" w14:textId="2046A59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28 to 2031)</w:t>
            </w:r>
          </w:p>
        </w:tc>
        <w:tc>
          <w:tcPr>
            <w:tcW w:w="1589" w:type="dxa"/>
          </w:tcPr>
          <w:p w14:paraId="347B2DCC" w14:textId="514C75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29 to 2036)</w:t>
            </w:r>
          </w:p>
        </w:tc>
      </w:tr>
      <w:tr w:rsidR="00C4128B" w14:paraId="3E4695EF" w14:textId="77777777" w:rsidTr="00C4128B">
        <w:tc>
          <w:tcPr>
            <w:tcW w:w="1549" w:type="dxa"/>
          </w:tcPr>
          <w:p w14:paraId="21168EFD" w14:textId="35919F8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81" w:type="dxa"/>
          </w:tcPr>
          <w:p w14:paraId="7978510E" w14:textId="2EA0B20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TN (SEARO)</w:t>
            </w:r>
          </w:p>
        </w:tc>
        <w:tc>
          <w:tcPr>
            <w:tcW w:w="1588" w:type="dxa"/>
          </w:tcPr>
          <w:p w14:paraId="17CA7B6D" w14:textId="65DA05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1 to 2046)</w:t>
            </w:r>
          </w:p>
        </w:tc>
        <w:tc>
          <w:tcPr>
            <w:tcW w:w="1588" w:type="dxa"/>
          </w:tcPr>
          <w:p w14:paraId="4DEDC975" w14:textId="261CB99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8 (2031 to 2046)</w:t>
            </w:r>
          </w:p>
        </w:tc>
        <w:tc>
          <w:tcPr>
            <w:tcW w:w="1588" w:type="dxa"/>
          </w:tcPr>
          <w:p w14:paraId="36566492" w14:textId="079CC38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9" w:type="dxa"/>
          </w:tcPr>
          <w:p w14:paraId="2B5D116D" w14:textId="7D5471D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1 to 2046)</w:t>
            </w:r>
          </w:p>
        </w:tc>
        <w:tc>
          <w:tcPr>
            <w:tcW w:w="1588" w:type="dxa"/>
          </w:tcPr>
          <w:p w14:paraId="2C725B04" w14:textId="2BA02B2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1 to 2046)</w:t>
            </w:r>
          </w:p>
        </w:tc>
        <w:tc>
          <w:tcPr>
            <w:tcW w:w="1588" w:type="dxa"/>
          </w:tcPr>
          <w:p w14:paraId="3A1A68D1" w14:textId="3AA486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9" w:type="dxa"/>
          </w:tcPr>
          <w:p w14:paraId="2233F4E4" w14:textId="54CEAEC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1 to 2044)</w:t>
            </w:r>
          </w:p>
        </w:tc>
      </w:tr>
      <w:tr w:rsidR="00C4128B" w14:paraId="141BDE71" w14:textId="77777777" w:rsidTr="00C4128B">
        <w:tc>
          <w:tcPr>
            <w:tcW w:w="1549" w:type="dxa"/>
          </w:tcPr>
          <w:p w14:paraId="34F2DA20" w14:textId="7824A02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81" w:type="dxa"/>
          </w:tcPr>
          <w:p w14:paraId="63A6D178" w14:textId="302047C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AF (AFRO)</w:t>
            </w:r>
          </w:p>
        </w:tc>
        <w:tc>
          <w:tcPr>
            <w:tcW w:w="1588" w:type="dxa"/>
          </w:tcPr>
          <w:p w14:paraId="11BECC40" w14:textId="616DF72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9 to after 2100)</w:t>
            </w:r>
          </w:p>
        </w:tc>
        <w:tc>
          <w:tcPr>
            <w:tcW w:w="1588" w:type="dxa"/>
          </w:tcPr>
          <w:p w14:paraId="5FAE7D0E" w14:textId="3708515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440058B4" w14:textId="2405A2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7 (2059 to 2079)</w:t>
            </w:r>
          </w:p>
        </w:tc>
        <w:tc>
          <w:tcPr>
            <w:tcW w:w="1589" w:type="dxa"/>
          </w:tcPr>
          <w:p w14:paraId="5C57CA54" w14:textId="1814CB2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9 to after 2100)</w:t>
            </w:r>
          </w:p>
        </w:tc>
        <w:tc>
          <w:tcPr>
            <w:tcW w:w="1588" w:type="dxa"/>
          </w:tcPr>
          <w:p w14:paraId="2EF9E9A9" w14:textId="70C2B1D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9 to after 2100)</w:t>
            </w:r>
          </w:p>
        </w:tc>
        <w:tc>
          <w:tcPr>
            <w:tcW w:w="1588" w:type="dxa"/>
          </w:tcPr>
          <w:p w14:paraId="4485B683" w14:textId="782C9B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60 to 2080)</w:t>
            </w:r>
          </w:p>
        </w:tc>
        <w:tc>
          <w:tcPr>
            <w:tcW w:w="1589" w:type="dxa"/>
          </w:tcPr>
          <w:p w14:paraId="58B78951" w14:textId="62578CF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63 to 2085)</w:t>
            </w:r>
          </w:p>
        </w:tc>
      </w:tr>
      <w:tr w:rsidR="00C4128B" w14:paraId="3BA83B78" w14:textId="77777777" w:rsidTr="00C4128B">
        <w:tc>
          <w:tcPr>
            <w:tcW w:w="1549" w:type="dxa"/>
          </w:tcPr>
          <w:p w14:paraId="0C314BC0" w14:textId="52AF81E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81" w:type="dxa"/>
          </w:tcPr>
          <w:p w14:paraId="5A33CF27" w14:textId="3217B35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HN (WPRO)</w:t>
            </w:r>
          </w:p>
        </w:tc>
        <w:tc>
          <w:tcPr>
            <w:tcW w:w="1588" w:type="dxa"/>
          </w:tcPr>
          <w:p w14:paraId="109EF32C" w14:textId="524704F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3CE396F5" w14:textId="5526142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022302C9" w14:textId="07304D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9" w:type="dxa"/>
          </w:tcPr>
          <w:p w14:paraId="142E7AF7" w14:textId="53C6DFF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56301412" w14:textId="0F8B5F4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0D7EEC2E" w14:textId="70D2D80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9" w:type="dxa"/>
          </w:tcPr>
          <w:p w14:paraId="59375AEE" w14:textId="63B61E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</w:tr>
      <w:tr w:rsidR="00C4128B" w14:paraId="605C7C36" w14:textId="77777777" w:rsidTr="00C4128B">
        <w:tc>
          <w:tcPr>
            <w:tcW w:w="1549" w:type="dxa"/>
          </w:tcPr>
          <w:p w14:paraId="3FFE50B9" w14:textId="0995553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81" w:type="dxa"/>
          </w:tcPr>
          <w:p w14:paraId="1A6B92CA" w14:textId="40F2D34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IV (AFRO)</w:t>
            </w:r>
          </w:p>
        </w:tc>
        <w:tc>
          <w:tcPr>
            <w:tcW w:w="1588" w:type="dxa"/>
          </w:tcPr>
          <w:p w14:paraId="2BEB1119" w14:textId="3EA042C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2 to after 2100)</w:t>
            </w:r>
          </w:p>
        </w:tc>
        <w:tc>
          <w:tcPr>
            <w:tcW w:w="1588" w:type="dxa"/>
          </w:tcPr>
          <w:p w14:paraId="73FBAB05" w14:textId="30E0254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4 (2058 to after 2100)</w:t>
            </w:r>
          </w:p>
        </w:tc>
        <w:tc>
          <w:tcPr>
            <w:tcW w:w="1588" w:type="dxa"/>
          </w:tcPr>
          <w:p w14:paraId="18DCCED6" w14:textId="63246AB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8 to 2055)</w:t>
            </w:r>
          </w:p>
        </w:tc>
        <w:tc>
          <w:tcPr>
            <w:tcW w:w="1589" w:type="dxa"/>
          </w:tcPr>
          <w:p w14:paraId="69F7B07F" w14:textId="5CC1755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2 to after 2100)</w:t>
            </w:r>
          </w:p>
        </w:tc>
        <w:tc>
          <w:tcPr>
            <w:tcW w:w="1588" w:type="dxa"/>
          </w:tcPr>
          <w:p w14:paraId="5E3AE049" w14:textId="04BF00D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2 to after 2100)</w:t>
            </w:r>
          </w:p>
        </w:tc>
        <w:tc>
          <w:tcPr>
            <w:tcW w:w="1588" w:type="dxa"/>
          </w:tcPr>
          <w:p w14:paraId="13BB3CCB" w14:textId="2E9106F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8 to 2056)</w:t>
            </w:r>
          </w:p>
        </w:tc>
        <w:tc>
          <w:tcPr>
            <w:tcW w:w="1589" w:type="dxa"/>
          </w:tcPr>
          <w:p w14:paraId="1117FD48" w14:textId="0CC4DBB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3 to 2060)</w:t>
            </w:r>
          </w:p>
        </w:tc>
      </w:tr>
      <w:tr w:rsidR="00C4128B" w14:paraId="428B8754" w14:textId="77777777" w:rsidTr="00C4128B">
        <w:tc>
          <w:tcPr>
            <w:tcW w:w="1549" w:type="dxa"/>
          </w:tcPr>
          <w:p w14:paraId="57160147" w14:textId="252DB88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81" w:type="dxa"/>
          </w:tcPr>
          <w:p w14:paraId="023BDC96" w14:textId="660D321D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MR (AFRO)</w:t>
            </w:r>
          </w:p>
        </w:tc>
        <w:tc>
          <w:tcPr>
            <w:tcW w:w="1588" w:type="dxa"/>
          </w:tcPr>
          <w:p w14:paraId="4D8A0729" w14:textId="2348744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8 to after 2100)</w:t>
            </w:r>
          </w:p>
        </w:tc>
        <w:tc>
          <w:tcPr>
            <w:tcW w:w="1588" w:type="dxa"/>
          </w:tcPr>
          <w:p w14:paraId="4341913B" w14:textId="22034AC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1 (2062 to after 2100)</w:t>
            </w:r>
          </w:p>
        </w:tc>
        <w:tc>
          <w:tcPr>
            <w:tcW w:w="1588" w:type="dxa"/>
          </w:tcPr>
          <w:p w14:paraId="456D4D0A" w14:textId="071DBFE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1 to 2059)</w:t>
            </w:r>
          </w:p>
        </w:tc>
        <w:tc>
          <w:tcPr>
            <w:tcW w:w="1589" w:type="dxa"/>
          </w:tcPr>
          <w:p w14:paraId="0D3152DA" w14:textId="772CE45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8 to after 2100)</w:t>
            </w:r>
          </w:p>
        </w:tc>
        <w:tc>
          <w:tcPr>
            <w:tcW w:w="1588" w:type="dxa"/>
          </w:tcPr>
          <w:p w14:paraId="38441CFC" w14:textId="10411C6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8 to after 2100)</w:t>
            </w:r>
          </w:p>
        </w:tc>
        <w:tc>
          <w:tcPr>
            <w:tcW w:w="1588" w:type="dxa"/>
          </w:tcPr>
          <w:p w14:paraId="2818B455" w14:textId="2CEA540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1 to 2060)</w:t>
            </w:r>
          </w:p>
        </w:tc>
        <w:tc>
          <w:tcPr>
            <w:tcW w:w="1589" w:type="dxa"/>
          </w:tcPr>
          <w:p w14:paraId="56CAF0FA" w14:textId="34A6A9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4 to 2064)</w:t>
            </w:r>
          </w:p>
        </w:tc>
      </w:tr>
      <w:tr w:rsidR="00C4128B" w14:paraId="7D4CC68B" w14:textId="77777777" w:rsidTr="00C4128B">
        <w:tc>
          <w:tcPr>
            <w:tcW w:w="1549" w:type="dxa"/>
          </w:tcPr>
          <w:p w14:paraId="7DD3798E" w14:textId="2DA1974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81" w:type="dxa"/>
          </w:tcPr>
          <w:p w14:paraId="34EB26D6" w14:textId="2B35E75F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OD (AFRO)</w:t>
            </w:r>
          </w:p>
        </w:tc>
        <w:tc>
          <w:tcPr>
            <w:tcW w:w="1588" w:type="dxa"/>
          </w:tcPr>
          <w:p w14:paraId="3C3DA919" w14:textId="4DF9FA2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8 (2064 to after 2100)</w:t>
            </w:r>
          </w:p>
        </w:tc>
        <w:tc>
          <w:tcPr>
            <w:tcW w:w="1588" w:type="dxa"/>
          </w:tcPr>
          <w:p w14:paraId="248CF741" w14:textId="73592F7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2 (2059 to after 2100)</w:t>
            </w:r>
          </w:p>
        </w:tc>
        <w:tc>
          <w:tcPr>
            <w:tcW w:w="1588" w:type="dxa"/>
          </w:tcPr>
          <w:p w14:paraId="4EF643EA" w14:textId="1B57ABD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9 to 2056)</w:t>
            </w:r>
          </w:p>
        </w:tc>
        <w:tc>
          <w:tcPr>
            <w:tcW w:w="1589" w:type="dxa"/>
          </w:tcPr>
          <w:p w14:paraId="589856E7" w14:textId="78CEB5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8 (2064 to after 2100)</w:t>
            </w:r>
          </w:p>
        </w:tc>
        <w:tc>
          <w:tcPr>
            <w:tcW w:w="1588" w:type="dxa"/>
          </w:tcPr>
          <w:p w14:paraId="674AAF29" w14:textId="2D1EC7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8 (2064 to after 2100)</w:t>
            </w:r>
          </w:p>
        </w:tc>
        <w:tc>
          <w:tcPr>
            <w:tcW w:w="1588" w:type="dxa"/>
          </w:tcPr>
          <w:p w14:paraId="372EB088" w14:textId="10CD3B4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9 to 2057)</w:t>
            </w:r>
          </w:p>
        </w:tc>
        <w:tc>
          <w:tcPr>
            <w:tcW w:w="1589" w:type="dxa"/>
          </w:tcPr>
          <w:p w14:paraId="153715D2" w14:textId="2C67283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4 to 2061)</w:t>
            </w:r>
          </w:p>
        </w:tc>
      </w:tr>
      <w:tr w:rsidR="00C4128B" w14:paraId="1725314D" w14:textId="77777777" w:rsidTr="00C4128B">
        <w:tc>
          <w:tcPr>
            <w:tcW w:w="1549" w:type="dxa"/>
          </w:tcPr>
          <w:p w14:paraId="0569B79D" w14:textId="09FEB7C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81" w:type="dxa"/>
          </w:tcPr>
          <w:p w14:paraId="43B5B1EA" w14:textId="0BDD590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OG (AFRO)</w:t>
            </w:r>
          </w:p>
        </w:tc>
        <w:tc>
          <w:tcPr>
            <w:tcW w:w="1588" w:type="dxa"/>
          </w:tcPr>
          <w:p w14:paraId="2C773A79" w14:textId="45AD7EE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750AECF9" w14:textId="3F7E499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6 (2067 to after 2100)</w:t>
            </w:r>
          </w:p>
        </w:tc>
        <w:tc>
          <w:tcPr>
            <w:tcW w:w="1588" w:type="dxa"/>
          </w:tcPr>
          <w:p w14:paraId="3F32156D" w14:textId="0D68A7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9 to 2067)</w:t>
            </w:r>
          </w:p>
        </w:tc>
        <w:tc>
          <w:tcPr>
            <w:tcW w:w="1589" w:type="dxa"/>
          </w:tcPr>
          <w:p w14:paraId="7F6CD1EF" w14:textId="0C7FC77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0CBEA7C7" w14:textId="1D14CEA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09372AC7" w14:textId="4248475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50 to 2068)</w:t>
            </w:r>
          </w:p>
        </w:tc>
        <w:tc>
          <w:tcPr>
            <w:tcW w:w="1589" w:type="dxa"/>
          </w:tcPr>
          <w:p w14:paraId="2470D196" w14:textId="69E4AAD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0 to 2074)</w:t>
            </w:r>
          </w:p>
        </w:tc>
      </w:tr>
      <w:tr w:rsidR="00C4128B" w14:paraId="37270B2F" w14:textId="77777777" w:rsidTr="00C4128B">
        <w:tc>
          <w:tcPr>
            <w:tcW w:w="1549" w:type="dxa"/>
          </w:tcPr>
          <w:p w14:paraId="08E1073B" w14:textId="2BE9DBC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81" w:type="dxa"/>
          </w:tcPr>
          <w:p w14:paraId="3BDF1503" w14:textId="45A0364E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OL (PAHO)</w:t>
            </w:r>
          </w:p>
        </w:tc>
        <w:tc>
          <w:tcPr>
            <w:tcW w:w="1588" w:type="dxa"/>
          </w:tcPr>
          <w:p w14:paraId="7835DEDD" w14:textId="2E503B3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45B3CF21" w14:textId="6AD9CE3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1E1DEECC" w14:textId="02DF99A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7D5EB85C" w14:textId="0479FD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35D3A0BA" w14:textId="56F36F3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12C9CA6D" w14:textId="53FF25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62677CAE" w14:textId="7E448A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</w:tr>
      <w:tr w:rsidR="00C4128B" w14:paraId="0845C027" w14:textId="77777777" w:rsidTr="00C4128B">
        <w:tc>
          <w:tcPr>
            <w:tcW w:w="1549" w:type="dxa"/>
          </w:tcPr>
          <w:p w14:paraId="6FE4DA18" w14:textId="56FC372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81" w:type="dxa"/>
          </w:tcPr>
          <w:p w14:paraId="398FCA9F" w14:textId="24DD617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OM (AFRO)</w:t>
            </w:r>
          </w:p>
        </w:tc>
        <w:tc>
          <w:tcPr>
            <w:tcW w:w="1588" w:type="dxa"/>
          </w:tcPr>
          <w:p w14:paraId="5C5D11FF" w14:textId="5BEFBFF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61 to 2098)</w:t>
            </w:r>
          </w:p>
        </w:tc>
        <w:tc>
          <w:tcPr>
            <w:tcW w:w="1588" w:type="dxa"/>
          </w:tcPr>
          <w:p w14:paraId="7988547A" w14:textId="40C9F6B1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6 (2056 to 2084)</w:t>
            </w:r>
          </w:p>
        </w:tc>
        <w:tc>
          <w:tcPr>
            <w:tcW w:w="1588" w:type="dxa"/>
          </w:tcPr>
          <w:p w14:paraId="7E1DBB49" w14:textId="5715F2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9 to 2052)</w:t>
            </w:r>
          </w:p>
        </w:tc>
        <w:tc>
          <w:tcPr>
            <w:tcW w:w="1589" w:type="dxa"/>
          </w:tcPr>
          <w:p w14:paraId="55A6E02C" w14:textId="267695B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61 to 2098)</w:t>
            </w:r>
          </w:p>
        </w:tc>
        <w:tc>
          <w:tcPr>
            <w:tcW w:w="1588" w:type="dxa"/>
          </w:tcPr>
          <w:p w14:paraId="7DF2CD2D" w14:textId="2E5ADA4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61 to 2098)</w:t>
            </w:r>
          </w:p>
        </w:tc>
        <w:tc>
          <w:tcPr>
            <w:tcW w:w="1588" w:type="dxa"/>
          </w:tcPr>
          <w:p w14:paraId="66B62557" w14:textId="6E7400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9 to 2053)</w:t>
            </w:r>
          </w:p>
        </w:tc>
        <w:tc>
          <w:tcPr>
            <w:tcW w:w="1589" w:type="dxa"/>
          </w:tcPr>
          <w:p w14:paraId="74C36D51" w14:textId="7333BA8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3 to 2055)</w:t>
            </w:r>
          </w:p>
        </w:tc>
      </w:tr>
      <w:tr w:rsidR="00C4128B" w14:paraId="5DA1C904" w14:textId="77777777" w:rsidTr="00C4128B">
        <w:tc>
          <w:tcPr>
            <w:tcW w:w="1549" w:type="dxa"/>
          </w:tcPr>
          <w:p w14:paraId="76E9583B" w14:textId="17A4E62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81" w:type="dxa"/>
          </w:tcPr>
          <w:p w14:paraId="70EAB4E2" w14:textId="2C1E94E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PV (AFRO)</w:t>
            </w:r>
          </w:p>
        </w:tc>
        <w:tc>
          <w:tcPr>
            <w:tcW w:w="1588" w:type="dxa"/>
          </w:tcPr>
          <w:p w14:paraId="772A4034" w14:textId="2C432B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2AEDFFB5" w14:textId="1F09B9F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07777D20" w14:textId="0003501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9" w:type="dxa"/>
          </w:tcPr>
          <w:p w14:paraId="0E07FB36" w14:textId="2287E7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633CFE23" w14:textId="52C20E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2)</w:t>
            </w:r>
          </w:p>
        </w:tc>
        <w:tc>
          <w:tcPr>
            <w:tcW w:w="1588" w:type="dxa"/>
          </w:tcPr>
          <w:p w14:paraId="35EE7568" w14:textId="79B8082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9" w:type="dxa"/>
          </w:tcPr>
          <w:p w14:paraId="181AF7D1" w14:textId="241DE64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</w:tr>
      <w:tr w:rsidR="00C4128B" w14:paraId="58A27B9A" w14:textId="77777777" w:rsidTr="00C4128B">
        <w:tc>
          <w:tcPr>
            <w:tcW w:w="1549" w:type="dxa"/>
          </w:tcPr>
          <w:p w14:paraId="22A99238" w14:textId="27F6EE9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81" w:type="dxa"/>
          </w:tcPr>
          <w:p w14:paraId="5E5B3A2B" w14:textId="472B016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UB (PAHO)</w:t>
            </w:r>
          </w:p>
        </w:tc>
        <w:tc>
          <w:tcPr>
            <w:tcW w:w="1588" w:type="dxa"/>
          </w:tcPr>
          <w:p w14:paraId="6CD37CED" w14:textId="57E08B6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086C933A" w14:textId="532F43F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4858C6C0" w14:textId="1A246E2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10CD93D0" w14:textId="2A184CD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39AC40CB" w14:textId="0147E70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203E885C" w14:textId="3E7625F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1A01F862" w14:textId="559A962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</w:tr>
      <w:tr w:rsidR="00C4128B" w14:paraId="7BCE170A" w14:textId="77777777" w:rsidTr="00C4128B">
        <w:tc>
          <w:tcPr>
            <w:tcW w:w="1549" w:type="dxa"/>
          </w:tcPr>
          <w:p w14:paraId="6C6C9F08" w14:textId="5C50CBD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81" w:type="dxa"/>
          </w:tcPr>
          <w:p w14:paraId="1E1DD8D0" w14:textId="22A9577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DJI (EMRO)</w:t>
            </w:r>
          </w:p>
        </w:tc>
        <w:tc>
          <w:tcPr>
            <w:tcW w:w="1588" w:type="dxa"/>
          </w:tcPr>
          <w:p w14:paraId="7A137468" w14:textId="558C5D7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8" w:type="dxa"/>
          </w:tcPr>
          <w:p w14:paraId="5765B99C" w14:textId="5750414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8" w:type="dxa"/>
          </w:tcPr>
          <w:p w14:paraId="748E6B03" w14:textId="02A39CC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9" w:type="dxa"/>
          </w:tcPr>
          <w:p w14:paraId="16AC4E06" w14:textId="267FF27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8" w:type="dxa"/>
          </w:tcPr>
          <w:p w14:paraId="6B3A0070" w14:textId="1584DEC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8" w:type="dxa"/>
          </w:tcPr>
          <w:p w14:paraId="2B2FB4BC" w14:textId="25641A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9" w:type="dxa"/>
          </w:tcPr>
          <w:p w14:paraId="60356770" w14:textId="0C61B9D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</w:tr>
      <w:tr w:rsidR="00C4128B" w14:paraId="5C409865" w14:textId="77777777" w:rsidTr="00C4128B">
        <w:tc>
          <w:tcPr>
            <w:tcW w:w="1549" w:type="dxa"/>
          </w:tcPr>
          <w:p w14:paraId="2C56D54B" w14:textId="04E9BEA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81" w:type="dxa"/>
          </w:tcPr>
          <w:p w14:paraId="1A415F10" w14:textId="1642BC4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DZA (AFRO)</w:t>
            </w:r>
          </w:p>
        </w:tc>
        <w:tc>
          <w:tcPr>
            <w:tcW w:w="1588" w:type="dxa"/>
          </w:tcPr>
          <w:p w14:paraId="58E8A0DC" w14:textId="193E5D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6F6FECAA" w14:textId="3CE486F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33D7204F" w14:textId="59C32D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9" w:type="dxa"/>
          </w:tcPr>
          <w:p w14:paraId="5EFF3590" w14:textId="1C2270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7FB6BE5C" w14:textId="7051151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20B1C297" w14:textId="71A2294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9" w:type="dxa"/>
          </w:tcPr>
          <w:p w14:paraId="5E82D55F" w14:textId="75159B0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</w:tr>
      <w:tr w:rsidR="00C4128B" w14:paraId="1F430076" w14:textId="77777777" w:rsidTr="00C4128B">
        <w:tc>
          <w:tcPr>
            <w:tcW w:w="1549" w:type="dxa"/>
          </w:tcPr>
          <w:p w14:paraId="35233056" w14:textId="089A3E1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81" w:type="dxa"/>
          </w:tcPr>
          <w:p w14:paraId="22021E53" w14:textId="204D6522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ECU (PAHO)</w:t>
            </w:r>
          </w:p>
        </w:tc>
        <w:tc>
          <w:tcPr>
            <w:tcW w:w="1588" w:type="dxa"/>
          </w:tcPr>
          <w:p w14:paraId="465209C7" w14:textId="542D7C3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6 to 2038)</w:t>
            </w:r>
          </w:p>
        </w:tc>
        <w:tc>
          <w:tcPr>
            <w:tcW w:w="1588" w:type="dxa"/>
          </w:tcPr>
          <w:p w14:paraId="544DF6E7" w14:textId="2619E96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26 to 2038)</w:t>
            </w:r>
          </w:p>
        </w:tc>
        <w:tc>
          <w:tcPr>
            <w:tcW w:w="1588" w:type="dxa"/>
          </w:tcPr>
          <w:p w14:paraId="4E05CD11" w14:textId="2FBDA16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1)</w:t>
            </w:r>
          </w:p>
        </w:tc>
        <w:tc>
          <w:tcPr>
            <w:tcW w:w="1589" w:type="dxa"/>
          </w:tcPr>
          <w:p w14:paraId="4F98D426" w14:textId="58E90B1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8)</w:t>
            </w:r>
          </w:p>
        </w:tc>
        <w:tc>
          <w:tcPr>
            <w:tcW w:w="1588" w:type="dxa"/>
          </w:tcPr>
          <w:p w14:paraId="350FA0E1" w14:textId="7F5C8B4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8)</w:t>
            </w:r>
          </w:p>
        </w:tc>
        <w:tc>
          <w:tcPr>
            <w:tcW w:w="1588" w:type="dxa"/>
          </w:tcPr>
          <w:p w14:paraId="339BA0DF" w14:textId="1C58665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9" w:type="dxa"/>
          </w:tcPr>
          <w:p w14:paraId="74774946" w14:textId="065B8E3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1 (2026 to 2035)</w:t>
            </w:r>
          </w:p>
        </w:tc>
      </w:tr>
      <w:tr w:rsidR="00C4128B" w14:paraId="7ACA6935" w14:textId="77777777" w:rsidTr="00C4128B">
        <w:tc>
          <w:tcPr>
            <w:tcW w:w="1549" w:type="dxa"/>
          </w:tcPr>
          <w:p w14:paraId="6875766C" w14:textId="7003A3B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81" w:type="dxa"/>
          </w:tcPr>
          <w:p w14:paraId="7D4CF8FA" w14:textId="56ACC43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EGY (EMRO)</w:t>
            </w:r>
          </w:p>
        </w:tc>
        <w:tc>
          <w:tcPr>
            <w:tcW w:w="1588" w:type="dxa"/>
          </w:tcPr>
          <w:p w14:paraId="0CF896AB" w14:textId="3CEFCA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37B8DDBC" w14:textId="4B1CC99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4A1F574E" w14:textId="18E501D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9" w:type="dxa"/>
          </w:tcPr>
          <w:p w14:paraId="2F65154B" w14:textId="016AE58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53EE9C70" w14:textId="7CF49CA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03F44564" w14:textId="4F2A6B0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9" w:type="dxa"/>
          </w:tcPr>
          <w:p w14:paraId="4D16B27E" w14:textId="29584E3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</w:tr>
      <w:tr w:rsidR="00C4128B" w14:paraId="72B05AFD" w14:textId="77777777" w:rsidTr="00C4128B">
        <w:tc>
          <w:tcPr>
            <w:tcW w:w="1549" w:type="dxa"/>
          </w:tcPr>
          <w:p w14:paraId="42330380" w14:textId="562CA8B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81" w:type="dxa"/>
          </w:tcPr>
          <w:p w14:paraId="3A1A190C" w14:textId="0A5087E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ERI (AFRO)</w:t>
            </w:r>
          </w:p>
        </w:tc>
        <w:tc>
          <w:tcPr>
            <w:tcW w:w="1588" w:type="dxa"/>
          </w:tcPr>
          <w:p w14:paraId="163FA925" w14:textId="4E7AC7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42 to 2094)</w:t>
            </w:r>
          </w:p>
        </w:tc>
        <w:tc>
          <w:tcPr>
            <w:tcW w:w="1588" w:type="dxa"/>
          </w:tcPr>
          <w:p w14:paraId="2348A45E" w14:textId="2A6DD11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5 (2040 to 2074)</w:t>
            </w:r>
          </w:p>
        </w:tc>
        <w:tc>
          <w:tcPr>
            <w:tcW w:w="1588" w:type="dxa"/>
          </w:tcPr>
          <w:p w14:paraId="34D67F45" w14:textId="2485969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23DD3ABB" w14:textId="3BBE9FE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42 to 2094)</w:t>
            </w:r>
          </w:p>
        </w:tc>
        <w:tc>
          <w:tcPr>
            <w:tcW w:w="1588" w:type="dxa"/>
          </w:tcPr>
          <w:p w14:paraId="7922E867" w14:textId="1B0932A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42 to 2094)</w:t>
            </w:r>
          </w:p>
        </w:tc>
        <w:tc>
          <w:tcPr>
            <w:tcW w:w="1588" w:type="dxa"/>
          </w:tcPr>
          <w:p w14:paraId="4B3ABAC4" w14:textId="4AE9841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71BDB14" w14:textId="7B7E3D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8 to 2043)</w:t>
            </w:r>
          </w:p>
        </w:tc>
      </w:tr>
      <w:tr w:rsidR="00C4128B" w14:paraId="093F19DD" w14:textId="77777777" w:rsidTr="00C4128B">
        <w:tc>
          <w:tcPr>
            <w:tcW w:w="1549" w:type="dxa"/>
          </w:tcPr>
          <w:p w14:paraId="729F9C1C" w14:textId="575446C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81" w:type="dxa"/>
          </w:tcPr>
          <w:p w14:paraId="7034D648" w14:textId="572C3A4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ETH (AFRO)</w:t>
            </w:r>
          </w:p>
        </w:tc>
        <w:tc>
          <w:tcPr>
            <w:tcW w:w="1588" w:type="dxa"/>
          </w:tcPr>
          <w:p w14:paraId="360D6897" w14:textId="56C4848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8 to 2063)</w:t>
            </w:r>
          </w:p>
        </w:tc>
        <w:tc>
          <w:tcPr>
            <w:tcW w:w="1588" w:type="dxa"/>
          </w:tcPr>
          <w:p w14:paraId="3B723A01" w14:textId="51FC0EA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0 (2045 to 2057)</w:t>
            </w:r>
          </w:p>
        </w:tc>
        <w:tc>
          <w:tcPr>
            <w:tcW w:w="1588" w:type="dxa"/>
          </w:tcPr>
          <w:p w14:paraId="28280757" w14:textId="33EFCD4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22AE5951" w14:textId="34F71B7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8 to 2063)</w:t>
            </w:r>
          </w:p>
        </w:tc>
        <w:tc>
          <w:tcPr>
            <w:tcW w:w="1588" w:type="dxa"/>
          </w:tcPr>
          <w:p w14:paraId="15A5418F" w14:textId="06E6793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8 to 2063)</w:t>
            </w:r>
          </w:p>
        </w:tc>
        <w:tc>
          <w:tcPr>
            <w:tcW w:w="1588" w:type="dxa"/>
          </w:tcPr>
          <w:p w14:paraId="7FD0C936" w14:textId="52C598B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07C41AA6" w14:textId="0180548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2 (2040 to 2043)</w:t>
            </w:r>
          </w:p>
        </w:tc>
      </w:tr>
      <w:tr w:rsidR="00C4128B" w14:paraId="6DED27CF" w14:textId="77777777" w:rsidTr="00C4128B">
        <w:tc>
          <w:tcPr>
            <w:tcW w:w="1549" w:type="dxa"/>
          </w:tcPr>
          <w:p w14:paraId="54CFF8AB" w14:textId="4C1D9EA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81" w:type="dxa"/>
          </w:tcPr>
          <w:p w14:paraId="4983999A" w14:textId="275CB54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FJI (WPRO)</w:t>
            </w:r>
          </w:p>
        </w:tc>
        <w:tc>
          <w:tcPr>
            <w:tcW w:w="1588" w:type="dxa"/>
          </w:tcPr>
          <w:p w14:paraId="58A88ED9" w14:textId="2AA23BC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557CF5DE" w14:textId="4DCB746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35F13A17" w14:textId="11A287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024E422D" w14:textId="3336E9A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0F4D6635" w14:textId="5CAD764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2756B907" w14:textId="059EFD9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45050DBF" w14:textId="3F7239D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</w:tr>
      <w:tr w:rsidR="00C4128B" w14:paraId="117D8767" w14:textId="77777777" w:rsidTr="00C4128B">
        <w:tc>
          <w:tcPr>
            <w:tcW w:w="1549" w:type="dxa"/>
          </w:tcPr>
          <w:p w14:paraId="3E1D1EB8" w14:textId="2CDB3D5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81" w:type="dxa"/>
          </w:tcPr>
          <w:p w14:paraId="7E304FAF" w14:textId="71CD37D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FSM (WPRO)</w:t>
            </w:r>
          </w:p>
        </w:tc>
        <w:tc>
          <w:tcPr>
            <w:tcW w:w="1588" w:type="dxa"/>
          </w:tcPr>
          <w:p w14:paraId="1E6DDA6C" w14:textId="68E398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43 to 2070)</w:t>
            </w:r>
          </w:p>
        </w:tc>
        <w:tc>
          <w:tcPr>
            <w:tcW w:w="1588" w:type="dxa"/>
          </w:tcPr>
          <w:p w14:paraId="77611FCC" w14:textId="113CD1A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0 (2043 to 2070)</w:t>
            </w:r>
          </w:p>
        </w:tc>
        <w:tc>
          <w:tcPr>
            <w:tcW w:w="1588" w:type="dxa"/>
          </w:tcPr>
          <w:p w14:paraId="640DC8A6" w14:textId="2332B67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2 (2036 to 2055)</w:t>
            </w:r>
          </w:p>
        </w:tc>
        <w:tc>
          <w:tcPr>
            <w:tcW w:w="1589" w:type="dxa"/>
          </w:tcPr>
          <w:p w14:paraId="7FD765BD" w14:textId="1C22576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43 to 2070)</w:t>
            </w:r>
          </w:p>
        </w:tc>
        <w:tc>
          <w:tcPr>
            <w:tcW w:w="1588" w:type="dxa"/>
          </w:tcPr>
          <w:p w14:paraId="0566F0E9" w14:textId="6C800A3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43 to 2070)</w:t>
            </w:r>
          </w:p>
        </w:tc>
        <w:tc>
          <w:tcPr>
            <w:tcW w:w="1588" w:type="dxa"/>
          </w:tcPr>
          <w:p w14:paraId="5934C7D3" w14:textId="0715E81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2 (2036 to 2056)</w:t>
            </w:r>
          </w:p>
        </w:tc>
        <w:tc>
          <w:tcPr>
            <w:tcW w:w="1589" w:type="dxa"/>
          </w:tcPr>
          <w:p w14:paraId="58E2D7CC" w14:textId="6E75355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7)</w:t>
            </w:r>
          </w:p>
        </w:tc>
      </w:tr>
      <w:tr w:rsidR="00C4128B" w14:paraId="3AD3E2A2" w14:textId="77777777" w:rsidTr="00C4128B">
        <w:tc>
          <w:tcPr>
            <w:tcW w:w="1549" w:type="dxa"/>
          </w:tcPr>
          <w:p w14:paraId="17C0292D" w14:textId="7E52FB26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81" w:type="dxa"/>
          </w:tcPr>
          <w:p w14:paraId="41F86403" w14:textId="5079CF1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EO (EURO)</w:t>
            </w:r>
          </w:p>
        </w:tc>
        <w:tc>
          <w:tcPr>
            <w:tcW w:w="1588" w:type="dxa"/>
          </w:tcPr>
          <w:p w14:paraId="7121978F" w14:textId="6C0ADA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30C04C4D" w14:textId="6542FB4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5C3BE97B" w14:textId="6B8DF6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9" w:type="dxa"/>
          </w:tcPr>
          <w:p w14:paraId="017906C7" w14:textId="218BF79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1B05B3C5" w14:textId="11A5288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44CE5E3D" w14:textId="08118FE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9" w:type="dxa"/>
          </w:tcPr>
          <w:p w14:paraId="3C022F0D" w14:textId="24C9585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</w:tr>
      <w:tr w:rsidR="00C4128B" w14:paraId="259E07BE" w14:textId="77777777" w:rsidTr="00C4128B">
        <w:tc>
          <w:tcPr>
            <w:tcW w:w="1549" w:type="dxa"/>
          </w:tcPr>
          <w:p w14:paraId="6DAA43AE" w14:textId="7765D59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81" w:type="dxa"/>
          </w:tcPr>
          <w:p w14:paraId="37F35A74" w14:textId="18BF505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HA (AFRO)</w:t>
            </w:r>
          </w:p>
        </w:tc>
        <w:tc>
          <w:tcPr>
            <w:tcW w:w="1588" w:type="dxa"/>
          </w:tcPr>
          <w:p w14:paraId="0DE1F1E1" w14:textId="7E797D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30090122" w14:textId="55ADF0C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75 to after 2100)</w:t>
            </w:r>
          </w:p>
        </w:tc>
        <w:tc>
          <w:tcPr>
            <w:tcW w:w="1588" w:type="dxa"/>
          </w:tcPr>
          <w:p w14:paraId="647D3843" w14:textId="402FAF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4 to 2059)</w:t>
            </w:r>
          </w:p>
        </w:tc>
        <w:tc>
          <w:tcPr>
            <w:tcW w:w="1589" w:type="dxa"/>
          </w:tcPr>
          <w:p w14:paraId="32E4440C" w14:textId="5B4FFFB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7A1354CD" w14:textId="2712DD9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52A93183" w14:textId="19CB9A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4 to 2060)</w:t>
            </w:r>
          </w:p>
        </w:tc>
        <w:tc>
          <w:tcPr>
            <w:tcW w:w="1589" w:type="dxa"/>
          </w:tcPr>
          <w:p w14:paraId="3FDD3DF0" w14:textId="3300BBD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5 to 2064)</w:t>
            </w:r>
          </w:p>
        </w:tc>
      </w:tr>
      <w:tr w:rsidR="00C4128B" w14:paraId="0C42591D" w14:textId="77777777" w:rsidTr="00C4128B">
        <w:tc>
          <w:tcPr>
            <w:tcW w:w="1549" w:type="dxa"/>
          </w:tcPr>
          <w:p w14:paraId="3A9BB88D" w14:textId="15E1F8DF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81" w:type="dxa"/>
          </w:tcPr>
          <w:p w14:paraId="0303B95E" w14:textId="191546F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IN (AFRO)</w:t>
            </w:r>
          </w:p>
        </w:tc>
        <w:tc>
          <w:tcPr>
            <w:tcW w:w="1588" w:type="dxa"/>
          </w:tcPr>
          <w:p w14:paraId="40EAEAD8" w14:textId="60508E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0F4033F2" w14:textId="0CFB38B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2D157C5E" w14:textId="007A5F5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7 (2057 to 2077)</w:t>
            </w:r>
          </w:p>
        </w:tc>
        <w:tc>
          <w:tcPr>
            <w:tcW w:w="1589" w:type="dxa"/>
          </w:tcPr>
          <w:p w14:paraId="2C50F77E" w14:textId="3E322F3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39337258" w14:textId="264A5F9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05B65E15" w14:textId="0E4130E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58 to 2078)</w:t>
            </w:r>
          </w:p>
        </w:tc>
        <w:tc>
          <w:tcPr>
            <w:tcW w:w="1589" w:type="dxa"/>
          </w:tcPr>
          <w:p w14:paraId="40440360" w14:textId="75FE68C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59 to 2084)</w:t>
            </w:r>
          </w:p>
        </w:tc>
      </w:tr>
      <w:tr w:rsidR="00C4128B" w14:paraId="65675E56" w14:textId="77777777" w:rsidTr="00C4128B">
        <w:tc>
          <w:tcPr>
            <w:tcW w:w="1549" w:type="dxa"/>
          </w:tcPr>
          <w:p w14:paraId="68615BD7" w14:textId="0D7C9DF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81" w:type="dxa"/>
          </w:tcPr>
          <w:p w14:paraId="7A0D2AAF" w14:textId="00C4E0A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MB (AFRO)</w:t>
            </w:r>
          </w:p>
        </w:tc>
        <w:tc>
          <w:tcPr>
            <w:tcW w:w="1588" w:type="dxa"/>
          </w:tcPr>
          <w:p w14:paraId="662B64C6" w14:textId="1BEB2AE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38 to after 2100)</w:t>
            </w:r>
          </w:p>
        </w:tc>
        <w:tc>
          <w:tcPr>
            <w:tcW w:w="1588" w:type="dxa"/>
          </w:tcPr>
          <w:p w14:paraId="29C5DAAB" w14:textId="1CBCB62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6 (2036 to 2087)</w:t>
            </w:r>
          </w:p>
        </w:tc>
        <w:tc>
          <w:tcPr>
            <w:tcW w:w="1588" w:type="dxa"/>
          </w:tcPr>
          <w:p w14:paraId="2662AAB0" w14:textId="71A967D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323AF03D" w14:textId="3C06B07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38 to after 2100)</w:t>
            </w:r>
          </w:p>
        </w:tc>
        <w:tc>
          <w:tcPr>
            <w:tcW w:w="1588" w:type="dxa"/>
          </w:tcPr>
          <w:p w14:paraId="1A1F26E2" w14:textId="67AC05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38 to after 2100)</w:t>
            </w:r>
          </w:p>
        </w:tc>
        <w:tc>
          <w:tcPr>
            <w:tcW w:w="1588" w:type="dxa"/>
          </w:tcPr>
          <w:p w14:paraId="382373F5" w14:textId="4D6BCF8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43245F43" w14:textId="3C06437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</w:tr>
      <w:tr w:rsidR="00C4128B" w14:paraId="2EA51FDA" w14:textId="77777777" w:rsidTr="00C4128B">
        <w:tc>
          <w:tcPr>
            <w:tcW w:w="1549" w:type="dxa"/>
          </w:tcPr>
          <w:p w14:paraId="499AF0A5" w14:textId="27DAB226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81" w:type="dxa"/>
          </w:tcPr>
          <w:p w14:paraId="580EB6E4" w14:textId="0BF117F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NB (AFRO)</w:t>
            </w:r>
          </w:p>
        </w:tc>
        <w:tc>
          <w:tcPr>
            <w:tcW w:w="1588" w:type="dxa"/>
          </w:tcPr>
          <w:p w14:paraId="478B3792" w14:textId="3B300FE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42DFC7B6" w14:textId="0EA5BE6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7 (2065 to after 2100)</w:t>
            </w:r>
          </w:p>
        </w:tc>
        <w:tc>
          <w:tcPr>
            <w:tcW w:w="1588" w:type="dxa"/>
          </w:tcPr>
          <w:p w14:paraId="1DFD6BA2" w14:textId="0B00D8D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6 to 2062)</w:t>
            </w:r>
          </w:p>
        </w:tc>
        <w:tc>
          <w:tcPr>
            <w:tcW w:w="1589" w:type="dxa"/>
          </w:tcPr>
          <w:p w14:paraId="1E16E984" w14:textId="5758087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70092140" w14:textId="674AD42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294D8C36" w14:textId="3CBA3BE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6 to 2063)</w:t>
            </w:r>
          </w:p>
        </w:tc>
        <w:tc>
          <w:tcPr>
            <w:tcW w:w="1589" w:type="dxa"/>
          </w:tcPr>
          <w:p w14:paraId="1F08C61E" w14:textId="4F98F54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7 to 2068)</w:t>
            </w:r>
          </w:p>
        </w:tc>
      </w:tr>
      <w:tr w:rsidR="00C4128B" w14:paraId="02B1432C" w14:textId="77777777" w:rsidTr="00C4128B">
        <w:tc>
          <w:tcPr>
            <w:tcW w:w="1549" w:type="dxa"/>
          </w:tcPr>
          <w:p w14:paraId="0FC3B575" w14:textId="3DDE7AC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81" w:type="dxa"/>
          </w:tcPr>
          <w:p w14:paraId="6214F303" w14:textId="1B18F77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TM (PAHO)</w:t>
            </w:r>
          </w:p>
        </w:tc>
        <w:tc>
          <w:tcPr>
            <w:tcW w:w="1588" w:type="dxa"/>
          </w:tcPr>
          <w:p w14:paraId="58BBAC0E" w14:textId="27DA5B8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32C4797E" w14:textId="078752E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36759989" w14:textId="3A8C086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588FF08A" w14:textId="3A07190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250BBAD2" w14:textId="3D5933F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4E0AD837" w14:textId="222C14B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11158C3A" w14:textId="1023F6A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</w:tr>
      <w:tr w:rsidR="00C4128B" w14:paraId="7E8D32DD" w14:textId="77777777" w:rsidTr="00C4128B">
        <w:tc>
          <w:tcPr>
            <w:tcW w:w="1549" w:type="dxa"/>
          </w:tcPr>
          <w:p w14:paraId="656AA801" w14:textId="7EF65F4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81" w:type="dxa"/>
          </w:tcPr>
          <w:p w14:paraId="47BC10F9" w14:textId="4CB2E03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UY (PAHO)</w:t>
            </w:r>
          </w:p>
        </w:tc>
        <w:tc>
          <w:tcPr>
            <w:tcW w:w="1588" w:type="dxa"/>
          </w:tcPr>
          <w:p w14:paraId="14E3EC70" w14:textId="055096B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06F23F36" w14:textId="6D83888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1 (2057 to after 2100)</w:t>
            </w:r>
          </w:p>
        </w:tc>
        <w:tc>
          <w:tcPr>
            <w:tcW w:w="1588" w:type="dxa"/>
          </w:tcPr>
          <w:p w14:paraId="166FA8C7" w14:textId="292C004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52)</w:t>
            </w:r>
          </w:p>
        </w:tc>
        <w:tc>
          <w:tcPr>
            <w:tcW w:w="1589" w:type="dxa"/>
          </w:tcPr>
          <w:p w14:paraId="54AA8992" w14:textId="4EBAC2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2D6C977B" w14:textId="6DC2CF2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39FC23AC" w14:textId="6592046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53)</w:t>
            </w:r>
          </w:p>
        </w:tc>
        <w:tc>
          <w:tcPr>
            <w:tcW w:w="1589" w:type="dxa"/>
          </w:tcPr>
          <w:p w14:paraId="18F15D18" w14:textId="2DBFB95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2 to 2057)</w:t>
            </w:r>
          </w:p>
        </w:tc>
      </w:tr>
      <w:tr w:rsidR="00C4128B" w14:paraId="0E26790B" w14:textId="77777777" w:rsidTr="00C4128B">
        <w:tc>
          <w:tcPr>
            <w:tcW w:w="1549" w:type="dxa"/>
          </w:tcPr>
          <w:p w14:paraId="09E53DA0" w14:textId="7FB1CFA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81" w:type="dxa"/>
          </w:tcPr>
          <w:p w14:paraId="3A79E7FC" w14:textId="637915B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HND (PAHO)</w:t>
            </w:r>
          </w:p>
        </w:tc>
        <w:tc>
          <w:tcPr>
            <w:tcW w:w="1588" w:type="dxa"/>
          </w:tcPr>
          <w:p w14:paraId="71C5859C" w14:textId="3742B65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41A3B46C" w14:textId="6A19C0D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404D6BBA" w14:textId="1813BD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9" w:type="dxa"/>
          </w:tcPr>
          <w:p w14:paraId="752A85E6" w14:textId="2F36E56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7B5FC5C2" w14:textId="680A5D6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24329166" w14:textId="70AD33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9" w:type="dxa"/>
          </w:tcPr>
          <w:p w14:paraId="4300BB83" w14:textId="3F97A06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</w:tr>
      <w:tr w:rsidR="00C4128B" w14:paraId="3F1E920B" w14:textId="77777777" w:rsidTr="00C4128B">
        <w:tc>
          <w:tcPr>
            <w:tcW w:w="1549" w:type="dxa"/>
          </w:tcPr>
          <w:p w14:paraId="74FE5669" w14:textId="15591B0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81" w:type="dxa"/>
          </w:tcPr>
          <w:p w14:paraId="5C45FBEB" w14:textId="166F31C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HTI (PAHO)</w:t>
            </w:r>
          </w:p>
        </w:tc>
        <w:tc>
          <w:tcPr>
            <w:tcW w:w="1588" w:type="dxa"/>
          </w:tcPr>
          <w:p w14:paraId="03DE574B" w14:textId="42D4EB9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03C78176" w14:textId="7907E69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65 to after 2100)</w:t>
            </w:r>
          </w:p>
        </w:tc>
        <w:tc>
          <w:tcPr>
            <w:tcW w:w="1588" w:type="dxa"/>
          </w:tcPr>
          <w:p w14:paraId="17BE3B99" w14:textId="4852D39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3 to 2061)</w:t>
            </w:r>
          </w:p>
        </w:tc>
        <w:tc>
          <w:tcPr>
            <w:tcW w:w="1589" w:type="dxa"/>
          </w:tcPr>
          <w:p w14:paraId="78012B1B" w14:textId="36F10C0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5FDF926F" w14:textId="5867FB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1F018E42" w14:textId="28295BB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3 to 2062)</w:t>
            </w:r>
          </w:p>
        </w:tc>
        <w:tc>
          <w:tcPr>
            <w:tcW w:w="1589" w:type="dxa"/>
          </w:tcPr>
          <w:p w14:paraId="19BB3CF7" w14:textId="55B01DA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5 to 2068)</w:t>
            </w:r>
          </w:p>
        </w:tc>
      </w:tr>
      <w:tr w:rsidR="00C4128B" w14:paraId="52E141CA" w14:textId="77777777" w:rsidTr="00C4128B">
        <w:tc>
          <w:tcPr>
            <w:tcW w:w="1549" w:type="dxa"/>
          </w:tcPr>
          <w:p w14:paraId="12D58053" w14:textId="7D5EF35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81" w:type="dxa"/>
          </w:tcPr>
          <w:p w14:paraId="23A898D7" w14:textId="3EA9671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IDN (SEARO)</w:t>
            </w:r>
          </w:p>
        </w:tc>
        <w:tc>
          <w:tcPr>
            <w:tcW w:w="1588" w:type="dxa"/>
          </w:tcPr>
          <w:p w14:paraId="15FC3BC9" w14:textId="03E55A3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50 to 2055)</w:t>
            </w:r>
          </w:p>
        </w:tc>
        <w:tc>
          <w:tcPr>
            <w:tcW w:w="1588" w:type="dxa"/>
          </w:tcPr>
          <w:p w14:paraId="088E5308" w14:textId="3F275EE4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2 (2050 to 2055)</w:t>
            </w:r>
          </w:p>
        </w:tc>
        <w:tc>
          <w:tcPr>
            <w:tcW w:w="1588" w:type="dxa"/>
          </w:tcPr>
          <w:p w14:paraId="5714188C" w14:textId="2C8C62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6 to 2053)</w:t>
            </w:r>
          </w:p>
        </w:tc>
        <w:tc>
          <w:tcPr>
            <w:tcW w:w="1589" w:type="dxa"/>
          </w:tcPr>
          <w:p w14:paraId="38FE8701" w14:textId="606E3C8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50 to 2055)</w:t>
            </w:r>
          </w:p>
        </w:tc>
        <w:tc>
          <w:tcPr>
            <w:tcW w:w="1588" w:type="dxa"/>
          </w:tcPr>
          <w:p w14:paraId="178E0A88" w14:textId="0015BF8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50 to 2056)</w:t>
            </w:r>
          </w:p>
        </w:tc>
        <w:tc>
          <w:tcPr>
            <w:tcW w:w="1588" w:type="dxa"/>
          </w:tcPr>
          <w:p w14:paraId="3F36BCBA" w14:textId="5D602F8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6 to 2053)</w:t>
            </w:r>
          </w:p>
        </w:tc>
        <w:tc>
          <w:tcPr>
            <w:tcW w:w="1589" w:type="dxa"/>
          </w:tcPr>
          <w:p w14:paraId="31F303B0" w14:textId="4E0CE17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6 to 2053)</w:t>
            </w:r>
          </w:p>
        </w:tc>
      </w:tr>
      <w:tr w:rsidR="00C4128B" w14:paraId="5511186E" w14:textId="77777777" w:rsidTr="00C4128B">
        <w:tc>
          <w:tcPr>
            <w:tcW w:w="1549" w:type="dxa"/>
          </w:tcPr>
          <w:p w14:paraId="26A5CDD5" w14:textId="10C3B16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81" w:type="dxa"/>
          </w:tcPr>
          <w:p w14:paraId="41D629FD" w14:textId="3E7A5F3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IND (SEARO)</w:t>
            </w:r>
          </w:p>
        </w:tc>
        <w:tc>
          <w:tcPr>
            <w:tcW w:w="1588" w:type="dxa"/>
          </w:tcPr>
          <w:p w14:paraId="50159EEF" w14:textId="77A398C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5 to 2077)</w:t>
            </w:r>
          </w:p>
        </w:tc>
        <w:tc>
          <w:tcPr>
            <w:tcW w:w="1588" w:type="dxa"/>
          </w:tcPr>
          <w:p w14:paraId="687F105D" w14:textId="647037D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2 (2045 to 2077)</w:t>
            </w:r>
          </w:p>
        </w:tc>
        <w:tc>
          <w:tcPr>
            <w:tcW w:w="1588" w:type="dxa"/>
          </w:tcPr>
          <w:p w14:paraId="6DA39BF2" w14:textId="209D8C1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4 to 2049)</w:t>
            </w:r>
          </w:p>
        </w:tc>
        <w:tc>
          <w:tcPr>
            <w:tcW w:w="1589" w:type="dxa"/>
          </w:tcPr>
          <w:p w14:paraId="38A27CCA" w14:textId="5F33081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5 to 2077)</w:t>
            </w:r>
          </w:p>
        </w:tc>
        <w:tc>
          <w:tcPr>
            <w:tcW w:w="1588" w:type="dxa"/>
          </w:tcPr>
          <w:p w14:paraId="4C9A1E2F" w14:textId="43C972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5 to 2077)</w:t>
            </w:r>
          </w:p>
        </w:tc>
        <w:tc>
          <w:tcPr>
            <w:tcW w:w="1588" w:type="dxa"/>
          </w:tcPr>
          <w:p w14:paraId="4F84D1E2" w14:textId="224BE15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4 to 2049)</w:t>
            </w:r>
          </w:p>
        </w:tc>
        <w:tc>
          <w:tcPr>
            <w:tcW w:w="1589" w:type="dxa"/>
          </w:tcPr>
          <w:p w14:paraId="357498A7" w14:textId="5411AE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0 to 2049)</w:t>
            </w:r>
          </w:p>
        </w:tc>
      </w:tr>
      <w:tr w:rsidR="00C4128B" w14:paraId="55873CAB" w14:textId="77777777" w:rsidTr="00C4128B">
        <w:tc>
          <w:tcPr>
            <w:tcW w:w="1549" w:type="dxa"/>
          </w:tcPr>
          <w:p w14:paraId="0BE32508" w14:textId="5A299F7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81" w:type="dxa"/>
          </w:tcPr>
          <w:p w14:paraId="24105B0E" w14:textId="09D6FAC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IRN (EMRO)</w:t>
            </w:r>
          </w:p>
        </w:tc>
        <w:tc>
          <w:tcPr>
            <w:tcW w:w="1588" w:type="dxa"/>
          </w:tcPr>
          <w:p w14:paraId="2281F5F0" w14:textId="175FBC1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6EC4C776" w14:textId="401B9D0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0E24DA74" w14:textId="5715259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36DD4CDD" w14:textId="455155A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62DA8104" w14:textId="5C4F5C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73946246" w14:textId="6BAAF79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1E8AFFE2" w14:textId="18E8F2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</w:tr>
      <w:tr w:rsidR="00C4128B" w14:paraId="5589E434" w14:textId="77777777" w:rsidTr="00C4128B">
        <w:tc>
          <w:tcPr>
            <w:tcW w:w="1549" w:type="dxa"/>
          </w:tcPr>
          <w:p w14:paraId="402F5578" w14:textId="4EBFE51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81" w:type="dxa"/>
          </w:tcPr>
          <w:p w14:paraId="72EEC544" w14:textId="32C3C32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IRQ (EMRO)</w:t>
            </w:r>
          </w:p>
        </w:tc>
        <w:tc>
          <w:tcPr>
            <w:tcW w:w="1588" w:type="dxa"/>
          </w:tcPr>
          <w:p w14:paraId="4D12B864" w14:textId="1B2259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39 to 2059)</w:t>
            </w:r>
          </w:p>
        </w:tc>
        <w:tc>
          <w:tcPr>
            <w:tcW w:w="1588" w:type="dxa"/>
          </w:tcPr>
          <w:p w14:paraId="6238A360" w14:textId="7E6418E4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6 (2039 to 2059)</w:t>
            </w:r>
          </w:p>
        </w:tc>
        <w:tc>
          <w:tcPr>
            <w:tcW w:w="1588" w:type="dxa"/>
          </w:tcPr>
          <w:p w14:paraId="31E08BEB" w14:textId="6150627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8)</w:t>
            </w:r>
          </w:p>
        </w:tc>
        <w:tc>
          <w:tcPr>
            <w:tcW w:w="1589" w:type="dxa"/>
          </w:tcPr>
          <w:p w14:paraId="0E647B62" w14:textId="3BB6D2F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39 to 2059)</w:t>
            </w:r>
          </w:p>
        </w:tc>
        <w:tc>
          <w:tcPr>
            <w:tcW w:w="1588" w:type="dxa"/>
          </w:tcPr>
          <w:p w14:paraId="3FDE1D3E" w14:textId="6FC87F0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39 to 2059)</w:t>
            </w:r>
          </w:p>
        </w:tc>
        <w:tc>
          <w:tcPr>
            <w:tcW w:w="1588" w:type="dxa"/>
          </w:tcPr>
          <w:p w14:paraId="4714A7AB" w14:textId="79BD66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8)</w:t>
            </w:r>
          </w:p>
        </w:tc>
        <w:tc>
          <w:tcPr>
            <w:tcW w:w="1589" w:type="dxa"/>
          </w:tcPr>
          <w:p w14:paraId="7E712448" w14:textId="721D1EF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6 to 2043)</w:t>
            </w:r>
          </w:p>
        </w:tc>
      </w:tr>
      <w:tr w:rsidR="00C4128B" w14:paraId="3061BD87" w14:textId="77777777" w:rsidTr="00C4128B">
        <w:tc>
          <w:tcPr>
            <w:tcW w:w="1549" w:type="dxa"/>
          </w:tcPr>
          <w:p w14:paraId="26047715" w14:textId="0FE1B49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81" w:type="dxa"/>
          </w:tcPr>
          <w:p w14:paraId="14593274" w14:textId="60DAD61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JAM (PAHO)</w:t>
            </w:r>
          </w:p>
        </w:tc>
        <w:tc>
          <w:tcPr>
            <w:tcW w:w="1588" w:type="dxa"/>
          </w:tcPr>
          <w:p w14:paraId="3CF14D1B" w14:textId="4654B94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5 (2070 to after 2100)</w:t>
            </w:r>
          </w:p>
        </w:tc>
        <w:tc>
          <w:tcPr>
            <w:tcW w:w="1588" w:type="dxa"/>
          </w:tcPr>
          <w:p w14:paraId="1027CACB" w14:textId="611BCCA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4 (2060 to 2100)</w:t>
            </w:r>
          </w:p>
        </w:tc>
        <w:tc>
          <w:tcPr>
            <w:tcW w:w="1588" w:type="dxa"/>
          </w:tcPr>
          <w:p w14:paraId="619B9A3F" w14:textId="63DDF05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40)</w:t>
            </w:r>
          </w:p>
        </w:tc>
        <w:tc>
          <w:tcPr>
            <w:tcW w:w="1589" w:type="dxa"/>
          </w:tcPr>
          <w:p w14:paraId="29794E30" w14:textId="623A8E0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5 (2070 to after 2100)</w:t>
            </w:r>
          </w:p>
        </w:tc>
        <w:tc>
          <w:tcPr>
            <w:tcW w:w="1588" w:type="dxa"/>
          </w:tcPr>
          <w:p w14:paraId="2DB93F1C" w14:textId="7B676C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5 (2070 to after 2100)</w:t>
            </w:r>
          </w:p>
        </w:tc>
        <w:tc>
          <w:tcPr>
            <w:tcW w:w="1588" w:type="dxa"/>
          </w:tcPr>
          <w:p w14:paraId="36B6ED70" w14:textId="49B468F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40)</w:t>
            </w:r>
          </w:p>
        </w:tc>
        <w:tc>
          <w:tcPr>
            <w:tcW w:w="1589" w:type="dxa"/>
          </w:tcPr>
          <w:p w14:paraId="22BFBA7B" w14:textId="292B0B3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2 to 2045)</w:t>
            </w:r>
          </w:p>
        </w:tc>
      </w:tr>
      <w:tr w:rsidR="00C4128B" w14:paraId="5E23906B" w14:textId="77777777" w:rsidTr="00C4128B">
        <w:tc>
          <w:tcPr>
            <w:tcW w:w="1549" w:type="dxa"/>
          </w:tcPr>
          <w:p w14:paraId="30B0AA67" w14:textId="3B55A39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81" w:type="dxa"/>
          </w:tcPr>
          <w:p w14:paraId="0485FA67" w14:textId="5F72229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JOR (EMRO)</w:t>
            </w:r>
          </w:p>
        </w:tc>
        <w:tc>
          <w:tcPr>
            <w:tcW w:w="1588" w:type="dxa"/>
          </w:tcPr>
          <w:p w14:paraId="22E3F1C0" w14:textId="38A6A8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1DBE0C4C" w14:textId="0286024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1EEA8645" w14:textId="545AA25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262DC38F" w14:textId="735A2E1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44B40B28" w14:textId="65A83FB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4A1CDEF0" w14:textId="02A225D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50A17C1F" w14:textId="21920CA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</w:tr>
      <w:tr w:rsidR="00C4128B" w14:paraId="498F8D4E" w14:textId="77777777" w:rsidTr="00C4128B">
        <w:tc>
          <w:tcPr>
            <w:tcW w:w="1549" w:type="dxa"/>
          </w:tcPr>
          <w:p w14:paraId="15684CF0" w14:textId="6C98D4D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81" w:type="dxa"/>
          </w:tcPr>
          <w:p w14:paraId="5D5C5486" w14:textId="3E2AE5A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KEN (AFRO)</w:t>
            </w:r>
          </w:p>
        </w:tc>
        <w:tc>
          <w:tcPr>
            <w:tcW w:w="1588" w:type="dxa"/>
          </w:tcPr>
          <w:p w14:paraId="3A238181" w14:textId="0EB8D02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  <w:tc>
          <w:tcPr>
            <w:tcW w:w="1588" w:type="dxa"/>
          </w:tcPr>
          <w:p w14:paraId="7F2C101F" w14:textId="6A1108D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8 (2026 to 2029)</w:t>
            </w:r>
          </w:p>
        </w:tc>
        <w:tc>
          <w:tcPr>
            <w:tcW w:w="1588" w:type="dxa"/>
          </w:tcPr>
          <w:p w14:paraId="5873626E" w14:textId="3412777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6 to 2028)</w:t>
            </w:r>
          </w:p>
        </w:tc>
        <w:tc>
          <w:tcPr>
            <w:tcW w:w="1589" w:type="dxa"/>
          </w:tcPr>
          <w:p w14:paraId="5D9408D3" w14:textId="7AFB7BC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  <w:tc>
          <w:tcPr>
            <w:tcW w:w="1588" w:type="dxa"/>
          </w:tcPr>
          <w:p w14:paraId="132371F4" w14:textId="1CC8FC8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  <w:tc>
          <w:tcPr>
            <w:tcW w:w="1588" w:type="dxa"/>
          </w:tcPr>
          <w:p w14:paraId="51D75550" w14:textId="658CA2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29)</w:t>
            </w:r>
          </w:p>
        </w:tc>
        <w:tc>
          <w:tcPr>
            <w:tcW w:w="1589" w:type="dxa"/>
          </w:tcPr>
          <w:p w14:paraId="4CF0B654" w14:textId="5F440CE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</w:tr>
      <w:tr w:rsidR="00C4128B" w14:paraId="3ADE3113" w14:textId="77777777" w:rsidTr="00C4128B">
        <w:tc>
          <w:tcPr>
            <w:tcW w:w="1549" w:type="dxa"/>
          </w:tcPr>
          <w:p w14:paraId="232CCC8B" w14:textId="6316EAA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81" w:type="dxa"/>
          </w:tcPr>
          <w:p w14:paraId="08AFB6DC" w14:textId="0135954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KGZ (EURO)</w:t>
            </w:r>
          </w:p>
        </w:tc>
        <w:tc>
          <w:tcPr>
            <w:tcW w:w="1588" w:type="dxa"/>
          </w:tcPr>
          <w:p w14:paraId="5806B88A" w14:textId="7FACF2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14E25CD4" w14:textId="2A8D3E2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4B0FEA8F" w14:textId="437DC8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9" w:type="dxa"/>
          </w:tcPr>
          <w:p w14:paraId="3CA65CF8" w14:textId="50B0D1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55497AF2" w14:textId="2A71D47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7EFE827B" w14:textId="6BF1175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9" w:type="dxa"/>
          </w:tcPr>
          <w:p w14:paraId="04E0B075" w14:textId="1B189E2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</w:tr>
      <w:tr w:rsidR="00C4128B" w14:paraId="25F5B357" w14:textId="77777777" w:rsidTr="00C4128B">
        <w:tc>
          <w:tcPr>
            <w:tcW w:w="1549" w:type="dxa"/>
          </w:tcPr>
          <w:p w14:paraId="790D850F" w14:textId="28D94E1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81" w:type="dxa"/>
          </w:tcPr>
          <w:p w14:paraId="16B68484" w14:textId="3394C78E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KHM (WPRO)</w:t>
            </w:r>
          </w:p>
        </w:tc>
        <w:tc>
          <w:tcPr>
            <w:tcW w:w="1588" w:type="dxa"/>
          </w:tcPr>
          <w:p w14:paraId="73067D5D" w14:textId="6DB8633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5B044894" w14:textId="07956BE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4E612FE7" w14:textId="4B901F8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1 to 2037)</w:t>
            </w:r>
          </w:p>
        </w:tc>
        <w:tc>
          <w:tcPr>
            <w:tcW w:w="1589" w:type="dxa"/>
          </w:tcPr>
          <w:p w14:paraId="01779E78" w14:textId="1A78E1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65070422" w14:textId="2A77FA4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59368270" w14:textId="57C862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1 to 2037)</w:t>
            </w:r>
          </w:p>
        </w:tc>
        <w:tc>
          <w:tcPr>
            <w:tcW w:w="1589" w:type="dxa"/>
          </w:tcPr>
          <w:p w14:paraId="1B36F22F" w14:textId="3D68A57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7)</w:t>
            </w:r>
          </w:p>
        </w:tc>
      </w:tr>
      <w:tr w:rsidR="00C4128B" w14:paraId="0C49A4D6" w14:textId="77777777" w:rsidTr="00C4128B">
        <w:tc>
          <w:tcPr>
            <w:tcW w:w="1549" w:type="dxa"/>
          </w:tcPr>
          <w:p w14:paraId="5DEDE845" w14:textId="55C2D32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81" w:type="dxa"/>
          </w:tcPr>
          <w:p w14:paraId="0AF48CD7" w14:textId="2E2C46F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KIR (WPRO)</w:t>
            </w:r>
          </w:p>
        </w:tc>
        <w:tc>
          <w:tcPr>
            <w:tcW w:w="1588" w:type="dxa"/>
          </w:tcPr>
          <w:p w14:paraId="62CBCB8D" w14:textId="73ABD8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8" w:type="dxa"/>
          </w:tcPr>
          <w:p w14:paraId="3F4CC9F2" w14:textId="0A5956B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8" w:type="dxa"/>
          </w:tcPr>
          <w:p w14:paraId="7FEC2E10" w14:textId="731561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9" w:type="dxa"/>
          </w:tcPr>
          <w:p w14:paraId="22B02442" w14:textId="72A173A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8" w:type="dxa"/>
          </w:tcPr>
          <w:p w14:paraId="5A6BC8F9" w14:textId="36DF36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8" w:type="dxa"/>
          </w:tcPr>
          <w:p w14:paraId="7409DFDB" w14:textId="2C4DA06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9" w:type="dxa"/>
          </w:tcPr>
          <w:p w14:paraId="39DDC7E0" w14:textId="390EE8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</w:tr>
      <w:tr w:rsidR="00C4128B" w14:paraId="60315D6C" w14:textId="77777777" w:rsidTr="00C4128B">
        <w:tc>
          <w:tcPr>
            <w:tcW w:w="1549" w:type="dxa"/>
          </w:tcPr>
          <w:p w14:paraId="00454BA9" w14:textId="22A39E3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81" w:type="dxa"/>
          </w:tcPr>
          <w:p w14:paraId="7D74426C" w14:textId="79F88CB2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LAO (WPRO)</w:t>
            </w:r>
          </w:p>
        </w:tc>
        <w:tc>
          <w:tcPr>
            <w:tcW w:w="1588" w:type="dxa"/>
          </w:tcPr>
          <w:p w14:paraId="702513A2" w14:textId="4F3A93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6 to 2066)</w:t>
            </w:r>
          </w:p>
        </w:tc>
        <w:tc>
          <w:tcPr>
            <w:tcW w:w="1588" w:type="dxa"/>
          </w:tcPr>
          <w:p w14:paraId="596F1361" w14:textId="205F424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5 (2046 to 2066)</w:t>
            </w:r>
          </w:p>
        </w:tc>
        <w:tc>
          <w:tcPr>
            <w:tcW w:w="1588" w:type="dxa"/>
          </w:tcPr>
          <w:p w14:paraId="15474EE0" w14:textId="1648142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5)</w:t>
            </w:r>
          </w:p>
        </w:tc>
        <w:tc>
          <w:tcPr>
            <w:tcW w:w="1589" w:type="dxa"/>
          </w:tcPr>
          <w:p w14:paraId="6BA9AAA9" w14:textId="0BF2D93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6 to 2066)</w:t>
            </w:r>
          </w:p>
        </w:tc>
        <w:tc>
          <w:tcPr>
            <w:tcW w:w="1588" w:type="dxa"/>
          </w:tcPr>
          <w:p w14:paraId="6704F394" w14:textId="7E840D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6 to 2066)</w:t>
            </w:r>
          </w:p>
        </w:tc>
        <w:tc>
          <w:tcPr>
            <w:tcW w:w="1588" w:type="dxa"/>
          </w:tcPr>
          <w:p w14:paraId="44015B0B" w14:textId="2B14ACE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5)</w:t>
            </w:r>
          </w:p>
        </w:tc>
        <w:tc>
          <w:tcPr>
            <w:tcW w:w="1589" w:type="dxa"/>
          </w:tcPr>
          <w:p w14:paraId="030E8C84" w14:textId="533AF19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45)</w:t>
            </w:r>
          </w:p>
        </w:tc>
      </w:tr>
      <w:tr w:rsidR="00C4128B" w14:paraId="29A0F575" w14:textId="77777777" w:rsidTr="00C4128B">
        <w:tc>
          <w:tcPr>
            <w:tcW w:w="1549" w:type="dxa"/>
          </w:tcPr>
          <w:p w14:paraId="60D9DE4A" w14:textId="152B4C9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81" w:type="dxa"/>
          </w:tcPr>
          <w:p w14:paraId="21319680" w14:textId="3926943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LBR (AFRO)</w:t>
            </w:r>
          </w:p>
        </w:tc>
        <w:tc>
          <w:tcPr>
            <w:tcW w:w="1588" w:type="dxa"/>
          </w:tcPr>
          <w:p w14:paraId="06676945" w14:textId="181043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483E3B75" w14:textId="017E7B4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167BC49C" w14:textId="6638F5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5 (2056 to 2074)</w:t>
            </w:r>
          </w:p>
        </w:tc>
        <w:tc>
          <w:tcPr>
            <w:tcW w:w="1589" w:type="dxa"/>
          </w:tcPr>
          <w:p w14:paraId="253244A1" w14:textId="1753F4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147F918F" w14:textId="0AEA8FC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7CFFCFD8" w14:textId="6399FD5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6 (2057 to 2074)</w:t>
            </w:r>
          </w:p>
        </w:tc>
        <w:tc>
          <w:tcPr>
            <w:tcW w:w="1589" w:type="dxa"/>
          </w:tcPr>
          <w:p w14:paraId="7CD59ACF" w14:textId="2599A4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1 (2059 to 2079)</w:t>
            </w:r>
          </w:p>
        </w:tc>
      </w:tr>
      <w:tr w:rsidR="00C4128B" w14:paraId="6FF002A3" w14:textId="77777777" w:rsidTr="00C4128B">
        <w:tc>
          <w:tcPr>
            <w:tcW w:w="1549" w:type="dxa"/>
          </w:tcPr>
          <w:p w14:paraId="1EF53F88" w14:textId="43029F7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81" w:type="dxa"/>
          </w:tcPr>
          <w:p w14:paraId="4192F675" w14:textId="56AD80B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LKA (SEARO)</w:t>
            </w:r>
          </w:p>
        </w:tc>
        <w:tc>
          <w:tcPr>
            <w:tcW w:w="1588" w:type="dxa"/>
          </w:tcPr>
          <w:p w14:paraId="3E05CD3B" w14:textId="592F9B1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3 to 2078)</w:t>
            </w:r>
          </w:p>
        </w:tc>
        <w:tc>
          <w:tcPr>
            <w:tcW w:w="1588" w:type="dxa"/>
          </w:tcPr>
          <w:p w14:paraId="7F9F2B65" w14:textId="6C4D2D2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7 (2041 to 2064)</w:t>
            </w:r>
          </w:p>
        </w:tc>
        <w:tc>
          <w:tcPr>
            <w:tcW w:w="1588" w:type="dxa"/>
          </w:tcPr>
          <w:p w14:paraId="1850AF2A" w14:textId="321BF7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6)</w:t>
            </w:r>
          </w:p>
        </w:tc>
        <w:tc>
          <w:tcPr>
            <w:tcW w:w="1589" w:type="dxa"/>
          </w:tcPr>
          <w:p w14:paraId="6A5CA044" w14:textId="123E8E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3 to 2078)</w:t>
            </w:r>
          </w:p>
        </w:tc>
        <w:tc>
          <w:tcPr>
            <w:tcW w:w="1588" w:type="dxa"/>
          </w:tcPr>
          <w:p w14:paraId="7E7D51E0" w14:textId="04F2817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3 to 2078)</w:t>
            </w:r>
          </w:p>
        </w:tc>
        <w:tc>
          <w:tcPr>
            <w:tcW w:w="1588" w:type="dxa"/>
          </w:tcPr>
          <w:p w14:paraId="28BB0446" w14:textId="665E91C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6)</w:t>
            </w:r>
          </w:p>
        </w:tc>
        <w:tc>
          <w:tcPr>
            <w:tcW w:w="1589" w:type="dxa"/>
          </w:tcPr>
          <w:p w14:paraId="299FBBAF" w14:textId="550BFC7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</w:tr>
      <w:tr w:rsidR="00C4128B" w14:paraId="5B48B700" w14:textId="77777777" w:rsidTr="00C4128B">
        <w:tc>
          <w:tcPr>
            <w:tcW w:w="1549" w:type="dxa"/>
          </w:tcPr>
          <w:p w14:paraId="65A20DCA" w14:textId="125D7416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81" w:type="dxa"/>
          </w:tcPr>
          <w:p w14:paraId="14F7F1DA" w14:textId="263B225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LSO (AFRO)</w:t>
            </w:r>
          </w:p>
        </w:tc>
        <w:tc>
          <w:tcPr>
            <w:tcW w:w="1588" w:type="dxa"/>
          </w:tcPr>
          <w:p w14:paraId="0705E827" w14:textId="45A1663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8 (2058 to after 2100)</w:t>
            </w:r>
          </w:p>
        </w:tc>
        <w:tc>
          <w:tcPr>
            <w:tcW w:w="1588" w:type="dxa"/>
          </w:tcPr>
          <w:p w14:paraId="08A7DD3D" w14:textId="67CB59B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5 (2053 to after 2100)</w:t>
            </w:r>
          </w:p>
        </w:tc>
        <w:tc>
          <w:tcPr>
            <w:tcW w:w="1588" w:type="dxa"/>
          </w:tcPr>
          <w:p w14:paraId="2ADF2210" w14:textId="7605697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7 to 2054)</w:t>
            </w:r>
          </w:p>
        </w:tc>
        <w:tc>
          <w:tcPr>
            <w:tcW w:w="1589" w:type="dxa"/>
          </w:tcPr>
          <w:p w14:paraId="4D2A7C6E" w14:textId="47E1A51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8 (2058 to after 2100)</w:t>
            </w:r>
          </w:p>
        </w:tc>
        <w:tc>
          <w:tcPr>
            <w:tcW w:w="1588" w:type="dxa"/>
          </w:tcPr>
          <w:p w14:paraId="71F45FC6" w14:textId="36875C3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8 (2058 to after 2100)</w:t>
            </w:r>
          </w:p>
        </w:tc>
        <w:tc>
          <w:tcPr>
            <w:tcW w:w="1588" w:type="dxa"/>
          </w:tcPr>
          <w:p w14:paraId="470B2AA3" w14:textId="01E9834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7 to 2055)</w:t>
            </w:r>
          </w:p>
        </w:tc>
        <w:tc>
          <w:tcPr>
            <w:tcW w:w="1589" w:type="dxa"/>
          </w:tcPr>
          <w:p w14:paraId="126F84DC" w14:textId="765EC1D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43 to 2060)</w:t>
            </w:r>
          </w:p>
        </w:tc>
      </w:tr>
      <w:tr w:rsidR="00C4128B" w14:paraId="0779029C" w14:textId="77777777" w:rsidTr="00C4128B">
        <w:tc>
          <w:tcPr>
            <w:tcW w:w="1549" w:type="dxa"/>
          </w:tcPr>
          <w:p w14:paraId="0FA154FE" w14:textId="5BDAC9B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81" w:type="dxa"/>
          </w:tcPr>
          <w:p w14:paraId="3B464D85" w14:textId="7379F9E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AR (EMRO)</w:t>
            </w:r>
          </w:p>
        </w:tc>
        <w:tc>
          <w:tcPr>
            <w:tcW w:w="1588" w:type="dxa"/>
          </w:tcPr>
          <w:p w14:paraId="1318B878" w14:textId="2974ED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36697C35" w14:textId="7F3D873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07CEC1F8" w14:textId="48AC022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21F3E9DD" w14:textId="2C4031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255F818D" w14:textId="35B8C45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5BF9D5E3" w14:textId="0C51DF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1A8F533D" w14:textId="3C00C86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</w:tr>
      <w:tr w:rsidR="00C4128B" w14:paraId="1A61E205" w14:textId="77777777" w:rsidTr="00C4128B">
        <w:tc>
          <w:tcPr>
            <w:tcW w:w="1549" w:type="dxa"/>
          </w:tcPr>
          <w:p w14:paraId="4865DE08" w14:textId="05B9FF8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81" w:type="dxa"/>
          </w:tcPr>
          <w:p w14:paraId="0703BE10" w14:textId="4B8BBCA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DA (EURO)</w:t>
            </w:r>
          </w:p>
        </w:tc>
        <w:tc>
          <w:tcPr>
            <w:tcW w:w="1588" w:type="dxa"/>
          </w:tcPr>
          <w:p w14:paraId="359F2788" w14:textId="4AD0FC6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  <w:tc>
          <w:tcPr>
            <w:tcW w:w="1588" w:type="dxa"/>
          </w:tcPr>
          <w:p w14:paraId="35BC5D54" w14:textId="767A0D1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  <w:tc>
          <w:tcPr>
            <w:tcW w:w="1588" w:type="dxa"/>
          </w:tcPr>
          <w:p w14:paraId="16553FF4" w14:textId="09DB58D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  <w:tc>
          <w:tcPr>
            <w:tcW w:w="1589" w:type="dxa"/>
          </w:tcPr>
          <w:p w14:paraId="5F831E59" w14:textId="0514C52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8" w:type="dxa"/>
          </w:tcPr>
          <w:p w14:paraId="44302AB4" w14:textId="08DB2ED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5)</w:t>
            </w:r>
          </w:p>
        </w:tc>
        <w:tc>
          <w:tcPr>
            <w:tcW w:w="1588" w:type="dxa"/>
          </w:tcPr>
          <w:p w14:paraId="06E3043A" w14:textId="5BA0121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  <w:tc>
          <w:tcPr>
            <w:tcW w:w="1589" w:type="dxa"/>
          </w:tcPr>
          <w:p w14:paraId="4E25C776" w14:textId="26E2FA7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</w:tr>
      <w:tr w:rsidR="00C4128B" w14:paraId="607F573F" w14:textId="77777777" w:rsidTr="00C4128B">
        <w:tc>
          <w:tcPr>
            <w:tcW w:w="1549" w:type="dxa"/>
          </w:tcPr>
          <w:p w14:paraId="38289FBA" w14:textId="4E6FDBE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81" w:type="dxa"/>
          </w:tcPr>
          <w:p w14:paraId="0984681B" w14:textId="3454EB2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DG (AFRO)</w:t>
            </w:r>
          </w:p>
        </w:tc>
        <w:tc>
          <w:tcPr>
            <w:tcW w:w="1588" w:type="dxa"/>
          </w:tcPr>
          <w:p w14:paraId="379A9CDD" w14:textId="38CD87F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4180A7F2" w14:textId="43562FB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9 (2073 to after 2100)</w:t>
            </w:r>
          </w:p>
        </w:tc>
        <w:tc>
          <w:tcPr>
            <w:tcW w:w="1588" w:type="dxa"/>
          </w:tcPr>
          <w:p w14:paraId="7FB7CAB3" w14:textId="3EEB7B8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9" w:type="dxa"/>
          </w:tcPr>
          <w:p w14:paraId="48E8226C" w14:textId="6CAF4F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0C7D6A92" w14:textId="1C7FD73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426E14A4" w14:textId="6F701CC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8)</w:t>
            </w:r>
          </w:p>
        </w:tc>
        <w:tc>
          <w:tcPr>
            <w:tcW w:w="1589" w:type="dxa"/>
          </w:tcPr>
          <w:p w14:paraId="141ABADC" w14:textId="3B0D59F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4 to 2049)</w:t>
            </w:r>
          </w:p>
        </w:tc>
      </w:tr>
      <w:tr w:rsidR="00C4128B" w14:paraId="34FA195F" w14:textId="77777777" w:rsidTr="00C4128B">
        <w:tc>
          <w:tcPr>
            <w:tcW w:w="1549" w:type="dxa"/>
          </w:tcPr>
          <w:p w14:paraId="1042F71D" w14:textId="3FE5D7F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81" w:type="dxa"/>
          </w:tcPr>
          <w:p w14:paraId="740EC43C" w14:textId="6F99D76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HL (WPRO)</w:t>
            </w:r>
          </w:p>
        </w:tc>
        <w:tc>
          <w:tcPr>
            <w:tcW w:w="1588" w:type="dxa"/>
          </w:tcPr>
          <w:p w14:paraId="758B348B" w14:textId="7BEA1DC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8" w:type="dxa"/>
          </w:tcPr>
          <w:p w14:paraId="786BB759" w14:textId="5C711DA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8" w:type="dxa"/>
          </w:tcPr>
          <w:p w14:paraId="5765BF1A" w14:textId="6AEDF06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9" w:type="dxa"/>
          </w:tcPr>
          <w:p w14:paraId="75612654" w14:textId="0A41E1E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8" w:type="dxa"/>
          </w:tcPr>
          <w:p w14:paraId="2B085536" w14:textId="1C842E1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7)</w:t>
            </w:r>
          </w:p>
        </w:tc>
        <w:tc>
          <w:tcPr>
            <w:tcW w:w="1588" w:type="dxa"/>
          </w:tcPr>
          <w:p w14:paraId="79B9B348" w14:textId="15E8F3A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9" w:type="dxa"/>
          </w:tcPr>
          <w:p w14:paraId="641FD9F9" w14:textId="24D862E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</w:tr>
      <w:tr w:rsidR="00C4128B" w14:paraId="50C539F5" w14:textId="77777777" w:rsidTr="00C4128B">
        <w:tc>
          <w:tcPr>
            <w:tcW w:w="1549" w:type="dxa"/>
          </w:tcPr>
          <w:p w14:paraId="79AC2B46" w14:textId="5F85498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81" w:type="dxa"/>
          </w:tcPr>
          <w:p w14:paraId="5D050D7F" w14:textId="176207ED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KD (EURO)</w:t>
            </w:r>
          </w:p>
        </w:tc>
        <w:tc>
          <w:tcPr>
            <w:tcW w:w="1588" w:type="dxa"/>
          </w:tcPr>
          <w:p w14:paraId="25E39EB9" w14:textId="26D6C0B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284CF407" w14:textId="7A8C576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2B3A7BB3" w14:textId="452DB3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9" w:type="dxa"/>
          </w:tcPr>
          <w:p w14:paraId="7DA83C9E" w14:textId="1C57F1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3A2A7B40" w14:textId="74D28F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0AC717DA" w14:textId="4CCE01E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9" w:type="dxa"/>
          </w:tcPr>
          <w:p w14:paraId="12EAB242" w14:textId="162D018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</w:tr>
      <w:tr w:rsidR="00C4128B" w14:paraId="337D7AF4" w14:textId="77777777" w:rsidTr="00C4128B">
        <w:tc>
          <w:tcPr>
            <w:tcW w:w="1549" w:type="dxa"/>
          </w:tcPr>
          <w:p w14:paraId="394D5DBF" w14:textId="17AB764F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81" w:type="dxa"/>
          </w:tcPr>
          <w:p w14:paraId="681237E2" w14:textId="27E6820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LI (AFRO)</w:t>
            </w:r>
          </w:p>
        </w:tc>
        <w:tc>
          <w:tcPr>
            <w:tcW w:w="1588" w:type="dxa"/>
          </w:tcPr>
          <w:p w14:paraId="1DF6CE97" w14:textId="51170B6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7 to 2060)</w:t>
            </w:r>
          </w:p>
        </w:tc>
        <w:tc>
          <w:tcPr>
            <w:tcW w:w="1588" w:type="dxa"/>
          </w:tcPr>
          <w:p w14:paraId="20604981" w14:textId="7501F74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9 (2044 to 2055)</w:t>
            </w:r>
          </w:p>
        </w:tc>
        <w:tc>
          <w:tcPr>
            <w:tcW w:w="1588" w:type="dxa"/>
          </w:tcPr>
          <w:p w14:paraId="28F09AC1" w14:textId="0554EBD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316D9D21" w14:textId="57A0210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7 to 2060)</w:t>
            </w:r>
          </w:p>
        </w:tc>
        <w:tc>
          <w:tcPr>
            <w:tcW w:w="1588" w:type="dxa"/>
          </w:tcPr>
          <w:p w14:paraId="5531CB9C" w14:textId="3520285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7 to 2060)</w:t>
            </w:r>
          </w:p>
        </w:tc>
        <w:tc>
          <w:tcPr>
            <w:tcW w:w="1588" w:type="dxa"/>
          </w:tcPr>
          <w:p w14:paraId="725D0A98" w14:textId="2DB781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766C4AC6" w14:textId="73E7FA3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40 to 2042)</w:t>
            </w:r>
          </w:p>
        </w:tc>
      </w:tr>
      <w:tr w:rsidR="00C4128B" w14:paraId="61DF0188" w14:textId="77777777" w:rsidTr="00C4128B">
        <w:tc>
          <w:tcPr>
            <w:tcW w:w="1549" w:type="dxa"/>
          </w:tcPr>
          <w:p w14:paraId="6FE2A134" w14:textId="7C1D457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81" w:type="dxa"/>
          </w:tcPr>
          <w:p w14:paraId="644F3B6E" w14:textId="09FF827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MR (SEARO)</w:t>
            </w:r>
          </w:p>
        </w:tc>
        <w:tc>
          <w:tcPr>
            <w:tcW w:w="1588" w:type="dxa"/>
          </w:tcPr>
          <w:p w14:paraId="4EA7C865" w14:textId="2A3BB4D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5 (2062 to after 2100)</w:t>
            </w:r>
          </w:p>
        </w:tc>
        <w:tc>
          <w:tcPr>
            <w:tcW w:w="1588" w:type="dxa"/>
          </w:tcPr>
          <w:p w14:paraId="15BFB7F1" w14:textId="6778A8D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2 (2060 to after 2100)</w:t>
            </w:r>
          </w:p>
        </w:tc>
        <w:tc>
          <w:tcPr>
            <w:tcW w:w="1588" w:type="dxa"/>
          </w:tcPr>
          <w:p w14:paraId="77004594" w14:textId="25E982C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3 to 2060)</w:t>
            </w:r>
          </w:p>
        </w:tc>
        <w:tc>
          <w:tcPr>
            <w:tcW w:w="1589" w:type="dxa"/>
          </w:tcPr>
          <w:p w14:paraId="607A4556" w14:textId="2577771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5 (2062 to after 2100)</w:t>
            </w:r>
          </w:p>
        </w:tc>
        <w:tc>
          <w:tcPr>
            <w:tcW w:w="1588" w:type="dxa"/>
          </w:tcPr>
          <w:p w14:paraId="4DC2D6C6" w14:textId="731F5B2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5 (2062 to after 2100)</w:t>
            </w:r>
          </w:p>
        </w:tc>
        <w:tc>
          <w:tcPr>
            <w:tcW w:w="1588" w:type="dxa"/>
          </w:tcPr>
          <w:p w14:paraId="46B63E4D" w14:textId="14F9E0A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3 to 2061)</w:t>
            </w:r>
          </w:p>
        </w:tc>
        <w:tc>
          <w:tcPr>
            <w:tcW w:w="1589" w:type="dxa"/>
          </w:tcPr>
          <w:p w14:paraId="5880D7AE" w14:textId="512C6B1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4 to 2064)</w:t>
            </w:r>
          </w:p>
        </w:tc>
      </w:tr>
      <w:tr w:rsidR="00C4128B" w14:paraId="7C9F5009" w14:textId="77777777" w:rsidTr="00C4128B">
        <w:tc>
          <w:tcPr>
            <w:tcW w:w="1549" w:type="dxa"/>
          </w:tcPr>
          <w:p w14:paraId="434A97A5" w14:textId="4F947D4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81" w:type="dxa"/>
          </w:tcPr>
          <w:p w14:paraId="1FA87B98" w14:textId="0E9623D2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NG (WPRO)</w:t>
            </w:r>
          </w:p>
        </w:tc>
        <w:tc>
          <w:tcPr>
            <w:tcW w:w="1588" w:type="dxa"/>
          </w:tcPr>
          <w:p w14:paraId="1D9A4A37" w14:textId="30E8F6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431DEB35" w14:textId="1AF36ED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6DD5382D" w14:textId="0A4C0CE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9" w:type="dxa"/>
          </w:tcPr>
          <w:p w14:paraId="27D91414" w14:textId="301443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4DE41550" w14:textId="146C1ED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421273EE" w14:textId="12E8015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9" w:type="dxa"/>
          </w:tcPr>
          <w:p w14:paraId="58F65171" w14:textId="6987206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</w:tr>
      <w:tr w:rsidR="00C4128B" w14:paraId="1ED50E4C" w14:textId="77777777" w:rsidTr="00C4128B">
        <w:tc>
          <w:tcPr>
            <w:tcW w:w="1549" w:type="dxa"/>
          </w:tcPr>
          <w:p w14:paraId="06CE705E" w14:textId="744FC85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81" w:type="dxa"/>
          </w:tcPr>
          <w:p w14:paraId="38B98CCE" w14:textId="33C5BD9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OZ (AFRO)</w:t>
            </w:r>
          </w:p>
        </w:tc>
        <w:tc>
          <w:tcPr>
            <w:tcW w:w="1588" w:type="dxa"/>
          </w:tcPr>
          <w:p w14:paraId="415B9FB1" w14:textId="44066F9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730A0F81" w14:textId="07F11E2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6401CFA2" w14:textId="2297BB4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6 to 2057)</w:t>
            </w:r>
          </w:p>
        </w:tc>
        <w:tc>
          <w:tcPr>
            <w:tcW w:w="1589" w:type="dxa"/>
          </w:tcPr>
          <w:p w14:paraId="348758C9" w14:textId="7FF398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4765F62E" w14:textId="3F234CA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2DA2106A" w14:textId="4841427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6 to 2059)</w:t>
            </w:r>
          </w:p>
        </w:tc>
        <w:tc>
          <w:tcPr>
            <w:tcW w:w="1589" w:type="dxa"/>
          </w:tcPr>
          <w:p w14:paraId="3D5C73D9" w14:textId="0A9FC33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7 to 2064)</w:t>
            </w:r>
          </w:p>
        </w:tc>
      </w:tr>
      <w:tr w:rsidR="00C4128B" w14:paraId="030EC955" w14:textId="77777777" w:rsidTr="00C4128B">
        <w:tc>
          <w:tcPr>
            <w:tcW w:w="1549" w:type="dxa"/>
          </w:tcPr>
          <w:p w14:paraId="6E923181" w14:textId="45F2EC3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81" w:type="dxa"/>
          </w:tcPr>
          <w:p w14:paraId="79820F08" w14:textId="135D9C7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RT (AFRO)</w:t>
            </w:r>
          </w:p>
        </w:tc>
        <w:tc>
          <w:tcPr>
            <w:tcW w:w="1588" w:type="dxa"/>
          </w:tcPr>
          <w:p w14:paraId="0D8798C6" w14:textId="0948D6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5FCA8F1" w14:textId="481EA06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68E9E430" w14:textId="31F7957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4 (2058 to 2069)</w:t>
            </w:r>
          </w:p>
        </w:tc>
        <w:tc>
          <w:tcPr>
            <w:tcW w:w="1589" w:type="dxa"/>
          </w:tcPr>
          <w:p w14:paraId="6FE3FFF1" w14:textId="2E111C1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8DEC015" w14:textId="616EF1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47B9F1A" w14:textId="7840EF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5 (2059 to 2070)</w:t>
            </w:r>
          </w:p>
        </w:tc>
        <w:tc>
          <w:tcPr>
            <w:tcW w:w="1589" w:type="dxa"/>
          </w:tcPr>
          <w:p w14:paraId="05936823" w14:textId="6E39302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9 (2063 to 2075)</w:t>
            </w:r>
          </w:p>
        </w:tc>
      </w:tr>
      <w:tr w:rsidR="00C4128B" w14:paraId="19E786BA" w14:textId="77777777" w:rsidTr="00C4128B">
        <w:tc>
          <w:tcPr>
            <w:tcW w:w="1549" w:type="dxa"/>
          </w:tcPr>
          <w:p w14:paraId="694E6159" w14:textId="4A5E9DF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81" w:type="dxa"/>
          </w:tcPr>
          <w:p w14:paraId="7EF97842" w14:textId="2ADE6DB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WI (AFRO)</w:t>
            </w:r>
          </w:p>
        </w:tc>
        <w:tc>
          <w:tcPr>
            <w:tcW w:w="1588" w:type="dxa"/>
          </w:tcPr>
          <w:p w14:paraId="43878685" w14:textId="3223B15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6)</w:t>
            </w:r>
          </w:p>
        </w:tc>
        <w:tc>
          <w:tcPr>
            <w:tcW w:w="1588" w:type="dxa"/>
          </w:tcPr>
          <w:p w14:paraId="4140709C" w14:textId="59FC47E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8" w:type="dxa"/>
          </w:tcPr>
          <w:p w14:paraId="602CF7C6" w14:textId="022CC7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382A3E5F" w14:textId="22F9E90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6)</w:t>
            </w:r>
          </w:p>
        </w:tc>
        <w:tc>
          <w:tcPr>
            <w:tcW w:w="1588" w:type="dxa"/>
          </w:tcPr>
          <w:p w14:paraId="47A79B60" w14:textId="686D20F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6)</w:t>
            </w:r>
          </w:p>
        </w:tc>
        <w:tc>
          <w:tcPr>
            <w:tcW w:w="1588" w:type="dxa"/>
          </w:tcPr>
          <w:p w14:paraId="04009C0D" w14:textId="3D9737E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266F60F6" w14:textId="6D48FA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C4128B" w14:paraId="4ECB716D" w14:textId="77777777" w:rsidTr="00C4128B">
        <w:tc>
          <w:tcPr>
            <w:tcW w:w="1549" w:type="dxa"/>
          </w:tcPr>
          <w:p w14:paraId="62283A60" w14:textId="1E562DDF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81" w:type="dxa"/>
          </w:tcPr>
          <w:p w14:paraId="3C54668B" w14:textId="6B2A756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AM (AFRO)</w:t>
            </w:r>
          </w:p>
        </w:tc>
        <w:tc>
          <w:tcPr>
            <w:tcW w:w="1588" w:type="dxa"/>
          </w:tcPr>
          <w:p w14:paraId="0CEEAB08" w14:textId="56E64BB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3B23FECA" w14:textId="3E5FB43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6EF25DA7" w14:textId="0AFF7C1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0 to 2040)</w:t>
            </w:r>
          </w:p>
        </w:tc>
        <w:tc>
          <w:tcPr>
            <w:tcW w:w="1589" w:type="dxa"/>
          </w:tcPr>
          <w:p w14:paraId="62FFBA70" w14:textId="23AEA49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07A054C0" w14:textId="7DECE7B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2CDFF91B" w14:textId="0482D79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1 to 2040)</w:t>
            </w:r>
          </w:p>
        </w:tc>
        <w:tc>
          <w:tcPr>
            <w:tcW w:w="1589" w:type="dxa"/>
          </w:tcPr>
          <w:p w14:paraId="276452DB" w14:textId="2A9569A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1)</w:t>
            </w:r>
          </w:p>
        </w:tc>
      </w:tr>
      <w:tr w:rsidR="00C4128B" w14:paraId="3DBB403D" w14:textId="77777777" w:rsidTr="00C4128B">
        <w:tc>
          <w:tcPr>
            <w:tcW w:w="1549" w:type="dxa"/>
          </w:tcPr>
          <w:p w14:paraId="6DCB4294" w14:textId="5BF3123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81" w:type="dxa"/>
          </w:tcPr>
          <w:p w14:paraId="29C61BC2" w14:textId="170F331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ER (AFRO)</w:t>
            </w:r>
          </w:p>
        </w:tc>
        <w:tc>
          <w:tcPr>
            <w:tcW w:w="1588" w:type="dxa"/>
          </w:tcPr>
          <w:p w14:paraId="30239BD9" w14:textId="3D286C3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611E9A6A" w14:textId="7890DA5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6E16B264" w14:textId="0648246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5 (2055 to 2073)</w:t>
            </w:r>
          </w:p>
        </w:tc>
        <w:tc>
          <w:tcPr>
            <w:tcW w:w="1589" w:type="dxa"/>
          </w:tcPr>
          <w:p w14:paraId="77C69704" w14:textId="41026B6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189C7BDA" w14:textId="14DE47E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4648165D" w14:textId="2E7A00D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5 (2056 to 2074)</w:t>
            </w:r>
          </w:p>
        </w:tc>
        <w:tc>
          <w:tcPr>
            <w:tcW w:w="1589" w:type="dxa"/>
          </w:tcPr>
          <w:p w14:paraId="568EC227" w14:textId="197F760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0 (2058 to 2079)</w:t>
            </w:r>
          </w:p>
        </w:tc>
      </w:tr>
      <w:tr w:rsidR="00C4128B" w14:paraId="40861D51" w14:textId="77777777" w:rsidTr="00C4128B">
        <w:tc>
          <w:tcPr>
            <w:tcW w:w="1549" w:type="dxa"/>
          </w:tcPr>
          <w:p w14:paraId="539C377B" w14:textId="52CBAEC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81" w:type="dxa"/>
          </w:tcPr>
          <w:p w14:paraId="2B0942ED" w14:textId="6AFBEDDD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GA (AFRO)</w:t>
            </w:r>
          </w:p>
        </w:tc>
        <w:tc>
          <w:tcPr>
            <w:tcW w:w="1588" w:type="dxa"/>
          </w:tcPr>
          <w:p w14:paraId="1D593E63" w14:textId="5DE129A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03BB2FF7" w14:textId="68156FA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4 (2084 to after 2100)</w:t>
            </w:r>
          </w:p>
        </w:tc>
        <w:tc>
          <w:tcPr>
            <w:tcW w:w="1588" w:type="dxa"/>
          </w:tcPr>
          <w:p w14:paraId="3F2BBB98" w14:textId="18AA18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56 to 2066)</w:t>
            </w:r>
          </w:p>
        </w:tc>
        <w:tc>
          <w:tcPr>
            <w:tcW w:w="1589" w:type="dxa"/>
          </w:tcPr>
          <w:p w14:paraId="0BC89E26" w14:textId="49E095C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2A67C8CF" w14:textId="47DFEBC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6A8F7F18" w14:textId="7466343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56 to 2068)</w:t>
            </w:r>
          </w:p>
        </w:tc>
        <w:tc>
          <w:tcPr>
            <w:tcW w:w="1589" w:type="dxa"/>
          </w:tcPr>
          <w:p w14:paraId="1E0BAA04" w14:textId="0FEE484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8 to 2072)</w:t>
            </w:r>
          </w:p>
        </w:tc>
      </w:tr>
      <w:tr w:rsidR="00C4128B" w14:paraId="3FC56295" w14:textId="77777777" w:rsidTr="00C4128B">
        <w:tc>
          <w:tcPr>
            <w:tcW w:w="1549" w:type="dxa"/>
          </w:tcPr>
          <w:p w14:paraId="741F794D" w14:textId="2206C02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81" w:type="dxa"/>
          </w:tcPr>
          <w:p w14:paraId="767D66BF" w14:textId="7806A0F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IC (PAHO)</w:t>
            </w:r>
          </w:p>
        </w:tc>
        <w:tc>
          <w:tcPr>
            <w:tcW w:w="1588" w:type="dxa"/>
          </w:tcPr>
          <w:p w14:paraId="43DB9D41" w14:textId="315AD75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5B2CA7CB" w14:textId="19696C7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5B2E0723" w14:textId="506EFF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0FD4B53D" w14:textId="4356752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6E39B1BC" w14:textId="66D8171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36646B90" w14:textId="0AFB2F6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457F4D4D" w14:textId="6156CF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</w:tr>
      <w:tr w:rsidR="00C4128B" w14:paraId="6483D7E7" w14:textId="77777777" w:rsidTr="00C4128B">
        <w:tc>
          <w:tcPr>
            <w:tcW w:w="1549" w:type="dxa"/>
          </w:tcPr>
          <w:p w14:paraId="1263BF48" w14:textId="0502E3F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81" w:type="dxa"/>
          </w:tcPr>
          <w:p w14:paraId="17ADD5C5" w14:textId="5AF054A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PL (SEARO)</w:t>
            </w:r>
          </w:p>
        </w:tc>
        <w:tc>
          <w:tcPr>
            <w:tcW w:w="1588" w:type="dxa"/>
          </w:tcPr>
          <w:p w14:paraId="02EEAB48" w14:textId="50EC169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6 to 2077)</w:t>
            </w:r>
          </w:p>
        </w:tc>
        <w:tc>
          <w:tcPr>
            <w:tcW w:w="1588" w:type="dxa"/>
          </w:tcPr>
          <w:p w14:paraId="192D8BED" w14:textId="7C72719B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1 (2034 to 2056)</w:t>
            </w:r>
          </w:p>
        </w:tc>
        <w:tc>
          <w:tcPr>
            <w:tcW w:w="1588" w:type="dxa"/>
          </w:tcPr>
          <w:p w14:paraId="035DC15F" w14:textId="4D5FB7A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1 to 2032)</w:t>
            </w:r>
          </w:p>
        </w:tc>
        <w:tc>
          <w:tcPr>
            <w:tcW w:w="1589" w:type="dxa"/>
          </w:tcPr>
          <w:p w14:paraId="3ECFFB74" w14:textId="5A6BBA5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6 to 2077)</w:t>
            </w:r>
          </w:p>
        </w:tc>
        <w:tc>
          <w:tcPr>
            <w:tcW w:w="1588" w:type="dxa"/>
          </w:tcPr>
          <w:p w14:paraId="4BEE75D8" w14:textId="71D920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6 to 2077)</w:t>
            </w:r>
          </w:p>
        </w:tc>
        <w:tc>
          <w:tcPr>
            <w:tcW w:w="1588" w:type="dxa"/>
          </w:tcPr>
          <w:p w14:paraId="162BBE1B" w14:textId="31B5615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2728D519" w14:textId="16649A4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</w:tr>
      <w:tr w:rsidR="00C4128B" w14:paraId="7012D7B7" w14:textId="77777777" w:rsidTr="00C4128B">
        <w:tc>
          <w:tcPr>
            <w:tcW w:w="1549" w:type="dxa"/>
          </w:tcPr>
          <w:p w14:paraId="30FE9F1F" w14:textId="0C2B276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81" w:type="dxa"/>
          </w:tcPr>
          <w:p w14:paraId="332B38D0" w14:textId="6E9342A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AK (EMRO)</w:t>
            </w:r>
          </w:p>
        </w:tc>
        <w:tc>
          <w:tcPr>
            <w:tcW w:w="1588" w:type="dxa"/>
          </w:tcPr>
          <w:p w14:paraId="1C2F4128" w14:textId="2270EF4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58 to after 2100)</w:t>
            </w:r>
          </w:p>
        </w:tc>
        <w:tc>
          <w:tcPr>
            <w:tcW w:w="1588" w:type="dxa"/>
          </w:tcPr>
          <w:p w14:paraId="5BE35AD8" w14:textId="4D7D54D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5 (2052 to after 2100)</w:t>
            </w:r>
          </w:p>
        </w:tc>
        <w:tc>
          <w:tcPr>
            <w:tcW w:w="1588" w:type="dxa"/>
          </w:tcPr>
          <w:p w14:paraId="3C20FCF7" w14:textId="6C1619B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4 to 2055)</w:t>
            </w:r>
          </w:p>
        </w:tc>
        <w:tc>
          <w:tcPr>
            <w:tcW w:w="1589" w:type="dxa"/>
          </w:tcPr>
          <w:p w14:paraId="58956A2B" w14:textId="2C7F74C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58 to after 2100)</w:t>
            </w:r>
          </w:p>
        </w:tc>
        <w:tc>
          <w:tcPr>
            <w:tcW w:w="1588" w:type="dxa"/>
          </w:tcPr>
          <w:p w14:paraId="7716D6AC" w14:textId="30B0C29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58 to after 2100)</w:t>
            </w:r>
          </w:p>
        </w:tc>
        <w:tc>
          <w:tcPr>
            <w:tcW w:w="1588" w:type="dxa"/>
          </w:tcPr>
          <w:p w14:paraId="423689A2" w14:textId="082657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34 to 2057)</w:t>
            </w:r>
          </w:p>
        </w:tc>
        <w:tc>
          <w:tcPr>
            <w:tcW w:w="1589" w:type="dxa"/>
          </w:tcPr>
          <w:p w14:paraId="414ADD26" w14:textId="41F897C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41 to 2061)</w:t>
            </w:r>
          </w:p>
        </w:tc>
      </w:tr>
      <w:tr w:rsidR="00C4128B" w14:paraId="4C0F98C4" w14:textId="77777777" w:rsidTr="00C4128B">
        <w:tc>
          <w:tcPr>
            <w:tcW w:w="1549" w:type="dxa"/>
          </w:tcPr>
          <w:p w14:paraId="1DEA6A50" w14:textId="6197BB1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81" w:type="dxa"/>
          </w:tcPr>
          <w:p w14:paraId="44FD4904" w14:textId="14F0AAA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ER (PAHO)</w:t>
            </w:r>
          </w:p>
        </w:tc>
        <w:tc>
          <w:tcPr>
            <w:tcW w:w="1588" w:type="dxa"/>
          </w:tcPr>
          <w:p w14:paraId="43E70302" w14:textId="6FCFD8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106B346D" w14:textId="5C2CE751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7BC7051F" w14:textId="26E6B38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1D1C7A10" w14:textId="78E2AC6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68837EC4" w14:textId="2AFD4E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17A325EF" w14:textId="52BA59C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68F2F78C" w14:textId="5213CF4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</w:tr>
      <w:tr w:rsidR="00C4128B" w14:paraId="22F93600" w14:textId="77777777" w:rsidTr="00C4128B">
        <w:tc>
          <w:tcPr>
            <w:tcW w:w="1549" w:type="dxa"/>
          </w:tcPr>
          <w:p w14:paraId="0D64680E" w14:textId="13AA0A0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81" w:type="dxa"/>
          </w:tcPr>
          <w:p w14:paraId="5FF8942F" w14:textId="7D501C7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HL (WPRO)</w:t>
            </w:r>
          </w:p>
        </w:tc>
        <w:tc>
          <w:tcPr>
            <w:tcW w:w="1588" w:type="dxa"/>
          </w:tcPr>
          <w:p w14:paraId="5E59CAA1" w14:textId="055FE9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8 to 2054)</w:t>
            </w:r>
          </w:p>
        </w:tc>
        <w:tc>
          <w:tcPr>
            <w:tcW w:w="1588" w:type="dxa"/>
          </w:tcPr>
          <w:p w14:paraId="35BF707C" w14:textId="41B2EA2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1 (2048 to 2054)</w:t>
            </w:r>
          </w:p>
        </w:tc>
        <w:tc>
          <w:tcPr>
            <w:tcW w:w="1588" w:type="dxa"/>
          </w:tcPr>
          <w:p w14:paraId="0C4B1167" w14:textId="7B82986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4)</w:t>
            </w:r>
          </w:p>
        </w:tc>
        <w:tc>
          <w:tcPr>
            <w:tcW w:w="1589" w:type="dxa"/>
          </w:tcPr>
          <w:p w14:paraId="36E7536B" w14:textId="5D03033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8 to 2054)</w:t>
            </w:r>
          </w:p>
        </w:tc>
        <w:tc>
          <w:tcPr>
            <w:tcW w:w="1588" w:type="dxa"/>
          </w:tcPr>
          <w:p w14:paraId="6377EFC8" w14:textId="57A073C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8 to 2054)</w:t>
            </w:r>
          </w:p>
        </w:tc>
        <w:tc>
          <w:tcPr>
            <w:tcW w:w="1588" w:type="dxa"/>
          </w:tcPr>
          <w:p w14:paraId="0B36C98A" w14:textId="4186AF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4)</w:t>
            </w:r>
          </w:p>
        </w:tc>
        <w:tc>
          <w:tcPr>
            <w:tcW w:w="1589" w:type="dxa"/>
          </w:tcPr>
          <w:p w14:paraId="4FDE6C9A" w14:textId="66F7499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1 to 2044)</w:t>
            </w:r>
          </w:p>
        </w:tc>
      </w:tr>
      <w:tr w:rsidR="00C4128B" w14:paraId="2B8EA506" w14:textId="77777777" w:rsidTr="00C4128B">
        <w:tc>
          <w:tcPr>
            <w:tcW w:w="1549" w:type="dxa"/>
          </w:tcPr>
          <w:p w14:paraId="4D99609C" w14:textId="4B9653E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81" w:type="dxa"/>
          </w:tcPr>
          <w:p w14:paraId="101C2CDF" w14:textId="611E45E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NG (WPRO)</w:t>
            </w:r>
          </w:p>
        </w:tc>
        <w:tc>
          <w:tcPr>
            <w:tcW w:w="1588" w:type="dxa"/>
          </w:tcPr>
          <w:p w14:paraId="23F22594" w14:textId="616D499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68 to after 2100)</w:t>
            </w:r>
          </w:p>
        </w:tc>
        <w:tc>
          <w:tcPr>
            <w:tcW w:w="1588" w:type="dxa"/>
          </w:tcPr>
          <w:p w14:paraId="1B986BF2" w14:textId="07CD272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2 (2068 to after 2100)</w:t>
            </w:r>
          </w:p>
        </w:tc>
        <w:tc>
          <w:tcPr>
            <w:tcW w:w="1588" w:type="dxa"/>
          </w:tcPr>
          <w:p w14:paraId="4171D9D6" w14:textId="5C1DE7D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8 to 2065)</w:t>
            </w:r>
          </w:p>
        </w:tc>
        <w:tc>
          <w:tcPr>
            <w:tcW w:w="1589" w:type="dxa"/>
          </w:tcPr>
          <w:p w14:paraId="47BEC60D" w14:textId="37CDF51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68 to after 2100)</w:t>
            </w:r>
          </w:p>
        </w:tc>
        <w:tc>
          <w:tcPr>
            <w:tcW w:w="1588" w:type="dxa"/>
          </w:tcPr>
          <w:p w14:paraId="7CC0BC5B" w14:textId="7340AD7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68 to after 2100)</w:t>
            </w:r>
          </w:p>
        </w:tc>
        <w:tc>
          <w:tcPr>
            <w:tcW w:w="1588" w:type="dxa"/>
          </w:tcPr>
          <w:p w14:paraId="0906F4E2" w14:textId="134C02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7 (2048 to 2066)</w:t>
            </w:r>
          </w:p>
        </w:tc>
        <w:tc>
          <w:tcPr>
            <w:tcW w:w="1589" w:type="dxa"/>
          </w:tcPr>
          <w:p w14:paraId="6AED4576" w14:textId="660E98B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8 to 2070)</w:t>
            </w:r>
          </w:p>
        </w:tc>
      </w:tr>
      <w:tr w:rsidR="00C4128B" w14:paraId="238054F5" w14:textId="77777777" w:rsidTr="00C4128B">
        <w:tc>
          <w:tcPr>
            <w:tcW w:w="1549" w:type="dxa"/>
          </w:tcPr>
          <w:p w14:paraId="1A5D930D" w14:textId="38AE3F4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81" w:type="dxa"/>
          </w:tcPr>
          <w:p w14:paraId="12DF1239" w14:textId="0FBDD9C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RK (SEARO)</w:t>
            </w:r>
          </w:p>
        </w:tc>
        <w:tc>
          <w:tcPr>
            <w:tcW w:w="1588" w:type="dxa"/>
          </w:tcPr>
          <w:p w14:paraId="12CAC68A" w14:textId="0157E15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8" w:type="dxa"/>
          </w:tcPr>
          <w:p w14:paraId="082F4798" w14:textId="6463758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8" w:type="dxa"/>
          </w:tcPr>
          <w:p w14:paraId="18DA532F" w14:textId="0253C19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9" w:type="dxa"/>
          </w:tcPr>
          <w:p w14:paraId="0AB5F810" w14:textId="590542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8" w:type="dxa"/>
          </w:tcPr>
          <w:p w14:paraId="01FA23F5" w14:textId="39C1E99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8" w:type="dxa"/>
          </w:tcPr>
          <w:p w14:paraId="74420C92" w14:textId="5F2A4B4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9" w:type="dxa"/>
          </w:tcPr>
          <w:p w14:paraId="24E94171" w14:textId="74968FF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</w:tr>
      <w:tr w:rsidR="00C4128B" w14:paraId="099CC1C0" w14:textId="77777777" w:rsidTr="00C4128B">
        <w:tc>
          <w:tcPr>
            <w:tcW w:w="1549" w:type="dxa"/>
          </w:tcPr>
          <w:p w14:paraId="0D480ABB" w14:textId="236B7AE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81" w:type="dxa"/>
          </w:tcPr>
          <w:p w14:paraId="1FD0659A" w14:textId="6D55C1C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RY (PAHO)</w:t>
            </w:r>
          </w:p>
        </w:tc>
        <w:tc>
          <w:tcPr>
            <w:tcW w:w="1588" w:type="dxa"/>
          </w:tcPr>
          <w:p w14:paraId="18D68B3B" w14:textId="0DF81C4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5 (2054 to after 2100)</w:t>
            </w:r>
          </w:p>
        </w:tc>
        <w:tc>
          <w:tcPr>
            <w:tcW w:w="1588" w:type="dxa"/>
          </w:tcPr>
          <w:p w14:paraId="79A81871" w14:textId="56A0B9F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8 (2049 to 2099)</w:t>
            </w:r>
          </w:p>
        </w:tc>
        <w:tc>
          <w:tcPr>
            <w:tcW w:w="1588" w:type="dxa"/>
          </w:tcPr>
          <w:p w14:paraId="40BEA83A" w14:textId="6237080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43)</w:t>
            </w:r>
          </w:p>
        </w:tc>
        <w:tc>
          <w:tcPr>
            <w:tcW w:w="1589" w:type="dxa"/>
          </w:tcPr>
          <w:p w14:paraId="6D48989A" w14:textId="4F1E319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5 (2054 to after 2100)</w:t>
            </w:r>
          </w:p>
        </w:tc>
        <w:tc>
          <w:tcPr>
            <w:tcW w:w="1588" w:type="dxa"/>
          </w:tcPr>
          <w:p w14:paraId="15133C7E" w14:textId="5461BB6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5 (2054 to after 2100)</w:t>
            </w:r>
          </w:p>
        </w:tc>
        <w:tc>
          <w:tcPr>
            <w:tcW w:w="1588" w:type="dxa"/>
          </w:tcPr>
          <w:p w14:paraId="1E045AA8" w14:textId="445E81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43)</w:t>
            </w:r>
          </w:p>
        </w:tc>
        <w:tc>
          <w:tcPr>
            <w:tcW w:w="1589" w:type="dxa"/>
          </w:tcPr>
          <w:p w14:paraId="2816B14E" w14:textId="78A0E8D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45)</w:t>
            </w:r>
          </w:p>
        </w:tc>
      </w:tr>
      <w:tr w:rsidR="00C4128B" w14:paraId="5094B368" w14:textId="77777777" w:rsidTr="00C4128B">
        <w:tc>
          <w:tcPr>
            <w:tcW w:w="1549" w:type="dxa"/>
          </w:tcPr>
          <w:p w14:paraId="5DC19001" w14:textId="02612FA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81" w:type="dxa"/>
          </w:tcPr>
          <w:p w14:paraId="65BE6B79" w14:textId="656DD01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RWA (AFRO)</w:t>
            </w:r>
          </w:p>
        </w:tc>
        <w:tc>
          <w:tcPr>
            <w:tcW w:w="1588" w:type="dxa"/>
          </w:tcPr>
          <w:p w14:paraId="552DFD7D" w14:textId="40D3F11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606279E7" w14:textId="6F0C527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2 (2041 to 2063)</w:t>
            </w:r>
          </w:p>
        </w:tc>
        <w:tc>
          <w:tcPr>
            <w:tcW w:w="1588" w:type="dxa"/>
          </w:tcPr>
          <w:p w14:paraId="3CEB766C" w14:textId="743B377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302AEF77" w14:textId="50106B2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7A318716" w14:textId="20EB66C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5918558B" w14:textId="01D194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1596ADC2" w14:textId="603497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</w:tr>
      <w:tr w:rsidR="00C4128B" w14:paraId="44A8BA9F" w14:textId="77777777" w:rsidTr="00C4128B">
        <w:tc>
          <w:tcPr>
            <w:tcW w:w="1549" w:type="dxa"/>
          </w:tcPr>
          <w:p w14:paraId="73B38501" w14:textId="1DD428A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81" w:type="dxa"/>
          </w:tcPr>
          <w:p w14:paraId="49026A9A" w14:textId="6F28D58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DN (EMRO)</w:t>
            </w:r>
          </w:p>
        </w:tc>
        <w:tc>
          <w:tcPr>
            <w:tcW w:w="1588" w:type="dxa"/>
          </w:tcPr>
          <w:p w14:paraId="7CC07DDE" w14:textId="0C9478B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8 to after 2100)</w:t>
            </w:r>
          </w:p>
        </w:tc>
        <w:tc>
          <w:tcPr>
            <w:tcW w:w="1588" w:type="dxa"/>
          </w:tcPr>
          <w:p w14:paraId="7FA9AB60" w14:textId="46C3749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0 (2068 to after 2100)</w:t>
            </w:r>
          </w:p>
        </w:tc>
        <w:tc>
          <w:tcPr>
            <w:tcW w:w="1588" w:type="dxa"/>
          </w:tcPr>
          <w:p w14:paraId="2B207A49" w14:textId="1ECC32B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7 to 2054)</w:t>
            </w:r>
          </w:p>
        </w:tc>
        <w:tc>
          <w:tcPr>
            <w:tcW w:w="1589" w:type="dxa"/>
          </w:tcPr>
          <w:p w14:paraId="18001877" w14:textId="5C95EE4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8 to after 2100)</w:t>
            </w:r>
          </w:p>
        </w:tc>
        <w:tc>
          <w:tcPr>
            <w:tcW w:w="1588" w:type="dxa"/>
          </w:tcPr>
          <w:p w14:paraId="56B74DD1" w14:textId="7EE31A3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8 to after 2100)</w:t>
            </w:r>
          </w:p>
        </w:tc>
        <w:tc>
          <w:tcPr>
            <w:tcW w:w="1588" w:type="dxa"/>
          </w:tcPr>
          <w:p w14:paraId="51313ACB" w14:textId="6971BCE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7 to 2056)</w:t>
            </w:r>
          </w:p>
        </w:tc>
        <w:tc>
          <w:tcPr>
            <w:tcW w:w="1589" w:type="dxa"/>
          </w:tcPr>
          <w:p w14:paraId="68A95EDA" w14:textId="4B6976D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4 to 2059)</w:t>
            </w:r>
          </w:p>
        </w:tc>
      </w:tr>
      <w:tr w:rsidR="00C4128B" w14:paraId="763E2DAC" w14:textId="77777777" w:rsidTr="00C4128B">
        <w:tc>
          <w:tcPr>
            <w:tcW w:w="1549" w:type="dxa"/>
          </w:tcPr>
          <w:p w14:paraId="180C2F0B" w14:textId="36E86BEF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81" w:type="dxa"/>
          </w:tcPr>
          <w:p w14:paraId="26758533" w14:textId="0D818D0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EN (AFRO)</w:t>
            </w:r>
          </w:p>
        </w:tc>
        <w:tc>
          <w:tcPr>
            <w:tcW w:w="1588" w:type="dxa"/>
          </w:tcPr>
          <w:p w14:paraId="0583C4F5" w14:textId="3E0C6A9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8" w:type="dxa"/>
          </w:tcPr>
          <w:p w14:paraId="2B278CCC" w14:textId="535DBAD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8" w:type="dxa"/>
          </w:tcPr>
          <w:p w14:paraId="275144E1" w14:textId="1AC35A6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9" w:type="dxa"/>
          </w:tcPr>
          <w:p w14:paraId="73CC2C40" w14:textId="2800C61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8" w:type="dxa"/>
          </w:tcPr>
          <w:p w14:paraId="7ACA7C25" w14:textId="40BB10E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8" w:type="dxa"/>
          </w:tcPr>
          <w:p w14:paraId="4509A308" w14:textId="638363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9" w:type="dxa"/>
          </w:tcPr>
          <w:p w14:paraId="1DC05308" w14:textId="4279D9F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</w:tr>
      <w:tr w:rsidR="00C4128B" w14:paraId="5ACA8D7A" w14:textId="77777777" w:rsidTr="00C4128B">
        <w:tc>
          <w:tcPr>
            <w:tcW w:w="1549" w:type="dxa"/>
          </w:tcPr>
          <w:p w14:paraId="4A6B2289" w14:textId="7D62C26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81" w:type="dxa"/>
          </w:tcPr>
          <w:p w14:paraId="0B18AFC6" w14:textId="50C9D50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LB (WPRO)</w:t>
            </w:r>
          </w:p>
        </w:tc>
        <w:tc>
          <w:tcPr>
            <w:tcW w:w="1588" w:type="dxa"/>
          </w:tcPr>
          <w:p w14:paraId="4D1BF5C7" w14:textId="69FEF42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44B0ABA2" w14:textId="4DD4F9E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48B5459C" w14:textId="536FB77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7 to 2049)</w:t>
            </w:r>
          </w:p>
        </w:tc>
        <w:tc>
          <w:tcPr>
            <w:tcW w:w="1589" w:type="dxa"/>
          </w:tcPr>
          <w:p w14:paraId="6D3C50C1" w14:textId="57AC4A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3DF2E936" w14:textId="079FB75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2AE98214" w14:textId="1549808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7 to 2050)</w:t>
            </w:r>
          </w:p>
        </w:tc>
        <w:tc>
          <w:tcPr>
            <w:tcW w:w="1589" w:type="dxa"/>
          </w:tcPr>
          <w:p w14:paraId="5B2FFB5A" w14:textId="3FD4F23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41 to 2050)</w:t>
            </w:r>
          </w:p>
        </w:tc>
      </w:tr>
      <w:tr w:rsidR="00C4128B" w14:paraId="4A0FF5AE" w14:textId="77777777" w:rsidTr="00C4128B">
        <w:tc>
          <w:tcPr>
            <w:tcW w:w="1549" w:type="dxa"/>
          </w:tcPr>
          <w:p w14:paraId="27A25CBC" w14:textId="74E9E20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81" w:type="dxa"/>
          </w:tcPr>
          <w:p w14:paraId="1ACC62DA" w14:textId="4B91CAB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LE (AFRO)</w:t>
            </w:r>
          </w:p>
        </w:tc>
        <w:tc>
          <w:tcPr>
            <w:tcW w:w="1588" w:type="dxa"/>
          </w:tcPr>
          <w:p w14:paraId="2DF914C5" w14:textId="3319A42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80 to after 2100)</w:t>
            </w:r>
          </w:p>
        </w:tc>
        <w:tc>
          <w:tcPr>
            <w:tcW w:w="1588" w:type="dxa"/>
          </w:tcPr>
          <w:p w14:paraId="479E9FA9" w14:textId="7E85120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2 (2073 to 2096)</w:t>
            </w:r>
          </w:p>
        </w:tc>
        <w:tc>
          <w:tcPr>
            <w:tcW w:w="1588" w:type="dxa"/>
          </w:tcPr>
          <w:p w14:paraId="2B5FE4EC" w14:textId="7FDD79A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8 (2054 to 2063)</w:t>
            </w:r>
          </w:p>
        </w:tc>
        <w:tc>
          <w:tcPr>
            <w:tcW w:w="1589" w:type="dxa"/>
          </w:tcPr>
          <w:p w14:paraId="18DDF300" w14:textId="675E12A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80 to after 2100)</w:t>
            </w:r>
          </w:p>
        </w:tc>
        <w:tc>
          <w:tcPr>
            <w:tcW w:w="1588" w:type="dxa"/>
          </w:tcPr>
          <w:p w14:paraId="15C0027F" w14:textId="1EFDB01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80 to after 2100)</w:t>
            </w:r>
          </w:p>
        </w:tc>
        <w:tc>
          <w:tcPr>
            <w:tcW w:w="1588" w:type="dxa"/>
          </w:tcPr>
          <w:p w14:paraId="022C7E29" w14:textId="055910A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55 to 2064)</w:t>
            </w:r>
          </w:p>
        </w:tc>
        <w:tc>
          <w:tcPr>
            <w:tcW w:w="1589" w:type="dxa"/>
          </w:tcPr>
          <w:p w14:paraId="7FF08AF6" w14:textId="44E106F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57 to 2068)</w:t>
            </w:r>
          </w:p>
        </w:tc>
      </w:tr>
      <w:tr w:rsidR="00C4128B" w14:paraId="5BF0539F" w14:textId="77777777" w:rsidTr="00C4128B">
        <w:tc>
          <w:tcPr>
            <w:tcW w:w="1549" w:type="dxa"/>
          </w:tcPr>
          <w:p w14:paraId="6150FDC8" w14:textId="79BBE47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81" w:type="dxa"/>
          </w:tcPr>
          <w:p w14:paraId="7B24DF3C" w14:textId="38391AE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LV (PAHO)</w:t>
            </w:r>
          </w:p>
        </w:tc>
        <w:tc>
          <w:tcPr>
            <w:tcW w:w="1588" w:type="dxa"/>
          </w:tcPr>
          <w:p w14:paraId="5094EB1F" w14:textId="01C8D54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7C0CD482" w14:textId="521165F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13416DAD" w14:textId="6E9236A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50192F6F" w14:textId="07D567A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713D87E4" w14:textId="20F672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60933C79" w14:textId="299DC8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0B83D789" w14:textId="25138EA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</w:tr>
      <w:tr w:rsidR="00C4128B" w14:paraId="59F80F43" w14:textId="77777777" w:rsidTr="00C4128B">
        <w:tc>
          <w:tcPr>
            <w:tcW w:w="1549" w:type="dxa"/>
          </w:tcPr>
          <w:p w14:paraId="2DC4E516" w14:textId="10AAA65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81" w:type="dxa"/>
          </w:tcPr>
          <w:p w14:paraId="75954D2A" w14:textId="7DBCFFA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OM (EMRO)</w:t>
            </w:r>
          </w:p>
        </w:tc>
        <w:tc>
          <w:tcPr>
            <w:tcW w:w="1588" w:type="dxa"/>
          </w:tcPr>
          <w:p w14:paraId="7BBE2BBB" w14:textId="56A8672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49A09F4B" w14:textId="0081A341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320BCB8D" w14:textId="7A472C6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6 (2057 to 2079)</w:t>
            </w:r>
          </w:p>
        </w:tc>
        <w:tc>
          <w:tcPr>
            <w:tcW w:w="1589" w:type="dxa"/>
          </w:tcPr>
          <w:p w14:paraId="098CA8C2" w14:textId="7A546F6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7432C75B" w14:textId="1442173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5B16E6B1" w14:textId="4680476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6 (2057 to 2080)</w:t>
            </w:r>
          </w:p>
        </w:tc>
        <w:tc>
          <w:tcPr>
            <w:tcW w:w="1589" w:type="dxa"/>
          </w:tcPr>
          <w:p w14:paraId="189CFF3A" w14:textId="424038B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1 (2060 to 2083)</w:t>
            </w:r>
          </w:p>
        </w:tc>
      </w:tr>
      <w:tr w:rsidR="00C4128B" w14:paraId="06640699" w14:textId="77777777" w:rsidTr="00C4128B">
        <w:tc>
          <w:tcPr>
            <w:tcW w:w="1549" w:type="dxa"/>
          </w:tcPr>
          <w:p w14:paraId="1C6E6A37" w14:textId="158B54D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81" w:type="dxa"/>
          </w:tcPr>
          <w:p w14:paraId="52ED7088" w14:textId="1D434D2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RB (EURO)</w:t>
            </w:r>
          </w:p>
        </w:tc>
        <w:tc>
          <w:tcPr>
            <w:tcW w:w="1588" w:type="dxa"/>
          </w:tcPr>
          <w:p w14:paraId="7A030637" w14:textId="39F35A6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8" w:type="dxa"/>
          </w:tcPr>
          <w:p w14:paraId="61127300" w14:textId="0860A50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8" w:type="dxa"/>
          </w:tcPr>
          <w:p w14:paraId="1BD2AD21" w14:textId="177EA0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9" w:type="dxa"/>
          </w:tcPr>
          <w:p w14:paraId="7C489491" w14:textId="34CDDAA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8" w:type="dxa"/>
          </w:tcPr>
          <w:p w14:paraId="077866C1" w14:textId="584A9F7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8" w:type="dxa"/>
          </w:tcPr>
          <w:p w14:paraId="310AB921" w14:textId="41D3C3A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9" w:type="dxa"/>
          </w:tcPr>
          <w:p w14:paraId="036CF79D" w14:textId="74051B4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</w:tr>
      <w:tr w:rsidR="00C4128B" w14:paraId="7A97DEDF" w14:textId="77777777" w:rsidTr="00C4128B">
        <w:tc>
          <w:tcPr>
            <w:tcW w:w="1549" w:type="dxa"/>
          </w:tcPr>
          <w:p w14:paraId="465DD6C6" w14:textId="47DF488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81" w:type="dxa"/>
          </w:tcPr>
          <w:p w14:paraId="190556CE" w14:textId="5BEF391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SD (AFRO)</w:t>
            </w:r>
          </w:p>
        </w:tc>
        <w:tc>
          <w:tcPr>
            <w:tcW w:w="1588" w:type="dxa"/>
          </w:tcPr>
          <w:p w14:paraId="7CDFCD63" w14:textId="036E087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30D743C8" w14:textId="7EA77154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4 (2081 to after 2100)</w:t>
            </w:r>
          </w:p>
        </w:tc>
        <w:tc>
          <w:tcPr>
            <w:tcW w:w="1588" w:type="dxa"/>
          </w:tcPr>
          <w:p w14:paraId="4D500A06" w14:textId="6FE862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8 to 2073)</w:t>
            </w:r>
          </w:p>
        </w:tc>
        <w:tc>
          <w:tcPr>
            <w:tcW w:w="1589" w:type="dxa"/>
          </w:tcPr>
          <w:p w14:paraId="129D7521" w14:textId="02F4758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3DA32A83" w14:textId="774E2DF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37A2ADEB" w14:textId="0D470A3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9 to 2073)</w:t>
            </w:r>
          </w:p>
        </w:tc>
        <w:tc>
          <w:tcPr>
            <w:tcW w:w="1589" w:type="dxa"/>
          </w:tcPr>
          <w:p w14:paraId="76F6F166" w14:textId="7960DA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61 to 2076)</w:t>
            </w:r>
          </w:p>
        </w:tc>
      </w:tr>
      <w:tr w:rsidR="00C4128B" w14:paraId="26A32C3C" w14:textId="77777777" w:rsidTr="00C4128B">
        <w:tc>
          <w:tcPr>
            <w:tcW w:w="1549" w:type="dxa"/>
          </w:tcPr>
          <w:p w14:paraId="2F4E04ED" w14:textId="2F47804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81" w:type="dxa"/>
          </w:tcPr>
          <w:p w14:paraId="5F1FD1EF" w14:textId="6511868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TP (AFRO)</w:t>
            </w:r>
          </w:p>
        </w:tc>
        <w:tc>
          <w:tcPr>
            <w:tcW w:w="1588" w:type="dxa"/>
          </w:tcPr>
          <w:p w14:paraId="62C5B5DC" w14:textId="6C62B53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55DE924F" w14:textId="78B397E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569FD549" w14:textId="41202FA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9" w:type="dxa"/>
          </w:tcPr>
          <w:p w14:paraId="4CC643A3" w14:textId="13A90CC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6D1D9031" w14:textId="575CCFB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223188AF" w14:textId="1E9A798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9" w:type="dxa"/>
          </w:tcPr>
          <w:p w14:paraId="6155762B" w14:textId="2733F6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</w:tr>
      <w:tr w:rsidR="00C4128B" w14:paraId="38662B77" w14:textId="77777777" w:rsidTr="00C4128B">
        <w:tc>
          <w:tcPr>
            <w:tcW w:w="1549" w:type="dxa"/>
          </w:tcPr>
          <w:p w14:paraId="5CE4C0C1" w14:textId="21D0015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81" w:type="dxa"/>
          </w:tcPr>
          <w:p w14:paraId="4EC3867A" w14:textId="43CF223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WZ (AFRO)</w:t>
            </w:r>
          </w:p>
        </w:tc>
        <w:tc>
          <w:tcPr>
            <w:tcW w:w="1588" w:type="dxa"/>
          </w:tcPr>
          <w:p w14:paraId="3E0AD268" w14:textId="7C60951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39 to 2063)</w:t>
            </w:r>
          </w:p>
        </w:tc>
        <w:tc>
          <w:tcPr>
            <w:tcW w:w="1588" w:type="dxa"/>
          </w:tcPr>
          <w:p w14:paraId="4036C2B0" w14:textId="1CD7DFE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6 (2036 to 2057)</w:t>
            </w:r>
          </w:p>
        </w:tc>
        <w:tc>
          <w:tcPr>
            <w:tcW w:w="1588" w:type="dxa"/>
          </w:tcPr>
          <w:p w14:paraId="0FD7AACA" w14:textId="0AD192A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5FBFBA7B" w14:textId="0F7C907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39 to 2063)</w:t>
            </w:r>
          </w:p>
        </w:tc>
        <w:tc>
          <w:tcPr>
            <w:tcW w:w="1588" w:type="dxa"/>
          </w:tcPr>
          <w:p w14:paraId="5961FC3D" w14:textId="38BDCF7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39 to 2063)</w:t>
            </w:r>
          </w:p>
        </w:tc>
        <w:tc>
          <w:tcPr>
            <w:tcW w:w="1588" w:type="dxa"/>
          </w:tcPr>
          <w:p w14:paraId="1F169E28" w14:textId="64CCB3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2 to 2034)</w:t>
            </w:r>
          </w:p>
        </w:tc>
        <w:tc>
          <w:tcPr>
            <w:tcW w:w="1589" w:type="dxa"/>
          </w:tcPr>
          <w:p w14:paraId="41BE30E2" w14:textId="1C050F0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</w:tr>
      <w:tr w:rsidR="00C4128B" w14:paraId="26F8C6FA" w14:textId="77777777" w:rsidTr="00C4128B">
        <w:tc>
          <w:tcPr>
            <w:tcW w:w="1549" w:type="dxa"/>
          </w:tcPr>
          <w:p w14:paraId="429E3425" w14:textId="20453A0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81" w:type="dxa"/>
          </w:tcPr>
          <w:p w14:paraId="4A4346F5" w14:textId="1AD0C75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YR (EMRO)</w:t>
            </w:r>
          </w:p>
        </w:tc>
        <w:tc>
          <w:tcPr>
            <w:tcW w:w="1588" w:type="dxa"/>
          </w:tcPr>
          <w:p w14:paraId="120604D7" w14:textId="567BF4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56 to 2069)</w:t>
            </w:r>
          </w:p>
        </w:tc>
        <w:tc>
          <w:tcPr>
            <w:tcW w:w="1588" w:type="dxa"/>
          </w:tcPr>
          <w:p w14:paraId="0BF46BCC" w14:textId="20B63A9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3AD833B9" w14:textId="24F401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8)</w:t>
            </w:r>
          </w:p>
        </w:tc>
        <w:tc>
          <w:tcPr>
            <w:tcW w:w="1589" w:type="dxa"/>
          </w:tcPr>
          <w:p w14:paraId="1345060B" w14:textId="091ED15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56 to 2069)</w:t>
            </w:r>
          </w:p>
        </w:tc>
        <w:tc>
          <w:tcPr>
            <w:tcW w:w="1588" w:type="dxa"/>
          </w:tcPr>
          <w:p w14:paraId="5A05928F" w14:textId="7E51E73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56 to 2069)</w:t>
            </w:r>
          </w:p>
        </w:tc>
        <w:tc>
          <w:tcPr>
            <w:tcW w:w="1588" w:type="dxa"/>
          </w:tcPr>
          <w:p w14:paraId="22D46B7E" w14:textId="27204F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5 to 2049)</w:t>
            </w:r>
          </w:p>
        </w:tc>
        <w:tc>
          <w:tcPr>
            <w:tcW w:w="1589" w:type="dxa"/>
          </w:tcPr>
          <w:p w14:paraId="4A2C77B2" w14:textId="1DA11F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42 to 2049)</w:t>
            </w:r>
          </w:p>
        </w:tc>
      </w:tr>
      <w:tr w:rsidR="00C4128B" w14:paraId="19361122" w14:textId="77777777" w:rsidTr="00C4128B">
        <w:tc>
          <w:tcPr>
            <w:tcW w:w="1549" w:type="dxa"/>
          </w:tcPr>
          <w:p w14:paraId="30F61A18" w14:textId="6C4F61D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81" w:type="dxa"/>
          </w:tcPr>
          <w:p w14:paraId="6C53EA2D" w14:textId="3C68F58E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CD (AFRO)</w:t>
            </w:r>
          </w:p>
        </w:tc>
        <w:tc>
          <w:tcPr>
            <w:tcW w:w="1588" w:type="dxa"/>
          </w:tcPr>
          <w:p w14:paraId="6A4BA9EB" w14:textId="21A1260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3C29A06" w14:textId="09F1EB14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0B9BC97A" w14:textId="3FDF47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0 (2061 to 2082)</w:t>
            </w:r>
          </w:p>
        </w:tc>
        <w:tc>
          <w:tcPr>
            <w:tcW w:w="1589" w:type="dxa"/>
          </w:tcPr>
          <w:p w14:paraId="728CF302" w14:textId="493A5B3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4537B94" w14:textId="5EC9EDB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1B8AD51" w14:textId="03B1BA8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1 (2062 to 2082)</w:t>
            </w:r>
          </w:p>
        </w:tc>
        <w:tc>
          <w:tcPr>
            <w:tcW w:w="1589" w:type="dxa"/>
          </w:tcPr>
          <w:p w14:paraId="14DDBA05" w14:textId="544CE11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6 (2065 to 2087)</w:t>
            </w:r>
          </w:p>
        </w:tc>
      </w:tr>
      <w:tr w:rsidR="00C4128B" w14:paraId="2C9A59C9" w14:textId="77777777" w:rsidTr="00C4128B">
        <w:tc>
          <w:tcPr>
            <w:tcW w:w="1549" w:type="dxa"/>
          </w:tcPr>
          <w:p w14:paraId="4A3C0B7C" w14:textId="3E3C7B1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81" w:type="dxa"/>
          </w:tcPr>
          <w:p w14:paraId="7C916E7B" w14:textId="3149E83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GO (AFRO)</w:t>
            </w:r>
          </w:p>
        </w:tc>
        <w:tc>
          <w:tcPr>
            <w:tcW w:w="1588" w:type="dxa"/>
          </w:tcPr>
          <w:p w14:paraId="72486E19" w14:textId="7B5E19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3 to after 2100)</w:t>
            </w:r>
          </w:p>
        </w:tc>
        <w:tc>
          <w:tcPr>
            <w:tcW w:w="1588" w:type="dxa"/>
          </w:tcPr>
          <w:p w14:paraId="5FB4BA61" w14:textId="20D4114B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335EFA79" w14:textId="73CEFBD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51 to 2065)</w:t>
            </w:r>
          </w:p>
        </w:tc>
        <w:tc>
          <w:tcPr>
            <w:tcW w:w="1589" w:type="dxa"/>
          </w:tcPr>
          <w:p w14:paraId="5DBBC8A0" w14:textId="246353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3 to after 2100)</w:t>
            </w:r>
          </w:p>
        </w:tc>
        <w:tc>
          <w:tcPr>
            <w:tcW w:w="1588" w:type="dxa"/>
          </w:tcPr>
          <w:p w14:paraId="080C85B5" w14:textId="117B6EF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3 to after 2100)</w:t>
            </w:r>
          </w:p>
        </w:tc>
        <w:tc>
          <w:tcPr>
            <w:tcW w:w="1588" w:type="dxa"/>
          </w:tcPr>
          <w:p w14:paraId="63723397" w14:textId="475CF6B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52 to 2066)</w:t>
            </w:r>
          </w:p>
        </w:tc>
        <w:tc>
          <w:tcPr>
            <w:tcW w:w="1589" w:type="dxa"/>
          </w:tcPr>
          <w:p w14:paraId="2F320298" w14:textId="54717D0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4 (2054 to 2071)</w:t>
            </w:r>
          </w:p>
        </w:tc>
      </w:tr>
      <w:tr w:rsidR="00C4128B" w14:paraId="5BE0F7E2" w14:textId="77777777" w:rsidTr="00C4128B">
        <w:tc>
          <w:tcPr>
            <w:tcW w:w="1549" w:type="dxa"/>
          </w:tcPr>
          <w:p w14:paraId="38734252" w14:textId="6403A665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81" w:type="dxa"/>
          </w:tcPr>
          <w:p w14:paraId="38C41683" w14:textId="7B136B7F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HA (SEARO)</w:t>
            </w:r>
          </w:p>
        </w:tc>
        <w:tc>
          <w:tcPr>
            <w:tcW w:w="1588" w:type="dxa"/>
          </w:tcPr>
          <w:p w14:paraId="55A06772" w14:textId="330FDC2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05AD61AD" w14:textId="02A8387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6788D47B" w14:textId="669F4D9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074C5A17" w14:textId="20D7733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1728CAF2" w14:textId="046C5C8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12FE6E4C" w14:textId="4C2756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45DA1EEB" w14:textId="1C3F9E4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</w:tr>
      <w:tr w:rsidR="00C4128B" w14:paraId="5483D332" w14:textId="77777777" w:rsidTr="00C4128B">
        <w:tc>
          <w:tcPr>
            <w:tcW w:w="1549" w:type="dxa"/>
          </w:tcPr>
          <w:p w14:paraId="60928320" w14:textId="027E79B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81" w:type="dxa"/>
          </w:tcPr>
          <w:p w14:paraId="6FBD3D49" w14:textId="490F893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JK (EURO)</w:t>
            </w:r>
          </w:p>
        </w:tc>
        <w:tc>
          <w:tcPr>
            <w:tcW w:w="1588" w:type="dxa"/>
          </w:tcPr>
          <w:p w14:paraId="49E5117B" w14:textId="740FDDD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73DC6E2D" w14:textId="0A8B45B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6A7BB406" w14:textId="086FF9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9" w:type="dxa"/>
          </w:tcPr>
          <w:p w14:paraId="26B637CD" w14:textId="4FA859F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37878359" w14:textId="088F635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64C6B8EF" w14:textId="7FE2026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9" w:type="dxa"/>
          </w:tcPr>
          <w:p w14:paraId="36B18D3B" w14:textId="1C83EDE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</w:tr>
      <w:tr w:rsidR="00C4128B" w14:paraId="004E0092" w14:textId="77777777" w:rsidTr="00C4128B">
        <w:tc>
          <w:tcPr>
            <w:tcW w:w="1549" w:type="dxa"/>
          </w:tcPr>
          <w:p w14:paraId="6049F8EF" w14:textId="1FBF8B2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81" w:type="dxa"/>
          </w:tcPr>
          <w:p w14:paraId="10DFC584" w14:textId="124A3A9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KM (EURO)</w:t>
            </w:r>
          </w:p>
        </w:tc>
        <w:tc>
          <w:tcPr>
            <w:tcW w:w="1588" w:type="dxa"/>
          </w:tcPr>
          <w:p w14:paraId="73A90083" w14:textId="44B6DAD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35859E32" w14:textId="1BFE231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6212C0B3" w14:textId="4ACB97E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04777962" w14:textId="0C4BB7A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76785CB8" w14:textId="4FD2371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028A00EC" w14:textId="4E9980D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03521DCD" w14:textId="71F0BD7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</w:tr>
      <w:tr w:rsidR="00C4128B" w14:paraId="06C19E4A" w14:textId="77777777" w:rsidTr="00C4128B">
        <w:tc>
          <w:tcPr>
            <w:tcW w:w="1549" w:type="dxa"/>
          </w:tcPr>
          <w:p w14:paraId="4B7882E7" w14:textId="35F6737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81" w:type="dxa"/>
          </w:tcPr>
          <w:p w14:paraId="6942AE06" w14:textId="4AB7DA9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LS (SEARO)</w:t>
            </w:r>
          </w:p>
        </w:tc>
        <w:tc>
          <w:tcPr>
            <w:tcW w:w="1588" w:type="dxa"/>
          </w:tcPr>
          <w:p w14:paraId="3E1B0FF2" w14:textId="0A49CE9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  <w:tc>
          <w:tcPr>
            <w:tcW w:w="1588" w:type="dxa"/>
          </w:tcPr>
          <w:p w14:paraId="2F3F82BE" w14:textId="7F95479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  <w:tc>
          <w:tcPr>
            <w:tcW w:w="1588" w:type="dxa"/>
          </w:tcPr>
          <w:p w14:paraId="328785F8" w14:textId="7F8E67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4 to 2047)</w:t>
            </w:r>
          </w:p>
        </w:tc>
        <w:tc>
          <w:tcPr>
            <w:tcW w:w="1589" w:type="dxa"/>
          </w:tcPr>
          <w:p w14:paraId="142B57DC" w14:textId="3BA1D77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  <w:tc>
          <w:tcPr>
            <w:tcW w:w="1588" w:type="dxa"/>
          </w:tcPr>
          <w:p w14:paraId="5DD64173" w14:textId="4AD3206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  <w:tc>
          <w:tcPr>
            <w:tcW w:w="1588" w:type="dxa"/>
          </w:tcPr>
          <w:p w14:paraId="7F99D142" w14:textId="20900B0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4 to 2047)</w:t>
            </w:r>
          </w:p>
        </w:tc>
        <w:tc>
          <w:tcPr>
            <w:tcW w:w="1589" w:type="dxa"/>
          </w:tcPr>
          <w:p w14:paraId="4AFDD42D" w14:textId="5103068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47)</w:t>
            </w:r>
          </w:p>
        </w:tc>
      </w:tr>
      <w:tr w:rsidR="00C4128B" w14:paraId="3F6BA6B2" w14:textId="77777777" w:rsidTr="00C4128B">
        <w:tc>
          <w:tcPr>
            <w:tcW w:w="1549" w:type="dxa"/>
          </w:tcPr>
          <w:p w14:paraId="4CE22B7D" w14:textId="4C863FE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81" w:type="dxa"/>
          </w:tcPr>
          <w:p w14:paraId="1BAB3381" w14:textId="554D853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ON (WPRO)</w:t>
            </w:r>
          </w:p>
        </w:tc>
        <w:tc>
          <w:tcPr>
            <w:tcW w:w="1588" w:type="dxa"/>
          </w:tcPr>
          <w:p w14:paraId="11E38E38" w14:textId="19FC46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  <w:tc>
          <w:tcPr>
            <w:tcW w:w="1588" w:type="dxa"/>
          </w:tcPr>
          <w:p w14:paraId="61D3B037" w14:textId="1CE874C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  <w:tc>
          <w:tcPr>
            <w:tcW w:w="1588" w:type="dxa"/>
          </w:tcPr>
          <w:p w14:paraId="111C1ED3" w14:textId="152A83F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  <w:tc>
          <w:tcPr>
            <w:tcW w:w="1589" w:type="dxa"/>
          </w:tcPr>
          <w:p w14:paraId="7ED74D41" w14:textId="7C1EF2E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3 to 2064)</w:t>
            </w:r>
          </w:p>
        </w:tc>
        <w:tc>
          <w:tcPr>
            <w:tcW w:w="1588" w:type="dxa"/>
          </w:tcPr>
          <w:p w14:paraId="24BBB731" w14:textId="4A58D9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3 to 2064)</w:t>
            </w:r>
          </w:p>
        </w:tc>
        <w:tc>
          <w:tcPr>
            <w:tcW w:w="1588" w:type="dxa"/>
          </w:tcPr>
          <w:p w14:paraId="506FA0F3" w14:textId="4DAF8B9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  <w:tc>
          <w:tcPr>
            <w:tcW w:w="1589" w:type="dxa"/>
          </w:tcPr>
          <w:p w14:paraId="657E756C" w14:textId="6289E62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</w:tr>
      <w:tr w:rsidR="00C4128B" w14:paraId="78DF4648" w14:textId="77777777" w:rsidTr="00C4128B">
        <w:tc>
          <w:tcPr>
            <w:tcW w:w="1549" w:type="dxa"/>
          </w:tcPr>
          <w:p w14:paraId="1FE6DB2D" w14:textId="7E322CC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81" w:type="dxa"/>
          </w:tcPr>
          <w:p w14:paraId="7672FF06" w14:textId="65EDAF8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UN (EMRO)</w:t>
            </w:r>
          </w:p>
        </w:tc>
        <w:tc>
          <w:tcPr>
            <w:tcW w:w="1588" w:type="dxa"/>
          </w:tcPr>
          <w:p w14:paraId="34AE736E" w14:textId="6A72CB9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238F0C51" w14:textId="1CD52E1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41D85299" w14:textId="1B15C4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1 (2013 to 2031)</w:t>
            </w:r>
          </w:p>
        </w:tc>
        <w:tc>
          <w:tcPr>
            <w:tcW w:w="1589" w:type="dxa"/>
          </w:tcPr>
          <w:p w14:paraId="22E582E3" w14:textId="5F506ED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59DB06FF" w14:textId="2BBA13A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42A837E2" w14:textId="1C91328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1 (2013 to 2032)</w:t>
            </w:r>
          </w:p>
        </w:tc>
        <w:tc>
          <w:tcPr>
            <w:tcW w:w="1589" w:type="dxa"/>
          </w:tcPr>
          <w:p w14:paraId="4A74AB5F" w14:textId="094B5F3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3 to 2034)</w:t>
            </w:r>
          </w:p>
        </w:tc>
      </w:tr>
      <w:tr w:rsidR="00C4128B" w14:paraId="64C2AE72" w14:textId="77777777" w:rsidTr="00C4128B">
        <w:tc>
          <w:tcPr>
            <w:tcW w:w="1549" w:type="dxa"/>
          </w:tcPr>
          <w:p w14:paraId="28983224" w14:textId="50F956F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81" w:type="dxa"/>
          </w:tcPr>
          <w:p w14:paraId="71C85DD3" w14:textId="088B20C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UV (WPRO)</w:t>
            </w:r>
          </w:p>
        </w:tc>
        <w:tc>
          <w:tcPr>
            <w:tcW w:w="1588" w:type="dxa"/>
          </w:tcPr>
          <w:p w14:paraId="2EC4642F" w14:textId="5C74FEE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8" w:type="dxa"/>
          </w:tcPr>
          <w:p w14:paraId="3F4434B8" w14:textId="395617D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8" w:type="dxa"/>
          </w:tcPr>
          <w:p w14:paraId="36A741EC" w14:textId="2D184D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9" w:type="dxa"/>
          </w:tcPr>
          <w:p w14:paraId="4998D4B9" w14:textId="2B90D7D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8" w:type="dxa"/>
          </w:tcPr>
          <w:p w14:paraId="07259CD2" w14:textId="6EB412B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8" w:type="dxa"/>
          </w:tcPr>
          <w:p w14:paraId="48FDCF13" w14:textId="0D3DD8C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9" w:type="dxa"/>
          </w:tcPr>
          <w:p w14:paraId="4BFDDAE0" w14:textId="18B156D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</w:tr>
      <w:tr w:rsidR="00C4128B" w14:paraId="15E6F575" w14:textId="77777777" w:rsidTr="00C4128B">
        <w:tc>
          <w:tcPr>
            <w:tcW w:w="1549" w:type="dxa"/>
          </w:tcPr>
          <w:p w14:paraId="1BAB3AE9" w14:textId="0F62EB5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81" w:type="dxa"/>
          </w:tcPr>
          <w:p w14:paraId="12FFBAEA" w14:textId="60EBF84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ZA (AFRO)</w:t>
            </w:r>
          </w:p>
        </w:tc>
        <w:tc>
          <w:tcPr>
            <w:tcW w:w="1588" w:type="dxa"/>
          </w:tcPr>
          <w:p w14:paraId="77B2544F" w14:textId="57A147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3 to after 2100)</w:t>
            </w:r>
          </w:p>
        </w:tc>
        <w:tc>
          <w:tcPr>
            <w:tcW w:w="1588" w:type="dxa"/>
          </w:tcPr>
          <w:p w14:paraId="0F594879" w14:textId="36DDC47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7 (2039 to 2075)</w:t>
            </w:r>
          </w:p>
        </w:tc>
        <w:tc>
          <w:tcPr>
            <w:tcW w:w="1588" w:type="dxa"/>
          </w:tcPr>
          <w:p w14:paraId="6F3E017A" w14:textId="1852F92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38CB9603" w14:textId="665CE06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3 to after 2100)</w:t>
            </w:r>
          </w:p>
        </w:tc>
        <w:tc>
          <w:tcPr>
            <w:tcW w:w="1588" w:type="dxa"/>
          </w:tcPr>
          <w:p w14:paraId="7546D21E" w14:textId="1418A92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3 to after 2100)</w:t>
            </w:r>
          </w:p>
        </w:tc>
        <w:tc>
          <w:tcPr>
            <w:tcW w:w="1588" w:type="dxa"/>
          </w:tcPr>
          <w:p w14:paraId="38F7D1B8" w14:textId="111E14B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16354D66" w14:textId="4A0C5D6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7 to 2043)</w:t>
            </w:r>
          </w:p>
        </w:tc>
      </w:tr>
      <w:tr w:rsidR="00C4128B" w14:paraId="3075C1AC" w14:textId="77777777" w:rsidTr="00C4128B">
        <w:tc>
          <w:tcPr>
            <w:tcW w:w="1549" w:type="dxa"/>
          </w:tcPr>
          <w:p w14:paraId="58635435" w14:textId="6135C705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81" w:type="dxa"/>
          </w:tcPr>
          <w:p w14:paraId="75A252C3" w14:textId="6720F3F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UGA (AFRO)</w:t>
            </w:r>
          </w:p>
        </w:tc>
        <w:tc>
          <w:tcPr>
            <w:tcW w:w="1588" w:type="dxa"/>
          </w:tcPr>
          <w:p w14:paraId="6F4DF70D" w14:textId="763B385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8 (2053 to 2067)</w:t>
            </w:r>
          </w:p>
        </w:tc>
        <w:tc>
          <w:tcPr>
            <w:tcW w:w="1588" w:type="dxa"/>
          </w:tcPr>
          <w:p w14:paraId="1D0BA370" w14:textId="74C6BA8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4 (2050 to 2061)</w:t>
            </w:r>
          </w:p>
        </w:tc>
        <w:tc>
          <w:tcPr>
            <w:tcW w:w="1588" w:type="dxa"/>
          </w:tcPr>
          <w:p w14:paraId="6289C0F3" w14:textId="422DEA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9" w:type="dxa"/>
          </w:tcPr>
          <w:p w14:paraId="59BC0C22" w14:textId="576844D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8 (2053 to 2067)</w:t>
            </w:r>
          </w:p>
        </w:tc>
        <w:tc>
          <w:tcPr>
            <w:tcW w:w="1588" w:type="dxa"/>
          </w:tcPr>
          <w:p w14:paraId="1E2A56BC" w14:textId="5625885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8 (2053 to 2067)</w:t>
            </w:r>
          </w:p>
        </w:tc>
        <w:tc>
          <w:tcPr>
            <w:tcW w:w="1588" w:type="dxa"/>
          </w:tcPr>
          <w:p w14:paraId="594E30BA" w14:textId="78ECD0E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9" w:type="dxa"/>
          </w:tcPr>
          <w:p w14:paraId="27B045E2" w14:textId="30169FC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C4128B" w14:paraId="571F44E6" w14:textId="77777777" w:rsidTr="00C4128B">
        <w:tc>
          <w:tcPr>
            <w:tcW w:w="1549" w:type="dxa"/>
          </w:tcPr>
          <w:p w14:paraId="3093C3C5" w14:textId="58EC7E7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81" w:type="dxa"/>
          </w:tcPr>
          <w:p w14:paraId="2FCA1FB4" w14:textId="03BCDC5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UKR (EURO)</w:t>
            </w:r>
          </w:p>
        </w:tc>
        <w:tc>
          <w:tcPr>
            <w:tcW w:w="1588" w:type="dxa"/>
          </w:tcPr>
          <w:p w14:paraId="782F0CA3" w14:textId="7F5D12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09 to 2057)</w:t>
            </w:r>
          </w:p>
        </w:tc>
        <w:tc>
          <w:tcPr>
            <w:tcW w:w="1588" w:type="dxa"/>
          </w:tcPr>
          <w:p w14:paraId="4004B7A9" w14:textId="06EEE12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3 (2009 to 2057)</w:t>
            </w:r>
          </w:p>
        </w:tc>
        <w:tc>
          <w:tcPr>
            <w:tcW w:w="1588" w:type="dxa"/>
          </w:tcPr>
          <w:p w14:paraId="10069E59" w14:textId="767E588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09 to 2036)</w:t>
            </w:r>
          </w:p>
        </w:tc>
        <w:tc>
          <w:tcPr>
            <w:tcW w:w="1589" w:type="dxa"/>
          </w:tcPr>
          <w:p w14:paraId="68F5688A" w14:textId="6EFBA2B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09 to 2057)</w:t>
            </w:r>
          </w:p>
        </w:tc>
        <w:tc>
          <w:tcPr>
            <w:tcW w:w="1588" w:type="dxa"/>
          </w:tcPr>
          <w:p w14:paraId="29B8566B" w14:textId="469E9DD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09 to 2057)</w:t>
            </w:r>
          </w:p>
        </w:tc>
        <w:tc>
          <w:tcPr>
            <w:tcW w:w="1588" w:type="dxa"/>
          </w:tcPr>
          <w:p w14:paraId="1FD80A02" w14:textId="4E1982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09 to 2036)</w:t>
            </w:r>
          </w:p>
        </w:tc>
        <w:tc>
          <w:tcPr>
            <w:tcW w:w="1589" w:type="dxa"/>
          </w:tcPr>
          <w:p w14:paraId="3E04BEFA" w14:textId="43C30D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09 to 2041)</w:t>
            </w:r>
          </w:p>
        </w:tc>
      </w:tr>
      <w:tr w:rsidR="00C4128B" w14:paraId="508EDAB2" w14:textId="77777777" w:rsidTr="00C4128B">
        <w:tc>
          <w:tcPr>
            <w:tcW w:w="1549" w:type="dxa"/>
          </w:tcPr>
          <w:p w14:paraId="65A321B7" w14:textId="30AEBF5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81" w:type="dxa"/>
          </w:tcPr>
          <w:p w14:paraId="3E51547A" w14:textId="3AEF4C7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UZB (EURO)</w:t>
            </w:r>
          </w:p>
        </w:tc>
        <w:tc>
          <w:tcPr>
            <w:tcW w:w="1588" w:type="dxa"/>
          </w:tcPr>
          <w:p w14:paraId="5122B4D8" w14:textId="09544AB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8" w:type="dxa"/>
          </w:tcPr>
          <w:p w14:paraId="3B80AB38" w14:textId="1541593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8" w:type="dxa"/>
          </w:tcPr>
          <w:p w14:paraId="52355AA2" w14:textId="68162C9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9" w:type="dxa"/>
          </w:tcPr>
          <w:p w14:paraId="63E2EA24" w14:textId="2CF784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8" w:type="dxa"/>
          </w:tcPr>
          <w:p w14:paraId="133D597F" w14:textId="2EA7771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8" w:type="dxa"/>
          </w:tcPr>
          <w:p w14:paraId="339F1EA0" w14:textId="69918BF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9" w:type="dxa"/>
          </w:tcPr>
          <w:p w14:paraId="7A66B085" w14:textId="0FB298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</w:tr>
      <w:tr w:rsidR="00C4128B" w14:paraId="5D60A9A2" w14:textId="77777777" w:rsidTr="00C4128B">
        <w:tc>
          <w:tcPr>
            <w:tcW w:w="1549" w:type="dxa"/>
          </w:tcPr>
          <w:p w14:paraId="1368CC96" w14:textId="01C41DA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81" w:type="dxa"/>
          </w:tcPr>
          <w:p w14:paraId="367D5BE0" w14:textId="5BB1BC0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VEN (PAHO)</w:t>
            </w:r>
          </w:p>
        </w:tc>
        <w:tc>
          <w:tcPr>
            <w:tcW w:w="1588" w:type="dxa"/>
          </w:tcPr>
          <w:p w14:paraId="023A81DC" w14:textId="4C87FD4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19949477" w14:textId="07091D21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74104DE8" w14:textId="35BAAE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9 (2018 to 2030)</w:t>
            </w:r>
          </w:p>
        </w:tc>
        <w:tc>
          <w:tcPr>
            <w:tcW w:w="1589" w:type="dxa"/>
          </w:tcPr>
          <w:p w14:paraId="3089A25C" w14:textId="519C10A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2B267E9C" w14:textId="6B3731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7ED402AE" w14:textId="3F6778A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9" w:type="dxa"/>
          </w:tcPr>
          <w:p w14:paraId="2677CF83" w14:textId="7F8B58C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18 to 2033)</w:t>
            </w:r>
          </w:p>
        </w:tc>
      </w:tr>
      <w:tr w:rsidR="00C4128B" w14:paraId="6298AE4C" w14:textId="77777777" w:rsidTr="00C4128B">
        <w:tc>
          <w:tcPr>
            <w:tcW w:w="1549" w:type="dxa"/>
          </w:tcPr>
          <w:p w14:paraId="60588BE8" w14:textId="180CE41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81" w:type="dxa"/>
          </w:tcPr>
          <w:p w14:paraId="3FFC3E3D" w14:textId="41960E0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VNM (WPRO)</w:t>
            </w:r>
          </w:p>
        </w:tc>
        <w:tc>
          <w:tcPr>
            <w:tcW w:w="1588" w:type="dxa"/>
          </w:tcPr>
          <w:p w14:paraId="4AEC86C5" w14:textId="34A5290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4 to 2063)</w:t>
            </w:r>
          </w:p>
        </w:tc>
        <w:tc>
          <w:tcPr>
            <w:tcW w:w="1588" w:type="dxa"/>
          </w:tcPr>
          <w:p w14:paraId="6EFB20E2" w14:textId="03AF35A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3 (2044 to 2063)</w:t>
            </w:r>
          </w:p>
        </w:tc>
        <w:tc>
          <w:tcPr>
            <w:tcW w:w="1588" w:type="dxa"/>
          </w:tcPr>
          <w:p w14:paraId="33297ED4" w14:textId="55D841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41 to 2054)</w:t>
            </w:r>
          </w:p>
        </w:tc>
        <w:tc>
          <w:tcPr>
            <w:tcW w:w="1589" w:type="dxa"/>
          </w:tcPr>
          <w:p w14:paraId="59F36740" w14:textId="1FD9D58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4 to 2063)</w:t>
            </w:r>
          </w:p>
        </w:tc>
        <w:tc>
          <w:tcPr>
            <w:tcW w:w="1588" w:type="dxa"/>
          </w:tcPr>
          <w:p w14:paraId="69CCF317" w14:textId="02E0C8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4 to 2064)</w:t>
            </w:r>
          </w:p>
        </w:tc>
        <w:tc>
          <w:tcPr>
            <w:tcW w:w="1588" w:type="dxa"/>
          </w:tcPr>
          <w:p w14:paraId="7696A852" w14:textId="0489DB4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41 to 2054)</w:t>
            </w:r>
          </w:p>
        </w:tc>
        <w:tc>
          <w:tcPr>
            <w:tcW w:w="1589" w:type="dxa"/>
          </w:tcPr>
          <w:p w14:paraId="0CC4525F" w14:textId="37AD49A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42 to 2054)</w:t>
            </w:r>
          </w:p>
        </w:tc>
      </w:tr>
      <w:tr w:rsidR="00C4128B" w14:paraId="0503914C" w14:textId="77777777" w:rsidTr="00C4128B">
        <w:tc>
          <w:tcPr>
            <w:tcW w:w="1549" w:type="dxa"/>
          </w:tcPr>
          <w:p w14:paraId="166384C2" w14:textId="3F24403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81" w:type="dxa"/>
          </w:tcPr>
          <w:p w14:paraId="02E8D694" w14:textId="6CBF96A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VUT (WPRO)</w:t>
            </w:r>
          </w:p>
        </w:tc>
        <w:tc>
          <w:tcPr>
            <w:tcW w:w="1588" w:type="dxa"/>
          </w:tcPr>
          <w:p w14:paraId="397CA5E9" w14:textId="0D03725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9 (2058 to 2083)</w:t>
            </w:r>
          </w:p>
        </w:tc>
        <w:tc>
          <w:tcPr>
            <w:tcW w:w="1588" w:type="dxa"/>
          </w:tcPr>
          <w:p w14:paraId="7DF5B3AF" w14:textId="73AA507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9 (2058 to 2083)</w:t>
            </w:r>
          </w:p>
        </w:tc>
        <w:tc>
          <w:tcPr>
            <w:tcW w:w="1588" w:type="dxa"/>
          </w:tcPr>
          <w:p w14:paraId="55FB41D3" w14:textId="644E30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55 to 2073)</w:t>
            </w:r>
          </w:p>
        </w:tc>
        <w:tc>
          <w:tcPr>
            <w:tcW w:w="1589" w:type="dxa"/>
          </w:tcPr>
          <w:p w14:paraId="2319223B" w14:textId="0DF01C0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9 (2058 to 2083)</w:t>
            </w:r>
          </w:p>
        </w:tc>
        <w:tc>
          <w:tcPr>
            <w:tcW w:w="1588" w:type="dxa"/>
          </w:tcPr>
          <w:p w14:paraId="1642FE76" w14:textId="4F6FE6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0 (2058 to 2083)</w:t>
            </w:r>
          </w:p>
        </w:tc>
        <w:tc>
          <w:tcPr>
            <w:tcW w:w="1588" w:type="dxa"/>
          </w:tcPr>
          <w:p w14:paraId="2328C438" w14:textId="12F7F66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55 to 2073)</w:t>
            </w:r>
          </w:p>
        </w:tc>
        <w:tc>
          <w:tcPr>
            <w:tcW w:w="1589" w:type="dxa"/>
          </w:tcPr>
          <w:p w14:paraId="6DFC5987" w14:textId="4DB503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5 to 2074)</w:t>
            </w:r>
          </w:p>
        </w:tc>
      </w:tr>
      <w:tr w:rsidR="00C4128B" w14:paraId="4417EC50" w14:textId="77777777" w:rsidTr="00C4128B">
        <w:tc>
          <w:tcPr>
            <w:tcW w:w="1549" w:type="dxa"/>
          </w:tcPr>
          <w:p w14:paraId="74E9D0D2" w14:textId="584730A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81" w:type="dxa"/>
          </w:tcPr>
          <w:p w14:paraId="48FCFBAE" w14:textId="3E2157F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WSM (WPRO)</w:t>
            </w:r>
          </w:p>
        </w:tc>
        <w:tc>
          <w:tcPr>
            <w:tcW w:w="1588" w:type="dxa"/>
          </w:tcPr>
          <w:p w14:paraId="2C501190" w14:textId="2038A9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59 to 2083)</w:t>
            </w:r>
          </w:p>
        </w:tc>
        <w:tc>
          <w:tcPr>
            <w:tcW w:w="1588" w:type="dxa"/>
          </w:tcPr>
          <w:p w14:paraId="16BE8281" w14:textId="67DE98C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8 (2059 to 2083)</w:t>
            </w:r>
          </w:p>
        </w:tc>
        <w:tc>
          <w:tcPr>
            <w:tcW w:w="1588" w:type="dxa"/>
          </w:tcPr>
          <w:p w14:paraId="25A14364" w14:textId="26B76A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2 to 2061)</w:t>
            </w:r>
          </w:p>
        </w:tc>
        <w:tc>
          <w:tcPr>
            <w:tcW w:w="1589" w:type="dxa"/>
          </w:tcPr>
          <w:p w14:paraId="36A31378" w14:textId="344E21B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59 to 2084)</w:t>
            </w:r>
          </w:p>
        </w:tc>
        <w:tc>
          <w:tcPr>
            <w:tcW w:w="1588" w:type="dxa"/>
          </w:tcPr>
          <w:p w14:paraId="292EA8A7" w14:textId="346FF55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59 to 2084)</w:t>
            </w:r>
          </w:p>
        </w:tc>
        <w:tc>
          <w:tcPr>
            <w:tcW w:w="1588" w:type="dxa"/>
          </w:tcPr>
          <w:p w14:paraId="7E08E222" w14:textId="4623191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2 to 2061)</w:t>
            </w:r>
          </w:p>
        </w:tc>
        <w:tc>
          <w:tcPr>
            <w:tcW w:w="1589" w:type="dxa"/>
          </w:tcPr>
          <w:p w14:paraId="35D83FE4" w14:textId="4B865A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4 to 2063)</w:t>
            </w:r>
          </w:p>
        </w:tc>
      </w:tr>
      <w:tr w:rsidR="00C4128B" w14:paraId="44502F5B" w14:textId="77777777" w:rsidTr="00C4128B">
        <w:tc>
          <w:tcPr>
            <w:tcW w:w="1549" w:type="dxa"/>
          </w:tcPr>
          <w:p w14:paraId="64D194C6" w14:textId="38D9B59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81" w:type="dxa"/>
          </w:tcPr>
          <w:p w14:paraId="5745565B" w14:textId="13192D9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YEM (EMRO)</w:t>
            </w:r>
          </w:p>
        </w:tc>
        <w:tc>
          <w:tcPr>
            <w:tcW w:w="1588" w:type="dxa"/>
          </w:tcPr>
          <w:p w14:paraId="1A0EC684" w14:textId="47F5CBD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9 (2056 to after 2100)</w:t>
            </w:r>
          </w:p>
        </w:tc>
        <w:tc>
          <w:tcPr>
            <w:tcW w:w="1588" w:type="dxa"/>
          </w:tcPr>
          <w:p w14:paraId="43E2672E" w14:textId="61992F7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1 (2051 to 2097)</w:t>
            </w:r>
          </w:p>
        </w:tc>
        <w:tc>
          <w:tcPr>
            <w:tcW w:w="1588" w:type="dxa"/>
          </w:tcPr>
          <w:p w14:paraId="5F9D3683" w14:textId="65724D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7)</w:t>
            </w:r>
          </w:p>
        </w:tc>
        <w:tc>
          <w:tcPr>
            <w:tcW w:w="1589" w:type="dxa"/>
          </w:tcPr>
          <w:p w14:paraId="2D412186" w14:textId="7C3A791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9 (2056 to after 2100)</w:t>
            </w:r>
          </w:p>
        </w:tc>
        <w:tc>
          <w:tcPr>
            <w:tcW w:w="1588" w:type="dxa"/>
          </w:tcPr>
          <w:p w14:paraId="36AFD4AB" w14:textId="6A457B8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9 (2056 to after 2100)</w:t>
            </w:r>
          </w:p>
        </w:tc>
        <w:tc>
          <w:tcPr>
            <w:tcW w:w="1588" w:type="dxa"/>
          </w:tcPr>
          <w:p w14:paraId="127E6670" w14:textId="06A06E7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8)</w:t>
            </w:r>
          </w:p>
        </w:tc>
        <w:tc>
          <w:tcPr>
            <w:tcW w:w="1589" w:type="dxa"/>
          </w:tcPr>
          <w:p w14:paraId="162C80A6" w14:textId="53BA9A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1 to 2044)</w:t>
            </w:r>
          </w:p>
        </w:tc>
      </w:tr>
      <w:tr w:rsidR="00C4128B" w14:paraId="74D511FF" w14:textId="77777777" w:rsidTr="00C4128B">
        <w:tc>
          <w:tcPr>
            <w:tcW w:w="1549" w:type="dxa"/>
          </w:tcPr>
          <w:p w14:paraId="533581BC" w14:textId="3B9B0CB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81" w:type="dxa"/>
          </w:tcPr>
          <w:p w14:paraId="46BEF4AB" w14:textId="4642C49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ZAF (AFRO)</w:t>
            </w:r>
          </w:p>
        </w:tc>
        <w:tc>
          <w:tcPr>
            <w:tcW w:w="1588" w:type="dxa"/>
          </w:tcPr>
          <w:p w14:paraId="26BD2920" w14:textId="0A7D542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41DF84C5" w14:textId="4CBEC22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5 (2059 to after 2100)</w:t>
            </w:r>
          </w:p>
        </w:tc>
        <w:tc>
          <w:tcPr>
            <w:tcW w:w="1588" w:type="dxa"/>
          </w:tcPr>
          <w:p w14:paraId="36F552BB" w14:textId="6D26E1D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38 to 2058)</w:t>
            </w:r>
          </w:p>
        </w:tc>
        <w:tc>
          <w:tcPr>
            <w:tcW w:w="1589" w:type="dxa"/>
          </w:tcPr>
          <w:p w14:paraId="7C73AF9D" w14:textId="38BAA7F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7D251883" w14:textId="6BCA77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132A4ACF" w14:textId="5165178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38 to 2059)</w:t>
            </w:r>
          </w:p>
        </w:tc>
        <w:tc>
          <w:tcPr>
            <w:tcW w:w="1589" w:type="dxa"/>
          </w:tcPr>
          <w:p w14:paraId="5884AC5B" w14:textId="2E4553F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4 to 2064)</w:t>
            </w:r>
          </w:p>
        </w:tc>
      </w:tr>
      <w:tr w:rsidR="00C4128B" w14:paraId="14A2A0A4" w14:textId="77777777" w:rsidTr="00C4128B">
        <w:tc>
          <w:tcPr>
            <w:tcW w:w="1549" w:type="dxa"/>
          </w:tcPr>
          <w:p w14:paraId="2D2055E7" w14:textId="051196C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81" w:type="dxa"/>
          </w:tcPr>
          <w:p w14:paraId="4C8C58E8" w14:textId="0ED26F3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ZMB (AFRO)</w:t>
            </w:r>
          </w:p>
        </w:tc>
        <w:tc>
          <w:tcPr>
            <w:tcW w:w="1588" w:type="dxa"/>
          </w:tcPr>
          <w:p w14:paraId="3F3B9BE4" w14:textId="3A0174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  <w:tc>
          <w:tcPr>
            <w:tcW w:w="1588" w:type="dxa"/>
          </w:tcPr>
          <w:p w14:paraId="6CD84AF9" w14:textId="4D2ADE1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  <w:tc>
          <w:tcPr>
            <w:tcW w:w="1588" w:type="dxa"/>
          </w:tcPr>
          <w:p w14:paraId="40C127CC" w14:textId="07B2C36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  <w:tc>
          <w:tcPr>
            <w:tcW w:w="1589" w:type="dxa"/>
          </w:tcPr>
          <w:p w14:paraId="4D2081F8" w14:textId="34B2F91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4 to 2030)</w:t>
            </w:r>
          </w:p>
        </w:tc>
        <w:tc>
          <w:tcPr>
            <w:tcW w:w="1588" w:type="dxa"/>
          </w:tcPr>
          <w:p w14:paraId="7326DE28" w14:textId="510B5A7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4 to 2030)</w:t>
            </w:r>
          </w:p>
        </w:tc>
        <w:tc>
          <w:tcPr>
            <w:tcW w:w="1588" w:type="dxa"/>
          </w:tcPr>
          <w:p w14:paraId="3525A748" w14:textId="3B9BA43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  <w:tc>
          <w:tcPr>
            <w:tcW w:w="1589" w:type="dxa"/>
          </w:tcPr>
          <w:p w14:paraId="008F4DA7" w14:textId="5CF8736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</w:tr>
      <w:tr w:rsidR="00C4128B" w14:paraId="7803F6FF" w14:textId="77777777" w:rsidTr="00C4128B">
        <w:tc>
          <w:tcPr>
            <w:tcW w:w="1549" w:type="dxa"/>
          </w:tcPr>
          <w:p w14:paraId="3DF9640F" w14:textId="64EA1AC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81" w:type="dxa"/>
          </w:tcPr>
          <w:p w14:paraId="2380666F" w14:textId="0411793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ZWE (AFRO)</w:t>
            </w:r>
          </w:p>
        </w:tc>
        <w:tc>
          <w:tcPr>
            <w:tcW w:w="1588" w:type="dxa"/>
          </w:tcPr>
          <w:p w14:paraId="0FE67D5B" w14:textId="2D640CA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8)</w:t>
            </w:r>
          </w:p>
        </w:tc>
        <w:tc>
          <w:tcPr>
            <w:tcW w:w="1588" w:type="dxa"/>
          </w:tcPr>
          <w:p w14:paraId="1863B50C" w14:textId="0096A0E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7 (2043 to 2054)</w:t>
            </w:r>
          </w:p>
        </w:tc>
        <w:tc>
          <w:tcPr>
            <w:tcW w:w="1588" w:type="dxa"/>
          </w:tcPr>
          <w:p w14:paraId="44254E8C" w14:textId="6FFF3F9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7)</w:t>
            </w:r>
          </w:p>
        </w:tc>
        <w:tc>
          <w:tcPr>
            <w:tcW w:w="1589" w:type="dxa"/>
          </w:tcPr>
          <w:p w14:paraId="66432BBF" w14:textId="4271107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8)</w:t>
            </w:r>
          </w:p>
        </w:tc>
        <w:tc>
          <w:tcPr>
            <w:tcW w:w="1588" w:type="dxa"/>
          </w:tcPr>
          <w:p w14:paraId="39F224E4" w14:textId="06906B7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8)</w:t>
            </w:r>
          </w:p>
        </w:tc>
        <w:tc>
          <w:tcPr>
            <w:tcW w:w="1588" w:type="dxa"/>
          </w:tcPr>
          <w:p w14:paraId="197E04E4" w14:textId="6D7842D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128E4BF0" w14:textId="39AA422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9 to 2042)</w:t>
            </w:r>
          </w:p>
        </w:tc>
      </w:tr>
      <w:tr w:rsidR="008C44FC" w14:paraId="51AE62A8" w14:textId="77777777" w:rsidTr="0082069B">
        <w:tc>
          <w:tcPr>
            <w:tcW w:w="13948" w:type="dxa"/>
            <w:gridSpan w:val="9"/>
            <w:shd w:val="clear" w:color="auto" w:fill="D9D9D9" w:themeFill="background1" w:themeFillShade="D9"/>
          </w:tcPr>
          <w:p w14:paraId="2D66894F" w14:textId="2CBC3A5E" w:rsidR="008C44FC" w:rsidRDefault="008C44FC" w:rsidP="008C44FC">
            <w:pPr>
              <w:rPr>
                <w:lang w:val="en-IE"/>
              </w:rPr>
            </w:pPr>
            <w:r>
              <w:rPr>
                <w:rFonts w:ascii="Calibri" w:hAnsi="Calibri" w:cs="Calibri"/>
                <w:b/>
                <w:bCs/>
                <w:sz w:val="18"/>
                <w:szCs w:val="18"/>
              </w:rPr>
              <w:t>Treatment level such that 40% of treatment-eligible individuals are in treatment in 2030</w:t>
            </w:r>
          </w:p>
        </w:tc>
      </w:tr>
      <w:tr w:rsidR="004422B0" w14:paraId="5027E0E4" w14:textId="77777777" w:rsidTr="004422B0">
        <w:tc>
          <w:tcPr>
            <w:tcW w:w="1549" w:type="dxa"/>
          </w:tcPr>
          <w:p w14:paraId="2A0BA165" w14:textId="435831F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81" w:type="dxa"/>
          </w:tcPr>
          <w:p w14:paraId="1B3B7BC8" w14:textId="2980ECB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588" w:type="dxa"/>
          </w:tcPr>
          <w:p w14:paraId="54086433" w14:textId="52057C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9)</w:t>
            </w:r>
          </w:p>
        </w:tc>
        <w:tc>
          <w:tcPr>
            <w:tcW w:w="1588" w:type="dxa"/>
          </w:tcPr>
          <w:p w14:paraId="60F8C960" w14:textId="503267F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1 (2042 to 2059)</w:t>
            </w:r>
          </w:p>
        </w:tc>
        <w:tc>
          <w:tcPr>
            <w:tcW w:w="1588" w:type="dxa"/>
          </w:tcPr>
          <w:p w14:paraId="43524157" w14:textId="5DF5E97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45A17BCD" w14:textId="4E25065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9)</w:t>
            </w:r>
          </w:p>
        </w:tc>
        <w:tc>
          <w:tcPr>
            <w:tcW w:w="1588" w:type="dxa"/>
          </w:tcPr>
          <w:p w14:paraId="5F172F1A" w14:textId="7D71DA7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9)</w:t>
            </w:r>
          </w:p>
        </w:tc>
        <w:tc>
          <w:tcPr>
            <w:tcW w:w="1588" w:type="dxa"/>
          </w:tcPr>
          <w:p w14:paraId="1776EB2A" w14:textId="13D7591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6)</w:t>
            </w:r>
          </w:p>
        </w:tc>
        <w:tc>
          <w:tcPr>
            <w:tcW w:w="1589" w:type="dxa"/>
          </w:tcPr>
          <w:p w14:paraId="48286141" w14:textId="4782321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1)</w:t>
            </w:r>
          </w:p>
        </w:tc>
      </w:tr>
      <w:tr w:rsidR="004422B0" w14:paraId="7DF8C1BD" w14:textId="77777777" w:rsidTr="004422B0">
        <w:tc>
          <w:tcPr>
            <w:tcW w:w="1549" w:type="dxa"/>
          </w:tcPr>
          <w:p w14:paraId="24EB6259" w14:textId="37831C9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81" w:type="dxa"/>
          </w:tcPr>
          <w:p w14:paraId="7528A9CD" w14:textId="3BEBBEA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588" w:type="dxa"/>
          </w:tcPr>
          <w:p w14:paraId="34070387" w14:textId="5DFD7CD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0C1F14CF" w14:textId="38CBE69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8 (2072 to after 2100)</w:t>
            </w:r>
          </w:p>
        </w:tc>
        <w:tc>
          <w:tcPr>
            <w:tcW w:w="1588" w:type="dxa"/>
          </w:tcPr>
          <w:p w14:paraId="1F6DF69C" w14:textId="3E0A887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9 to 2061)</w:t>
            </w:r>
          </w:p>
        </w:tc>
        <w:tc>
          <w:tcPr>
            <w:tcW w:w="1589" w:type="dxa"/>
          </w:tcPr>
          <w:p w14:paraId="589A74FE" w14:textId="68C912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38872890" w14:textId="04DFFFA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342BF28E" w14:textId="206059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62)</w:t>
            </w:r>
          </w:p>
        </w:tc>
        <w:tc>
          <w:tcPr>
            <w:tcW w:w="1589" w:type="dxa"/>
          </w:tcPr>
          <w:p w14:paraId="15050E0D" w14:textId="2B5F12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1 to 2066)</w:t>
            </w:r>
          </w:p>
        </w:tc>
      </w:tr>
      <w:tr w:rsidR="004422B0" w14:paraId="2DB8EF6A" w14:textId="77777777" w:rsidTr="004422B0">
        <w:tc>
          <w:tcPr>
            <w:tcW w:w="1549" w:type="dxa"/>
          </w:tcPr>
          <w:p w14:paraId="4B2D78A1" w14:textId="60ABD13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81" w:type="dxa"/>
          </w:tcPr>
          <w:p w14:paraId="2A7993D4" w14:textId="3A87491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588" w:type="dxa"/>
          </w:tcPr>
          <w:p w14:paraId="1528EF9B" w14:textId="730C8E3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  <w:tc>
          <w:tcPr>
            <w:tcW w:w="1588" w:type="dxa"/>
          </w:tcPr>
          <w:p w14:paraId="5E7CBAA4" w14:textId="015A29F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  <w:tc>
          <w:tcPr>
            <w:tcW w:w="1588" w:type="dxa"/>
          </w:tcPr>
          <w:p w14:paraId="7210FB4B" w14:textId="35214DD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  <w:tc>
          <w:tcPr>
            <w:tcW w:w="1589" w:type="dxa"/>
          </w:tcPr>
          <w:p w14:paraId="108564A9" w14:textId="79485D5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687356F9" w14:textId="683210D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2BDC7569" w14:textId="63BD35D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  <w:tc>
          <w:tcPr>
            <w:tcW w:w="1589" w:type="dxa"/>
          </w:tcPr>
          <w:p w14:paraId="439106A6" w14:textId="6CC841B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</w:tr>
      <w:tr w:rsidR="004422B0" w14:paraId="39DA386A" w14:textId="77777777" w:rsidTr="004422B0">
        <w:tc>
          <w:tcPr>
            <w:tcW w:w="1549" w:type="dxa"/>
          </w:tcPr>
          <w:p w14:paraId="2AC57892" w14:textId="43B9968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81" w:type="dxa"/>
          </w:tcPr>
          <w:p w14:paraId="74AF4251" w14:textId="41D1515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588" w:type="dxa"/>
          </w:tcPr>
          <w:p w14:paraId="02900FFF" w14:textId="162AB10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8" w:type="dxa"/>
          </w:tcPr>
          <w:p w14:paraId="6BC252C5" w14:textId="7B08ACE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8" w:type="dxa"/>
          </w:tcPr>
          <w:p w14:paraId="18EE450F" w14:textId="59B2FA9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9" w:type="dxa"/>
          </w:tcPr>
          <w:p w14:paraId="07DC13D0" w14:textId="598EE3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8" w:type="dxa"/>
          </w:tcPr>
          <w:p w14:paraId="20F0D15B" w14:textId="59B7988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8" w:type="dxa"/>
          </w:tcPr>
          <w:p w14:paraId="519C4BC7" w14:textId="7362406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9" w:type="dxa"/>
          </w:tcPr>
          <w:p w14:paraId="7413E236" w14:textId="1B4DFB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</w:tr>
      <w:tr w:rsidR="004422B0" w14:paraId="72E4DEE0" w14:textId="77777777" w:rsidTr="004422B0">
        <w:tc>
          <w:tcPr>
            <w:tcW w:w="1549" w:type="dxa"/>
          </w:tcPr>
          <w:p w14:paraId="03B30BA9" w14:textId="7ED6306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81" w:type="dxa"/>
          </w:tcPr>
          <w:p w14:paraId="06D2FB02" w14:textId="7A0B0D71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588" w:type="dxa"/>
          </w:tcPr>
          <w:p w14:paraId="66F4406F" w14:textId="150FB3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8" w:type="dxa"/>
          </w:tcPr>
          <w:p w14:paraId="4358D1D1" w14:textId="16DE721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8" w:type="dxa"/>
          </w:tcPr>
          <w:p w14:paraId="4176238E" w14:textId="4243EDB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9" w:type="dxa"/>
          </w:tcPr>
          <w:p w14:paraId="6C3ED640" w14:textId="19A8B6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8" w:type="dxa"/>
          </w:tcPr>
          <w:p w14:paraId="41AE4305" w14:textId="7860A5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8" w:type="dxa"/>
          </w:tcPr>
          <w:p w14:paraId="554DF4B3" w14:textId="2EB517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9" w:type="dxa"/>
          </w:tcPr>
          <w:p w14:paraId="2AB167B9" w14:textId="7465FC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</w:tr>
      <w:tr w:rsidR="004422B0" w14:paraId="45701ABE" w14:textId="77777777" w:rsidTr="004422B0">
        <w:tc>
          <w:tcPr>
            <w:tcW w:w="1549" w:type="dxa"/>
          </w:tcPr>
          <w:p w14:paraId="514719D4" w14:textId="1660043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81" w:type="dxa"/>
          </w:tcPr>
          <w:p w14:paraId="2FB6CDEE" w14:textId="7C8EBC9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588" w:type="dxa"/>
          </w:tcPr>
          <w:p w14:paraId="1306FD3A" w14:textId="0AE614C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45 to 2068)</w:t>
            </w:r>
          </w:p>
        </w:tc>
        <w:tc>
          <w:tcPr>
            <w:tcW w:w="1588" w:type="dxa"/>
          </w:tcPr>
          <w:p w14:paraId="0E2D64C7" w14:textId="6ECB9CB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2 (2041 to 2056)</w:t>
            </w:r>
          </w:p>
        </w:tc>
        <w:tc>
          <w:tcPr>
            <w:tcW w:w="1588" w:type="dxa"/>
          </w:tcPr>
          <w:p w14:paraId="7E7FDD70" w14:textId="43023E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0A5F05E8" w14:textId="079D782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45 to 2068)</w:t>
            </w:r>
          </w:p>
        </w:tc>
        <w:tc>
          <w:tcPr>
            <w:tcW w:w="1588" w:type="dxa"/>
          </w:tcPr>
          <w:p w14:paraId="7A723E44" w14:textId="3F16A74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45 to 2068)</w:t>
            </w:r>
          </w:p>
        </w:tc>
        <w:tc>
          <w:tcPr>
            <w:tcW w:w="1588" w:type="dxa"/>
          </w:tcPr>
          <w:p w14:paraId="0BCB9E42" w14:textId="631B994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1D82FEA7" w14:textId="34D4B7E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0)</w:t>
            </w:r>
          </w:p>
        </w:tc>
      </w:tr>
      <w:tr w:rsidR="004422B0" w14:paraId="0CE2E632" w14:textId="77777777" w:rsidTr="004422B0">
        <w:tc>
          <w:tcPr>
            <w:tcW w:w="1549" w:type="dxa"/>
          </w:tcPr>
          <w:p w14:paraId="78BECF33" w14:textId="37B7A5A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81" w:type="dxa"/>
          </w:tcPr>
          <w:p w14:paraId="4B1FD21C" w14:textId="1B5ADA9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588" w:type="dxa"/>
          </w:tcPr>
          <w:p w14:paraId="1ECC5C4F" w14:textId="07800A4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20FDF7E7" w14:textId="144819C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0 (2081 to after 2100)</w:t>
            </w:r>
          </w:p>
        </w:tc>
        <w:tc>
          <w:tcPr>
            <w:tcW w:w="1588" w:type="dxa"/>
          </w:tcPr>
          <w:p w14:paraId="4A1C0B0B" w14:textId="481DB1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5 to 2063)</w:t>
            </w:r>
          </w:p>
        </w:tc>
        <w:tc>
          <w:tcPr>
            <w:tcW w:w="1589" w:type="dxa"/>
          </w:tcPr>
          <w:p w14:paraId="30E092B1" w14:textId="5FA0C53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32686725" w14:textId="35BB42D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6A49BDEC" w14:textId="6C01481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56 to 2064)</w:t>
            </w:r>
          </w:p>
        </w:tc>
        <w:tc>
          <w:tcPr>
            <w:tcW w:w="1589" w:type="dxa"/>
          </w:tcPr>
          <w:p w14:paraId="2A07EB84" w14:textId="083692F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8 to 2070)</w:t>
            </w:r>
          </w:p>
        </w:tc>
      </w:tr>
      <w:tr w:rsidR="004422B0" w14:paraId="6EF23BC3" w14:textId="77777777" w:rsidTr="004422B0">
        <w:tc>
          <w:tcPr>
            <w:tcW w:w="1549" w:type="dxa"/>
          </w:tcPr>
          <w:p w14:paraId="77A5CB53" w14:textId="561612B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81" w:type="dxa"/>
          </w:tcPr>
          <w:p w14:paraId="2E763414" w14:textId="27D8CBA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588" w:type="dxa"/>
          </w:tcPr>
          <w:p w14:paraId="07B89FBD" w14:textId="430A737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6 to 2066)</w:t>
            </w:r>
          </w:p>
        </w:tc>
        <w:tc>
          <w:tcPr>
            <w:tcW w:w="1588" w:type="dxa"/>
          </w:tcPr>
          <w:p w14:paraId="50D4B92D" w14:textId="2D12E175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9 (2044 to 2060)</w:t>
            </w:r>
          </w:p>
        </w:tc>
        <w:tc>
          <w:tcPr>
            <w:tcW w:w="1588" w:type="dxa"/>
          </w:tcPr>
          <w:p w14:paraId="0BD0D0F0" w14:textId="362689F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64EC35A4" w14:textId="30B0B8A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6 to 2066)</w:t>
            </w:r>
          </w:p>
        </w:tc>
        <w:tc>
          <w:tcPr>
            <w:tcW w:w="1588" w:type="dxa"/>
          </w:tcPr>
          <w:p w14:paraId="54D2C618" w14:textId="06A92EA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6 to 2066)</w:t>
            </w:r>
          </w:p>
        </w:tc>
        <w:tc>
          <w:tcPr>
            <w:tcW w:w="1588" w:type="dxa"/>
          </w:tcPr>
          <w:p w14:paraId="350667AD" w14:textId="237038F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7)</w:t>
            </w:r>
          </w:p>
        </w:tc>
        <w:tc>
          <w:tcPr>
            <w:tcW w:w="1589" w:type="dxa"/>
          </w:tcPr>
          <w:p w14:paraId="51C43356" w14:textId="2345B28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40 to 2043)</w:t>
            </w:r>
          </w:p>
        </w:tc>
      </w:tr>
      <w:tr w:rsidR="004422B0" w14:paraId="2598B779" w14:textId="77777777" w:rsidTr="004422B0">
        <w:tc>
          <w:tcPr>
            <w:tcW w:w="1549" w:type="dxa"/>
          </w:tcPr>
          <w:p w14:paraId="5DEB99A8" w14:textId="02FD020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81" w:type="dxa"/>
          </w:tcPr>
          <w:p w14:paraId="32729893" w14:textId="3F43F0A1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588" w:type="dxa"/>
          </w:tcPr>
          <w:p w14:paraId="7154115F" w14:textId="2C7336C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2 (2068 to 2091)</w:t>
            </w:r>
          </w:p>
        </w:tc>
        <w:tc>
          <w:tcPr>
            <w:tcW w:w="1588" w:type="dxa"/>
          </w:tcPr>
          <w:p w14:paraId="412B5EC6" w14:textId="4860156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5 (2058 to 2070)</w:t>
            </w:r>
          </w:p>
        </w:tc>
        <w:tc>
          <w:tcPr>
            <w:tcW w:w="1588" w:type="dxa"/>
          </w:tcPr>
          <w:p w14:paraId="37DFB61C" w14:textId="7F87CA2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1C5A2465" w14:textId="43DE75E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2 (2068 to 2091)</w:t>
            </w:r>
          </w:p>
        </w:tc>
        <w:tc>
          <w:tcPr>
            <w:tcW w:w="1588" w:type="dxa"/>
          </w:tcPr>
          <w:p w14:paraId="4932F076" w14:textId="485DF3B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2 (2068 to 2091)</w:t>
            </w:r>
          </w:p>
        </w:tc>
        <w:tc>
          <w:tcPr>
            <w:tcW w:w="1588" w:type="dxa"/>
          </w:tcPr>
          <w:p w14:paraId="423FBA6E" w14:textId="575C64D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1DFE674" w14:textId="0E94608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3)</w:t>
            </w:r>
          </w:p>
        </w:tc>
      </w:tr>
      <w:tr w:rsidR="004422B0" w14:paraId="7E7062ED" w14:textId="77777777" w:rsidTr="004422B0">
        <w:tc>
          <w:tcPr>
            <w:tcW w:w="1549" w:type="dxa"/>
          </w:tcPr>
          <w:p w14:paraId="6EC373CC" w14:textId="5B08EBB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81" w:type="dxa"/>
          </w:tcPr>
          <w:p w14:paraId="5B3E46F4" w14:textId="0047EEF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588" w:type="dxa"/>
          </w:tcPr>
          <w:p w14:paraId="7F34E391" w14:textId="62A7AD5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0 to 2056)</w:t>
            </w:r>
          </w:p>
        </w:tc>
        <w:tc>
          <w:tcPr>
            <w:tcW w:w="1588" w:type="dxa"/>
          </w:tcPr>
          <w:p w14:paraId="2B0B2538" w14:textId="2920F5D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0 (2037 to 2047)</w:t>
            </w:r>
          </w:p>
        </w:tc>
        <w:tc>
          <w:tcPr>
            <w:tcW w:w="1588" w:type="dxa"/>
          </w:tcPr>
          <w:p w14:paraId="659F8C6A" w14:textId="176248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2)</w:t>
            </w:r>
          </w:p>
        </w:tc>
        <w:tc>
          <w:tcPr>
            <w:tcW w:w="1589" w:type="dxa"/>
          </w:tcPr>
          <w:p w14:paraId="34DAABC1" w14:textId="6D47A9C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0 to 2056)</w:t>
            </w:r>
          </w:p>
        </w:tc>
        <w:tc>
          <w:tcPr>
            <w:tcW w:w="1588" w:type="dxa"/>
          </w:tcPr>
          <w:p w14:paraId="43FBDE82" w14:textId="714A155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0 to 2056)</w:t>
            </w:r>
          </w:p>
        </w:tc>
        <w:tc>
          <w:tcPr>
            <w:tcW w:w="1588" w:type="dxa"/>
          </w:tcPr>
          <w:p w14:paraId="30940170" w14:textId="422235E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3907E1DB" w14:textId="3579A8E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6 to 2038)</w:t>
            </w:r>
          </w:p>
        </w:tc>
      </w:tr>
      <w:tr w:rsidR="004422B0" w14:paraId="36A290AC" w14:textId="77777777" w:rsidTr="004422B0">
        <w:tc>
          <w:tcPr>
            <w:tcW w:w="1549" w:type="dxa"/>
          </w:tcPr>
          <w:p w14:paraId="38900C2B" w14:textId="55B17EC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81" w:type="dxa"/>
          </w:tcPr>
          <w:p w14:paraId="092FA105" w14:textId="15598BE9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588" w:type="dxa"/>
          </w:tcPr>
          <w:p w14:paraId="0340F6AA" w14:textId="2759278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8" w:type="dxa"/>
          </w:tcPr>
          <w:p w14:paraId="6E4393EC" w14:textId="70841D8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8" w:type="dxa"/>
          </w:tcPr>
          <w:p w14:paraId="318EBF78" w14:textId="308161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9" w:type="dxa"/>
          </w:tcPr>
          <w:p w14:paraId="4C543D61" w14:textId="175211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8" w:type="dxa"/>
          </w:tcPr>
          <w:p w14:paraId="56C38376" w14:textId="42702B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8" w:type="dxa"/>
          </w:tcPr>
          <w:p w14:paraId="25971BD0" w14:textId="644FC7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9" w:type="dxa"/>
          </w:tcPr>
          <w:p w14:paraId="3112BB27" w14:textId="63AF045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</w:tr>
      <w:tr w:rsidR="004422B0" w14:paraId="1208B24D" w14:textId="77777777" w:rsidTr="004422B0">
        <w:tc>
          <w:tcPr>
            <w:tcW w:w="1549" w:type="dxa"/>
          </w:tcPr>
          <w:p w14:paraId="1594F798" w14:textId="224E8DF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81" w:type="dxa"/>
          </w:tcPr>
          <w:p w14:paraId="0EEB4548" w14:textId="3AA8CC0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588" w:type="dxa"/>
          </w:tcPr>
          <w:p w14:paraId="72CDA46F" w14:textId="78A7916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562A28E3" w14:textId="176CED5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2A6F8254" w14:textId="6E96A34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12E79FA5" w14:textId="4C47480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5AE42939" w14:textId="65A382D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E0E56F4" w14:textId="4CDE8E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072ADA63" w14:textId="1105FB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</w:tr>
      <w:tr w:rsidR="004422B0" w14:paraId="46767074" w14:textId="77777777" w:rsidTr="004422B0">
        <w:tc>
          <w:tcPr>
            <w:tcW w:w="1549" w:type="dxa"/>
          </w:tcPr>
          <w:p w14:paraId="72ACFF7F" w14:textId="4F817E4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81" w:type="dxa"/>
          </w:tcPr>
          <w:p w14:paraId="71D2AEEF" w14:textId="35D702D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588" w:type="dxa"/>
          </w:tcPr>
          <w:p w14:paraId="3A8DF425" w14:textId="1495257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8" w:type="dxa"/>
          </w:tcPr>
          <w:p w14:paraId="72DC09E1" w14:textId="48DA698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2 (2029 to 2036)</w:t>
            </w:r>
          </w:p>
        </w:tc>
        <w:tc>
          <w:tcPr>
            <w:tcW w:w="1588" w:type="dxa"/>
          </w:tcPr>
          <w:p w14:paraId="7E73DFCA" w14:textId="2401CC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8 to 2030)</w:t>
            </w:r>
          </w:p>
        </w:tc>
        <w:tc>
          <w:tcPr>
            <w:tcW w:w="1589" w:type="dxa"/>
          </w:tcPr>
          <w:p w14:paraId="3E5D4DAE" w14:textId="2D9DEE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8" w:type="dxa"/>
          </w:tcPr>
          <w:p w14:paraId="1C79EB73" w14:textId="1ED7D62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8" w:type="dxa"/>
          </w:tcPr>
          <w:p w14:paraId="0C4A4916" w14:textId="593E625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9 to 2031)</w:t>
            </w:r>
          </w:p>
        </w:tc>
        <w:tc>
          <w:tcPr>
            <w:tcW w:w="1589" w:type="dxa"/>
          </w:tcPr>
          <w:p w14:paraId="18E28E36" w14:textId="494F7FD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5)</w:t>
            </w:r>
          </w:p>
        </w:tc>
      </w:tr>
      <w:tr w:rsidR="004422B0" w14:paraId="53B92BF0" w14:textId="77777777" w:rsidTr="004422B0">
        <w:tc>
          <w:tcPr>
            <w:tcW w:w="1549" w:type="dxa"/>
          </w:tcPr>
          <w:p w14:paraId="48C4ECE1" w14:textId="38CBDA0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81" w:type="dxa"/>
          </w:tcPr>
          <w:p w14:paraId="45C04C4E" w14:textId="7F78A33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588" w:type="dxa"/>
          </w:tcPr>
          <w:p w14:paraId="7D3C1AA2" w14:textId="521AA9A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3)</w:t>
            </w:r>
          </w:p>
        </w:tc>
        <w:tc>
          <w:tcPr>
            <w:tcW w:w="1588" w:type="dxa"/>
          </w:tcPr>
          <w:p w14:paraId="05D6B1F1" w14:textId="7E0FB6C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7 (2027 to 2043)</w:t>
            </w:r>
          </w:p>
        </w:tc>
        <w:tc>
          <w:tcPr>
            <w:tcW w:w="1588" w:type="dxa"/>
          </w:tcPr>
          <w:p w14:paraId="18750C0C" w14:textId="740F4D3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26 to 2041)</w:t>
            </w:r>
          </w:p>
        </w:tc>
        <w:tc>
          <w:tcPr>
            <w:tcW w:w="1589" w:type="dxa"/>
          </w:tcPr>
          <w:p w14:paraId="5D5BE340" w14:textId="09E84BF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3)</w:t>
            </w:r>
          </w:p>
        </w:tc>
        <w:tc>
          <w:tcPr>
            <w:tcW w:w="1588" w:type="dxa"/>
          </w:tcPr>
          <w:p w14:paraId="292A059D" w14:textId="2FB671E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3)</w:t>
            </w:r>
          </w:p>
        </w:tc>
        <w:tc>
          <w:tcPr>
            <w:tcW w:w="1588" w:type="dxa"/>
          </w:tcPr>
          <w:p w14:paraId="4C261913" w14:textId="053BC5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26 to 2041)</w:t>
            </w:r>
          </w:p>
        </w:tc>
        <w:tc>
          <w:tcPr>
            <w:tcW w:w="1589" w:type="dxa"/>
          </w:tcPr>
          <w:p w14:paraId="6C9CBADA" w14:textId="610D829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27 to 2041)</w:t>
            </w:r>
          </w:p>
        </w:tc>
      </w:tr>
      <w:tr w:rsidR="004422B0" w14:paraId="6A5D4BC1" w14:textId="77777777" w:rsidTr="004422B0">
        <w:tc>
          <w:tcPr>
            <w:tcW w:w="1549" w:type="dxa"/>
          </w:tcPr>
          <w:p w14:paraId="01D78203" w14:textId="63EA834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81" w:type="dxa"/>
          </w:tcPr>
          <w:p w14:paraId="43A36F2D" w14:textId="36BBAD1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588" w:type="dxa"/>
          </w:tcPr>
          <w:p w14:paraId="6FECF321" w14:textId="58ECF5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0382B67" w14:textId="3BE42D3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5E5F658" w14:textId="0A1368A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6 to 2077)</w:t>
            </w:r>
          </w:p>
        </w:tc>
        <w:tc>
          <w:tcPr>
            <w:tcW w:w="1589" w:type="dxa"/>
          </w:tcPr>
          <w:p w14:paraId="52286569" w14:textId="5E572C8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2C74602" w14:textId="5154ED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1D5A4E6" w14:textId="4221434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7 to 2078)</w:t>
            </w:r>
          </w:p>
        </w:tc>
        <w:tc>
          <w:tcPr>
            <w:tcW w:w="1589" w:type="dxa"/>
          </w:tcPr>
          <w:p w14:paraId="5C23F43A" w14:textId="111F92A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7 (2071 to 2082)</w:t>
            </w:r>
          </w:p>
        </w:tc>
      </w:tr>
      <w:tr w:rsidR="004422B0" w14:paraId="4DF38EC4" w14:textId="77777777" w:rsidTr="004422B0">
        <w:tc>
          <w:tcPr>
            <w:tcW w:w="1549" w:type="dxa"/>
          </w:tcPr>
          <w:p w14:paraId="18302087" w14:textId="158D199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81" w:type="dxa"/>
          </w:tcPr>
          <w:p w14:paraId="095CA6B9" w14:textId="611ABF6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588" w:type="dxa"/>
          </w:tcPr>
          <w:p w14:paraId="4274CC37" w14:textId="5A2D58D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  <w:tc>
          <w:tcPr>
            <w:tcW w:w="1588" w:type="dxa"/>
          </w:tcPr>
          <w:p w14:paraId="15CB3EFD" w14:textId="3BA6612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  <w:tc>
          <w:tcPr>
            <w:tcW w:w="1588" w:type="dxa"/>
          </w:tcPr>
          <w:p w14:paraId="313C1DB1" w14:textId="25A3287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  <w:tc>
          <w:tcPr>
            <w:tcW w:w="1589" w:type="dxa"/>
          </w:tcPr>
          <w:p w14:paraId="6A4BE877" w14:textId="0349D48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30)</w:t>
            </w:r>
          </w:p>
        </w:tc>
        <w:tc>
          <w:tcPr>
            <w:tcW w:w="1588" w:type="dxa"/>
          </w:tcPr>
          <w:p w14:paraId="7D21FCE9" w14:textId="426C14C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30)</w:t>
            </w:r>
          </w:p>
        </w:tc>
        <w:tc>
          <w:tcPr>
            <w:tcW w:w="1588" w:type="dxa"/>
          </w:tcPr>
          <w:p w14:paraId="1BF07520" w14:textId="476674F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  <w:tc>
          <w:tcPr>
            <w:tcW w:w="1589" w:type="dxa"/>
          </w:tcPr>
          <w:p w14:paraId="72CA177A" w14:textId="40A2AB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</w:tr>
      <w:tr w:rsidR="004422B0" w14:paraId="5881D90C" w14:textId="77777777" w:rsidTr="004422B0">
        <w:tc>
          <w:tcPr>
            <w:tcW w:w="1549" w:type="dxa"/>
          </w:tcPr>
          <w:p w14:paraId="13B8E154" w14:textId="18B6E19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81" w:type="dxa"/>
          </w:tcPr>
          <w:p w14:paraId="36A90B1D" w14:textId="3AF9266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588" w:type="dxa"/>
          </w:tcPr>
          <w:p w14:paraId="0E1C28D6" w14:textId="0342773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100 (2064 to after 2100)</w:t>
            </w:r>
          </w:p>
        </w:tc>
        <w:tc>
          <w:tcPr>
            <w:tcW w:w="1588" w:type="dxa"/>
          </w:tcPr>
          <w:p w14:paraId="6957504A" w14:textId="78E90EE5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7 (2060 to 2098)</w:t>
            </w:r>
          </w:p>
        </w:tc>
        <w:tc>
          <w:tcPr>
            <w:tcW w:w="1588" w:type="dxa"/>
          </w:tcPr>
          <w:p w14:paraId="55B009B6" w14:textId="7F54F80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8 to 2050)</w:t>
            </w:r>
          </w:p>
        </w:tc>
        <w:tc>
          <w:tcPr>
            <w:tcW w:w="1589" w:type="dxa"/>
          </w:tcPr>
          <w:p w14:paraId="5D717B5C" w14:textId="3BA30A0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100 (2064 to after 2100)</w:t>
            </w:r>
          </w:p>
        </w:tc>
        <w:tc>
          <w:tcPr>
            <w:tcW w:w="1588" w:type="dxa"/>
          </w:tcPr>
          <w:p w14:paraId="65965601" w14:textId="78C3F03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100 (2064 to after 2100)</w:t>
            </w:r>
          </w:p>
        </w:tc>
        <w:tc>
          <w:tcPr>
            <w:tcW w:w="1588" w:type="dxa"/>
          </w:tcPr>
          <w:p w14:paraId="536E5F8B" w14:textId="0FE2CFF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38 to 2051)</w:t>
            </w:r>
          </w:p>
        </w:tc>
        <w:tc>
          <w:tcPr>
            <w:tcW w:w="1589" w:type="dxa"/>
          </w:tcPr>
          <w:p w14:paraId="4C544903" w14:textId="0B4FE3F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43 to 2053)</w:t>
            </w:r>
          </w:p>
        </w:tc>
      </w:tr>
      <w:tr w:rsidR="004422B0" w14:paraId="3785571D" w14:textId="77777777" w:rsidTr="004422B0">
        <w:tc>
          <w:tcPr>
            <w:tcW w:w="1549" w:type="dxa"/>
          </w:tcPr>
          <w:p w14:paraId="08707CDA" w14:textId="27E424E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81" w:type="dxa"/>
          </w:tcPr>
          <w:p w14:paraId="5E72625A" w14:textId="7668033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588" w:type="dxa"/>
          </w:tcPr>
          <w:p w14:paraId="65340882" w14:textId="0F5125C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1837600F" w14:textId="1FED543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9 (2066 to after 2100)</w:t>
            </w:r>
          </w:p>
        </w:tc>
        <w:tc>
          <w:tcPr>
            <w:tcW w:w="1588" w:type="dxa"/>
          </w:tcPr>
          <w:p w14:paraId="1F6CEA74" w14:textId="79BB523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5)</w:t>
            </w:r>
          </w:p>
        </w:tc>
        <w:tc>
          <w:tcPr>
            <w:tcW w:w="1589" w:type="dxa"/>
          </w:tcPr>
          <w:p w14:paraId="306B372A" w14:textId="12E9099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1C3003A0" w14:textId="1120D82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7907E1E5" w14:textId="3411B0F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2 to 2056)</w:t>
            </w:r>
          </w:p>
        </w:tc>
        <w:tc>
          <w:tcPr>
            <w:tcW w:w="1589" w:type="dxa"/>
          </w:tcPr>
          <w:p w14:paraId="3E72070D" w14:textId="25BE577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5 to 2060)</w:t>
            </w:r>
          </w:p>
        </w:tc>
      </w:tr>
      <w:tr w:rsidR="004422B0" w14:paraId="754D9213" w14:textId="77777777" w:rsidTr="004422B0">
        <w:tc>
          <w:tcPr>
            <w:tcW w:w="1549" w:type="dxa"/>
          </w:tcPr>
          <w:p w14:paraId="116BC1C3" w14:textId="372355C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81" w:type="dxa"/>
          </w:tcPr>
          <w:p w14:paraId="6DF52197" w14:textId="619E914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588" w:type="dxa"/>
          </w:tcPr>
          <w:p w14:paraId="70169032" w14:textId="1B373B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2CA6AF33" w14:textId="6EC4808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3 (2066 to 2097)</w:t>
            </w:r>
          </w:p>
        </w:tc>
        <w:tc>
          <w:tcPr>
            <w:tcW w:w="1588" w:type="dxa"/>
          </w:tcPr>
          <w:p w14:paraId="119BF3B3" w14:textId="224D308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1 to 2053)</w:t>
            </w:r>
          </w:p>
        </w:tc>
        <w:tc>
          <w:tcPr>
            <w:tcW w:w="1589" w:type="dxa"/>
          </w:tcPr>
          <w:p w14:paraId="26E0C809" w14:textId="122EF78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1866C8FB" w14:textId="2EDADAD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3A38F224" w14:textId="1D098FE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1 to 2054)</w:t>
            </w:r>
          </w:p>
        </w:tc>
        <w:tc>
          <w:tcPr>
            <w:tcW w:w="1589" w:type="dxa"/>
          </w:tcPr>
          <w:p w14:paraId="35AE2852" w14:textId="12E2035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</w:tr>
      <w:tr w:rsidR="004422B0" w14:paraId="5B5E1C8E" w14:textId="77777777" w:rsidTr="004422B0">
        <w:tc>
          <w:tcPr>
            <w:tcW w:w="1549" w:type="dxa"/>
          </w:tcPr>
          <w:p w14:paraId="3BE9DD43" w14:textId="3102368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81" w:type="dxa"/>
          </w:tcPr>
          <w:p w14:paraId="15DA1EA5" w14:textId="3CF3C86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588" w:type="dxa"/>
          </w:tcPr>
          <w:p w14:paraId="6BD66878" w14:textId="6F5C7AB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5 to after 2100)</w:t>
            </w:r>
          </w:p>
        </w:tc>
        <w:tc>
          <w:tcPr>
            <w:tcW w:w="1588" w:type="dxa"/>
          </w:tcPr>
          <w:p w14:paraId="1B72BD34" w14:textId="0384480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4 (2069 to after 2100)</w:t>
            </w:r>
          </w:p>
        </w:tc>
        <w:tc>
          <w:tcPr>
            <w:tcW w:w="1588" w:type="dxa"/>
          </w:tcPr>
          <w:p w14:paraId="1BD1463D" w14:textId="064BF90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63)</w:t>
            </w:r>
          </w:p>
        </w:tc>
        <w:tc>
          <w:tcPr>
            <w:tcW w:w="1589" w:type="dxa"/>
          </w:tcPr>
          <w:p w14:paraId="46805D8A" w14:textId="03A7989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5 to after 2100)</w:t>
            </w:r>
          </w:p>
        </w:tc>
        <w:tc>
          <w:tcPr>
            <w:tcW w:w="1588" w:type="dxa"/>
          </w:tcPr>
          <w:p w14:paraId="459146A2" w14:textId="4F96C81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5 to after 2100)</w:t>
            </w:r>
          </w:p>
        </w:tc>
        <w:tc>
          <w:tcPr>
            <w:tcW w:w="1588" w:type="dxa"/>
          </w:tcPr>
          <w:p w14:paraId="714F83F9" w14:textId="6686899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51 to 2064)</w:t>
            </w:r>
          </w:p>
        </w:tc>
        <w:tc>
          <w:tcPr>
            <w:tcW w:w="1589" w:type="dxa"/>
          </w:tcPr>
          <w:p w14:paraId="1286E078" w14:textId="52588B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52 to 2069)</w:t>
            </w:r>
          </w:p>
        </w:tc>
      </w:tr>
      <w:tr w:rsidR="004422B0" w14:paraId="7F502452" w14:textId="77777777" w:rsidTr="004422B0">
        <w:tc>
          <w:tcPr>
            <w:tcW w:w="1549" w:type="dxa"/>
          </w:tcPr>
          <w:p w14:paraId="447A5FEF" w14:textId="49DDF55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81" w:type="dxa"/>
          </w:tcPr>
          <w:p w14:paraId="25BF2054" w14:textId="6319B92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588" w:type="dxa"/>
          </w:tcPr>
          <w:p w14:paraId="3047FB73" w14:textId="6CE045D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548648D0" w14:textId="04CC5EB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3EA42BD4" w14:textId="2B9D1B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3B323CCE" w14:textId="29FA97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11538E0B" w14:textId="0D9B400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4D7D025A" w14:textId="17F4A3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4FD0260A" w14:textId="1F2ED7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</w:tr>
      <w:tr w:rsidR="004422B0" w14:paraId="06F38FFE" w14:textId="77777777" w:rsidTr="004422B0">
        <w:tc>
          <w:tcPr>
            <w:tcW w:w="1549" w:type="dxa"/>
          </w:tcPr>
          <w:p w14:paraId="408E6410" w14:textId="72E3FF9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81" w:type="dxa"/>
          </w:tcPr>
          <w:p w14:paraId="31A18079" w14:textId="2FD0ACB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588" w:type="dxa"/>
          </w:tcPr>
          <w:p w14:paraId="1BCA6073" w14:textId="737E4A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0 to 2088)</w:t>
            </w:r>
          </w:p>
        </w:tc>
        <w:tc>
          <w:tcPr>
            <w:tcW w:w="1588" w:type="dxa"/>
          </w:tcPr>
          <w:p w14:paraId="3DE2E1FC" w14:textId="2F5A0CA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3 (2055 to 2075)</w:t>
            </w:r>
          </w:p>
        </w:tc>
        <w:tc>
          <w:tcPr>
            <w:tcW w:w="1588" w:type="dxa"/>
          </w:tcPr>
          <w:p w14:paraId="440461F4" w14:textId="452DDED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9" w:type="dxa"/>
          </w:tcPr>
          <w:p w14:paraId="772EAC92" w14:textId="630B655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0 to 2088)</w:t>
            </w:r>
          </w:p>
        </w:tc>
        <w:tc>
          <w:tcPr>
            <w:tcW w:w="1588" w:type="dxa"/>
          </w:tcPr>
          <w:p w14:paraId="549F628F" w14:textId="473B6D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0 to 2088)</w:t>
            </w:r>
          </w:p>
        </w:tc>
        <w:tc>
          <w:tcPr>
            <w:tcW w:w="1588" w:type="dxa"/>
          </w:tcPr>
          <w:p w14:paraId="0194FC2B" w14:textId="4DF52D8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9" w:type="dxa"/>
          </w:tcPr>
          <w:p w14:paraId="4B9AA688" w14:textId="51E1A89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3 to 2050)</w:t>
            </w:r>
          </w:p>
        </w:tc>
      </w:tr>
      <w:tr w:rsidR="004422B0" w14:paraId="19B4A220" w14:textId="77777777" w:rsidTr="004422B0">
        <w:tc>
          <w:tcPr>
            <w:tcW w:w="1549" w:type="dxa"/>
          </w:tcPr>
          <w:p w14:paraId="48E7C762" w14:textId="4EFA646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81" w:type="dxa"/>
          </w:tcPr>
          <w:p w14:paraId="7ED8D8B5" w14:textId="76E9D85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588" w:type="dxa"/>
          </w:tcPr>
          <w:p w14:paraId="5FFE9D59" w14:textId="041D92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8" w:type="dxa"/>
          </w:tcPr>
          <w:p w14:paraId="45E75A70" w14:textId="2CA39C9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8" w:type="dxa"/>
          </w:tcPr>
          <w:p w14:paraId="5785653C" w14:textId="0BCAFE4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9" w:type="dxa"/>
          </w:tcPr>
          <w:p w14:paraId="338993E0" w14:textId="590D299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8" w:type="dxa"/>
          </w:tcPr>
          <w:p w14:paraId="3FFAD37D" w14:textId="6901F21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8" w:type="dxa"/>
          </w:tcPr>
          <w:p w14:paraId="14903775" w14:textId="0AB1C4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9" w:type="dxa"/>
          </w:tcPr>
          <w:p w14:paraId="7BAC3D32" w14:textId="60D157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</w:tr>
      <w:tr w:rsidR="004422B0" w14:paraId="5B506097" w14:textId="77777777" w:rsidTr="004422B0">
        <w:tc>
          <w:tcPr>
            <w:tcW w:w="1549" w:type="dxa"/>
          </w:tcPr>
          <w:p w14:paraId="41BC5BF3" w14:textId="7D8AB72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81" w:type="dxa"/>
          </w:tcPr>
          <w:p w14:paraId="72204733" w14:textId="4DA248C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588" w:type="dxa"/>
          </w:tcPr>
          <w:p w14:paraId="5B586C22" w14:textId="65CE2DC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6A3930E3" w14:textId="1BBBECE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2F155AD1" w14:textId="058AB7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6149E269" w14:textId="5A29564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6A7FB1DB" w14:textId="7EDFEC0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3FD704FC" w14:textId="6F6EF3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36E71D00" w14:textId="0E92AE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</w:tr>
      <w:tr w:rsidR="004422B0" w14:paraId="67117BD5" w14:textId="77777777" w:rsidTr="004422B0">
        <w:tc>
          <w:tcPr>
            <w:tcW w:w="1549" w:type="dxa"/>
          </w:tcPr>
          <w:p w14:paraId="359667A8" w14:textId="31BF8D2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81" w:type="dxa"/>
          </w:tcPr>
          <w:p w14:paraId="661379F6" w14:textId="1C95F04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588" w:type="dxa"/>
          </w:tcPr>
          <w:p w14:paraId="143ABBB8" w14:textId="3F306E2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8" w:type="dxa"/>
          </w:tcPr>
          <w:p w14:paraId="2C404428" w14:textId="137B564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8" w:type="dxa"/>
          </w:tcPr>
          <w:p w14:paraId="388382DB" w14:textId="35A10B3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9" w:type="dxa"/>
          </w:tcPr>
          <w:p w14:paraId="283FDA9C" w14:textId="2C3AD8D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8" w:type="dxa"/>
          </w:tcPr>
          <w:p w14:paraId="34B25E5A" w14:textId="689D043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8" w:type="dxa"/>
          </w:tcPr>
          <w:p w14:paraId="39DA67B4" w14:textId="6AB6E1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9" w:type="dxa"/>
          </w:tcPr>
          <w:p w14:paraId="0AC94966" w14:textId="04F32F0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</w:tr>
      <w:tr w:rsidR="004422B0" w14:paraId="3E49F706" w14:textId="77777777" w:rsidTr="004422B0">
        <w:tc>
          <w:tcPr>
            <w:tcW w:w="1549" w:type="dxa"/>
          </w:tcPr>
          <w:p w14:paraId="24C899E9" w14:textId="3FFD854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81" w:type="dxa"/>
          </w:tcPr>
          <w:p w14:paraId="3EC538F7" w14:textId="7BEF1C2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588" w:type="dxa"/>
          </w:tcPr>
          <w:p w14:paraId="2F2733D9" w14:textId="1F1908A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8" w:type="dxa"/>
          </w:tcPr>
          <w:p w14:paraId="0DFCD6B0" w14:textId="7DA9696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8" w:type="dxa"/>
          </w:tcPr>
          <w:p w14:paraId="37C4E306" w14:textId="7E3811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9" w:type="dxa"/>
          </w:tcPr>
          <w:p w14:paraId="174622CA" w14:textId="0060C36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8" w:type="dxa"/>
          </w:tcPr>
          <w:p w14:paraId="78B16F67" w14:textId="1B3499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8" w:type="dxa"/>
          </w:tcPr>
          <w:p w14:paraId="4A0BC252" w14:textId="4BF5DE0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9" w:type="dxa"/>
          </w:tcPr>
          <w:p w14:paraId="402AA007" w14:textId="32545B8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</w:tr>
      <w:tr w:rsidR="004422B0" w14:paraId="2120A8C6" w14:textId="77777777" w:rsidTr="004422B0">
        <w:tc>
          <w:tcPr>
            <w:tcW w:w="1549" w:type="dxa"/>
          </w:tcPr>
          <w:p w14:paraId="369669C9" w14:textId="1E6E80F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81" w:type="dxa"/>
          </w:tcPr>
          <w:p w14:paraId="43651E3C" w14:textId="1056F68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588" w:type="dxa"/>
          </w:tcPr>
          <w:p w14:paraId="1945B1F3" w14:textId="733B53C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7 to 2036)</w:t>
            </w:r>
          </w:p>
        </w:tc>
        <w:tc>
          <w:tcPr>
            <w:tcW w:w="1588" w:type="dxa"/>
          </w:tcPr>
          <w:p w14:paraId="21C87C10" w14:textId="673EB56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2 (2027 to 2036)</w:t>
            </w:r>
          </w:p>
        </w:tc>
        <w:tc>
          <w:tcPr>
            <w:tcW w:w="1588" w:type="dxa"/>
          </w:tcPr>
          <w:p w14:paraId="234C41EA" w14:textId="480CD0C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  <w:tc>
          <w:tcPr>
            <w:tcW w:w="1589" w:type="dxa"/>
          </w:tcPr>
          <w:p w14:paraId="3F896827" w14:textId="694957A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7 to 2036)</w:t>
            </w:r>
          </w:p>
        </w:tc>
        <w:tc>
          <w:tcPr>
            <w:tcW w:w="1588" w:type="dxa"/>
          </w:tcPr>
          <w:p w14:paraId="156D7836" w14:textId="3DB5D38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7 to 2036)</w:t>
            </w:r>
          </w:p>
        </w:tc>
        <w:tc>
          <w:tcPr>
            <w:tcW w:w="1588" w:type="dxa"/>
          </w:tcPr>
          <w:p w14:paraId="23A97381" w14:textId="037FCA2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  <w:tc>
          <w:tcPr>
            <w:tcW w:w="1589" w:type="dxa"/>
          </w:tcPr>
          <w:p w14:paraId="36C0E512" w14:textId="587B7F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</w:tr>
      <w:tr w:rsidR="004422B0" w14:paraId="4B1A93FE" w14:textId="77777777" w:rsidTr="004422B0">
        <w:tc>
          <w:tcPr>
            <w:tcW w:w="1549" w:type="dxa"/>
          </w:tcPr>
          <w:p w14:paraId="7CF78779" w14:textId="4609095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81" w:type="dxa"/>
          </w:tcPr>
          <w:p w14:paraId="3F151B1A" w14:textId="63B88D7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588" w:type="dxa"/>
          </w:tcPr>
          <w:p w14:paraId="27BD8EE3" w14:textId="3A1740C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2E1F5728" w14:textId="6BC1B71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035F7852" w14:textId="2EB161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9" w:type="dxa"/>
          </w:tcPr>
          <w:p w14:paraId="00978CA7" w14:textId="14E9880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50FB923F" w14:textId="5E14C8E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5E2661D6" w14:textId="5E6BA3D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9" w:type="dxa"/>
          </w:tcPr>
          <w:p w14:paraId="01844A14" w14:textId="6278BD0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</w:tr>
      <w:tr w:rsidR="004422B0" w14:paraId="0F21737B" w14:textId="77777777" w:rsidTr="004422B0">
        <w:tc>
          <w:tcPr>
            <w:tcW w:w="1549" w:type="dxa"/>
          </w:tcPr>
          <w:p w14:paraId="55AC4FFD" w14:textId="291C0CF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81" w:type="dxa"/>
          </w:tcPr>
          <w:p w14:paraId="4E85849C" w14:textId="342B672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588" w:type="dxa"/>
          </w:tcPr>
          <w:p w14:paraId="733D3D7E" w14:textId="00213F2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0 to 2082)</w:t>
            </w:r>
          </w:p>
        </w:tc>
        <w:tc>
          <w:tcPr>
            <w:tcW w:w="1588" w:type="dxa"/>
          </w:tcPr>
          <w:p w14:paraId="0F6D0F66" w14:textId="0199A73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1 (2039 to 2066)</w:t>
            </w:r>
          </w:p>
        </w:tc>
        <w:tc>
          <w:tcPr>
            <w:tcW w:w="1588" w:type="dxa"/>
          </w:tcPr>
          <w:p w14:paraId="65F48303" w14:textId="65F02FA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7052E473" w14:textId="4CF98F0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0 to 2082)</w:t>
            </w:r>
          </w:p>
        </w:tc>
        <w:tc>
          <w:tcPr>
            <w:tcW w:w="1588" w:type="dxa"/>
          </w:tcPr>
          <w:p w14:paraId="3713123A" w14:textId="1CF13B0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0 to 2082)</w:t>
            </w:r>
          </w:p>
        </w:tc>
        <w:tc>
          <w:tcPr>
            <w:tcW w:w="1588" w:type="dxa"/>
          </w:tcPr>
          <w:p w14:paraId="71AF1E0C" w14:textId="6D71CDC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6620B089" w14:textId="41EF8C5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43)</w:t>
            </w:r>
          </w:p>
        </w:tc>
      </w:tr>
      <w:tr w:rsidR="004422B0" w14:paraId="610DFE98" w14:textId="77777777" w:rsidTr="004422B0">
        <w:tc>
          <w:tcPr>
            <w:tcW w:w="1549" w:type="dxa"/>
          </w:tcPr>
          <w:p w14:paraId="1157E4E4" w14:textId="16816C6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81" w:type="dxa"/>
          </w:tcPr>
          <w:p w14:paraId="73F4C2EF" w14:textId="7E296B9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588" w:type="dxa"/>
          </w:tcPr>
          <w:p w14:paraId="0FE74F4D" w14:textId="1611477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1 to 2071)</w:t>
            </w:r>
          </w:p>
        </w:tc>
        <w:tc>
          <w:tcPr>
            <w:tcW w:w="1588" w:type="dxa"/>
          </w:tcPr>
          <w:p w14:paraId="37D9F5D8" w14:textId="7EB0320E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5 (2048 to 2063)</w:t>
            </w:r>
          </w:p>
        </w:tc>
        <w:tc>
          <w:tcPr>
            <w:tcW w:w="1588" w:type="dxa"/>
          </w:tcPr>
          <w:p w14:paraId="3FB93423" w14:textId="4A610CD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40)</w:t>
            </w:r>
          </w:p>
        </w:tc>
        <w:tc>
          <w:tcPr>
            <w:tcW w:w="1589" w:type="dxa"/>
          </w:tcPr>
          <w:p w14:paraId="3F12064C" w14:textId="1DE842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1 to 2071)</w:t>
            </w:r>
          </w:p>
        </w:tc>
        <w:tc>
          <w:tcPr>
            <w:tcW w:w="1588" w:type="dxa"/>
          </w:tcPr>
          <w:p w14:paraId="31885472" w14:textId="7254678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1 to 2071)</w:t>
            </w:r>
          </w:p>
        </w:tc>
        <w:tc>
          <w:tcPr>
            <w:tcW w:w="1588" w:type="dxa"/>
          </w:tcPr>
          <w:p w14:paraId="561C7427" w14:textId="2B13B7D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40)</w:t>
            </w:r>
          </w:p>
        </w:tc>
        <w:tc>
          <w:tcPr>
            <w:tcW w:w="1589" w:type="dxa"/>
          </w:tcPr>
          <w:p w14:paraId="1CA0D4BC" w14:textId="2E7FEC2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4422B0" w14:paraId="3EF8CE2B" w14:textId="77777777" w:rsidTr="004422B0">
        <w:tc>
          <w:tcPr>
            <w:tcW w:w="1549" w:type="dxa"/>
          </w:tcPr>
          <w:p w14:paraId="70ED064D" w14:textId="2FEF9AE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81" w:type="dxa"/>
          </w:tcPr>
          <w:p w14:paraId="5017A631" w14:textId="1615DD9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588" w:type="dxa"/>
          </w:tcPr>
          <w:p w14:paraId="364F8722" w14:textId="5FE1DB1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23FFFB52" w14:textId="487D3DD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2E5935B5" w14:textId="0836283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2F6E2E15" w14:textId="7C93471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30EAA07D" w14:textId="391C37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341BB27A" w14:textId="0A8AB9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259ACEB5" w14:textId="06F2384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</w:tr>
      <w:tr w:rsidR="004422B0" w14:paraId="5F2E1D10" w14:textId="77777777" w:rsidTr="004422B0">
        <w:tc>
          <w:tcPr>
            <w:tcW w:w="1549" w:type="dxa"/>
          </w:tcPr>
          <w:p w14:paraId="6A0A2E58" w14:textId="769FE6C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81" w:type="dxa"/>
          </w:tcPr>
          <w:p w14:paraId="23A0E74C" w14:textId="6F64B10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588" w:type="dxa"/>
          </w:tcPr>
          <w:p w14:paraId="6ED615B7" w14:textId="04E7A8C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42 to 2065)</w:t>
            </w:r>
          </w:p>
        </w:tc>
        <w:tc>
          <w:tcPr>
            <w:tcW w:w="1588" w:type="dxa"/>
          </w:tcPr>
          <w:p w14:paraId="260BF5C8" w14:textId="07B9748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8 (2042 to 2065)</w:t>
            </w:r>
          </w:p>
        </w:tc>
        <w:tc>
          <w:tcPr>
            <w:tcW w:w="1588" w:type="dxa"/>
          </w:tcPr>
          <w:p w14:paraId="33E0CD81" w14:textId="20B086F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5)</w:t>
            </w:r>
          </w:p>
        </w:tc>
        <w:tc>
          <w:tcPr>
            <w:tcW w:w="1589" w:type="dxa"/>
          </w:tcPr>
          <w:p w14:paraId="52388B27" w14:textId="1565B5B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42 to 2065)</w:t>
            </w:r>
          </w:p>
        </w:tc>
        <w:tc>
          <w:tcPr>
            <w:tcW w:w="1588" w:type="dxa"/>
          </w:tcPr>
          <w:p w14:paraId="5E3F4756" w14:textId="79F8F0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42 to 2065)</w:t>
            </w:r>
          </w:p>
        </w:tc>
        <w:tc>
          <w:tcPr>
            <w:tcW w:w="1588" w:type="dxa"/>
          </w:tcPr>
          <w:p w14:paraId="3CA084DC" w14:textId="5E33ADA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5)</w:t>
            </w:r>
          </w:p>
        </w:tc>
        <w:tc>
          <w:tcPr>
            <w:tcW w:w="1589" w:type="dxa"/>
          </w:tcPr>
          <w:p w14:paraId="7515C4DC" w14:textId="7F99817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5)</w:t>
            </w:r>
          </w:p>
        </w:tc>
      </w:tr>
      <w:tr w:rsidR="004422B0" w14:paraId="4DDC7AC1" w14:textId="77777777" w:rsidTr="004422B0">
        <w:tc>
          <w:tcPr>
            <w:tcW w:w="1549" w:type="dxa"/>
          </w:tcPr>
          <w:p w14:paraId="071DD372" w14:textId="4642379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81" w:type="dxa"/>
          </w:tcPr>
          <w:p w14:paraId="1E456DB8" w14:textId="755BE4F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588" w:type="dxa"/>
          </w:tcPr>
          <w:p w14:paraId="688EF340" w14:textId="616B9F4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8" w:type="dxa"/>
          </w:tcPr>
          <w:p w14:paraId="4F16BC0F" w14:textId="70B87E0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8" w:type="dxa"/>
          </w:tcPr>
          <w:p w14:paraId="3639752D" w14:textId="2F3771A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9" w:type="dxa"/>
          </w:tcPr>
          <w:p w14:paraId="5550FE23" w14:textId="3F0862A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8" w:type="dxa"/>
          </w:tcPr>
          <w:p w14:paraId="1F3266CC" w14:textId="3FBCC7E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8" w:type="dxa"/>
          </w:tcPr>
          <w:p w14:paraId="6B9E7108" w14:textId="484CD33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9" w:type="dxa"/>
          </w:tcPr>
          <w:p w14:paraId="38632057" w14:textId="464F9B9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</w:tr>
      <w:tr w:rsidR="004422B0" w14:paraId="63461608" w14:textId="77777777" w:rsidTr="004422B0">
        <w:tc>
          <w:tcPr>
            <w:tcW w:w="1549" w:type="dxa"/>
          </w:tcPr>
          <w:p w14:paraId="1E5E0D17" w14:textId="78CA9F5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81" w:type="dxa"/>
          </w:tcPr>
          <w:p w14:paraId="1928F011" w14:textId="104FB50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588" w:type="dxa"/>
          </w:tcPr>
          <w:p w14:paraId="528E854E" w14:textId="5CE1BC0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409CE5F7" w14:textId="70C8306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6 (2072 to after 2100)</w:t>
            </w:r>
          </w:p>
        </w:tc>
        <w:tc>
          <w:tcPr>
            <w:tcW w:w="1588" w:type="dxa"/>
          </w:tcPr>
          <w:p w14:paraId="5E2F0C65" w14:textId="7D10C48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2 to 2055)</w:t>
            </w:r>
          </w:p>
        </w:tc>
        <w:tc>
          <w:tcPr>
            <w:tcW w:w="1589" w:type="dxa"/>
          </w:tcPr>
          <w:p w14:paraId="4DFB6C76" w14:textId="77114CB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417CC8AD" w14:textId="6DBA012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6B2B7E92" w14:textId="13CAC67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2 to 2056)</w:t>
            </w:r>
          </w:p>
        </w:tc>
        <w:tc>
          <w:tcPr>
            <w:tcW w:w="1589" w:type="dxa"/>
          </w:tcPr>
          <w:p w14:paraId="7EA38C30" w14:textId="652D0EA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5 to 2060)</w:t>
            </w:r>
          </w:p>
        </w:tc>
      </w:tr>
      <w:tr w:rsidR="004422B0" w14:paraId="33044C44" w14:textId="77777777" w:rsidTr="004422B0">
        <w:tc>
          <w:tcPr>
            <w:tcW w:w="1549" w:type="dxa"/>
          </w:tcPr>
          <w:p w14:paraId="12C80FD8" w14:textId="5AF6CECD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81" w:type="dxa"/>
          </w:tcPr>
          <w:p w14:paraId="20148A44" w14:textId="4968772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588" w:type="dxa"/>
          </w:tcPr>
          <w:p w14:paraId="4F092067" w14:textId="47AFBD2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C2CF71F" w14:textId="4AF5D97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41122B9" w14:textId="075132B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64 to 2077)</w:t>
            </w:r>
          </w:p>
        </w:tc>
        <w:tc>
          <w:tcPr>
            <w:tcW w:w="1589" w:type="dxa"/>
          </w:tcPr>
          <w:p w14:paraId="306DF178" w14:textId="0C9849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04D54F68" w14:textId="493B3C4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0653EED9" w14:textId="0083505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5 to 2077)</w:t>
            </w:r>
          </w:p>
        </w:tc>
        <w:tc>
          <w:tcPr>
            <w:tcW w:w="1589" w:type="dxa"/>
          </w:tcPr>
          <w:p w14:paraId="5CFEB8CC" w14:textId="48AE2BC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6 (2069 to 2081)</w:t>
            </w:r>
          </w:p>
        </w:tc>
      </w:tr>
      <w:tr w:rsidR="004422B0" w14:paraId="37DD0D0D" w14:textId="77777777" w:rsidTr="004422B0">
        <w:tc>
          <w:tcPr>
            <w:tcW w:w="1549" w:type="dxa"/>
          </w:tcPr>
          <w:p w14:paraId="46EEA498" w14:textId="3BF76A0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81" w:type="dxa"/>
          </w:tcPr>
          <w:p w14:paraId="4C2D3788" w14:textId="1DABCD5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588" w:type="dxa"/>
          </w:tcPr>
          <w:p w14:paraId="7DB82DDA" w14:textId="62F03B1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38 to 2097)</w:t>
            </w:r>
          </w:p>
        </w:tc>
        <w:tc>
          <w:tcPr>
            <w:tcW w:w="1588" w:type="dxa"/>
          </w:tcPr>
          <w:p w14:paraId="1DC3EF0C" w14:textId="54A4F31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6 (2036 to 2079)</w:t>
            </w:r>
          </w:p>
        </w:tc>
        <w:tc>
          <w:tcPr>
            <w:tcW w:w="1588" w:type="dxa"/>
          </w:tcPr>
          <w:p w14:paraId="00B653BD" w14:textId="5114242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6DB72BDC" w14:textId="5CD2CCD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38 to 2097)</w:t>
            </w:r>
          </w:p>
        </w:tc>
        <w:tc>
          <w:tcPr>
            <w:tcW w:w="1588" w:type="dxa"/>
          </w:tcPr>
          <w:p w14:paraId="271A8B97" w14:textId="1E08F4A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38 to 2097)</w:t>
            </w:r>
          </w:p>
        </w:tc>
        <w:tc>
          <w:tcPr>
            <w:tcW w:w="1588" w:type="dxa"/>
          </w:tcPr>
          <w:p w14:paraId="4069D7D4" w14:textId="589D71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3789ADCB" w14:textId="2B18DB8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</w:tr>
      <w:tr w:rsidR="004422B0" w14:paraId="387DDCEC" w14:textId="77777777" w:rsidTr="004422B0">
        <w:tc>
          <w:tcPr>
            <w:tcW w:w="1549" w:type="dxa"/>
          </w:tcPr>
          <w:p w14:paraId="364A906D" w14:textId="3517068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81" w:type="dxa"/>
          </w:tcPr>
          <w:p w14:paraId="6593843B" w14:textId="4F62D6A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588" w:type="dxa"/>
          </w:tcPr>
          <w:p w14:paraId="6744B515" w14:textId="1DD12AB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51E3C4D0" w14:textId="570F788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0 (2066 to after 2100)</w:t>
            </w:r>
          </w:p>
        </w:tc>
        <w:tc>
          <w:tcPr>
            <w:tcW w:w="1588" w:type="dxa"/>
          </w:tcPr>
          <w:p w14:paraId="2A0245C4" w14:textId="0CBB951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6 to 2058)</w:t>
            </w:r>
          </w:p>
        </w:tc>
        <w:tc>
          <w:tcPr>
            <w:tcW w:w="1589" w:type="dxa"/>
          </w:tcPr>
          <w:p w14:paraId="343B40C1" w14:textId="73AA863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602FE9B4" w14:textId="6FEB99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29258412" w14:textId="3C7F46C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6 to 2059)</w:t>
            </w:r>
          </w:p>
        </w:tc>
        <w:tc>
          <w:tcPr>
            <w:tcW w:w="1589" w:type="dxa"/>
          </w:tcPr>
          <w:p w14:paraId="1F486CAD" w14:textId="79CAAE8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7 to 2063)</w:t>
            </w:r>
          </w:p>
        </w:tc>
      </w:tr>
      <w:tr w:rsidR="004422B0" w14:paraId="604839ED" w14:textId="77777777" w:rsidTr="004422B0">
        <w:tc>
          <w:tcPr>
            <w:tcW w:w="1549" w:type="dxa"/>
          </w:tcPr>
          <w:p w14:paraId="4F912CCA" w14:textId="7C619AB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81" w:type="dxa"/>
          </w:tcPr>
          <w:p w14:paraId="0F70202C" w14:textId="4778E9D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588" w:type="dxa"/>
          </w:tcPr>
          <w:p w14:paraId="5B8EE2D8" w14:textId="04B0DA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13A14E6A" w14:textId="07908AF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2E49F919" w14:textId="135300D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66E5FD96" w14:textId="6F9695B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203E449A" w14:textId="7EFB30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0FDA8B02" w14:textId="05892AE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4E139502" w14:textId="7A3FF0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</w:tr>
      <w:tr w:rsidR="004422B0" w14:paraId="3CCE0131" w14:textId="77777777" w:rsidTr="004422B0">
        <w:tc>
          <w:tcPr>
            <w:tcW w:w="1549" w:type="dxa"/>
          </w:tcPr>
          <w:p w14:paraId="4DE32EE2" w14:textId="0FC93BB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81" w:type="dxa"/>
          </w:tcPr>
          <w:p w14:paraId="1F8A82A0" w14:textId="360560E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588" w:type="dxa"/>
          </w:tcPr>
          <w:p w14:paraId="1FC1E488" w14:textId="0763744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9 (2059 to after 2100)</w:t>
            </w:r>
          </w:p>
        </w:tc>
        <w:tc>
          <w:tcPr>
            <w:tcW w:w="1588" w:type="dxa"/>
          </w:tcPr>
          <w:p w14:paraId="6C68F5EB" w14:textId="4F302C7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73 (2053 to 2083)</w:t>
            </w:r>
          </w:p>
        </w:tc>
        <w:tc>
          <w:tcPr>
            <w:tcW w:w="1588" w:type="dxa"/>
          </w:tcPr>
          <w:p w14:paraId="11AF2146" w14:textId="725463D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5)</w:t>
            </w:r>
          </w:p>
        </w:tc>
        <w:tc>
          <w:tcPr>
            <w:tcW w:w="1589" w:type="dxa"/>
          </w:tcPr>
          <w:p w14:paraId="069C394C" w14:textId="01F2BB0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9 (2059 to after 2100)</w:t>
            </w:r>
          </w:p>
        </w:tc>
        <w:tc>
          <w:tcPr>
            <w:tcW w:w="1588" w:type="dxa"/>
          </w:tcPr>
          <w:p w14:paraId="324EDB4C" w14:textId="57FCC0B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9 (2059 to after 2100)</w:t>
            </w:r>
          </w:p>
        </w:tc>
        <w:tc>
          <w:tcPr>
            <w:tcW w:w="1588" w:type="dxa"/>
          </w:tcPr>
          <w:p w14:paraId="163FBF6A" w14:textId="167B3F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5)</w:t>
            </w:r>
          </w:p>
        </w:tc>
        <w:tc>
          <w:tcPr>
            <w:tcW w:w="1589" w:type="dxa"/>
          </w:tcPr>
          <w:p w14:paraId="269EFFF4" w14:textId="1149637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5)</w:t>
            </w:r>
          </w:p>
        </w:tc>
      </w:tr>
      <w:tr w:rsidR="004422B0" w14:paraId="3861DE7C" w14:textId="77777777" w:rsidTr="004422B0">
        <w:tc>
          <w:tcPr>
            <w:tcW w:w="1549" w:type="dxa"/>
          </w:tcPr>
          <w:p w14:paraId="46108E91" w14:textId="0D71ADE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81" w:type="dxa"/>
          </w:tcPr>
          <w:p w14:paraId="043A1B62" w14:textId="5D284689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588" w:type="dxa"/>
          </w:tcPr>
          <w:p w14:paraId="443935C0" w14:textId="6D26DFA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  <w:tc>
          <w:tcPr>
            <w:tcW w:w="1588" w:type="dxa"/>
          </w:tcPr>
          <w:p w14:paraId="61CFD499" w14:textId="0626284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  <w:tc>
          <w:tcPr>
            <w:tcW w:w="1588" w:type="dxa"/>
          </w:tcPr>
          <w:p w14:paraId="7D1BE737" w14:textId="2A87153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9" w:type="dxa"/>
          </w:tcPr>
          <w:p w14:paraId="32822FED" w14:textId="477AC23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  <w:tc>
          <w:tcPr>
            <w:tcW w:w="1588" w:type="dxa"/>
          </w:tcPr>
          <w:p w14:paraId="4775762E" w14:textId="4B78E7C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  <w:tc>
          <w:tcPr>
            <w:tcW w:w="1588" w:type="dxa"/>
          </w:tcPr>
          <w:p w14:paraId="0043AFD0" w14:textId="7861BC6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9" w:type="dxa"/>
          </w:tcPr>
          <w:p w14:paraId="3FBC5DA8" w14:textId="58858AD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</w:tr>
      <w:tr w:rsidR="004422B0" w14:paraId="6B7061C7" w14:textId="77777777" w:rsidTr="004422B0">
        <w:tc>
          <w:tcPr>
            <w:tcW w:w="1549" w:type="dxa"/>
          </w:tcPr>
          <w:p w14:paraId="1DA104DB" w14:textId="075E89A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81" w:type="dxa"/>
          </w:tcPr>
          <w:p w14:paraId="4543F5D0" w14:textId="50D43EF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588" w:type="dxa"/>
          </w:tcPr>
          <w:p w14:paraId="5B3A0580" w14:textId="7980350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5BF1F0A4" w14:textId="00E2C505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2076 to after 2100)</w:t>
            </w:r>
          </w:p>
        </w:tc>
        <w:tc>
          <w:tcPr>
            <w:tcW w:w="1588" w:type="dxa"/>
          </w:tcPr>
          <w:p w14:paraId="6BA9A80E" w14:textId="1B46687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7 to 2059)</w:t>
            </w:r>
          </w:p>
        </w:tc>
        <w:tc>
          <w:tcPr>
            <w:tcW w:w="1589" w:type="dxa"/>
          </w:tcPr>
          <w:p w14:paraId="66A1112D" w14:textId="162C48A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4C1CE15C" w14:textId="3BEAF8E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0AFE637D" w14:textId="405B29B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7 to 2060)</w:t>
            </w:r>
          </w:p>
        </w:tc>
        <w:tc>
          <w:tcPr>
            <w:tcW w:w="1589" w:type="dxa"/>
          </w:tcPr>
          <w:p w14:paraId="5C3B5673" w14:textId="045BC74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48 to 2065)</w:t>
            </w:r>
          </w:p>
        </w:tc>
      </w:tr>
      <w:tr w:rsidR="004422B0" w14:paraId="0AB58679" w14:textId="77777777" w:rsidTr="004422B0">
        <w:tc>
          <w:tcPr>
            <w:tcW w:w="1549" w:type="dxa"/>
          </w:tcPr>
          <w:p w14:paraId="5163EDA1" w14:textId="467F9A0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81" w:type="dxa"/>
          </w:tcPr>
          <w:p w14:paraId="01A00758" w14:textId="2844A67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588" w:type="dxa"/>
          </w:tcPr>
          <w:p w14:paraId="734663E0" w14:textId="6CB38F6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50 to 2054)</w:t>
            </w:r>
          </w:p>
        </w:tc>
        <w:tc>
          <w:tcPr>
            <w:tcW w:w="1588" w:type="dxa"/>
          </w:tcPr>
          <w:p w14:paraId="6E728F52" w14:textId="16ACF2E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2 (2050 to 2054)</w:t>
            </w:r>
          </w:p>
        </w:tc>
        <w:tc>
          <w:tcPr>
            <w:tcW w:w="1588" w:type="dxa"/>
          </w:tcPr>
          <w:p w14:paraId="3BF1276A" w14:textId="7721F2D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7 to 2051)</w:t>
            </w:r>
          </w:p>
        </w:tc>
        <w:tc>
          <w:tcPr>
            <w:tcW w:w="1589" w:type="dxa"/>
          </w:tcPr>
          <w:p w14:paraId="2D81D344" w14:textId="4FF9471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50 to 2054)</w:t>
            </w:r>
          </w:p>
        </w:tc>
        <w:tc>
          <w:tcPr>
            <w:tcW w:w="1588" w:type="dxa"/>
          </w:tcPr>
          <w:p w14:paraId="6892B5A9" w14:textId="2929E63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50 to 2054)</w:t>
            </w:r>
          </w:p>
        </w:tc>
        <w:tc>
          <w:tcPr>
            <w:tcW w:w="1588" w:type="dxa"/>
          </w:tcPr>
          <w:p w14:paraId="5F500C0E" w14:textId="4771E5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7 to 2051)</w:t>
            </w:r>
          </w:p>
        </w:tc>
        <w:tc>
          <w:tcPr>
            <w:tcW w:w="1589" w:type="dxa"/>
          </w:tcPr>
          <w:p w14:paraId="1CEB5200" w14:textId="777E8D0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7 to 2051)</w:t>
            </w:r>
          </w:p>
        </w:tc>
      </w:tr>
      <w:tr w:rsidR="004422B0" w14:paraId="63D4B5B0" w14:textId="77777777" w:rsidTr="004422B0">
        <w:tc>
          <w:tcPr>
            <w:tcW w:w="1549" w:type="dxa"/>
          </w:tcPr>
          <w:p w14:paraId="70F47378" w14:textId="3F9150A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81" w:type="dxa"/>
          </w:tcPr>
          <w:p w14:paraId="6CFEC68A" w14:textId="44CF5E8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588" w:type="dxa"/>
          </w:tcPr>
          <w:p w14:paraId="05139765" w14:textId="626AF8D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44 to 2072)</w:t>
            </w:r>
          </w:p>
        </w:tc>
        <w:tc>
          <w:tcPr>
            <w:tcW w:w="1588" w:type="dxa"/>
          </w:tcPr>
          <w:p w14:paraId="5BA3A986" w14:textId="03EFA0E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9 (2044 to 2072)</w:t>
            </w:r>
          </w:p>
        </w:tc>
        <w:tc>
          <w:tcPr>
            <w:tcW w:w="1588" w:type="dxa"/>
          </w:tcPr>
          <w:p w14:paraId="30AB5D7C" w14:textId="6C6D437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4 to 2047)</w:t>
            </w:r>
          </w:p>
        </w:tc>
        <w:tc>
          <w:tcPr>
            <w:tcW w:w="1589" w:type="dxa"/>
          </w:tcPr>
          <w:p w14:paraId="392E35CA" w14:textId="4CF55FD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44 to 2072)</w:t>
            </w:r>
          </w:p>
        </w:tc>
        <w:tc>
          <w:tcPr>
            <w:tcW w:w="1588" w:type="dxa"/>
          </w:tcPr>
          <w:p w14:paraId="3CD254C2" w14:textId="7C69D52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44 to 2072)</w:t>
            </w:r>
          </w:p>
        </w:tc>
        <w:tc>
          <w:tcPr>
            <w:tcW w:w="1588" w:type="dxa"/>
          </w:tcPr>
          <w:p w14:paraId="6C0A702A" w14:textId="032224A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5 to 2047)</w:t>
            </w:r>
          </w:p>
        </w:tc>
        <w:tc>
          <w:tcPr>
            <w:tcW w:w="1589" w:type="dxa"/>
          </w:tcPr>
          <w:p w14:paraId="677DE55B" w14:textId="4FE540E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0 to 2047)</w:t>
            </w:r>
          </w:p>
        </w:tc>
      </w:tr>
      <w:tr w:rsidR="004422B0" w14:paraId="126BC5BD" w14:textId="77777777" w:rsidTr="004422B0">
        <w:tc>
          <w:tcPr>
            <w:tcW w:w="1549" w:type="dxa"/>
          </w:tcPr>
          <w:p w14:paraId="724B14C6" w14:textId="3CD899E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81" w:type="dxa"/>
          </w:tcPr>
          <w:p w14:paraId="4568E917" w14:textId="5C96332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588" w:type="dxa"/>
          </w:tcPr>
          <w:p w14:paraId="64C2E641" w14:textId="0935240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24082FB8" w14:textId="1AFD5FA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691B7318" w14:textId="36C2431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5D1B43F9" w14:textId="28F8ECF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7A0B82A4" w14:textId="70A880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269FCFF5" w14:textId="0B53994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5BF99F94" w14:textId="212B53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</w:tr>
      <w:tr w:rsidR="004422B0" w14:paraId="55AD1A43" w14:textId="77777777" w:rsidTr="004422B0">
        <w:tc>
          <w:tcPr>
            <w:tcW w:w="1549" w:type="dxa"/>
          </w:tcPr>
          <w:p w14:paraId="4B8D9663" w14:textId="56B3F79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81" w:type="dxa"/>
          </w:tcPr>
          <w:p w14:paraId="11CF2CAF" w14:textId="512EF80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588" w:type="dxa"/>
          </w:tcPr>
          <w:p w14:paraId="53F1EB72" w14:textId="11EF2F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57)</w:t>
            </w:r>
          </w:p>
        </w:tc>
        <w:tc>
          <w:tcPr>
            <w:tcW w:w="1588" w:type="dxa"/>
          </w:tcPr>
          <w:p w14:paraId="02E26543" w14:textId="054A762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5 (2039 to 2057)</w:t>
            </w:r>
          </w:p>
        </w:tc>
        <w:tc>
          <w:tcPr>
            <w:tcW w:w="1588" w:type="dxa"/>
          </w:tcPr>
          <w:p w14:paraId="42535D95" w14:textId="5593890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7)</w:t>
            </w:r>
          </w:p>
        </w:tc>
        <w:tc>
          <w:tcPr>
            <w:tcW w:w="1589" w:type="dxa"/>
          </w:tcPr>
          <w:p w14:paraId="1339F759" w14:textId="16376C0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57)</w:t>
            </w:r>
          </w:p>
        </w:tc>
        <w:tc>
          <w:tcPr>
            <w:tcW w:w="1588" w:type="dxa"/>
          </w:tcPr>
          <w:p w14:paraId="31D2D020" w14:textId="6738D6A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57)</w:t>
            </w:r>
          </w:p>
        </w:tc>
        <w:tc>
          <w:tcPr>
            <w:tcW w:w="1588" w:type="dxa"/>
          </w:tcPr>
          <w:p w14:paraId="7F871757" w14:textId="0A8FE41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7)</w:t>
            </w:r>
          </w:p>
        </w:tc>
        <w:tc>
          <w:tcPr>
            <w:tcW w:w="1589" w:type="dxa"/>
          </w:tcPr>
          <w:p w14:paraId="7C975BE3" w14:textId="4D2F1AC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2)</w:t>
            </w:r>
          </w:p>
        </w:tc>
      </w:tr>
      <w:tr w:rsidR="004422B0" w14:paraId="68756BD5" w14:textId="77777777" w:rsidTr="004422B0">
        <w:tc>
          <w:tcPr>
            <w:tcW w:w="1549" w:type="dxa"/>
          </w:tcPr>
          <w:p w14:paraId="6CD54D7C" w14:textId="200C180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81" w:type="dxa"/>
          </w:tcPr>
          <w:p w14:paraId="4E0A8362" w14:textId="0B02060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588" w:type="dxa"/>
          </w:tcPr>
          <w:p w14:paraId="045F31D4" w14:textId="67AF0E3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6 to 2094)</w:t>
            </w:r>
          </w:p>
        </w:tc>
        <w:tc>
          <w:tcPr>
            <w:tcW w:w="1588" w:type="dxa"/>
          </w:tcPr>
          <w:p w14:paraId="530742B8" w14:textId="14A44D8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6 (2057 to 2073)</w:t>
            </w:r>
          </w:p>
        </w:tc>
        <w:tc>
          <w:tcPr>
            <w:tcW w:w="1588" w:type="dxa"/>
          </w:tcPr>
          <w:p w14:paraId="5897693B" w14:textId="17FC2DE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43ACD4D9" w14:textId="23223F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6 to 2094)</w:t>
            </w:r>
          </w:p>
        </w:tc>
        <w:tc>
          <w:tcPr>
            <w:tcW w:w="1588" w:type="dxa"/>
          </w:tcPr>
          <w:p w14:paraId="586E6F8F" w14:textId="73E5F0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6 to 2094)</w:t>
            </w:r>
          </w:p>
        </w:tc>
        <w:tc>
          <w:tcPr>
            <w:tcW w:w="1588" w:type="dxa"/>
          </w:tcPr>
          <w:p w14:paraId="1FBA9BEA" w14:textId="574892A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54FC271D" w14:textId="162DF7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3)</w:t>
            </w:r>
          </w:p>
        </w:tc>
      </w:tr>
      <w:tr w:rsidR="004422B0" w14:paraId="57DF029C" w14:textId="77777777" w:rsidTr="004422B0">
        <w:tc>
          <w:tcPr>
            <w:tcW w:w="1549" w:type="dxa"/>
          </w:tcPr>
          <w:p w14:paraId="7BB6C495" w14:textId="41C0561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81" w:type="dxa"/>
          </w:tcPr>
          <w:p w14:paraId="2DA09226" w14:textId="0AB3F74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588" w:type="dxa"/>
          </w:tcPr>
          <w:p w14:paraId="041385C3" w14:textId="3522B58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7BFF4807" w14:textId="7E3F774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0B7B2B9C" w14:textId="4078D8E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0F44A4EA" w14:textId="7C7A72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5777630C" w14:textId="0084D1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1A1FAC7D" w14:textId="026B0E7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4C28E4D1" w14:textId="6015CFA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</w:tr>
      <w:tr w:rsidR="004422B0" w14:paraId="5409F4C5" w14:textId="77777777" w:rsidTr="004422B0">
        <w:tc>
          <w:tcPr>
            <w:tcW w:w="1549" w:type="dxa"/>
          </w:tcPr>
          <w:p w14:paraId="21740EF6" w14:textId="0F9B38F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81" w:type="dxa"/>
          </w:tcPr>
          <w:p w14:paraId="7C6EC99B" w14:textId="50E425C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588" w:type="dxa"/>
          </w:tcPr>
          <w:p w14:paraId="41394222" w14:textId="5B8B28C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1)</w:t>
            </w:r>
          </w:p>
        </w:tc>
        <w:tc>
          <w:tcPr>
            <w:tcW w:w="1588" w:type="dxa"/>
          </w:tcPr>
          <w:p w14:paraId="4CAAF1E2" w14:textId="63CF62E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8 (2026 to 2029)</w:t>
            </w:r>
          </w:p>
        </w:tc>
        <w:tc>
          <w:tcPr>
            <w:tcW w:w="1588" w:type="dxa"/>
          </w:tcPr>
          <w:p w14:paraId="550E5BA5" w14:textId="77259FF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6 to 2028)</w:t>
            </w:r>
          </w:p>
        </w:tc>
        <w:tc>
          <w:tcPr>
            <w:tcW w:w="1589" w:type="dxa"/>
          </w:tcPr>
          <w:p w14:paraId="22DE9C0A" w14:textId="3FCD284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1)</w:t>
            </w:r>
          </w:p>
        </w:tc>
        <w:tc>
          <w:tcPr>
            <w:tcW w:w="1588" w:type="dxa"/>
          </w:tcPr>
          <w:p w14:paraId="5114EFF7" w14:textId="3C8E0F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1)</w:t>
            </w:r>
          </w:p>
        </w:tc>
        <w:tc>
          <w:tcPr>
            <w:tcW w:w="1588" w:type="dxa"/>
          </w:tcPr>
          <w:p w14:paraId="2B46C9BF" w14:textId="30EC92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29)</w:t>
            </w:r>
          </w:p>
        </w:tc>
        <w:tc>
          <w:tcPr>
            <w:tcW w:w="1589" w:type="dxa"/>
          </w:tcPr>
          <w:p w14:paraId="55B67742" w14:textId="7EC68A9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</w:tr>
      <w:tr w:rsidR="004422B0" w14:paraId="79330F80" w14:textId="77777777" w:rsidTr="004422B0">
        <w:tc>
          <w:tcPr>
            <w:tcW w:w="1549" w:type="dxa"/>
          </w:tcPr>
          <w:p w14:paraId="1D000295" w14:textId="04A8251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81" w:type="dxa"/>
          </w:tcPr>
          <w:p w14:paraId="246FDFE1" w14:textId="41A3080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588" w:type="dxa"/>
          </w:tcPr>
          <w:p w14:paraId="72EC74BB" w14:textId="2677718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8" w:type="dxa"/>
          </w:tcPr>
          <w:p w14:paraId="74471A66" w14:textId="261114A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8" w:type="dxa"/>
          </w:tcPr>
          <w:p w14:paraId="66CCAD9E" w14:textId="797660E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9" w:type="dxa"/>
          </w:tcPr>
          <w:p w14:paraId="552D7C42" w14:textId="21BECD1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8" w:type="dxa"/>
          </w:tcPr>
          <w:p w14:paraId="4D04E577" w14:textId="2FCDF0B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8" w:type="dxa"/>
          </w:tcPr>
          <w:p w14:paraId="4FE3D8E0" w14:textId="0A97CF9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9" w:type="dxa"/>
          </w:tcPr>
          <w:p w14:paraId="7303F0A0" w14:textId="7D04393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</w:tr>
      <w:tr w:rsidR="004422B0" w14:paraId="3C1A7D3C" w14:textId="77777777" w:rsidTr="004422B0">
        <w:tc>
          <w:tcPr>
            <w:tcW w:w="1549" w:type="dxa"/>
          </w:tcPr>
          <w:p w14:paraId="36E69890" w14:textId="4F4BD78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81" w:type="dxa"/>
          </w:tcPr>
          <w:p w14:paraId="477797EA" w14:textId="2B97734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588" w:type="dxa"/>
          </w:tcPr>
          <w:p w14:paraId="520BD069" w14:textId="6C2EA84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7)</w:t>
            </w:r>
          </w:p>
        </w:tc>
        <w:tc>
          <w:tcPr>
            <w:tcW w:w="1588" w:type="dxa"/>
          </w:tcPr>
          <w:p w14:paraId="2A473545" w14:textId="7852060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4 (2032 to 2037)</w:t>
            </w:r>
          </w:p>
        </w:tc>
        <w:tc>
          <w:tcPr>
            <w:tcW w:w="1588" w:type="dxa"/>
          </w:tcPr>
          <w:p w14:paraId="08D36BD7" w14:textId="4D6F80B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31DCCD6E" w14:textId="2613A68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7)</w:t>
            </w:r>
          </w:p>
        </w:tc>
        <w:tc>
          <w:tcPr>
            <w:tcW w:w="1588" w:type="dxa"/>
          </w:tcPr>
          <w:p w14:paraId="7EC1C2E2" w14:textId="5AE8880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7)</w:t>
            </w:r>
          </w:p>
        </w:tc>
        <w:tc>
          <w:tcPr>
            <w:tcW w:w="1588" w:type="dxa"/>
          </w:tcPr>
          <w:p w14:paraId="6A5E54B4" w14:textId="25B809A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3FE4804A" w14:textId="2056341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</w:tr>
      <w:tr w:rsidR="004422B0" w14:paraId="62730942" w14:textId="77777777" w:rsidTr="004422B0">
        <w:tc>
          <w:tcPr>
            <w:tcW w:w="1549" w:type="dxa"/>
          </w:tcPr>
          <w:p w14:paraId="5F434548" w14:textId="54FAE08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81" w:type="dxa"/>
          </w:tcPr>
          <w:p w14:paraId="32C5B6DF" w14:textId="37842CA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588" w:type="dxa"/>
          </w:tcPr>
          <w:p w14:paraId="66054913" w14:textId="64B1D0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8" w:type="dxa"/>
          </w:tcPr>
          <w:p w14:paraId="73D1435A" w14:textId="7DBD758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8" w:type="dxa"/>
          </w:tcPr>
          <w:p w14:paraId="3E11D1A6" w14:textId="49A9B26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9" w:type="dxa"/>
          </w:tcPr>
          <w:p w14:paraId="4CA4B42E" w14:textId="26191E9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8" w:type="dxa"/>
          </w:tcPr>
          <w:p w14:paraId="65A1319C" w14:textId="2CB73E3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4)</w:t>
            </w:r>
          </w:p>
        </w:tc>
        <w:tc>
          <w:tcPr>
            <w:tcW w:w="1588" w:type="dxa"/>
          </w:tcPr>
          <w:p w14:paraId="73F912E6" w14:textId="0CDB19D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9" w:type="dxa"/>
          </w:tcPr>
          <w:p w14:paraId="3556EA9B" w14:textId="4C7A9CE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</w:tr>
      <w:tr w:rsidR="004422B0" w14:paraId="40FD524A" w14:textId="77777777" w:rsidTr="004422B0">
        <w:tc>
          <w:tcPr>
            <w:tcW w:w="1549" w:type="dxa"/>
          </w:tcPr>
          <w:p w14:paraId="723717B8" w14:textId="14966DB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81" w:type="dxa"/>
          </w:tcPr>
          <w:p w14:paraId="4695D984" w14:textId="69FC108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588" w:type="dxa"/>
          </w:tcPr>
          <w:p w14:paraId="7DC6778A" w14:textId="0613A97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7 to 2057)</w:t>
            </w:r>
          </w:p>
        </w:tc>
        <w:tc>
          <w:tcPr>
            <w:tcW w:w="1588" w:type="dxa"/>
          </w:tcPr>
          <w:p w14:paraId="41E4DA20" w14:textId="6852D78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4 (2047 to 2057)</w:t>
            </w:r>
          </w:p>
        </w:tc>
        <w:tc>
          <w:tcPr>
            <w:tcW w:w="1588" w:type="dxa"/>
          </w:tcPr>
          <w:p w14:paraId="0390D42C" w14:textId="0E2D6BD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66284797" w14:textId="16E311C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7 to 2057)</w:t>
            </w:r>
          </w:p>
        </w:tc>
        <w:tc>
          <w:tcPr>
            <w:tcW w:w="1588" w:type="dxa"/>
          </w:tcPr>
          <w:p w14:paraId="324F611F" w14:textId="202EE04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7 to 2057)</w:t>
            </w:r>
          </w:p>
        </w:tc>
        <w:tc>
          <w:tcPr>
            <w:tcW w:w="1588" w:type="dxa"/>
          </w:tcPr>
          <w:p w14:paraId="2A4DA001" w14:textId="415EF8D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7F00139C" w14:textId="737CD29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0 to 2044)</w:t>
            </w:r>
          </w:p>
        </w:tc>
      </w:tr>
      <w:tr w:rsidR="004422B0" w14:paraId="4D585297" w14:textId="77777777" w:rsidTr="004422B0">
        <w:tc>
          <w:tcPr>
            <w:tcW w:w="1549" w:type="dxa"/>
          </w:tcPr>
          <w:p w14:paraId="514ABC38" w14:textId="3B5A306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81" w:type="dxa"/>
          </w:tcPr>
          <w:p w14:paraId="3B239A4B" w14:textId="0E007D6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588" w:type="dxa"/>
          </w:tcPr>
          <w:p w14:paraId="5FE302F0" w14:textId="43D8581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22F4AD45" w14:textId="4D22DF8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2084 to after 2100)</w:t>
            </w:r>
          </w:p>
        </w:tc>
        <w:tc>
          <w:tcPr>
            <w:tcW w:w="1588" w:type="dxa"/>
          </w:tcPr>
          <w:p w14:paraId="1FA8021D" w14:textId="7F8FC65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58 to 2069)</w:t>
            </w:r>
          </w:p>
        </w:tc>
        <w:tc>
          <w:tcPr>
            <w:tcW w:w="1589" w:type="dxa"/>
          </w:tcPr>
          <w:p w14:paraId="0B65E868" w14:textId="16A7516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5F919766" w14:textId="2BE9D9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6F6A180B" w14:textId="4544D0E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9 to 2070)</w:t>
            </w:r>
          </w:p>
        </w:tc>
        <w:tc>
          <w:tcPr>
            <w:tcW w:w="1589" w:type="dxa"/>
          </w:tcPr>
          <w:p w14:paraId="54293EBA" w14:textId="7C0EFB0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3 to 2075)</w:t>
            </w:r>
          </w:p>
        </w:tc>
      </w:tr>
      <w:tr w:rsidR="004422B0" w14:paraId="460360AE" w14:textId="77777777" w:rsidTr="004422B0">
        <w:tc>
          <w:tcPr>
            <w:tcW w:w="1549" w:type="dxa"/>
          </w:tcPr>
          <w:p w14:paraId="50654FB5" w14:textId="5DB7A17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81" w:type="dxa"/>
          </w:tcPr>
          <w:p w14:paraId="59AFBF53" w14:textId="68B99CB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588" w:type="dxa"/>
          </w:tcPr>
          <w:p w14:paraId="464BB48F" w14:textId="33BE97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65)</w:t>
            </w:r>
          </w:p>
        </w:tc>
        <w:tc>
          <w:tcPr>
            <w:tcW w:w="1588" w:type="dxa"/>
          </w:tcPr>
          <w:p w14:paraId="615AB0E2" w14:textId="4DE74D6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4 (2040 to 2057)</w:t>
            </w:r>
          </w:p>
        </w:tc>
        <w:tc>
          <w:tcPr>
            <w:tcW w:w="1588" w:type="dxa"/>
          </w:tcPr>
          <w:p w14:paraId="6F40AD42" w14:textId="49B8D54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1F43B10B" w14:textId="65C0C52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65)</w:t>
            </w:r>
          </w:p>
        </w:tc>
        <w:tc>
          <w:tcPr>
            <w:tcW w:w="1588" w:type="dxa"/>
          </w:tcPr>
          <w:p w14:paraId="02EBB46A" w14:textId="2F578CC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65)</w:t>
            </w:r>
          </w:p>
        </w:tc>
        <w:tc>
          <w:tcPr>
            <w:tcW w:w="1588" w:type="dxa"/>
          </w:tcPr>
          <w:p w14:paraId="2774E993" w14:textId="4CC0AFE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4B31868B" w14:textId="1729AD5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8 to 2041)</w:t>
            </w:r>
          </w:p>
        </w:tc>
      </w:tr>
      <w:tr w:rsidR="004422B0" w14:paraId="735BF677" w14:textId="77777777" w:rsidTr="004422B0">
        <w:tc>
          <w:tcPr>
            <w:tcW w:w="1549" w:type="dxa"/>
          </w:tcPr>
          <w:p w14:paraId="0AA0D96B" w14:textId="31CB282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81" w:type="dxa"/>
          </w:tcPr>
          <w:p w14:paraId="57C1880E" w14:textId="59D0D40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588" w:type="dxa"/>
          </w:tcPr>
          <w:p w14:paraId="368D650B" w14:textId="3B64268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3 (2056 to after 2100)</w:t>
            </w:r>
          </w:p>
        </w:tc>
        <w:tc>
          <w:tcPr>
            <w:tcW w:w="1588" w:type="dxa"/>
          </w:tcPr>
          <w:p w14:paraId="696A164F" w14:textId="3D91948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71 (2051 to 2096)</w:t>
            </w:r>
          </w:p>
        </w:tc>
        <w:tc>
          <w:tcPr>
            <w:tcW w:w="1588" w:type="dxa"/>
          </w:tcPr>
          <w:p w14:paraId="25E6C133" w14:textId="52DA6DA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6 to 2050)</w:t>
            </w:r>
          </w:p>
        </w:tc>
        <w:tc>
          <w:tcPr>
            <w:tcW w:w="1589" w:type="dxa"/>
          </w:tcPr>
          <w:p w14:paraId="208E759B" w14:textId="34EC2D8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3 (2056 to after 2100)</w:t>
            </w:r>
          </w:p>
        </w:tc>
        <w:tc>
          <w:tcPr>
            <w:tcW w:w="1588" w:type="dxa"/>
          </w:tcPr>
          <w:p w14:paraId="14427801" w14:textId="639ACF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3 (2056 to after 2100)</w:t>
            </w:r>
          </w:p>
        </w:tc>
        <w:tc>
          <w:tcPr>
            <w:tcW w:w="1588" w:type="dxa"/>
          </w:tcPr>
          <w:p w14:paraId="550276C9" w14:textId="4527D96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6 to 2051)</w:t>
            </w:r>
          </w:p>
        </w:tc>
        <w:tc>
          <w:tcPr>
            <w:tcW w:w="1589" w:type="dxa"/>
          </w:tcPr>
          <w:p w14:paraId="5A93CE3E" w14:textId="24CBBBC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2 to 2054)</w:t>
            </w:r>
          </w:p>
        </w:tc>
      </w:tr>
      <w:tr w:rsidR="004422B0" w14:paraId="20ED3C2B" w14:textId="77777777" w:rsidTr="004422B0">
        <w:tc>
          <w:tcPr>
            <w:tcW w:w="1549" w:type="dxa"/>
          </w:tcPr>
          <w:p w14:paraId="2A0B1A2F" w14:textId="0C2601A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81" w:type="dxa"/>
          </w:tcPr>
          <w:p w14:paraId="06F846BC" w14:textId="291A0E8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588" w:type="dxa"/>
          </w:tcPr>
          <w:p w14:paraId="7DBE3C9C" w14:textId="67AC26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06283439" w14:textId="14FBE1A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4F681272" w14:textId="20AD018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669891E7" w14:textId="36F0859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062239BE" w14:textId="4441845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6A0DD3EF" w14:textId="207FB87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2F887495" w14:textId="5ED41D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</w:tr>
      <w:tr w:rsidR="004422B0" w14:paraId="10BD7470" w14:textId="77777777" w:rsidTr="004422B0">
        <w:tc>
          <w:tcPr>
            <w:tcW w:w="1549" w:type="dxa"/>
          </w:tcPr>
          <w:p w14:paraId="4829EE66" w14:textId="5260787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81" w:type="dxa"/>
          </w:tcPr>
          <w:p w14:paraId="0BABA26A" w14:textId="59FB9001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588" w:type="dxa"/>
          </w:tcPr>
          <w:p w14:paraId="52826A70" w14:textId="22D0577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8" w:type="dxa"/>
          </w:tcPr>
          <w:p w14:paraId="703A31C9" w14:textId="1E0C78A5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8" w:type="dxa"/>
          </w:tcPr>
          <w:p w14:paraId="0394E9D4" w14:textId="282130F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9" w:type="dxa"/>
          </w:tcPr>
          <w:p w14:paraId="02DB1C99" w14:textId="0A85050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8" w:type="dxa"/>
          </w:tcPr>
          <w:p w14:paraId="2AE4BE00" w14:textId="2C1F51B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7)</w:t>
            </w:r>
          </w:p>
        </w:tc>
        <w:tc>
          <w:tcPr>
            <w:tcW w:w="1588" w:type="dxa"/>
          </w:tcPr>
          <w:p w14:paraId="2459C41F" w14:textId="488F71D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9" w:type="dxa"/>
          </w:tcPr>
          <w:p w14:paraId="22C593A2" w14:textId="420FF99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</w:tr>
      <w:tr w:rsidR="004422B0" w14:paraId="5FB89ADB" w14:textId="77777777" w:rsidTr="004422B0">
        <w:tc>
          <w:tcPr>
            <w:tcW w:w="1549" w:type="dxa"/>
          </w:tcPr>
          <w:p w14:paraId="4F28A435" w14:textId="2DB8800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81" w:type="dxa"/>
          </w:tcPr>
          <w:p w14:paraId="653075F2" w14:textId="1A140919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588" w:type="dxa"/>
          </w:tcPr>
          <w:p w14:paraId="0F29A5F3" w14:textId="0DADD04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4BD0175F" w14:textId="5F7D158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8 (2073 to 2094)</w:t>
            </w:r>
          </w:p>
        </w:tc>
        <w:tc>
          <w:tcPr>
            <w:tcW w:w="1588" w:type="dxa"/>
          </w:tcPr>
          <w:p w14:paraId="091D64EB" w14:textId="1C5FB2F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9" w:type="dxa"/>
          </w:tcPr>
          <w:p w14:paraId="47B530D6" w14:textId="79E6C23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0D1F54B1" w14:textId="24B57FD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0600C0B4" w14:textId="61F6161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9" w:type="dxa"/>
          </w:tcPr>
          <w:p w14:paraId="65ED67EB" w14:textId="38B9AE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4 to 2045)</w:t>
            </w:r>
          </w:p>
        </w:tc>
      </w:tr>
      <w:tr w:rsidR="004422B0" w14:paraId="2B30F8C8" w14:textId="77777777" w:rsidTr="004422B0">
        <w:tc>
          <w:tcPr>
            <w:tcW w:w="1549" w:type="dxa"/>
          </w:tcPr>
          <w:p w14:paraId="4819A065" w14:textId="601C4FF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81" w:type="dxa"/>
          </w:tcPr>
          <w:p w14:paraId="1A2B1E8E" w14:textId="3933BF1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588" w:type="dxa"/>
          </w:tcPr>
          <w:p w14:paraId="033FFB97" w14:textId="1135EC4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8" w:type="dxa"/>
          </w:tcPr>
          <w:p w14:paraId="48A386B4" w14:textId="5CAFAFB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8" w:type="dxa"/>
          </w:tcPr>
          <w:p w14:paraId="44737FBC" w14:textId="1E62968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9" w:type="dxa"/>
          </w:tcPr>
          <w:p w14:paraId="1DF81FB3" w14:textId="46765D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8" w:type="dxa"/>
          </w:tcPr>
          <w:p w14:paraId="52E4C5AE" w14:textId="45FE40C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2)</w:t>
            </w:r>
          </w:p>
        </w:tc>
        <w:tc>
          <w:tcPr>
            <w:tcW w:w="1588" w:type="dxa"/>
          </w:tcPr>
          <w:p w14:paraId="2D809222" w14:textId="46084A3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9" w:type="dxa"/>
          </w:tcPr>
          <w:p w14:paraId="3872E7BC" w14:textId="4715039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</w:tr>
      <w:tr w:rsidR="004422B0" w14:paraId="5C243205" w14:textId="77777777" w:rsidTr="004422B0">
        <w:tc>
          <w:tcPr>
            <w:tcW w:w="1549" w:type="dxa"/>
          </w:tcPr>
          <w:p w14:paraId="10C4D033" w14:textId="5CB7533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81" w:type="dxa"/>
          </w:tcPr>
          <w:p w14:paraId="6973E933" w14:textId="0000278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588" w:type="dxa"/>
          </w:tcPr>
          <w:p w14:paraId="1EC63DF8" w14:textId="20F8D82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8" w:type="dxa"/>
          </w:tcPr>
          <w:p w14:paraId="364410E9" w14:textId="5AF5BB6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8" w:type="dxa"/>
          </w:tcPr>
          <w:p w14:paraId="6C498EDD" w14:textId="4734EA1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9" w:type="dxa"/>
          </w:tcPr>
          <w:p w14:paraId="5CFA946B" w14:textId="0C37943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8" w:type="dxa"/>
          </w:tcPr>
          <w:p w14:paraId="141CA883" w14:textId="4B3EE6F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8" w:type="dxa"/>
          </w:tcPr>
          <w:p w14:paraId="2A7962B0" w14:textId="472E6B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9" w:type="dxa"/>
          </w:tcPr>
          <w:p w14:paraId="0DCBBD27" w14:textId="5AEECAF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</w:tr>
      <w:tr w:rsidR="004422B0" w14:paraId="7487B037" w14:textId="77777777" w:rsidTr="004422B0">
        <w:tc>
          <w:tcPr>
            <w:tcW w:w="1549" w:type="dxa"/>
          </w:tcPr>
          <w:p w14:paraId="739FD423" w14:textId="058A45C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81" w:type="dxa"/>
          </w:tcPr>
          <w:p w14:paraId="559A3940" w14:textId="24A3246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588" w:type="dxa"/>
          </w:tcPr>
          <w:p w14:paraId="189333E1" w14:textId="21B95A9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0 to 2063)</w:t>
            </w:r>
          </w:p>
        </w:tc>
        <w:tc>
          <w:tcPr>
            <w:tcW w:w="1588" w:type="dxa"/>
          </w:tcPr>
          <w:p w14:paraId="6239FA3B" w14:textId="20224A4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2 (2046 to 2057)</w:t>
            </w:r>
          </w:p>
        </w:tc>
        <w:tc>
          <w:tcPr>
            <w:tcW w:w="1588" w:type="dxa"/>
          </w:tcPr>
          <w:p w14:paraId="65418BD0" w14:textId="54047D2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6)</w:t>
            </w:r>
          </w:p>
        </w:tc>
        <w:tc>
          <w:tcPr>
            <w:tcW w:w="1589" w:type="dxa"/>
          </w:tcPr>
          <w:p w14:paraId="1E9D975C" w14:textId="15ED799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0 to 2063)</w:t>
            </w:r>
          </w:p>
        </w:tc>
        <w:tc>
          <w:tcPr>
            <w:tcW w:w="1588" w:type="dxa"/>
          </w:tcPr>
          <w:p w14:paraId="1EC4745F" w14:textId="525D71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0 to 2063)</w:t>
            </w:r>
          </w:p>
        </w:tc>
        <w:tc>
          <w:tcPr>
            <w:tcW w:w="1588" w:type="dxa"/>
          </w:tcPr>
          <w:p w14:paraId="71B13314" w14:textId="65DC67E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7)</w:t>
            </w:r>
          </w:p>
        </w:tc>
        <w:tc>
          <w:tcPr>
            <w:tcW w:w="1589" w:type="dxa"/>
          </w:tcPr>
          <w:p w14:paraId="36018CEA" w14:textId="538A066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1 to 2043)</w:t>
            </w:r>
          </w:p>
        </w:tc>
      </w:tr>
      <w:tr w:rsidR="004422B0" w14:paraId="7B5BB4EE" w14:textId="77777777" w:rsidTr="004422B0">
        <w:tc>
          <w:tcPr>
            <w:tcW w:w="1549" w:type="dxa"/>
          </w:tcPr>
          <w:p w14:paraId="14802B90" w14:textId="5ED5296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81" w:type="dxa"/>
          </w:tcPr>
          <w:p w14:paraId="1413F747" w14:textId="32A2000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588" w:type="dxa"/>
          </w:tcPr>
          <w:p w14:paraId="5D02089A" w14:textId="0BE7DB7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0 to 2093)</w:t>
            </w:r>
          </w:p>
        </w:tc>
        <w:tc>
          <w:tcPr>
            <w:tcW w:w="1588" w:type="dxa"/>
          </w:tcPr>
          <w:p w14:paraId="3210E36C" w14:textId="5E88A86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9 (2059 to 2088)</w:t>
            </w:r>
          </w:p>
        </w:tc>
        <w:tc>
          <w:tcPr>
            <w:tcW w:w="1588" w:type="dxa"/>
          </w:tcPr>
          <w:p w14:paraId="4CF17A27" w14:textId="4B41CEA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3 to 2056)</w:t>
            </w:r>
          </w:p>
        </w:tc>
        <w:tc>
          <w:tcPr>
            <w:tcW w:w="1589" w:type="dxa"/>
          </w:tcPr>
          <w:p w14:paraId="66E814CA" w14:textId="71241A7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0 to 2093)</w:t>
            </w:r>
          </w:p>
        </w:tc>
        <w:tc>
          <w:tcPr>
            <w:tcW w:w="1588" w:type="dxa"/>
          </w:tcPr>
          <w:p w14:paraId="7072756D" w14:textId="111950C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0 to 2093)</w:t>
            </w:r>
          </w:p>
        </w:tc>
        <w:tc>
          <w:tcPr>
            <w:tcW w:w="1588" w:type="dxa"/>
          </w:tcPr>
          <w:p w14:paraId="720FD3F3" w14:textId="133BD50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3 to 2057)</w:t>
            </w:r>
          </w:p>
        </w:tc>
        <w:tc>
          <w:tcPr>
            <w:tcW w:w="1589" w:type="dxa"/>
          </w:tcPr>
          <w:p w14:paraId="64430D22" w14:textId="796944D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4 to 2060)</w:t>
            </w:r>
          </w:p>
        </w:tc>
      </w:tr>
      <w:tr w:rsidR="004422B0" w14:paraId="554D7AA3" w14:textId="77777777" w:rsidTr="004422B0">
        <w:tc>
          <w:tcPr>
            <w:tcW w:w="1549" w:type="dxa"/>
          </w:tcPr>
          <w:p w14:paraId="0838F7AA" w14:textId="58DA622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81" w:type="dxa"/>
          </w:tcPr>
          <w:p w14:paraId="0C81E923" w14:textId="4CF465C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588" w:type="dxa"/>
          </w:tcPr>
          <w:p w14:paraId="6ED995EA" w14:textId="56F18DE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8" w:type="dxa"/>
          </w:tcPr>
          <w:p w14:paraId="2C5926AC" w14:textId="3BB0BDF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8" w:type="dxa"/>
          </w:tcPr>
          <w:p w14:paraId="732D6747" w14:textId="36A1D12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9" w:type="dxa"/>
          </w:tcPr>
          <w:p w14:paraId="2FE003FB" w14:textId="5683B6C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8" w:type="dxa"/>
          </w:tcPr>
          <w:p w14:paraId="40059152" w14:textId="1607470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8" w:type="dxa"/>
          </w:tcPr>
          <w:p w14:paraId="30A4C82A" w14:textId="303BEE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9" w:type="dxa"/>
          </w:tcPr>
          <w:p w14:paraId="3C9FB0C6" w14:textId="06337E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</w:tr>
      <w:tr w:rsidR="004422B0" w14:paraId="1434311D" w14:textId="77777777" w:rsidTr="004422B0">
        <w:tc>
          <w:tcPr>
            <w:tcW w:w="1549" w:type="dxa"/>
          </w:tcPr>
          <w:p w14:paraId="1866AFD6" w14:textId="0BDDFED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81" w:type="dxa"/>
          </w:tcPr>
          <w:p w14:paraId="36745872" w14:textId="5E860D6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588" w:type="dxa"/>
          </w:tcPr>
          <w:p w14:paraId="2871CDA1" w14:textId="57BC914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30EA6684" w14:textId="0673E0E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1 (2079 to 2096)</w:t>
            </w:r>
          </w:p>
        </w:tc>
        <w:tc>
          <w:tcPr>
            <w:tcW w:w="1588" w:type="dxa"/>
          </w:tcPr>
          <w:p w14:paraId="2B6BA54E" w14:textId="78E2BCD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5 to 2051)</w:t>
            </w:r>
          </w:p>
        </w:tc>
        <w:tc>
          <w:tcPr>
            <w:tcW w:w="1589" w:type="dxa"/>
          </w:tcPr>
          <w:p w14:paraId="5BB16286" w14:textId="00987B6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3F1D8991" w14:textId="74C3C2B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6B33662D" w14:textId="1511B03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5 to 2053)</w:t>
            </w:r>
          </w:p>
        </w:tc>
        <w:tc>
          <w:tcPr>
            <w:tcW w:w="1589" w:type="dxa"/>
          </w:tcPr>
          <w:p w14:paraId="2DE3B8C5" w14:textId="62A1E2C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6 to 2056)</w:t>
            </w:r>
          </w:p>
        </w:tc>
      </w:tr>
      <w:tr w:rsidR="004422B0" w14:paraId="5FF2CAE2" w14:textId="77777777" w:rsidTr="004422B0">
        <w:tc>
          <w:tcPr>
            <w:tcW w:w="1549" w:type="dxa"/>
          </w:tcPr>
          <w:p w14:paraId="314CED51" w14:textId="781DB2A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81" w:type="dxa"/>
          </w:tcPr>
          <w:p w14:paraId="6F3916B6" w14:textId="265C499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588" w:type="dxa"/>
          </w:tcPr>
          <w:p w14:paraId="7C293F98" w14:textId="3D7F653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579B79C" w14:textId="2687DEA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3985AC38" w14:textId="2D74140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8 to 2064)</w:t>
            </w:r>
          </w:p>
        </w:tc>
        <w:tc>
          <w:tcPr>
            <w:tcW w:w="1589" w:type="dxa"/>
          </w:tcPr>
          <w:p w14:paraId="582CC44C" w14:textId="7786D4D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8737D49" w14:textId="0AA064C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19A4605" w14:textId="4646AE9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9 to 2065)</w:t>
            </w:r>
          </w:p>
        </w:tc>
        <w:tc>
          <w:tcPr>
            <w:tcW w:w="1589" w:type="dxa"/>
          </w:tcPr>
          <w:p w14:paraId="667CE1E4" w14:textId="20A576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62 to 2069)</w:t>
            </w:r>
          </w:p>
        </w:tc>
      </w:tr>
      <w:tr w:rsidR="004422B0" w14:paraId="0685B89A" w14:textId="77777777" w:rsidTr="004422B0">
        <w:tc>
          <w:tcPr>
            <w:tcW w:w="1549" w:type="dxa"/>
          </w:tcPr>
          <w:p w14:paraId="005E1EE4" w14:textId="5B59EC0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81" w:type="dxa"/>
          </w:tcPr>
          <w:p w14:paraId="35D3BBB0" w14:textId="23BFCF1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588" w:type="dxa"/>
          </w:tcPr>
          <w:p w14:paraId="16D424E2" w14:textId="107847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4)</w:t>
            </w:r>
          </w:p>
        </w:tc>
        <w:tc>
          <w:tcPr>
            <w:tcW w:w="1588" w:type="dxa"/>
          </w:tcPr>
          <w:p w14:paraId="6397C113" w14:textId="4575734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6 (2034 to 2040)</w:t>
            </w:r>
          </w:p>
        </w:tc>
        <w:tc>
          <w:tcPr>
            <w:tcW w:w="1588" w:type="dxa"/>
          </w:tcPr>
          <w:p w14:paraId="4FD6E0F9" w14:textId="5930E46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1 to 2032)</w:t>
            </w:r>
          </w:p>
        </w:tc>
        <w:tc>
          <w:tcPr>
            <w:tcW w:w="1589" w:type="dxa"/>
          </w:tcPr>
          <w:p w14:paraId="01819FF4" w14:textId="06C8B88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4)</w:t>
            </w:r>
          </w:p>
        </w:tc>
        <w:tc>
          <w:tcPr>
            <w:tcW w:w="1588" w:type="dxa"/>
          </w:tcPr>
          <w:p w14:paraId="64E211E7" w14:textId="5D5BEFA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4)</w:t>
            </w:r>
          </w:p>
        </w:tc>
        <w:tc>
          <w:tcPr>
            <w:tcW w:w="1588" w:type="dxa"/>
          </w:tcPr>
          <w:p w14:paraId="4FD5C8F3" w14:textId="2B05C6F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578AE526" w14:textId="17AFB24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</w:tr>
      <w:tr w:rsidR="004422B0" w14:paraId="625E3B71" w14:textId="77777777" w:rsidTr="004422B0">
        <w:tc>
          <w:tcPr>
            <w:tcW w:w="1549" w:type="dxa"/>
          </w:tcPr>
          <w:p w14:paraId="53079E99" w14:textId="716DF22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81" w:type="dxa"/>
          </w:tcPr>
          <w:p w14:paraId="665C2554" w14:textId="21EF7BB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588" w:type="dxa"/>
          </w:tcPr>
          <w:p w14:paraId="7810E7DF" w14:textId="7B69E22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0)</w:t>
            </w:r>
          </w:p>
        </w:tc>
        <w:tc>
          <w:tcPr>
            <w:tcW w:w="1588" w:type="dxa"/>
          </w:tcPr>
          <w:p w14:paraId="3B9C467B" w14:textId="45D33C2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8 (2034 to 2040)</w:t>
            </w:r>
          </w:p>
        </w:tc>
        <w:tc>
          <w:tcPr>
            <w:tcW w:w="1588" w:type="dxa"/>
          </w:tcPr>
          <w:p w14:paraId="7548A8E2" w14:textId="43B6FC1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0 to 2038)</w:t>
            </w:r>
          </w:p>
        </w:tc>
        <w:tc>
          <w:tcPr>
            <w:tcW w:w="1589" w:type="dxa"/>
          </w:tcPr>
          <w:p w14:paraId="7F83DBE3" w14:textId="4A57038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0)</w:t>
            </w:r>
          </w:p>
        </w:tc>
        <w:tc>
          <w:tcPr>
            <w:tcW w:w="1588" w:type="dxa"/>
          </w:tcPr>
          <w:p w14:paraId="009781FD" w14:textId="072EC1D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0)</w:t>
            </w:r>
          </w:p>
        </w:tc>
        <w:tc>
          <w:tcPr>
            <w:tcW w:w="1588" w:type="dxa"/>
          </w:tcPr>
          <w:p w14:paraId="4F627763" w14:textId="27CFE5C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8)</w:t>
            </w:r>
          </w:p>
        </w:tc>
        <w:tc>
          <w:tcPr>
            <w:tcW w:w="1589" w:type="dxa"/>
          </w:tcPr>
          <w:p w14:paraId="0F8AFED0" w14:textId="6DAE900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3 to 2039)</w:t>
            </w:r>
          </w:p>
        </w:tc>
      </w:tr>
      <w:tr w:rsidR="004422B0" w14:paraId="7F51EEC5" w14:textId="77777777" w:rsidTr="004422B0">
        <w:tc>
          <w:tcPr>
            <w:tcW w:w="1549" w:type="dxa"/>
          </w:tcPr>
          <w:p w14:paraId="541B3BA3" w14:textId="28153D9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81" w:type="dxa"/>
          </w:tcPr>
          <w:p w14:paraId="33CBB109" w14:textId="51E7D06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588" w:type="dxa"/>
          </w:tcPr>
          <w:p w14:paraId="2853716D" w14:textId="4532A20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24331D32" w14:textId="53B6D50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57F3BC49" w14:textId="5DF0D7F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55 to 2067)</w:t>
            </w:r>
          </w:p>
        </w:tc>
        <w:tc>
          <w:tcPr>
            <w:tcW w:w="1589" w:type="dxa"/>
          </w:tcPr>
          <w:p w14:paraId="3C8B3468" w14:textId="5CD8581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4366453C" w14:textId="72B8A52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457AE544" w14:textId="30A49C7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56 to 2067)</w:t>
            </w:r>
          </w:p>
        </w:tc>
        <w:tc>
          <w:tcPr>
            <w:tcW w:w="1589" w:type="dxa"/>
          </w:tcPr>
          <w:p w14:paraId="16BA2CB6" w14:textId="361440A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59 to 2072)</w:t>
            </w:r>
          </w:p>
        </w:tc>
      </w:tr>
      <w:tr w:rsidR="004422B0" w14:paraId="04BC906C" w14:textId="77777777" w:rsidTr="004422B0">
        <w:tc>
          <w:tcPr>
            <w:tcW w:w="1549" w:type="dxa"/>
          </w:tcPr>
          <w:p w14:paraId="054205AA" w14:textId="427F09F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81" w:type="dxa"/>
          </w:tcPr>
          <w:p w14:paraId="50DFF53E" w14:textId="1EAE024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588" w:type="dxa"/>
          </w:tcPr>
          <w:p w14:paraId="3AD024FD" w14:textId="149A247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E27D31A" w14:textId="2817E80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8DA7A71" w14:textId="7B99022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62 to 2069)</w:t>
            </w:r>
          </w:p>
        </w:tc>
        <w:tc>
          <w:tcPr>
            <w:tcW w:w="1589" w:type="dxa"/>
          </w:tcPr>
          <w:p w14:paraId="30980D67" w14:textId="420106F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44705C7" w14:textId="3C74B90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3B58992" w14:textId="64EA003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63 to 2070)</w:t>
            </w:r>
          </w:p>
        </w:tc>
        <w:tc>
          <w:tcPr>
            <w:tcW w:w="1589" w:type="dxa"/>
          </w:tcPr>
          <w:p w14:paraId="266B7D8F" w14:textId="0017990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67 to 2076)</w:t>
            </w:r>
          </w:p>
        </w:tc>
      </w:tr>
      <w:tr w:rsidR="004422B0" w14:paraId="69879C04" w14:textId="77777777" w:rsidTr="004422B0">
        <w:tc>
          <w:tcPr>
            <w:tcW w:w="1549" w:type="dxa"/>
          </w:tcPr>
          <w:p w14:paraId="50FD3EEC" w14:textId="787534A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81" w:type="dxa"/>
          </w:tcPr>
          <w:p w14:paraId="1E63CCB6" w14:textId="4370F10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588" w:type="dxa"/>
          </w:tcPr>
          <w:p w14:paraId="75B127F3" w14:textId="5EDCAD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28567A35" w14:textId="382D370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189B1082" w14:textId="37F3941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0FD5091F" w14:textId="2455460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7ACB9F15" w14:textId="766B664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70A2EB00" w14:textId="113EEDE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351E614D" w14:textId="3639C7E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</w:tr>
      <w:tr w:rsidR="004422B0" w14:paraId="41936FC2" w14:textId="77777777" w:rsidTr="004422B0">
        <w:tc>
          <w:tcPr>
            <w:tcW w:w="1549" w:type="dxa"/>
          </w:tcPr>
          <w:p w14:paraId="12792584" w14:textId="5309695D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81" w:type="dxa"/>
          </w:tcPr>
          <w:p w14:paraId="4CA0E72F" w14:textId="2B1BEFD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588" w:type="dxa"/>
          </w:tcPr>
          <w:p w14:paraId="53D1D2AF" w14:textId="69CC3FB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5 to 2062)</w:t>
            </w:r>
          </w:p>
        </w:tc>
        <w:tc>
          <w:tcPr>
            <w:tcW w:w="1588" w:type="dxa"/>
          </w:tcPr>
          <w:p w14:paraId="338C70E5" w14:textId="39A3C86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9 (2034 to 2051)</w:t>
            </w:r>
          </w:p>
        </w:tc>
        <w:tc>
          <w:tcPr>
            <w:tcW w:w="1588" w:type="dxa"/>
          </w:tcPr>
          <w:p w14:paraId="2DD3DB8E" w14:textId="16840F3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1 to 2032)</w:t>
            </w:r>
          </w:p>
        </w:tc>
        <w:tc>
          <w:tcPr>
            <w:tcW w:w="1589" w:type="dxa"/>
          </w:tcPr>
          <w:p w14:paraId="339AB2AD" w14:textId="61B6D4F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5 to 2062)</w:t>
            </w:r>
          </w:p>
        </w:tc>
        <w:tc>
          <w:tcPr>
            <w:tcW w:w="1588" w:type="dxa"/>
          </w:tcPr>
          <w:p w14:paraId="50C55364" w14:textId="3E14DE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5 to 2062)</w:t>
            </w:r>
          </w:p>
        </w:tc>
        <w:tc>
          <w:tcPr>
            <w:tcW w:w="1588" w:type="dxa"/>
          </w:tcPr>
          <w:p w14:paraId="3D1CF42D" w14:textId="41B134A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1AD03BD1" w14:textId="463CBAA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4422B0" w14:paraId="79543FB3" w14:textId="77777777" w:rsidTr="004422B0">
        <w:tc>
          <w:tcPr>
            <w:tcW w:w="1549" w:type="dxa"/>
          </w:tcPr>
          <w:p w14:paraId="50332D1B" w14:textId="5BB5A6C0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81" w:type="dxa"/>
          </w:tcPr>
          <w:p w14:paraId="56565786" w14:textId="62CAE7F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588" w:type="dxa"/>
          </w:tcPr>
          <w:p w14:paraId="49688D0A" w14:textId="1D31F53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1 to after 2100)</w:t>
            </w:r>
          </w:p>
        </w:tc>
        <w:tc>
          <w:tcPr>
            <w:tcW w:w="1588" w:type="dxa"/>
          </w:tcPr>
          <w:p w14:paraId="4AF79EE9" w14:textId="5B4BE33E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6 (2055 to after 2100)</w:t>
            </w:r>
          </w:p>
        </w:tc>
        <w:tc>
          <w:tcPr>
            <w:tcW w:w="1588" w:type="dxa"/>
          </w:tcPr>
          <w:p w14:paraId="1898282A" w14:textId="63479B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4 to 2053)</w:t>
            </w:r>
          </w:p>
        </w:tc>
        <w:tc>
          <w:tcPr>
            <w:tcW w:w="1589" w:type="dxa"/>
          </w:tcPr>
          <w:p w14:paraId="20498CBB" w14:textId="22D1CB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1 to after 2100)</w:t>
            </w:r>
          </w:p>
        </w:tc>
        <w:tc>
          <w:tcPr>
            <w:tcW w:w="1588" w:type="dxa"/>
          </w:tcPr>
          <w:p w14:paraId="40A8A19F" w14:textId="65823CD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1 to after 2100)</w:t>
            </w:r>
          </w:p>
        </w:tc>
        <w:tc>
          <w:tcPr>
            <w:tcW w:w="1588" w:type="dxa"/>
          </w:tcPr>
          <w:p w14:paraId="204D39BD" w14:textId="506612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5 to 2054)</w:t>
            </w:r>
          </w:p>
        </w:tc>
        <w:tc>
          <w:tcPr>
            <w:tcW w:w="1589" w:type="dxa"/>
          </w:tcPr>
          <w:p w14:paraId="4DACCD7E" w14:textId="76E929A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1 to 2058)</w:t>
            </w:r>
          </w:p>
        </w:tc>
      </w:tr>
      <w:tr w:rsidR="004422B0" w14:paraId="60BF26BC" w14:textId="77777777" w:rsidTr="004422B0">
        <w:tc>
          <w:tcPr>
            <w:tcW w:w="1549" w:type="dxa"/>
          </w:tcPr>
          <w:p w14:paraId="301CA991" w14:textId="20998DA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81" w:type="dxa"/>
          </w:tcPr>
          <w:p w14:paraId="56A1FD1C" w14:textId="3DDB585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588" w:type="dxa"/>
          </w:tcPr>
          <w:p w14:paraId="1F78086B" w14:textId="22D8EF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5AE7C444" w14:textId="0959BAD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086144EA" w14:textId="4D2269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169D812E" w14:textId="69EF11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33716FB8" w14:textId="1377B51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21D7AD8D" w14:textId="726A8E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6A29CD8A" w14:textId="7CEF034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</w:tr>
      <w:tr w:rsidR="004422B0" w14:paraId="64951B1D" w14:textId="77777777" w:rsidTr="004422B0">
        <w:tc>
          <w:tcPr>
            <w:tcW w:w="1549" w:type="dxa"/>
          </w:tcPr>
          <w:p w14:paraId="203DE0F3" w14:textId="776133D0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81" w:type="dxa"/>
          </w:tcPr>
          <w:p w14:paraId="00EB9E47" w14:textId="670DA06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588" w:type="dxa"/>
          </w:tcPr>
          <w:p w14:paraId="6A23AEA8" w14:textId="10CF9AB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52 to 2057)</w:t>
            </w:r>
          </w:p>
        </w:tc>
        <w:tc>
          <w:tcPr>
            <w:tcW w:w="1588" w:type="dxa"/>
          </w:tcPr>
          <w:p w14:paraId="75F04AF4" w14:textId="52615A2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5 (2052 to 2057)</w:t>
            </w:r>
          </w:p>
        </w:tc>
        <w:tc>
          <w:tcPr>
            <w:tcW w:w="1588" w:type="dxa"/>
          </w:tcPr>
          <w:p w14:paraId="1E787BD6" w14:textId="3C29051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4)</w:t>
            </w:r>
          </w:p>
        </w:tc>
        <w:tc>
          <w:tcPr>
            <w:tcW w:w="1589" w:type="dxa"/>
          </w:tcPr>
          <w:p w14:paraId="0F338AB3" w14:textId="785D31E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52 to 2057)</w:t>
            </w:r>
          </w:p>
        </w:tc>
        <w:tc>
          <w:tcPr>
            <w:tcW w:w="1588" w:type="dxa"/>
          </w:tcPr>
          <w:p w14:paraId="475CB338" w14:textId="2A4F470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52 to 2057)</w:t>
            </w:r>
          </w:p>
        </w:tc>
        <w:tc>
          <w:tcPr>
            <w:tcW w:w="1588" w:type="dxa"/>
          </w:tcPr>
          <w:p w14:paraId="4A543C0B" w14:textId="3E658E1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5)</w:t>
            </w:r>
          </w:p>
        </w:tc>
        <w:tc>
          <w:tcPr>
            <w:tcW w:w="1589" w:type="dxa"/>
          </w:tcPr>
          <w:p w14:paraId="1C903D87" w14:textId="590A114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3 to 2045)</w:t>
            </w:r>
          </w:p>
        </w:tc>
      </w:tr>
      <w:tr w:rsidR="004422B0" w14:paraId="06B5DFB0" w14:textId="77777777" w:rsidTr="004422B0">
        <w:tc>
          <w:tcPr>
            <w:tcW w:w="1549" w:type="dxa"/>
          </w:tcPr>
          <w:p w14:paraId="473E14C8" w14:textId="076F054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81" w:type="dxa"/>
          </w:tcPr>
          <w:p w14:paraId="33B0100D" w14:textId="492AEB8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588" w:type="dxa"/>
          </w:tcPr>
          <w:p w14:paraId="0464A2EF" w14:textId="0E9A9F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3CB66FE" w14:textId="7BCBEBF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D3AF2A4" w14:textId="0CB509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7 to 2067)</w:t>
            </w:r>
          </w:p>
        </w:tc>
        <w:tc>
          <w:tcPr>
            <w:tcW w:w="1589" w:type="dxa"/>
          </w:tcPr>
          <w:p w14:paraId="697B6BA5" w14:textId="7245BEB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EDD92A0" w14:textId="78B237D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54EDD5D" w14:textId="6815FA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58 to 2068)</w:t>
            </w:r>
          </w:p>
        </w:tc>
        <w:tc>
          <w:tcPr>
            <w:tcW w:w="1589" w:type="dxa"/>
          </w:tcPr>
          <w:p w14:paraId="4D8F1F70" w14:textId="2E47D6E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7 (2061 to 2072)</w:t>
            </w:r>
          </w:p>
        </w:tc>
      </w:tr>
      <w:tr w:rsidR="004422B0" w14:paraId="7A2D4982" w14:textId="77777777" w:rsidTr="004422B0">
        <w:tc>
          <w:tcPr>
            <w:tcW w:w="1549" w:type="dxa"/>
          </w:tcPr>
          <w:p w14:paraId="0A5307CE" w14:textId="5CEE0B1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81" w:type="dxa"/>
          </w:tcPr>
          <w:p w14:paraId="2E5F2B66" w14:textId="332D5D5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588" w:type="dxa"/>
          </w:tcPr>
          <w:p w14:paraId="1410BF6D" w14:textId="6E6355A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8" w:type="dxa"/>
          </w:tcPr>
          <w:p w14:paraId="618C6421" w14:textId="5928819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8" w:type="dxa"/>
          </w:tcPr>
          <w:p w14:paraId="61EA3448" w14:textId="18483A3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9" w:type="dxa"/>
          </w:tcPr>
          <w:p w14:paraId="70E49661" w14:textId="150CF58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8" w:type="dxa"/>
          </w:tcPr>
          <w:p w14:paraId="0C69FA7B" w14:textId="2D32FA3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8" w:type="dxa"/>
          </w:tcPr>
          <w:p w14:paraId="58BB023F" w14:textId="17B57A6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9" w:type="dxa"/>
          </w:tcPr>
          <w:p w14:paraId="19520241" w14:textId="28258F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</w:tr>
      <w:tr w:rsidR="004422B0" w14:paraId="0B27F4C4" w14:textId="77777777" w:rsidTr="004422B0">
        <w:tc>
          <w:tcPr>
            <w:tcW w:w="1549" w:type="dxa"/>
          </w:tcPr>
          <w:p w14:paraId="3669EE86" w14:textId="73D8FF1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81" w:type="dxa"/>
          </w:tcPr>
          <w:p w14:paraId="18F04C8B" w14:textId="66BE197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588" w:type="dxa"/>
          </w:tcPr>
          <w:p w14:paraId="55B53D5F" w14:textId="25E513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7 (2052 to 2095)</w:t>
            </w:r>
          </w:p>
        </w:tc>
        <w:tc>
          <w:tcPr>
            <w:tcW w:w="1588" w:type="dxa"/>
          </w:tcPr>
          <w:p w14:paraId="25004D4A" w14:textId="01FFE79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4 (2047 to 2074)</w:t>
            </w:r>
          </w:p>
        </w:tc>
        <w:tc>
          <w:tcPr>
            <w:tcW w:w="1588" w:type="dxa"/>
          </w:tcPr>
          <w:p w14:paraId="17A1D951" w14:textId="25EDAB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371AAC34" w14:textId="43F6195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7 (2052 to 2095)</w:t>
            </w:r>
          </w:p>
        </w:tc>
        <w:tc>
          <w:tcPr>
            <w:tcW w:w="1588" w:type="dxa"/>
          </w:tcPr>
          <w:p w14:paraId="154D0E13" w14:textId="5336FF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7 (2052 to 2095)</w:t>
            </w:r>
          </w:p>
        </w:tc>
        <w:tc>
          <w:tcPr>
            <w:tcW w:w="1588" w:type="dxa"/>
          </w:tcPr>
          <w:p w14:paraId="4821B7CF" w14:textId="7FE8B3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6)</w:t>
            </w:r>
          </w:p>
        </w:tc>
        <w:tc>
          <w:tcPr>
            <w:tcW w:w="1589" w:type="dxa"/>
          </w:tcPr>
          <w:p w14:paraId="50954FEC" w14:textId="1D39028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4)</w:t>
            </w:r>
          </w:p>
        </w:tc>
      </w:tr>
      <w:tr w:rsidR="004422B0" w14:paraId="033B531E" w14:textId="77777777" w:rsidTr="004422B0">
        <w:tc>
          <w:tcPr>
            <w:tcW w:w="1549" w:type="dxa"/>
          </w:tcPr>
          <w:p w14:paraId="16E5C97D" w14:textId="603374D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81" w:type="dxa"/>
          </w:tcPr>
          <w:p w14:paraId="086F826D" w14:textId="3115DF2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588" w:type="dxa"/>
          </w:tcPr>
          <w:p w14:paraId="38EB440C" w14:textId="2F1FAC5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2 to 2060)</w:t>
            </w:r>
          </w:p>
        </w:tc>
        <w:tc>
          <w:tcPr>
            <w:tcW w:w="1588" w:type="dxa"/>
          </w:tcPr>
          <w:p w14:paraId="349E5FE5" w14:textId="5164DAC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7 (2038 to 2051)</w:t>
            </w:r>
          </w:p>
        </w:tc>
        <w:tc>
          <w:tcPr>
            <w:tcW w:w="1588" w:type="dxa"/>
          </w:tcPr>
          <w:p w14:paraId="3AD19E5F" w14:textId="29D3094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2)</w:t>
            </w:r>
          </w:p>
        </w:tc>
        <w:tc>
          <w:tcPr>
            <w:tcW w:w="1589" w:type="dxa"/>
          </w:tcPr>
          <w:p w14:paraId="16B5759C" w14:textId="2F2358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2 to 2060)</w:t>
            </w:r>
          </w:p>
        </w:tc>
        <w:tc>
          <w:tcPr>
            <w:tcW w:w="1588" w:type="dxa"/>
          </w:tcPr>
          <w:p w14:paraId="4A6DA602" w14:textId="79F998D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2 to 2060)</w:t>
            </w:r>
          </w:p>
        </w:tc>
        <w:tc>
          <w:tcPr>
            <w:tcW w:w="1588" w:type="dxa"/>
          </w:tcPr>
          <w:p w14:paraId="6B866760" w14:textId="77699E0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1E38C71D" w14:textId="29DFC98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39)</w:t>
            </w:r>
          </w:p>
        </w:tc>
      </w:tr>
      <w:tr w:rsidR="004422B0" w14:paraId="77285C44" w14:textId="77777777" w:rsidTr="004422B0">
        <w:tc>
          <w:tcPr>
            <w:tcW w:w="1549" w:type="dxa"/>
          </w:tcPr>
          <w:p w14:paraId="15F0667D" w14:textId="6D23947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81" w:type="dxa"/>
          </w:tcPr>
          <w:p w14:paraId="429892EB" w14:textId="09048E8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588" w:type="dxa"/>
          </w:tcPr>
          <w:p w14:paraId="7249131D" w14:textId="0EDC822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7 (2075 to after 2100)</w:t>
            </w:r>
          </w:p>
        </w:tc>
        <w:tc>
          <w:tcPr>
            <w:tcW w:w="1588" w:type="dxa"/>
          </w:tcPr>
          <w:p w14:paraId="786F4641" w14:textId="252B053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79 (2066 to 2087)</w:t>
            </w:r>
          </w:p>
        </w:tc>
        <w:tc>
          <w:tcPr>
            <w:tcW w:w="1588" w:type="dxa"/>
          </w:tcPr>
          <w:p w14:paraId="5FE71C3B" w14:textId="201735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5 to 2044)</w:t>
            </w:r>
          </w:p>
        </w:tc>
        <w:tc>
          <w:tcPr>
            <w:tcW w:w="1589" w:type="dxa"/>
          </w:tcPr>
          <w:p w14:paraId="4032DD93" w14:textId="09443F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7 (2075 to after 2100)</w:t>
            </w:r>
          </w:p>
        </w:tc>
        <w:tc>
          <w:tcPr>
            <w:tcW w:w="1588" w:type="dxa"/>
          </w:tcPr>
          <w:p w14:paraId="7A6B1795" w14:textId="1A378A9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7 (2075 to after 2100)</w:t>
            </w:r>
          </w:p>
        </w:tc>
        <w:tc>
          <w:tcPr>
            <w:tcW w:w="1588" w:type="dxa"/>
          </w:tcPr>
          <w:p w14:paraId="79749E65" w14:textId="5FCCB16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5 to 2044)</w:t>
            </w:r>
          </w:p>
        </w:tc>
        <w:tc>
          <w:tcPr>
            <w:tcW w:w="1589" w:type="dxa"/>
          </w:tcPr>
          <w:p w14:paraId="09ED7EDB" w14:textId="4ABD86A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4 to 2045)</w:t>
            </w:r>
          </w:p>
        </w:tc>
      </w:tr>
      <w:tr w:rsidR="004422B0" w14:paraId="2FE073E3" w14:textId="77777777" w:rsidTr="004422B0">
        <w:tc>
          <w:tcPr>
            <w:tcW w:w="1549" w:type="dxa"/>
          </w:tcPr>
          <w:p w14:paraId="62688C32" w14:textId="3C78B82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81" w:type="dxa"/>
          </w:tcPr>
          <w:p w14:paraId="5FD73ECB" w14:textId="7E3C8DC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588" w:type="dxa"/>
          </w:tcPr>
          <w:p w14:paraId="5F90C969" w14:textId="7418B3B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8)</w:t>
            </w:r>
          </w:p>
        </w:tc>
        <w:tc>
          <w:tcPr>
            <w:tcW w:w="1588" w:type="dxa"/>
          </w:tcPr>
          <w:p w14:paraId="508BAEEA" w14:textId="7E7369B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3 (2038 to 2048)</w:t>
            </w:r>
          </w:p>
        </w:tc>
        <w:tc>
          <w:tcPr>
            <w:tcW w:w="1588" w:type="dxa"/>
          </w:tcPr>
          <w:p w14:paraId="19C224D2" w14:textId="3565466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3 to 2041)</w:t>
            </w:r>
          </w:p>
        </w:tc>
        <w:tc>
          <w:tcPr>
            <w:tcW w:w="1589" w:type="dxa"/>
          </w:tcPr>
          <w:p w14:paraId="480B4FA6" w14:textId="63E3287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8)</w:t>
            </w:r>
          </w:p>
        </w:tc>
        <w:tc>
          <w:tcPr>
            <w:tcW w:w="1588" w:type="dxa"/>
          </w:tcPr>
          <w:p w14:paraId="74FB7874" w14:textId="1C93D30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8)</w:t>
            </w:r>
          </w:p>
        </w:tc>
        <w:tc>
          <w:tcPr>
            <w:tcW w:w="1588" w:type="dxa"/>
          </w:tcPr>
          <w:p w14:paraId="6E490295" w14:textId="6E140BD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01F5057E" w14:textId="1217DFF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3)</w:t>
            </w:r>
          </w:p>
        </w:tc>
      </w:tr>
      <w:tr w:rsidR="004422B0" w14:paraId="0CA4D624" w14:textId="77777777" w:rsidTr="004422B0">
        <w:tc>
          <w:tcPr>
            <w:tcW w:w="1549" w:type="dxa"/>
          </w:tcPr>
          <w:p w14:paraId="50CA9F63" w14:textId="72B31678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81" w:type="dxa"/>
          </w:tcPr>
          <w:p w14:paraId="0851743B" w14:textId="5B71F33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588" w:type="dxa"/>
          </w:tcPr>
          <w:p w14:paraId="37E4B80D" w14:textId="3D8BE43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4)</w:t>
            </w:r>
          </w:p>
        </w:tc>
        <w:tc>
          <w:tcPr>
            <w:tcW w:w="1588" w:type="dxa"/>
          </w:tcPr>
          <w:p w14:paraId="5C75A28A" w14:textId="2CAC6D4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9 (2044 to 2054)</w:t>
            </w:r>
          </w:p>
        </w:tc>
        <w:tc>
          <w:tcPr>
            <w:tcW w:w="1588" w:type="dxa"/>
          </w:tcPr>
          <w:p w14:paraId="27E95D7A" w14:textId="094BDA4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6 to 2046)</w:t>
            </w:r>
          </w:p>
        </w:tc>
        <w:tc>
          <w:tcPr>
            <w:tcW w:w="1589" w:type="dxa"/>
          </w:tcPr>
          <w:p w14:paraId="3EB3E6E4" w14:textId="38F8206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4)</w:t>
            </w:r>
          </w:p>
        </w:tc>
        <w:tc>
          <w:tcPr>
            <w:tcW w:w="1588" w:type="dxa"/>
          </w:tcPr>
          <w:p w14:paraId="16AD7CF1" w14:textId="2200248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5 to 2054)</w:t>
            </w:r>
          </w:p>
        </w:tc>
        <w:tc>
          <w:tcPr>
            <w:tcW w:w="1588" w:type="dxa"/>
          </w:tcPr>
          <w:p w14:paraId="189EE14D" w14:textId="7A86145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6 to 2046)</w:t>
            </w:r>
          </w:p>
        </w:tc>
        <w:tc>
          <w:tcPr>
            <w:tcW w:w="1589" w:type="dxa"/>
          </w:tcPr>
          <w:p w14:paraId="2235FFD8" w14:textId="04C79B3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7)</w:t>
            </w:r>
          </w:p>
        </w:tc>
      </w:tr>
      <w:tr w:rsidR="004422B0" w14:paraId="4E26EC07" w14:textId="77777777" w:rsidTr="004422B0">
        <w:tc>
          <w:tcPr>
            <w:tcW w:w="1549" w:type="dxa"/>
          </w:tcPr>
          <w:p w14:paraId="2AB7E04C" w14:textId="3ABFC38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81" w:type="dxa"/>
          </w:tcPr>
          <w:p w14:paraId="6B248671" w14:textId="69BD54A1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588" w:type="dxa"/>
          </w:tcPr>
          <w:p w14:paraId="73469E26" w14:textId="1F6499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7 (2078 to 2099)</w:t>
            </w:r>
          </w:p>
        </w:tc>
        <w:tc>
          <w:tcPr>
            <w:tcW w:w="1588" w:type="dxa"/>
          </w:tcPr>
          <w:p w14:paraId="772E16CE" w14:textId="6DE9DD5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78 (2072 to 2088)</w:t>
            </w:r>
          </w:p>
        </w:tc>
        <w:tc>
          <w:tcPr>
            <w:tcW w:w="1588" w:type="dxa"/>
          </w:tcPr>
          <w:p w14:paraId="3E2DD88B" w14:textId="3E01BA5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3 to 2060)</w:t>
            </w:r>
          </w:p>
        </w:tc>
        <w:tc>
          <w:tcPr>
            <w:tcW w:w="1589" w:type="dxa"/>
          </w:tcPr>
          <w:p w14:paraId="7FD92223" w14:textId="789A2A4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7 (2078 to 2099)</w:t>
            </w:r>
          </w:p>
        </w:tc>
        <w:tc>
          <w:tcPr>
            <w:tcW w:w="1588" w:type="dxa"/>
          </w:tcPr>
          <w:p w14:paraId="47FF8A28" w14:textId="4D54C07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7 (2078 to 2099)</w:t>
            </w:r>
          </w:p>
        </w:tc>
        <w:tc>
          <w:tcPr>
            <w:tcW w:w="1588" w:type="dxa"/>
          </w:tcPr>
          <w:p w14:paraId="3163FAAC" w14:textId="47681A4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4 to 2061)</w:t>
            </w:r>
          </w:p>
        </w:tc>
        <w:tc>
          <w:tcPr>
            <w:tcW w:w="1589" w:type="dxa"/>
          </w:tcPr>
          <w:p w14:paraId="63945FAA" w14:textId="7FC3E99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5 to 2064)</w:t>
            </w:r>
          </w:p>
        </w:tc>
      </w:tr>
      <w:tr w:rsidR="004422B0" w14:paraId="2C8114A0" w14:textId="77777777" w:rsidTr="004422B0">
        <w:tc>
          <w:tcPr>
            <w:tcW w:w="1549" w:type="dxa"/>
          </w:tcPr>
          <w:p w14:paraId="46399844" w14:textId="7173DE7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81" w:type="dxa"/>
          </w:tcPr>
          <w:p w14:paraId="2A934CBC" w14:textId="052A627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588" w:type="dxa"/>
          </w:tcPr>
          <w:p w14:paraId="6FF38E94" w14:textId="4610EE3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6DB1AC23" w14:textId="3FDD3F8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425BBF7" w14:textId="6356B90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46A8D94F" w14:textId="19E5CFC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6A578B9" w14:textId="2060D17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251546EC" w14:textId="3D51C49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3C4E8CEC" w14:textId="04EE907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</w:tr>
      <w:tr w:rsidR="004422B0" w14:paraId="3595D008" w14:textId="77777777" w:rsidTr="004422B0">
        <w:tc>
          <w:tcPr>
            <w:tcW w:w="1549" w:type="dxa"/>
          </w:tcPr>
          <w:p w14:paraId="6F00FE43" w14:textId="128F6C2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81" w:type="dxa"/>
          </w:tcPr>
          <w:p w14:paraId="14273CC4" w14:textId="2335DD0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588" w:type="dxa"/>
          </w:tcPr>
          <w:p w14:paraId="4052D863" w14:textId="646D37D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54415BF" w14:textId="25DBE24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0031AAC" w14:textId="1105337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65 to 2082)</w:t>
            </w:r>
          </w:p>
        </w:tc>
        <w:tc>
          <w:tcPr>
            <w:tcW w:w="1589" w:type="dxa"/>
          </w:tcPr>
          <w:p w14:paraId="722333F7" w14:textId="4F29225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B8D71C2" w14:textId="78180A4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0C51F007" w14:textId="4D4FEE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4 (2066 to 2083)</w:t>
            </w:r>
          </w:p>
        </w:tc>
        <w:tc>
          <w:tcPr>
            <w:tcW w:w="1589" w:type="dxa"/>
          </w:tcPr>
          <w:p w14:paraId="3E71FA22" w14:textId="0E7DD67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8 (2071 to 2087)</w:t>
            </w:r>
          </w:p>
        </w:tc>
      </w:tr>
      <w:tr w:rsidR="004422B0" w14:paraId="08679F63" w14:textId="77777777" w:rsidTr="004422B0">
        <w:tc>
          <w:tcPr>
            <w:tcW w:w="1549" w:type="dxa"/>
          </w:tcPr>
          <w:p w14:paraId="4F5A890A" w14:textId="4D0465A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81" w:type="dxa"/>
          </w:tcPr>
          <w:p w14:paraId="5F481F12" w14:textId="3CBCD87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588" w:type="dxa"/>
          </w:tcPr>
          <w:p w14:paraId="6CDCD898" w14:textId="33C91F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8" w:type="dxa"/>
          </w:tcPr>
          <w:p w14:paraId="6F6E1E00" w14:textId="7F83D63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8" w:type="dxa"/>
          </w:tcPr>
          <w:p w14:paraId="6E81DDA8" w14:textId="0F9306C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9" w:type="dxa"/>
          </w:tcPr>
          <w:p w14:paraId="07217962" w14:textId="0C99093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8" w:type="dxa"/>
          </w:tcPr>
          <w:p w14:paraId="2A3A681D" w14:textId="6602699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8" w:type="dxa"/>
          </w:tcPr>
          <w:p w14:paraId="1DB8ED44" w14:textId="059A19C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9" w:type="dxa"/>
          </w:tcPr>
          <w:p w14:paraId="5A72FD2D" w14:textId="03DACEA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</w:tr>
      <w:tr w:rsidR="004422B0" w14:paraId="4912B4BE" w14:textId="77777777" w:rsidTr="004422B0">
        <w:tc>
          <w:tcPr>
            <w:tcW w:w="1549" w:type="dxa"/>
          </w:tcPr>
          <w:p w14:paraId="0A5A4BFF" w14:textId="45C77C6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81" w:type="dxa"/>
          </w:tcPr>
          <w:p w14:paraId="45221D80" w14:textId="10FC532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588" w:type="dxa"/>
          </w:tcPr>
          <w:p w14:paraId="48D28341" w14:textId="3B0F1A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F022097" w14:textId="7FBEE14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FA921BD" w14:textId="16772DB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70 to 2090)</w:t>
            </w:r>
          </w:p>
        </w:tc>
        <w:tc>
          <w:tcPr>
            <w:tcW w:w="1589" w:type="dxa"/>
          </w:tcPr>
          <w:p w14:paraId="3680242E" w14:textId="7C3729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CF8CE5A" w14:textId="6B40C46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0114424" w14:textId="2EBAC1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71 to 2090)</w:t>
            </w:r>
          </w:p>
        </w:tc>
        <w:tc>
          <w:tcPr>
            <w:tcW w:w="1589" w:type="dxa"/>
          </w:tcPr>
          <w:p w14:paraId="516FCCDA" w14:textId="4D92235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3 (2076 to 2093)</w:t>
            </w:r>
          </w:p>
        </w:tc>
      </w:tr>
      <w:tr w:rsidR="004422B0" w14:paraId="563B5324" w14:textId="77777777" w:rsidTr="004422B0">
        <w:tc>
          <w:tcPr>
            <w:tcW w:w="1549" w:type="dxa"/>
          </w:tcPr>
          <w:p w14:paraId="6DACA5ED" w14:textId="4D6FA2C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81" w:type="dxa"/>
          </w:tcPr>
          <w:p w14:paraId="13666B30" w14:textId="4EC3B03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588" w:type="dxa"/>
          </w:tcPr>
          <w:p w14:paraId="5B2ACE1A" w14:textId="444BE94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8" w:type="dxa"/>
          </w:tcPr>
          <w:p w14:paraId="1431A818" w14:textId="58D69D5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8" w:type="dxa"/>
          </w:tcPr>
          <w:p w14:paraId="500A62BB" w14:textId="7521E59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9" w:type="dxa"/>
          </w:tcPr>
          <w:p w14:paraId="397A7ABF" w14:textId="7A6245F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8" w:type="dxa"/>
          </w:tcPr>
          <w:p w14:paraId="2AC3D0EC" w14:textId="27244AD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8" w:type="dxa"/>
          </w:tcPr>
          <w:p w14:paraId="3532B7EA" w14:textId="3657CFA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9" w:type="dxa"/>
          </w:tcPr>
          <w:p w14:paraId="75C65F1A" w14:textId="61C71B2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</w:tr>
      <w:tr w:rsidR="004422B0" w14:paraId="034327BC" w14:textId="77777777" w:rsidTr="004422B0">
        <w:tc>
          <w:tcPr>
            <w:tcW w:w="1549" w:type="dxa"/>
          </w:tcPr>
          <w:p w14:paraId="3CF17F18" w14:textId="2F4009B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81" w:type="dxa"/>
          </w:tcPr>
          <w:p w14:paraId="17A58E98" w14:textId="46C1F75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588" w:type="dxa"/>
          </w:tcPr>
          <w:p w14:paraId="455C0CA6" w14:textId="1A3B9F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38 to 2060)</w:t>
            </w:r>
          </w:p>
        </w:tc>
        <w:tc>
          <w:tcPr>
            <w:tcW w:w="1588" w:type="dxa"/>
          </w:tcPr>
          <w:p w14:paraId="775E1551" w14:textId="3C5F065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4 (2035 to 2054)</w:t>
            </w:r>
          </w:p>
        </w:tc>
        <w:tc>
          <w:tcPr>
            <w:tcW w:w="1588" w:type="dxa"/>
          </w:tcPr>
          <w:p w14:paraId="6F64BC89" w14:textId="307225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4)</w:t>
            </w:r>
          </w:p>
        </w:tc>
        <w:tc>
          <w:tcPr>
            <w:tcW w:w="1589" w:type="dxa"/>
          </w:tcPr>
          <w:p w14:paraId="06A1B435" w14:textId="2E6A8CC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38 to 2060)</w:t>
            </w:r>
          </w:p>
        </w:tc>
        <w:tc>
          <w:tcPr>
            <w:tcW w:w="1588" w:type="dxa"/>
          </w:tcPr>
          <w:p w14:paraId="048B000B" w14:textId="48A86D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38 to 2060)</w:t>
            </w:r>
          </w:p>
        </w:tc>
        <w:tc>
          <w:tcPr>
            <w:tcW w:w="1588" w:type="dxa"/>
          </w:tcPr>
          <w:p w14:paraId="638D4E9B" w14:textId="0071A6A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3F0D7B62" w14:textId="2314055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1)</w:t>
            </w:r>
          </w:p>
        </w:tc>
      </w:tr>
      <w:tr w:rsidR="004422B0" w14:paraId="3A808A39" w14:textId="77777777" w:rsidTr="004422B0">
        <w:tc>
          <w:tcPr>
            <w:tcW w:w="1549" w:type="dxa"/>
          </w:tcPr>
          <w:p w14:paraId="42581590" w14:textId="7C74F09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81" w:type="dxa"/>
          </w:tcPr>
          <w:p w14:paraId="48400CFB" w14:textId="2D3EC89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588" w:type="dxa"/>
          </w:tcPr>
          <w:p w14:paraId="5C3ED798" w14:textId="5CA22CE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5 to 2084)</w:t>
            </w:r>
          </w:p>
        </w:tc>
        <w:tc>
          <w:tcPr>
            <w:tcW w:w="1588" w:type="dxa"/>
          </w:tcPr>
          <w:p w14:paraId="71E1B6F6" w14:textId="2484365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5 (2061 to 2072)</w:t>
            </w:r>
          </w:p>
        </w:tc>
        <w:tc>
          <w:tcPr>
            <w:tcW w:w="1588" w:type="dxa"/>
          </w:tcPr>
          <w:p w14:paraId="7B34E5E9" w14:textId="26082BB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7 to 2052)</w:t>
            </w:r>
          </w:p>
        </w:tc>
        <w:tc>
          <w:tcPr>
            <w:tcW w:w="1589" w:type="dxa"/>
          </w:tcPr>
          <w:p w14:paraId="3765273D" w14:textId="521D301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5 to 2084)</w:t>
            </w:r>
          </w:p>
        </w:tc>
        <w:tc>
          <w:tcPr>
            <w:tcW w:w="1588" w:type="dxa"/>
          </w:tcPr>
          <w:p w14:paraId="3E9F11EC" w14:textId="44CBFA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5 to 2084)</w:t>
            </w:r>
          </w:p>
        </w:tc>
        <w:tc>
          <w:tcPr>
            <w:tcW w:w="1588" w:type="dxa"/>
          </w:tcPr>
          <w:p w14:paraId="777F5E80" w14:textId="6068259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8 to 2052)</w:t>
            </w:r>
          </w:p>
        </w:tc>
        <w:tc>
          <w:tcPr>
            <w:tcW w:w="1589" w:type="dxa"/>
          </w:tcPr>
          <w:p w14:paraId="6C59578C" w14:textId="16769A0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4 to 2053)</w:t>
            </w:r>
          </w:p>
        </w:tc>
      </w:tr>
      <w:tr w:rsidR="004422B0" w14:paraId="657CE4E7" w14:textId="77777777" w:rsidTr="004422B0">
        <w:tc>
          <w:tcPr>
            <w:tcW w:w="1549" w:type="dxa"/>
          </w:tcPr>
          <w:p w14:paraId="704389FD" w14:textId="54A0C6B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81" w:type="dxa"/>
          </w:tcPr>
          <w:p w14:paraId="6A11B494" w14:textId="36F575C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588" w:type="dxa"/>
          </w:tcPr>
          <w:p w14:paraId="444993C4" w14:textId="01B394A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5B6A5A9" w14:textId="7F257A8C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AFE2DF8" w14:textId="2281466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8 to 2078)</w:t>
            </w:r>
          </w:p>
        </w:tc>
        <w:tc>
          <w:tcPr>
            <w:tcW w:w="1589" w:type="dxa"/>
          </w:tcPr>
          <w:p w14:paraId="64365A4F" w14:textId="5EFFAA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4337307" w14:textId="113528D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4D07D5B" w14:textId="3F6B691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69 to 2079)</w:t>
            </w:r>
          </w:p>
        </w:tc>
        <w:tc>
          <w:tcPr>
            <w:tcW w:w="1589" w:type="dxa"/>
          </w:tcPr>
          <w:p w14:paraId="1D65CD2C" w14:textId="16AA58D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8 (2073 to 2083)</w:t>
            </w:r>
          </w:p>
        </w:tc>
      </w:tr>
      <w:tr w:rsidR="004422B0" w14:paraId="39356CE5" w14:textId="77777777" w:rsidTr="004422B0">
        <w:tc>
          <w:tcPr>
            <w:tcW w:w="1549" w:type="dxa"/>
          </w:tcPr>
          <w:p w14:paraId="03665C8C" w14:textId="615AAA3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81" w:type="dxa"/>
          </w:tcPr>
          <w:p w14:paraId="08F9062F" w14:textId="6E40571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588" w:type="dxa"/>
          </w:tcPr>
          <w:p w14:paraId="546EE9B4" w14:textId="355937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3E0873CF" w14:textId="5BDB4FFC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9 (2074 to after 2100)</w:t>
            </w:r>
          </w:p>
        </w:tc>
        <w:tc>
          <w:tcPr>
            <w:tcW w:w="1588" w:type="dxa"/>
          </w:tcPr>
          <w:p w14:paraId="654FA8BC" w14:textId="54767EC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1 to 2060)</w:t>
            </w:r>
          </w:p>
        </w:tc>
        <w:tc>
          <w:tcPr>
            <w:tcW w:w="1589" w:type="dxa"/>
          </w:tcPr>
          <w:p w14:paraId="3C091AA6" w14:textId="201E00C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445030CA" w14:textId="3A1084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536C9118" w14:textId="26AF2AD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1 to 2061)</w:t>
            </w:r>
          </w:p>
        </w:tc>
        <w:tc>
          <w:tcPr>
            <w:tcW w:w="1589" w:type="dxa"/>
          </w:tcPr>
          <w:p w14:paraId="07072C26" w14:textId="290ABFB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3 to 2066)</w:t>
            </w:r>
          </w:p>
        </w:tc>
      </w:tr>
      <w:tr w:rsidR="004422B0" w14:paraId="70CB2D79" w14:textId="77777777" w:rsidTr="004422B0">
        <w:tc>
          <w:tcPr>
            <w:tcW w:w="1549" w:type="dxa"/>
          </w:tcPr>
          <w:p w14:paraId="519F64C8" w14:textId="3AB849D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81" w:type="dxa"/>
          </w:tcPr>
          <w:p w14:paraId="6AEA3375" w14:textId="4AF5D74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588" w:type="dxa"/>
          </w:tcPr>
          <w:p w14:paraId="35C4F170" w14:textId="5451C47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5F6F18BF" w14:textId="07984B9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44154708" w14:textId="60E9D22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7F52CA1B" w14:textId="1C6A7C6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26206399" w14:textId="3C32F4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4399ACBD" w14:textId="09CD3E4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7984A56D" w14:textId="21DA256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</w:tr>
      <w:tr w:rsidR="004422B0" w14:paraId="235D1A45" w14:textId="77777777" w:rsidTr="004422B0">
        <w:tc>
          <w:tcPr>
            <w:tcW w:w="1549" w:type="dxa"/>
          </w:tcPr>
          <w:p w14:paraId="3D9C63EF" w14:textId="5FEC0AF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81" w:type="dxa"/>
          </w:tcPr>
          <w:p w14:paraId="33B28DBC" w14:textId="7D6D5C8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588" w:type="dxa"/>
          </w:tcPr>
          <w:p w14:paraId="63F42AD4" w14:textId="6782923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8" w:type="dxa"/>
          </w:tcPr>
          <w:p w14:paraId="291BF670" w14:textId="7898BFE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8" w:type="dxa"/>
          </w:tcPr>
          <w:p w14:paraId="30C9DDFC" w14:textId="0530482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9" w:type="dxa"/>
          </w:tcPr>
          <w:p w14:paraId="4B55E855" w14:textId="48D96F1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8" w:type="dxa"/>
          </w:tcPr>
          <w:p w14:paraId="39BEF246" w14:textId="5888295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8" w:type="dxa"/>
          </w:tcPr>
          <w:p w14:paraId="6D6148C2" w14:textId="7AA7A45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9" w:type="dxa"/>
          </w:tcPr>
          <w:p w14:paraId="483138CE" w14:textId="0C5933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</w:tr>
      <w:tr w:rsidR="004422B0" w14:paraId="6007D994" w14:textId="77777777" w:rsidTr="004422B0">
        <w:tc>
          <w:tcPr>
            <w:tcW w:w="1549" w:type="dxa"/>
          </w:tcPr>
          <w:p w14:paraId="45C57DF7" w14:textId="1730EBD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81" w:type="dxa"/>
          </w:tcPr>
          <w:p w14:paraId="447E4FB6" w14:textId="4AD3EA4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588" w:type="dxa"/>
          </w:tcPr>
          <w:p w14:paraId="3CC4D0EF" w14:textId="3ED04D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8" w:type="dxa"/>
          </w:tcPr>
          <w:p w14:paraId="6590362A" w14:textId="1707489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8" w:type="dxa"/>
          </w:tcPr>
          <w:p w14:paraId="687AE530" w14:textId="284C270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9" w:type="dxa"/>
          </w:tcPr>
          <w:p w14:paraId="4DB74CE9" w14:textId="551A1D8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8" w:type="dxa"/>
          </w:tcPr>
          <w:p w14:paraId="0C0E64C2" w14:textId="65EC98D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8" w:type="dxa"/>
          </w:tcPr>
          <w:p w14:paraId="1F3C1F59" w14:textId="40AF67A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9" w:type="dxa"/>
          </w:tcPr>
          <w:p w14:paraId="608B6E00" w14:textId="2428A1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</w:tr>
      <w:tr w:rsidR="004422B0" w14:paraId="2ADBD1D2" w14:textId="77777777" w:rsidTr="004422B0">
        <w:tc>
          <w:tcPr>
            <w:tcW w:w="1549" w:type="dxa"/>
          </w:tcPr>
          <w:p w14:paraId="2832EBF7" w14:textId="584C975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81" w:type="dxa"/>
          </w:tcPr>
          <w:p w14:paraId="44933D78" w14:textId="0D5783F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588" w:type="dxa"/>
          </w:tcPr>
          <w:p w14:paraId="5FA9FD28" w14:textId="716E182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2)</w:t>
            </w:r>
          </w:p>
        </w:tc>
        <w:tc>
          <w:tcPr>
            <w:tcW w:w="1588" w:type="dxa"/>
          </w:tcPr>
          <w:p w14:paraId="1761DC33" w14:textId="0D7918A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9 (2044 to 2052)</w:t>
            </w:r>
          </w:p>
        </w:tc>
        <w:tc>
          <w:tcPr>
            <w:tcW w:w="1588" w:type="dxa"/>
          </w:tcPr>
          <w:p w14:paraId="20493CE3" w14:textId="0C81255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4 to 2044)</w:t>
            </w:r>
          </w:p>
        </w:tc>
        <w:tc>
          <w:tcPr>
            <w:tcW w:w="1589" w:type="dxa"/>
          </w:tcPr>
          <w:p w14:paraId="34B19852" w14:textId="45BB181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2)</w:t>
            </w:r>
          </w:p>
        </w:tc>
        <w:tc>
          <w:tcPr>
            <w:tcW w:w="1588" w:type="dxa"/>
          </w:tcPr>
          <w:p w14:paraId="1C2D630C" w14:textId="359798F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2)</w:t>
            </w:r>
          </w:p>
        </w:tc>
        <w:tc>
          <w:tcPr>
            <w:tcW w:w="1588" w:type="dxa"/>
          </w:tcPr>
          <w:p w14:paraId="143D945C" w14:textId="13D45CE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4 to 2044)</w:t>
            </w:r>
          </w:p>
        </w:tc>
        <w:tc>
          <w:tcPr>
            <w:tcW w:w="1589" w:type="dxa"/>
          </w:tcPr>
          <w:p w14:paraId="19714E76" w14:textId="54FCD89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0 to 2045)</w:t>
            </w:r>
          </w:p>
        </w:tc>
      </w:tr>
      <w:tr w:rsidR="004422B0" w14:paraId="6D2FA504" w14:textId="77777777" w:rsidTr="004422B0">
        <w:tc>
          <w:tcPr>
            <w:tcW w:w="1549" w:type="dxa"/>
          </w:tcPr>
          <w:p w14:paraId="4E0D2DAB" w14:textId="27A2962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81" w:type="dxa"/>
          </w:tcPr>
          <w:p w14:paraId="6A9DE4CA" w14:textId="2367DA6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588" w:type="dxa"/>
          </w:tcPr>
          <w:p w14:paraId="465F1A42" w14:textId="6232284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  <w:tc>
          <w:tcPr>
            <w:tcW w:w="1588" w:type="dxa"/>
          </w:tcPr>
          <w:p w14:paraId="497F4000" w14:textId="79B2CCC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  <w:tc>
          <w:tcPr>
            <w:tcW w:w="1588" w:type="dxa"/>
          </w:tcPr>
          <w:p w14:paraId="31C71AAA" w14:textId="518305A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  <w:tc>
          <w:tcPr>
            <w:tcW w:w="1589" w:type="dxa"/>
          </w:tcPr>
          <w:p w14:paraId="3E56BD5B" w14:textId="030E0E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9)</w:t>
            </w:r>
          </w:p>
        </w:tc>
        <w:tc>
          <w:tcPr>
            <w:tcW w:w="1588" w:type="dxa"/>
          </w:tcPr>
          <w:p w14:paraId="20AB1E7B" w14:textId="4D4BF87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60)</w:t>
            </w:r>
          </w:p>
        </w:tc>
        <w:tc>
          <w:tcPr>
            <w:tcW w:w="1588" w:type="dxa"/>
          </w:tcPr>
          <w:p w14:paraId="5FBD2707" w14:textId="7688902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  <w:tc>
          <w:tcPr>
            <w:tcW w:w="1589" w:type="dxa"/>
          </w:tcPr>
          <w:p w14:paraId="768F2948" w14:textId="70100B1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</w:tr>
      <w:tr w:rsidR="004422B0" w14:paraId="65D142FF" w14:textId="77777777" w:rsidTr="004422B0">
        <w:tc>
          <w:tcPr>
            <w:tcW w:w="1549" w:type="dxa"/>
          </w:tcPr>
          <w:p w14:paraId="57DA8004" w14:textId="394153D0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81" w:type="dxa"/>
          </w:tcPr>
          <w:p w14:paraId="746DF324" w14:textId="1A3928B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588" w:type="dxa"/>
          </w:tcPr>
          <w:p w14:paraId="3915962D" w14:textId="1DDC63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13 to 2034)</w:t>
            </w:r>
          </w:p>
        </w:tc>
        <w:tc>
          <w:tcPr>
            <w:tcW w:w="1588" w:type="dxa"/>
          </w:tcPr>
          <w:p w14:paraId="0C2F1DFC" w14:textId="5B66C48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4 (2013 to 2034)</w:t>
            </w:r>
          </w:p>
        </w:tc>
        <w:tc>
          <w:tcPr>
            <w:tcW w:w="1588" w:type="dxa"/>
          </w:tcPr>
          <w:p w14:paraId="069DF3AA" w14:textId="2A7C993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3 to 2031)</w:t>
            </w:r>
          </w:p>
        </w:tc>
        <w:tc>
          <w:tcPr>
            <w:tcW w:w="1589" w:type="dxa"/>
          </w:tcPr>
          <w:p w14:paraId="74996D30" w14:textId="3286CEE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13 to 2034)</w:t>
            </w:r>
          </w:p>
        </w:tc>
        <w:tc>
          <w:tcPr>
            <w:tcW w:w="1588" w:type="dxa"/>
          </w:tcPr>
          <w:p w14:paraId="3CFEBFA0" w14:textId="78BCEB8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13 to 2034)</w:t>
            </w:r>
          </w:p>
        </w:tc>
        <w:tc>
          <w:tcPr>
            <w:tcW w:w="1588" w:type="dxa"/>
          </w:tcPr>
          <w:p w14:paraId="140A3A44" w14:textId="02A58CC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3 to 2032)</w:t>
            </w:r>
          </w:p>
        </w:tc>
        <w:tc>
          <w:tcPr>
            <w:tcW w:w="1589" w:type="dxa"/>
          </w:tcPr>
          <w:p w14:paraId="6769EDB6" w14:textId="2416F1E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13 to 2033)</w:t>
            </w:r>
          </w:p>
        </w:tc>
      </w:tr>
      <w:tr w:rsidR="004422B0" w14:paraId="00E3E76D" w14:textId="77777777" w:rsidTr="004422B0">
        <w:tc>
          <w:tcPr>
            <w:tcW w:w="1549" w:type="dxa"/>
          </w:tcPr>
          <w:p w14:paraId="28040F59" w14:textId="2ADF301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81" w:type="dxa"/>
          </w:tcPr>
          <w:p w14:paraId="3ECD9396" w14:textId="4F4537A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588" w:type="dxa"/>
          </w:tcPr>
          <w:p w14:paraId="6FA3BB8E" w14:textId="2D75C6B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8" w:type="dxa"/>
          </w:tcPr>
          <w:p w14:paraId="775F1D29" w14:textId="108E984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8" w:type="dxa"/>
          </w:tcPr>
          <w:p w14:paraId="16EEA15D" w14:textId="090F43C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9" w:type="dxa"/>
          </w:tcPr>
          <w:p w14:paraId="5BB11CD0" w14:textId="1F4C1B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8" w:type="dxa"/>
          </w:tcPr>
          <w:p w14:paraId="34AB41F6" w14:textId="45C4AE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8" w:type="dxa"/>
          </w:tcPr>
          <w:p w14:paraId="290E5183" w14:textId="255B4AD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9" w:type="dxa"/>
          </w:tcPr>
          <w:p w14:paraId="2559CB95" w14:textId="3A5401E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</w:tr>
      <w:tr w:rsidR="004422B0" w14:paraId="51162AAD" w14:textId="77777777" w:rsidTr="004422B0">
        <w:tc>
          <w:tcPr>
            <w:tcW w:w="1549" w:type="dxa"/>
          </w:tcPr>
          <w:p w14:paraId="42320156" w14:textId="1A54E5F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81" w:type="dxa"/>
          </w:tcPr>
          <w:p w14:paraId="136A17B0" w14:textId="460646B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588" w:type="dxa"/>
          </w:tcPr>
          <w:p w14:paraId="681B78E7" w14:textId="79D4819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43 to 2086)</w:t>
            </w:r>
          </w:p>
        </w:tc>
        <w:tc>
          <w:tcPr>
            <w:tcW w:w="1588" w:type="dxa"/>
          </w:tcPr>
          <w:p w14:paraId="00FA1814" w14:textId="4975CEB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4 (2039 to 2065)</w:t>
            </w:r>
          </w:p>
        </w:tc>
        <w:tc>
          <w:tcPr>
            <w:tcW w:w="1588" w:type="dxa"/>
          </w:tcPr>
          <w:p w14:paraId="157A68CC" w14:textId="29A8E1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14131010" w14:textId="43DA2AA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43 to 2086)</w:t>
            </w:r>
          </w:p>
        </w:tc>
        <w:tc>
          <w:tcPr>
            <w:tcW w:w="1588" w:type="dxa"/>
          </w:tcPr>
          <w:p w14:paraId="3A5BEC66" w14:textId="23A213F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43 to 2086)</w:t>
            </w:r>
          </w:p>
        </w:tc>
        <w:tc>
          <w:tcPr>
            <w:tcW w:w="1588" w:type="dxa"/>
          </w:tcPr>
          <w:p w14:paraId="7388D82F" w14:textId="1BE3D9E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63DA8466" w14:textId="0F2AFBC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42)</w:t>
            </w:r>
          </w:p>
        </w:tc>
      </w:tr>
      <w:tr w:rsidR="004422B0" w14:paraId="4E59D762" w14:textId="77777777" w:rsidTr="004422B0">
        <w:tc>
          <w:tcPr>
            <w:tcW w:w="1549" w:type="dxa"/>
          </w:tcPr>
          <w:p w14:paraId="5A6FFEB8" w14:textId="687D9D1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81" w:type="dxa"/>
          </w:tcPr>
          <w:p w14:paraId="158BCAD0" w14:textId="360107D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588" w:type="dxa"/>
          </w:tcPr>
          <w:p w14:paraId="2EF04B9B" w14:textId="6095FC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4)</w:t>
            </w:r>
          </w:p>
        </w:tc>
        <w:tc>
          <w:tcPr>
            <w:tcW w:w="1588" w:type="dxa"/>
          </w:tcPr>
          <w:p w14:paraId="53913C12" w14:textId="4787146C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3 (2049 to 2059)</w:t>
            </w:r>
          </w:p>
        </w:tc>
        <w:tc>
          <w:tcPr>
            <w:tcW w:w="1588" w:type="dxa"/>
          </w:tcPr>
          <w:p w14:paraId="05BA5250" w14:textId="4EDAC1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0)</w:t>
            </w:r>
          </w:p>
        </w:tc>
        <w:tc>
          <w:tcPr>
            <w:tcW w:w="1589" w:type="dxa"/>
          </w:tcPr>
          <w:p w14:paraId="57F47D62" w14:textId="7F092BF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4)</w:t>
            </w:r>
          </w:p>
        </w:tc>
        <w:tc>
          <w:tcPr>
            <w:tcW w:w="1588" w:type="dxa"/>
          </w:tcPr>
          <w:p w14:paraId="597B0CE4" w14:textId="1DE7E76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4)</w:t>
            </w:r>
          </w:p>
        </w:tc>
        <w:tc>
          <w:tcPr>
            <w:tcW w:w="1588" w:type="dxa"/>
          </w:tcPr>
          <w:p w14:paraId="60AA5D12" w14:textId="64A4A03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0)</w:t>
            </w:r>
          </w:p>
        </w:tc>
        <w:tc>
          <w:tcPr>
            <w:tcW w:w="1589" w:type="dxa"/>
          </w:tcPr>
          <w:p w14:paraId="02C15801" w14:textId="1AA2993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4422B0" w14:paraId="1D295FD1" w14:textId="77777777" w:rsidTr="004422B0">
        <w:tc>
          <w:tcPr>
            <w:tcW w:w="1549" w:type="dxa"/>
          </w:tcPr>
          <w:p w14:paraId="67A8AD35" w14:textId="75057678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81" w:type="dxa"/>
          </w:tcPr>
          <w:p w14:paraId="4D09BC98" w14:textId="6D9ED8F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588" w:type="dxa"/>
          </w:tcPr>
          <w:p w14:paraId="0994F41B" w14:textId="01F69A3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09 to 2051)</w:t>
            </w:r>
          </w:p>
        </w:tc>
        <w:tc>
          <w:tcPr>
            <w:tcW w:w="1588" w:type="dxa"/>
          </w:tcPr>
          <w:p w14:paraId="32655DF7" w14:textId="24274EF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3 (2009 to 2051)</w:t>
            </w:r>
          </w:p>
        </w:tc>
        <w:tc>
          <w:tcPr>
            <w:tcW w:w="1588" w:type="dxa"/>
          </w:tcPr>
          <w:p w14:paraId="75D2A25F" w14:textId="393BF44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09 to 2036)</w:t>
            </w:r>
          </w:p>
        </w:tc>
        <w:tc>
          <w:tcPr>
            <w:tcW w:w="1589" w:type="dxa"/>
          </w:tcPr>
          <w:p w14:paraId="2CAC07F4" w14:textId="6ADBF6B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09 to 2051)</w:t>
            </w:r>
          </w:p>
        </w:tc>
        <w:tc>
          <w:tcPr>
            <w:tcW w:w="1588" w:type="dxa"/>
          </w:tcPr>
          <w:p w14:paraId="5EB9F5C7" w14:textId="1395C03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09 to 2051)</w:t>
            </w:r>
          </w:p>
        </w:tc>
        <w:tc>
          <w:tcPr>
            <w:tcW w:w="1588" w:type="dxa"/>
          </w:tcPr>
          <w:p w14:paraId="1F16C0D7" w14:textId="72FC25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09 to 2036)</w:t>
            </w:r>
          </w:p>
        </w:tc>
        <w:tc>
          <w:tcPr>
            <w:tcW w:w="1589" w:type="dxa"/>
          </w:tcPr>
          <w:p w14:paraId="46F0C103" w14:textId="4E355EF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09 to 2040)</w:t>
            </w:r>
          </w:p>
        </w:tc>
      </w:tr>
      <w:tr w:rsidR="004422B0" w14:paraId="6BAF2184" w14:textId="77777777" w:rsidTr="004422B0">
        <w:tc>
          <w:tcPr>
            <w:tcW w:w="1549" w:type="dxa"/>
          </w:tcPr>
          <w:p w14:paraId="574D9297" w14:textId="6C869D5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81" w:type="dxa"/>
          </w:tcPr>
          <w:p w14:paraId="55FD9780" w14:textId="034E4A3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588" w:type="dxa"/>
          </w:tcPr>
          <w:p w14:paraId="7CA9F1DF" w14:textId="6D8272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8" w:type="dxa"/>
          </w:tcPr>
          <w:p w14:paraId="1EB0F931" w14:textId="130C805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8" w:type="dxa"/>
          </w:tcPr>
          <w:p w14:paraId="065485FA" w14:textId="4C1714A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9" w:type="dxa"/>
          </w:tcPr>
          <w:p w14:paraId="73A46BA2" w14:textId="708991A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8" w:type="dxa"/>
          </w:tcPr>
          <w:p w14:paraId="05C21F50" w14:textId="68A4D4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8" w:type="dxa"/>
          </w:tcPr>
          <w:p w14:paraId="0338047A" w14:textId="1679655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9" w:type="dxa"/>
          </w:tcPr>
          <w:p w14:paraId="17106994" w14:textId="4A321D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</w:tr>
      <w:tr w:rsidR="004422B0" w14:paraId="17AD5D32" w14:textId="77777777" w:rsidTr="004422B0">
        <w:tc>
          <w:tcPr>
            <w:tcW w:w="1549" w:type="dxa"/>
          </w:tcPr>
          <w:p w14:paraId="38A5B220" w14:textId="40622F4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81" w:type="dxa"/>
          </w:tcPr>
          <w:p w14:paraId="47AF4220" w14:textId="11BC203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588" w:type="dxa"/>
          </w:tcPr>
          <w:p w14:paraId="2988B0ED" w14:textId="792DAA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7BF82BC4" w14:textId="61A46F0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7AB3FCD4" w14:textId="2C80CBE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8 to 2030)</w:t>
            </w:r>
          </w:p>
        </w:tc>
        <w:tc>
          <w:tcPr>
            <w:tcW w:w="1589" w:type="dxa"/>
          </w:tcPr>
          <w:p w14:paraId="65F75051" w14:textId="7FA7DE4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5BD124A4" w14:textId="6607A22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01779308" w14:textId="4DE5D51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9" w:type="dxa"/>
          </w:tcPr>
          <w:p w14:paraId="63503926" w14:textId="052CC26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8 to 2033)</w:t>
            </w:r>
          </w:p>
        </w:tc>
      </w:tr>
      <w:tr w:rsidR="004422B0" w14:paraId="0444ECBC" w14:textId="77777777" w:rsidTr="004422B0">
        <w:tc>
          <w:tcPr>
            <w:tcW w:w="1549" w:type="dxa"/>
          </w:tcPr>
          <w:p w14:paraId="70DD05CD" w14:textId="67F3421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81" w:type="dxa"/>
          </w:tcPr>
          <w:p w14:paraId="6A3483FA" w14:textId="7A3AAEB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588" w:type="dxa"/>
          </w:tcPr>
          <w:p w14:paraId="7BB80D6B" w14:textId="384C835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7)</w:t>
            </w:r>
          </w:p>
        </w:tc>
        <w:tc>
          <w:tcPr>
            <w:tcW w:w="1588" w:type="dxa"/>
          </w:tcPr>
          <w:p w14:paraId="5EE7CEE2" w14:textId="7C456A0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2 (2044 to 2057)</w:t>
            </w:r>
          </w:p>
        </w:tc>
        <w:tc>
          <w:tcPr>
            <w:tcW w:w="1588" w:type="dxa"/>
          </w:tcPr>
          <w:p w14:paraId="7DF8AE9B" w14:textId="641AFF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1 to 2051)</w:t>
            </w:r>
          </w:p>
        </w:tc>
        <w:tc>
          <w:tcPr>
            <w:tcW w:w="1589" w:type="dxa"/>
          </w:tcPr>
          <w:p w14:paraId="484F6FD6" w14:textId="212AA43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8)</w:t>
            </w:r>
          </w:p>
        </w:tc>
        <w:tc>
          <w:tcPr>
            <w:tcW w:w="1588" w:type="dxa"/>
          </w:tcPr>
          <w:p w14:paraId="2A824494" w14:textId="7BEB82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8)</w:t>
            </w:r>
          </w:p>
        </w:tc>
        <w:tc>
          <w:tcPr>
            <w:tcW w:w="1588" w:type="dxa"/>
          </w:tcPr>
          <w:p w14:paraId="628DA174" w14:textId="14EE56F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1 to 2051)</w:t>
            </w:r>
          </w:p>
        </w:tc>
        <w:tc>
          <w:tcPr>
            <w:tcW w:w="1589" w:type="dxa"/>
          </w:tcPr>
          <w:p w14:paraId="6E77C81D" w14:textId="168AE80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2 to 2051)</w:t>
            </w:r>
          </w:p>
        </w:tc>
      </w:tr>
      <w:tr w:rsidR="004422B0" w14:paraId="4BE6CB1F" w14:textId="77777777" w:rsidTr="004422B0">
        <w:tc>
          <w:tcPr>
            <w:tcW w:w="1549" w:type="dxa"/>
          </w:tcPr>
          <w:p w14:paraId="633AA6DC" w14:textId="6A57353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81" w:type="dxa"/>
          </w:tcPr>
          <w:p w14:paraId="5C203976" w14:textId="2EA1309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588" w:type="dxa"/>
          </w:tcPr>
          <w:p w14:paraId="5B494127" w14:textId="78D1A76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8" w:type="dxa"/>
          </w:tcPr>
          <w:p w14:paraId="2455547B" w14:textId="0E01E87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8" w:type="dxa"/>
          </w:tcPr>
          <w:p w14:paraId="7896A7F4" w14:textId="7ADB40A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5 to 2067)</w:t>
            </w:r>
          </w:p>
        </w:tc>
        <w:tc>
          <w:tcPr>
            <w:tcW w:w="1589" w:type="dxa"/>
          </w:tcPr>
          <w:p w14:paraId="46B64176" w14:textId="69F3DAA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8" w:type="dxa"/>
          </w:tcPr>
          <w:p w14:paraId="58FA3597" w14:textId="4B1967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8" w:type="dxa"/>
          </w:tcPr>
          <w:p w14:paraId="11E6C703" w14:textId="28AD49F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5 to 2067)</w:t>
            </w:r>
          </w:p>
        </w:tc>
        <w:tc>
          <w:tcPr>
            <w:tcW w:w="1589" w:type="dxa"/>
          </w:tcPr>
          <w:p w14:paraId="5D6D79CE" w14:textId="1AFAC10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5 to 2068)</w:t>
            </w:r>
          </w:p>
        </w:tc>
      </w:tr>
      <w:tr w:rsidR="004422B0" w14:paraId="7F94B75A" w14:textId="77777777" w:rsidTr="004422B0">
        <w:tc>
          <w:tcPr>
            <w:tcW w:w="1549" w:type="dxa"/>
          </w:tcPr>
          <w:p w14:paraId="700B44B1" w14:textId="1E10347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81" w:type="dxa"/>
          </w:tcPr>
          <w:p w14:paraId="7B5731BC" w14:textId="6EB9CAD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588" w:type="dxa"/>
          </w:tcPr>
          <w:p w14:paraId="5B1BE7D1" w14:textId="68A68AF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2 to 2074)</w:t>
            </w:r>
          </w:p>
        </w:tc>
        <w:tc>
          <w:tcPr>
            <w:tcW w:w="1588" w:type="dxa"/>
          </w:tcPr>
          <w:p w14:paraId="589913C4" w14:textId="7A3ECC4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9 (2062 to 2074)</w:t>
            </w:r>
          </w:p>
        </w:tc>
        <w:tc>
          <w:tcPr>
            <w:tcW w:w="1588" w:type="dxa"/>
          </w:tcPr>
          <w:p w14:paraId="0398340D" w14:textId="484D671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3 to 2059)</w:t>
            </w:r>
          </w:p>
        </w:tc>
        <w:tc>
          <w:tcPr>
            <w:tcW w:w="1589" w:type="dxa"/>
          </w:tcPr>
          <w:p w14:paraId="01119524" w14:textId="20CBE38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2 to 2074)</w:t>
            </w:r>
          </w:p>
        </w:tc>
        <w:tc>
          <w:tcPr>
            <w:tcW w:w="1588" w:type="dxa"/>
          </w:tcPr>
          <w:p w14:paraId="1A934552" w14:textId="48E4EF3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63 to 2074)</w:t>
            </w:r>
          </w:p>
        </w:tc>
        <w:tc>
          <w:tcPr>
            <w:tcW w:w="1588" w:type="dxa"/>
          </w:tcPr>
          <w:p w14:paraId="1ED719F5" w14:textId="11BAC34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3 to 2059)</w:t>
            </w:r>
          </w:p>
        </w:tc>
        <w:tc>
          <w:tcPr>
            <w:tcW w:w="1589" w:type="dxa"/>
          </w:tcPr>
          <w:p w14:paraId="3D0B8FB4" w14:textId="44E2B65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5 to 2061)</w:t>
            </w:r>
          </w:p>
        </w:tc>
      </w:tr>
      <w:tr w:rsidR="004422B0" w14:paraId="6631C826" w14:textId="77777777" w:rsidTr="004422B0">
        <w:tc>
          <w:tcPr>
            <w:tcW w:w="1549" w:type="dxa"/>
          </w:tcPr>
          <w:p w14:paraId="074B00D1" w14:textId="582F0EC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81" w:type="dxa"/>
          </w:tcPr>
          <w:p w14:paraId="636B14FC" w14:textId="2058018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588" w:type="dxa"/>
          </w:tcPr>
          <w:p w14:paraId="1E10F731" w14:textId="6B405CB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58 to 2098)</w:t>
            </w:r>
          </w:p>
        </w:tc>
        <w:tc>
          <w:tcPr>
            <w:tcW w:w="1588" w:type="dxa"/>
          </w:tcPr>
          <w:p w14:paraId="0BE7DF02" w14:textId="562EC2F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8 (2052 to 2076)</w:t>
            </w:r>
          </w:p>
        </w:tc>
        <w:tc>
          <w:tcPr>
            <w:tcW w:w="1588" w:type="dxa"/>
          </w:tcPr>
          <w:p w14:paraId="5962F8C9" w14:textId="5C79D95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44EF258A" w14:textId="4879F3E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58 to 2098)</w:t>
            </w:r>
          </w:p>
        </w:tc>
        <w:tc>
          <w:tcPr>
            <w:tcW w:w="1588" w:type="dxa"/>
          </w:tcPr>
          <w:p w14:paraId="257FF5E7" w14:textId="098DFB7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58 to 2098)</w:t>
            </w:r>
          </w:p>
        </w:tc>
        <w:tc>
          <w:tcPr>
            <w:tcW w:w="1588" w:type="dxa"/>
          </w:tcPr>
          <w:p w14:paraId="39095F6F" w14:textId="26F5FB2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379EE7DD" w14:textId="45B19E2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4)</w:t>
            </w:r>
          </w:p>
        </w:tc>
      </w:tr>
      <w:tr w:rsidR="004422B0" w14:paraId="3C7BA8C0" w14:textId="77777777" w:rsidTr="004422B0">
        <w:tc>
          <w:tcPr>
            <w:tcW w:w="1549" w:type="dxa"/>
          </w:tcPr>
          <w:p w14:paraId="1ED842DB" w14:textId="1F316778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81" w:type="dxa"/>
          </w:tcPr>
          <w:p w14:paraId="6989985C" w14:textId="455B26A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588" w:type="dxa"/>
          </w:tcPr>
          <w:p w14:paraId="5EA6E23A" w14:textId="54E6E07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7 to after 2100)</w:t>
            </w:r>
          </w:p>
        </w:tc>
        <w:tc>
          <w:tcPr>
            <w:tcW w:w="1588" w:type="dxa"/>
          </w:tcPr>
          <w:p w14:paraId="4341BEFC" w14:textId="5AFA403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0 (2061 to after 2100)</w:t>
            </w:r>
          </w:p>
        </w:tc>
        <w:tc>
          <w:tcPr>
            <w:tcW w:w="1588" w:type="dxa"/>
          </w:tcPr>
          <w:p w14:paraId="4C48A34F" w14:textId="4992D61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38 to 2054)</w:t>
            </w:r>
          </w:p>
        </w:tc>
        <w:tc>
          <w:tcPr>
            <w:tcW w:w="1589" w:type="dxa"/>
          </w:tcPr>
          <w:p w14:paraId="19ADFEC5" w14:textId="4A0C14F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7 to after 2100)</w:t>
            </w:r>
          </w:p>
        </w:tc>
        <w:tc>
          <w:tcPr>
            <w:tcW w:w="1588" w:type="dxa"/>
          </w:tcPr>
          <w:p w14:paraId="431382B7" w14:textId="4C8DB57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7 to after 2100)</w:t>
            </w:r>
          </w:p>
        </w:tc>
        <w:tc>
          <w:tcPr>
            <w:tcW w:w="1588" w:type="dxa"/>
          </w:tcPr>
          <w:p w14:paraId="5E8A7454" w14:textId="7377F06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38 to 2055)</w:t>
            </w:r>
          </w:p>
        </w:tc>
        <w:tc>
          <w:tcPr>
            <w:tcW w:w="1589" w:type="dxa"/>
          </w:tcPr>
          <w:p w14:paraId="009DB028" w14:textId="5B4F36A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9)</w:t>
            </w:r>
          </w:p>
        </w:tc>
      </w:tr>
      <w:tr w:rsidR="004422B0" w14:paraId="0386FC85" w14:textId="77777777" w:rsidTr="004422B0">
        <w:tc>
          <w:tcPr>
            <w:tcW w:w="1549" w:type="dxa"/>
          </w:tcPr>
          <w:p w14:paraId="6F05ACC2" w14:textId="383ECCA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81" w:type="dxa"/>
          </w:tcPr>
          <w:p w14:paraId="47C18011" w14:textId="5C3D700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588" w:type="dxa"/>
          </w:tcPr>
          <w:p w14:paraId="655AF419" w14:textId="3BFF2B6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  <w:tc>
          <w:tcPr>
            <w:tcW w:w="1588" w:type="dxa"/>
          </w:tcPr>
          <w:p w14:paraId="6D5360CF" w14:textId="4D7D760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  <w:tc>
          <w:tcPr>
            <w:tcW w:w="1588" w:type="dxa"/>
          </w:tcPr>
          <w:p w14:paraId="32B5DD76" w14:textId="212BE5C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  <w:tc>
          <w:tcPr>
            <w:tcW w:w="1589" w:type="dxa"/>
          </w:tcPr>
          <w:p w14:paraId="05FDBFE1" w14:textId="08F163C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72B6BD34" w14:textId="2F8E072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67856302" w14:textId="76B594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  <w:tc>
          <w:tcPr>
            <w:tcW w:w="1589" w:type="dxa"/>
          </w:tcPr>
          <w:p w14:paraId="03342BF5" w14:textId="2F09F09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</w:tr>
      <w:tr w:rsidR="004422B0" w14:paraId="7C88CBBB" w14:textId="77777777" w:rsidTr="004422B0">
        <w:tc>
          <w:tcPr>
            <w:tcW w:w="1549" w:type="dxa"/>
          </w:tcPr>
          <w:p w14:paraId="6C923BBB" w14:textId="473037F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81" w:type="dxa"/>
          </w:tcPr>
          <w:p w14:paraId="410A555B" w14:textId="1FDF4DF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588" w:type="dxa"/>
          </w:tcPr>
          <w:p w14:paraId="44796C49" w14:textId="54BE59F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6 to 2055)</w:t>
            </w:r>
          </w:p>
        </w:tc>
        <w:tc>
          <w:tcPr>
            <w:tcW w:w="1588" w:type="dxa"/>
          </w:tcPr>
          <w:p w14:paraId="013BF966" w14:textId="61270A9E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6 (2043 to 2051)</w:t>
            </w:r>
          </w:p>
        </w:tc>
        <w:tc>
          <w:tcPr>
            <w:tcW w:w="1588" w:type="dxa"/>
          </w:tcPr>
          <w:p w14:paraId="74DB7F77" w14:textId="2C1AF0B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3B5E807" w14:textId="2B6039F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6 to 2055)</w:t>
            </w:r>
          </w:p>
        </w:tc>
        <w:tc>
          <w:tcPr>
            <w:tcW w:w="1588" w:type="dxa"/>
          </w:tcPr>
          <w:p w14:paraId="149313DC" w14:textId="259C491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6 to 2055)</w:t>
            </w:r>
          </w:p>
        </w:tc>
        <w:tc>
          <w:tcPr>
            <w:tcW w:w="1588" w:type="dxa"/>
          </w:tcPr>
          <w:p w14:paraId="696DA50D" w14:textId="77ABDB9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2E61E487" w14:textId="1713A4C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9 to 2041)</w:t>
            </w:r>
          </w:p>
        </w:tc>
      </w:tr>
      <w:tr w:rsidR="00DE4A17" w14:paraId="4EA1AAAE" w14:textId="77777777" w:rsidTr="0082069B">
        <w:tc>
          <w:tcPr>
            <w:tcW w:w="13948" w:type="dxa"/>
            <w:gridSpan w:val="9"/>
            <w:shd w:val="clear" w:color="auto" w:fill="D9D9D9" w:themeFill="background1" w:themeFillShade="D9"/>
          </w:tcPr>
          <w:p w14:paraId="191ED36D" w14:textId="2154F1B5" w:rsidR="00DE4A17" w:rsidRDefault="00DE4A17" w:rsidP="00DE4A17">
            <w:pPr>
              <w:rPr>
                <w:lang w:val="en-IE"/>
              </w:rPr>
            </w:pPr>
            <w:r>
              <w:rPr>
                <w:rFonts w:ascii="Calibri" w:hAnsi="Calibri" w:cs="Calibri"/>
                <w:b/>
                <w:bCs/>
                <w:sz w:val="18"/>
                <w:szCs w:val="18"/>
              </w:rPr>
              <w:t>Treatment level such that 80% of treatment-eligible individuals are in treatment in 2030</w:t>
            </w:r>
          </w:p>
        </w:tc>
      </w:tr>
      <w:tr w:rsidR="000642DA" w14:paraId="30ED8357" w14:textId="77777777" w:rsidTr="000642DA">
        <w:tc>
          <w:tcPr>
            <w:tcW w:w="1549" w:type="dxa"/>
          </w:tcPr>
          <w:p w14:paraId="2B1DA3E3" w14:textId="0699A27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81" w:type="dxa"/>
          </w:tcPr>
          <w:p w14:paraId="2B250AAA" w14:textId="4EFA205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588" w:type="dxa"/>
          </w:tcPr>
          <w:p w14:paraId="4716F55F" w14:textId="6CB6BE0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56D020A4" w14:textId="0EF9196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09811956" w14:textId="1B016F1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38B59EFB" w14:textId="79ED18E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2AA0D981" w14:textId="17E0622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77C4E6ED" w14:textId="16225A1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57DC13B9" w14:textId="3EE7221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0642DA" w14:paraId="60E5BA64" w14:textId="77777777" w:rsidTr="000642DA">
        <w:tc>
          <w:tcPr>
            <w:tcW w:w="1549" w:type="dxa"/>
          </w:tcPr>
          <w:p w14:paraId="22D45FFF" w14:textId="39A432D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81" w:type="dxa"/>
          </w:tcPr>
          <w:p w14:paraId="487386BD" w14:textId="6B3FFD8F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588" w:type="dxa"/>
          </w:tcPr>
          <w:p w14:paraId="1304D6FB" w14:textId="10EF366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0 to 2097)</w:t>
            </w:r>
          </w:p>
        </w:tc>
        <w:tc>
          <w:tcPr>
            <w:tcW w:w="1588" w:type="dxa"/>
          </w:tcPr>
          <w:p w14:paraId="3BB81840" w14:textId="0550873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2 (2056 to 2084)</w:t>
            </w:r>
          </w:p>
        </w:tc>
        <w:tc>
          <w:tcPr>
            <w:tcW w:w="1588" w:type="dxa"/>
          </w:tcPr>
          <w:p w14:paraId="20872A84" w14:textId="210F0D6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0 to 2052)</w:t>
            </w:r>
          </w:p>
        </w:tc>
        <w:tc>
          <w:tcPr>
            <w:tcW w:w="1589" w:type="dxa"/>
          </w:tcPr>
          <w:p w14:paraId="7C76C691" w14:textId="441377E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0 to 2097)</w:t>
            </w:r>
          </w:p>
        </w:tc>
        <w:tc>
          <w:tcPr>
            <w:tcW w:w="1588" w:type="dxa"/>
          </w:tcPr>
          <w:p w14:paraId="73ACA6DA" w14:textId="39EB2DC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0 to 2097)</w:t>
            </w:r>
          </w:p>
        </w:tc>
        <w:tc>
          <w:tcPr>
            <w:tcW w:w="1588" w:type="dxa"/>
          </w:tcPr>
          <w:p w14:paraId="4189F4E7" w14:textId="0E4753B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0 to 2053)</w:t>
            </w:r>
          </w:p>
        </w:tc>
        <w:tc>
          <w:tcPr>
            <w:tcW w:w="1589" w:type="dxa"/>
          </w:tcPr>
          <w:p w14:paraId="6485178F" w14:textId="6162ED4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</w:tr>
      <w:tr w:rsidR="000642DA" w14:paraId="651829FD" w14:textId="77777777" w:rsidTr="000642DA">
        <w:tc>
          <w:tcPr>
            <w:tcW w:w="1549" w:type="dxa"/>
          </w:tcPr>
          <w:p w14:paraId="682C6851" w14:textId="44071D81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81" w:type="dxa"/>
          </w:tcPr>
          <w:p w14:paraId="0AAACB0A" w14:textId="6003C30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588" w:type="dxa"/>
          </w:tcPr>
          <w:p w14:paraId="553BE96A" w14:textId="0B5D528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8" w:type="dxa"/>
          </w:tcPr>
          <w:p w14:paraId="76767CD8" w14:textId="7D6134E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8" w:type="dxa"/>
          </w:tcPr>
          <w:p w14:paraId="3AA0558B" w14:textId="59814E8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9" w:type="dxa"/>
          </w:tcPr>
          <w:p w14:paraId="33FE7EB4" w14:textId="2B35317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8" w:type="dxa"/>
          </w:tcPr>
          <w:p w14:paraId="454F84A0" w14:textId="32B8051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8" w:type="dxa"/>
          </w:tcPr>
          <w:p w14:paraId="169FC1AC" w14:textId="58A903A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9" w:type="dxa"/>
          </w:tcPr>
          <w:p w14:paraId="09D5AB45" w14:textId="66FECB0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</w:tr>
      <w:tr w:rsidR="000642DA" w14:paraId="6F105291" w14:textId="77777777" w:rsidTr="000642DA">
        <w:tc>
          <w:tcPr>
            <w:tcW w:w="1549" w:type="dxa"/>
          </w:tcPr>
          <w:p w14:paraId="6B0FCA64" w14:textId="163422B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81" w:type="dxa"/>
          </w:tcPr>
          <w:p w14:paraId="57D4455A" w14:textId="6923C0B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588" w:type="dxa"/>
          </w:tcPr>
          <w:p w14:paraId="0575849C" w14:textId="1BA5BD5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8" w:type="dxa"/>
          </w:tcPr>
          <w:p w14:paraId="086D1244" w14:textId="15378AE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8" w:type="dxa"/>
          </w:tcPr>
          <w:p w14:paraId="5B627A04" w14:textId="50AD85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9" w:type="dxa"/>
          </w:tcPr>
          <w:p w14:paraId="6BEFD7F2" w14:textId="57BFBAC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8" w:type="dxa"/>
          </w:tcPr>
          <w:p w14:paraId="6B3C5FB7" w14:textId="716E8D4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18 to 2030)</w:t>
            </w:r>
          </w:p>
        </w:tc>
        <w:tc>
          <w:tcPr>
            <w:tcW w:w="1588" w:type="dxa"/>
          </w:tcPr>
          <w:p w14:paraId="0630D29D" w14:textId="392F0D8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9" w:type="dxa"/>
          </w:tcPr>
          <w:p w14:paraId="1A0C9081" w14:textId="5D27A09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</w:tr>
      <w:tr w:rsidR="000642DA" w14:paraId="60C53BFE" w14:textId="77777777" w:rsidTr="000642DA">
        <w:tc>
          <w:tcPr>
            <w:tcW w:w="1549" w:type="dxa"/>
          </w:tcPr>
          <w:p w14:paraId="603C7D3C" w14:textId="405EAD8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81" w:type="dxa"/>
          </w:tcPr>
          <w:p w14:paraId="0B9D4AAE" w14:textId="0B33902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588" w:type="dxa"/>
          </w:tcPr>
          <w:p w14:paraId="2C46AD8F" w14:textId="542DCA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8" w:type="dxa"/>
          </w:tcPr>
          <w:p w14:paraId="2E7D1134" w14:textId="0ED801C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8" w:type="dxa"/>
          </w:tcPr>
          <w:p w14:paraId="0F09D1F5" w14:textId="2BF6BCF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9" w:type="dxa"/>
          </w:tcPr>
          <w:p w14:paraId="06C86439" w14:textId="54483D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8" w:type="dxa"/>
          </w:tcPr>
          <w:p w14:paraId="50B9855F" w14:textId="725D31D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8" w:type="dxa"/>
          </w:tcPr>
          <w:p w14:paraId="783E5CDC" w14:textId="7C4ECB3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9" w:type="dxa"/>
          </w:tcPr>
          <w:p w14:paraId="0B7D4B7A" w14:textId="75D603D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</w:tr>
      <w:tr w:rsidR="000642DA" w14:paraId="74AD9C9B" w14:textId="77777777" w:rsidTr="000642DA">
        <w:tc>
          <w:tcPr>
            <w:tcW w:w="1549" w:type="dxa"/>
          </w:tcPr>
          <w:p w14:paraId="099B73B7" w14:textId="7BC0B81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81" w:type="dxa"/>
          </w:tcPr>
          <w:p w14:paraId="2BB2F14C" w14:textId="2B63835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588" w:type="dxa"/>
          </w:tcPr>
          <w:p w14:paraId="0ADFC4D5" w14:textId="23B2FF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8 to 2048)</w:t>
            </w:r>
          </w:p>
        </w:tc>
        <w:tc>
          <w:tcPr>
            <w:tcW w:w="1588" w:type="dxa"/>
          </w:tcPr>
          <w:p w14:paraId="458ED926" w14:textId="0FC9FF6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0 (2034 to 2043)</w:t>
            </w:r>
          </w:p>
        </w:tc>
        <w:tc>
          <w:tcPr>
            <w:tcW w:w="1588" w:type="dxa"/>
          </w:tcPr>
          <w:p w14:paraId="142D625F" w14:textId="33BD407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2)</w:t>
            </w:r>
          </w:p>
        </w:tc>
        <w:tc>
          <w:tcPr>
            <w:tcW w:w="1589" w:type="dxa"/>
          </w:tcPr>
          <w:p w14:paraId="2C2388A4" w14:textId="2E5D743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8 to 2048)</w:t>
            </w:r>
          </w:p>
        </w:tc>
        <w:tc>
          <w:tcPr>
            <w:tcW w:w="1588" w:type="dxa"/>
          </w:tcPr>
          <w:p w14:paraId="6A3DC2E8" w14:textId="5240559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8 to 2048)</w:t>
            </w:r>
          </w:p>
        </w:tc>
        <w:tc>
          <w:tcPr>
            <w:tcW w:w="1588" w:type="dxa"/>
          </w:tcPr>
          <w:p w14:paraId="5E6B3B7C" w14:textId="09208C7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52D5F1E4" w14:textId="40B9D92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7)</w:t>
            </w:r>
          </w:p>
        </w:tc>
      </w:tr>
      <w:tr w:rsidR="000642DA" w14:paraId="5B9C4BE8" w14:textId="77777777" w:rsidTr="000642DA">
        <w:tc>
          <w:tcPr>
            <w:tcW w:w="1549" w:type="dxa"/>
          </w:tcPr>
          <w:p w14:paraId="435DCBE9" w14:textId="2507132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81" w:type="dxa"/>
          </w:tcPr>
          <w:p w14:paraId="00648F2D" w14:textId="1B764BF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588" w:type="dxa"/>
          </w:tcPr>
          <w:p w14:paraId="2CD5698C" w14:textId="244DB85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73 to after 2100)</w:t>
            </w:r>
          </w:p>
        </w:tc>
        <w:tc>
          <w:tcPr>
            <w:tcW w:w="1588" w:type="dxa"/>
          </w:tcPr>
          <w:p w14:paraId="123EDC2E" w14:textId="5358A5E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5 (2067 to after 2100)</w:t>
            </w:r>
          </w:p>
        </w:tc>
        <w:tc>
          <w:tcPr>
            <w:tcW w:w="1588" w:type="dxa"/>
          </w:tcPr>
          <w:p w14:paraId="10919B0B" w14:textId="7E5E765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9 to 2059)</w:t>
            </w:r>
          </w:p>
        </w:tc>
        <w:tc>
          <w:tcPr>
            <w:tcW w:w="1589" w:type="dxa"/>
          </w:tcPr>
          <w:p w14:paraId="3CF5AFAA" w14:textId="34CC3C7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73 to after 2100)</w:t>
            </w:r>
          </w:p>
        </w:tc>
        <w:tc>
          <w:tcPr>
            <w:tcW w:w="1588" w:type="dxa"/>
          </w:tcPr>
          <w:p w14:paraId="3860EF37" w14:textId="1A380A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73 to after 2100)</w:t>
            </w:r>
          </w:p>
        </w:tc>
        <w:tc>
          <w:tcPr>
            <w:tcW w:w="1588" w:type="dxa"/>
          </w:tcPr>
          <w:p w14:paraId="79C5DE61" w14:textId="72E7763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9 to 2060)</w:t>
            </w:r>
          </w:p>
        </w:tc>
        <w:tc>
          <w:tcPr>
            <w:tcW w:w="1589" w:type="dxa"/>
          </w:tcPr>
          <w:p w14:paraId="36F1216E" w14:textId="34AFB4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9 to 2064)</w:t>
            </w:r>
          </w:p>
        </w:tc>
      </w:tr>
      <w:tr w:rsidR="000642DA" w14:paraId="39041E43" w14:textId="77777777" w:rsidTr="000642DA">
        <w:tc>
          <w:tcPr>
            <w:tcW w:w="1549" w:type="dxa"/>
          </w:tcPr>
          <w:p w14:paraId="1618E00C" w14:textId="54A5F1D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81" w:type="dxa"/>
          </w:tcPr>
          <w:p w14:paraId="5357DAE4" w14:textId="7D3BB831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588" w:type="dxa"/>
          </w:tcPr>
          <w:p w14:paraId="6C752EF2" w14:textId="771630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2 to 2055)</w:t>
            </w:r>
          </w:p>
        </w:tc>
        <w:tc>
          <w:tcPr>
            <w:tcW w:w="1588" w:type="dxa"/>
          </w:tcPr>
          <w:p w14:paraId="6696FD1D" w14:textId="0AE2712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4 (2040 to 2051)</w:t>
            </w:r>
          </w:p>
        </w:tc>
        <w:tc>
          <w:tcPr>
            <w:tcW w:w="1588" w:type="dxa"/>
          </w:tcPr>
          <w:p w14:paraId="49791D79" w14:textId="08EF87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466C7FED" w14:textId="53BB414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2 to 2055)</w:t>
            </w:r>
          </w:p>
        </w:tc>
        <w:tc>
          <w:tcPr>
            <w:tcW w:w="1588" w:type="dxa"/>
          </w:tcPr>
          <w:p w14:paraId="4B748030" w14:textId="51C33DD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2 to 2055)</w:t>
            </w:r>
          </w:p>
        </w:tc>
        <w:tc>
          <w:tcPr>
            <w:tcW w:w="1588" w:type="dxa"/>
          </w:tcPr>
          <w:p w14:paraId="4F668A27" w14:textId="4A2767A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BCED668" w14:textId="64C0144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8 to 2041)</w:t>
            </w:r>
          </w:p>
        </w:tc>
      </w:tr>
      <w:tr w:rsidR="000642DA" w14:paraId="18955F09" w14:textId="77777777" w:rsidTr="000642DA">
        <w:tc>
          <w:tcPr>
            <w:tcW w:w="1549" w:type="dxa"/>
          </w:tcPr>
          <w:p w14:paraId="6E09B8F1" w14:textId="293C681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81" w:type="dxa"/>
          </w:tcPr>
          <w:p w14:paraId="0608F622" w14:textId="0D72DA9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588" w:type="dxa"/>
          </w:tcPr>
          <w:p w14:paraId="20D71E24" w14:textId="0A393D6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2 to 2060)</w:t>
            </w:r>
          </w:p>
        </w:tc>
        <w:tc>
          <w:tcPr>
            <w:tcW w:w="1588" w:type="dxa"/>
          </w:tcPr>
          <w:p w14:paraId="77AC0FDC" w14:textId="2C1CC3C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0 (2047 to 2053)</w:t>
            </w:r>
          </w:p>
        </w:tc>
        <w:tc>
          <w:tcPr>
            <w:tcW w:w="1588" w:type="dxa"/>
          </w:tcPr>
          <w:p w14:paraId="1EE96163" w14:textId="68302E3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7A49CD2E" w14:textId="37D70B3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2 to 2060)</w:t>
            </w:r>
          </w:p>
        </w:tc>
        <w:tc>
          <w:tcPr>
            <w:tcW w:w="1588" w:type="dxa"/>
          </w:tcPr>
          <w:p w14:paraId="7C516314" w14:textId="4FD5F68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2 to 2060)</w:t>
            </w:r>
          </w:p>
        </w:tc>
        <w:tc>
          <w:tcPr>
            <w:tcW w:w="1588" w:type="dxa"/>
          </w:tcPr>
          <w:p w14:paraId="595302C1" w14:textId="5E5F5FB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609D9621" w14:textId="0BE73AE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9 to 2041)</w:t>
            </w:r>
          </w:p>
        </w:tc>
      </w:tr>
      <w:tr w:rsidR="000642DA" w14:paraId="59AAF3AE" w14:textId="77777777" w:rsidTr="000642DA">
        <w:tc>
          <w:tcPr>
            <w:tcW w:w="1549" w:type="dxa"/>
          </w:tcPr>
          <w:p w14:paraId="356B9717" w14:textId="50F4A09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81" w:type="dxa"/>
          </w:tcPr>
          <w:p w14:paraId="7B901762" w14:textId="53C24980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588" w:type="dxa"/>
          </w:tcPr>
          <w:p w14:paraId="61DDF61F" w14:textId="5F8AA29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2)</w:t>
            </w:r>
          </w:p>
        </w:tc>
        <w:tc>
          <w:tcPr>
            <w:tcW w:w="1588" w:type="dxa"/>
          </w:tcPr>
          <w:p w14:paraId="1B37F647" w14:textId="668EBF58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8" w:type="dxa"/>
          </w:tcPr>
          <w:p w14:paraId="4CEFD4AA" w14:textId="1B6A202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9 to 2030)</w:t>
            </w:r>
          </w:p>
        </w:tc>
        <w:tc>
          <w:tcPr>
            <w:tcW w:w="1589" w:type="dxa"/>
          </w:tcPr>
          <w:p w14:paraId="27BE538D" w14:textId="40CAB64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2)</w:t>
            </w:r>
          </w:p>
        </w:tc>
        <w:tc>
          <w:tcPr>
            <w:tcW w:w="1588" w:type="dxa"/>
          </w:tcPr>
          <w:p w14:paraId="4B98213D" w14:textId="3BC0D6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2)</w:t>
            </w:r>
          </w:p>
        </w:tc>
        <w:tc>
          <w:tcPr>
            <w:tcW w:w="1588" w:type="dxa"/>
          </w:tcPr>
          <w:p w14:paraId="263FF2E9" w14:textId="6FE2A8B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1)</w:t>
            </w:r>
          </w:p>
        </w:tc>
        <w:tc>
          <w:tcPr>
            <w:tcW w:w="1589" w:type="dxa"/>
          </w:tcPr>
          <w:p w14:paraId="7E568EA3" w14:textId="6570602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</w:tr>
      <w:tr w:rsidR="000642DA" w14:paraId="784B0BE8" w14:textId="77777777" w:rsidTr="000642DA">
        <w:tc>
          <w:tcPr>
            <w:tcW w:w="1549" w:type="dxa"/>
          </w:tcPr>
          <w:p w14:paraId="0E534CC8" w14:textId="648D6F8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81" w:type="dxa"/>
          </w:tcPr>
          <w:p w14:paraId="2CB53DB8" w14:textId="20FD3A2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588" w:type="dxa"/>
          </w:tcPr>
          <w:p w14:paraId="400D8400" w14:textId="2DABEF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  <w:tc>
          <w:tcPr>
            <w:tcW w:w="1588" w:type="dxa"/>
          </w:tcPr>
          <w:p w14:paraId="618DCAC4" w14:textId="0D4F72F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  <w:tc>
          <w:tcPr>
            <w:tcW w:w="1588" w:type="dxa"/>
          </w:tcPr>
          <w:p w14:paraId="17A8A815" w14:textId="5160D4D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  <w:tc>
          <w:tcPr>
            <w:tcW w:w="1589" w:type="dxa"/>
          </w:tcPr>
          <w:p w14:paraId="3C44F02A" w14:textId="2326B8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6 to 2035)</w:t>
            </w:r>
          </w:p>
        </w:tc>
        <w:tc>
          <w:tcPr>
            <w:tcW w:w="1588" w:type="dxa"/>
          </w:tcPr>
          <w:p w14:paraId="3BBE607D" w14:textId="1F912B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6 to 2035)</w:t>
            </w:r>
          </w:p>
        </w:tc>
        <w:tc>
          <w:tcPr>
            <w:tcW w:w="1588" w:type="dxa"/>
          </w:tcPr>
          <w:p w14:paraId="11885E19" w14:textId="1F39BC1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  <w:tc>
          <w:tcPr>
            <w:tcW w:w="1589" w:type="dxa"/>
          </w:tcPr>
          <w:p w14:paraId="378EB1E2" w14:textId="04F1C3B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</w:tr>
      <w:tr w:rsidR="000642DA" w14:paraId="4044FCFA" w14:textId="77777777" w:rsidTr="000642DA">
        <w:tc>
          <w:tcPr>
            <w:tcW w:w="1549" w:type="dxa"/>
          </w:tcPr>
          <w:p w14:paraId="7214B731" w14:textId="381EA08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81" w:type="dxa"/>
          </w:tcPr>
          <w:p w14:paraId="1FC4D301" w14:textId="0A00EBF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588" w:type="dxa"/>
          </w:tcPr>
          <w:p w14:paraId="5CDF9F1C" w14:textId="6069B19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8" w:type="dxa"/>
          </w:tcPr>
          <w:p w14:paraId="09E7D589" w14:textId="3BF9C84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8" w:type="dxa"/>
          </w:tcPr>
          <w:p w14:paraId="1DF78C83" w14:textId="0AD1C69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9" w:type="dxa"/>
          </w:tcPr>
          <w:p w14:paraId="3CD649B8" w14:textId="49EE9CB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8" w:type="dxa"/>
          </w:tcPr>
          <w:p w14:paraId="03D6E04E" w14:textId="61FE489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8" w:type="dxa"/>
          </w:tcPr>
          <w:p w14:paraId="6567B63F" w14:textId="73344A6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9" w:type="dxa"/>
          </w:tcPr>
          <w:p w14:paraId="56C78BA4" w14:textId="381676E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</w:tr>
      <w:tr w:rsidR="000642DA" w14:paraId="592DAA14" w14:textId="77777777" w:rsidTr="000642DA">
        <w:tc>
          <w:tcPr>
            <w:tcW w:w="1549" w:type="dxa"/>
          </w:tcPr>
          <w:p w14:paraId="31A9D9F7" w14:textId="51CF74B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81" w:type="dxa"/>
          </w:tcPr>
          <w:p w14:paraId="5C1B95B9" w14:textId="1EBCFEB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588" w:type="dxa"/>
          </w:tcPr>
          <w:p w14:paraId="294BAE81" w14:textId="5384D7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57724B9A" w14:textId="7884B96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9 (2026 to 2031)</w:t>
            </w:r>
          </w:p>
        </w:tc>
        <w:tc>
          <w:tcPr>
            <w:tcW w:w="1588" w:type="dxa"/>
          </w:tcPr>
          <w:p w14:paraId="56CB2A63" w14:textId="2CBC9F8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6 to 2028)</w:t>
            </w:r>
          </w:p>
        </w:tc>
        <w:tc>
          <w:tcPr>
            <w:tcW w:w="1589" w:type="dxa"/>
          </w:tcPr>
          <w:p w14:paraId="4B25F0D4" w14:textId="50DC6BE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0994DF31" w14:textId="33259ED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2F431D0A" w14:textId="454C8BD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6 to 2030)</w:t>
            </w:r>
          </w:p>
        </w:tc>
        <w:tc>
          <w:tcPr>
            <w:tcW w:w="1589" w:type="dxa"/>
          </w:tcPr>
          <w:p w14:paraId="3CBDD1FD" w14:textId="249D346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</w:tr>
      <w:tr w:rsidR="000642DA" w14:paraId="66EDEF68" w14:textId="77777777" w:rsidTr="000642DA">
        <w:tc>
          <w:tcPr>
            <w:tcW w:w="1549" w:type="dxa"/>
          </w:tcPr>
          <w:p w14:paraId="47E2B2EF" w14:textId="2A3F964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81" w:type="dxa"/>
          </w:tcPr>
          <w:p w14:paraId="5EF7435A" w14:textId="64747C0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588" w:type="dxa"/>
          </w:tcPr>
          <w:p w14:paraId="4EDFCD4E" w14:textId="63C703C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3 to 2038)</w:t>
            </w:r>
          </w:p>
        </w:tc>
        <w:tc>
          <w:tcPr>
            <w:tcW w:w="1588" w:type="dxa"/>
          </w:tcPr>
          <w:p w14:paraId="7AD3FB9B" w14:textId="16CAC44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2 (2023 to 2038)</w:t>
            </w:r>
          </w:p>
        </w:tc>
        <w:tc>
          <w:tcPr>
            <w:tcW w:w="1588" w:type="dxa"/>
          </w:tcPr>
          <w:p w14:paraId="31685415" w14:textId="5B4167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3 to 2035)</w:t>
            </w:r>
          </w:p>
        </w:tc>
        <w:tc>
          <w:tcPr>
            <w:tcW w:w="1589" w:type="dxa"/>
          </w:tcPr>
          <w:p w14:paraId="0A6E7D54" w14:textId="3DF0654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3 to 2038)</w:t>
            </w:r>
          </w:p>
        </w:tc>
        <w:tc>
          <w:tcPr>
            <w:tcW w:w="1588" w:type="dxa"/>
          </w:tcPr>
          <w:p w14:paraId="4BCAAEDF" w14:textId="4A6B2DE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3 to 2038)</w:t>
            </w:r>
          </w:p>
        </w:tc>
        <w:tc>
          <w:tcPr>
            <w:tcW w:w="1588" w:type="dxa"/>
          </w:tcPr>
          <w:p w14:paraId="39A3730F" w14:textId="0CCD35E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3 to 2035)</w:t>
            </w:r>
          </w:p>
        </w:tc>
        <w:tc>
          <w:tcPr>
            <w:tcW w:w="1589" w:type="dxa"/>
          </w:tcPr>
          <w:p w14:paraId="4E81DC51" w14:textId="379A05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3 to 2036)</w:t>
            </w:r>
          </w:p>
        </w:tc>
      </w:tr>
      <w:tr w:rsidR="000642DA" w14:paraId="099F868B" w14:textId="77777777" w:rsidTr="000642DA">
        <w:tc>
          <w:tcPr>
            <w:tcW w:w="1549" w:type="dxa"/>
          </w:tcPr>
          <w:p w14:paraId="51065CC5" w14:textId="64E84D4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81" w:type="dxa"/>
          </w:tcPr>
          <w:p w14:paraId="7C21D24C" w14:textId="3EE92C7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588" w:type="dxa"/>
          </w:tcPr>
          <w:p w14:paraId="388D9A8E" w14:textId="125B36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7 to after 2100)</w:t>
            </w:r>
          </w:p>
        </w:tc>
        <w:tc>
          <w:tcPr>
            <w:tcW w:w="1588" w:type="dxa"/>
          </w:tcPr>
          <w:p w14:paraId="2B6F179F" w14:textId="7BD8691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4 (2079 to after 2100)</w:t>
            </w:r>
          </w:p>
        </w:tc>
        <w:tc>
          <w:tcPr>
            <w:tcW w:w="1588" w:type="dxa"/>
          </w:tcPr>
          <w:p w14:paraId="5FEA0707" w14:textId="7732F29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7 to 2064)</w:t>
            </w:r>
          </w:p>
        </w:tc>
        <w:tc>
          <w:tcPr>
            <w:tcW w:w="1589" w:type="dxa"/>
          </w:tcPr>
          <w:p w14:paraId="301C7056" w14:textId="2AD4179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7 to after 2100)</w:t>
            </w:r>
          </w:p>
        </w:tc>
        <w:tc>
          <w:tcPr>
            <w:tcW w:w="1588" w:type="dxa"/>
          </w:tcPr>
          <w:p w14:paraId="4E0E5015" w14:textId="2599D1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7 to after 2100)</w:t>
            </w:r>
          </w:p>
        </w:tc>
        <w:tc>
          <w:tcPr>
            <w:tcW w:w="1588" w:type="dxa"/>
          </w:tcPr>
          <w:p w14:paraId="1623225A" w14:textId="18F8873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7 to 2065)</w:t>
            </w:r>
          </w:p>
        </w:tc>
        <w:tc>
          <w:tcPr>
            <w:tcW w:w="1589" w:type="dxa"/>
          </w:tcPr>
          <w:p w14:paraId="5CE99FAD" w14:textId="1168844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60 to 2070)</w:t>
            </w:r>
          </w:p>
        </w:tc>
      </w:tr>
      <w:tr w:rsidR="000642DA" w14:paraId="60D839C4" w14:textId="77777777" w:rsidTr="000642DA">
        <w:tc>
          <w:tcPr>
            <w:tcW w:w="1549" w:type="dxa"/>
          </w:tcPr>
          <w:p w14:paraId="47F93C0A" w14:textId="5048CC5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81" w:type="dxa"/>
          </w:tcPr>
          <w:p w14:paraId="3F8138A7" w14:textId="13D2F40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588" w:type="dxa"/>
          </w:tcPr>
          <w:p w14:paraId="5B674385" w14:textId="1EE877A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8" w:type="dxa"/>
          </w:tcPr>
          <w:p w14:paraId="239631E4" w14:textId="3844E2B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8" w:type="dxa"/>
          </w:tcPr>
          <w:p w14:paraId="5404B2DF" w14:textId="7891AB8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9" w:type="dxa"/>
          </w:tcPr>
          <w:p w14:paraId="534EF3F2" w14:textId="71A85BB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8" w:type="dxa"/>
          </w:tcPr>
          <w:p w14:paraId="16F16A13" w14:textId="62D3118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8" w:type="dxa"/>
          </w:tcPr>
          <w:p w14:paraId="467F289A" w14:textId="565391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9" w:type="dxa"/>
          </w:tcPr>
          <w:p w14:paraId="174583A6" w14:textId="5F077CF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</w:tr>
      <w:tr w:rsidR="000642DA" w14:paraId="44C63819" w14:textId="77777777" w:rsidTr="000642DA">
        <w:tc>
          <w:tcPr>
            <w:tcW w:w="1549" w:type="dxa"/>
          </w:tcPr>
          <w:p w14:paraId="622CF276" w14:textId="5743039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81" w:type="dxa"/>
          </w:tcPr>
          <w:p w14:paraId="715E8609" w14:textId="40EE252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588" w:type="dxa"/>
          </w:tcPr>
          <w:p w14:paraId="5248FA0F" w14:textId="0B142CD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51 to 2082)</w:t>
            </w:r>
          </w:p>
        </w:tc>
        <w:tc>
          <w:tcPr>
            <w:tcW w:w="1588" w:type="dxa"/>
          </w:tcPr>
          <w:p w14:paraId="54ADF5C7" w14:textId="45BA390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5 (2049 to 2074)</w:t>
            </w:r>
          </w:p>
        </w:tc>
        <w:tc>
          <w:tcPr>
            <w:tcW w:w="1588" w:type="dxa"/>
          </w:tcPr>
          <w:p w14:paraId="30BAB573" w14:textId="076D38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1)</w:t>
            </w:r>
          </w:p>
        </w:tc>
        <w:tc>
          <w:tcPr>
            <w:tcW w:w="1589" w:type="dxa"/>
          </w:tcPr>
          <w:p w14:paraId="05CFD4AC" w14:textId="3D51427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51 to 2082)</w:t>
            </w:r>
          </w:p>
        </w:tc>
        <w:tc>
          <w:tcPr>
            <w:tcW w:w="1588" w:type="dxa"/>
          </w:tcPr>
          <w:p w14:paraId="111E8070" w14:textId="717038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51 to 2082)</w:t>
            </w:r>
          </w:p>
        </w:tc>
        <w:tc>
          <w:tcPr>
            <w:tcW w:w="1588" w:type="dxa"/>
          </w:tcPr>
          <w:p w14:paraId="5A31F3C5" w14:textId="7925525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1)</w:t>
            </w:r>
          </w:p>
        </w:tc>
        <w:tc>
          <w:tcPr>
            <w:tcW w:w="1589" w:type="dxa"/>
          </w:tcPr>
          <w:p w14:paraId="4961B76A" w14:textId="27D4375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1 to 2045)</w:t>
            </w:r>
          </w:p>
        </w:tc>
      </w:tr>
      <w:tr w:rsidR="000642DA" w14:paraId="73028011" w14:textId="77777777" w:rsidTr="000642DA">
        <w:tc>
          <w:tcPr>
            <w:tcW w:w="1549" w:type="dxa"/>
          </w:tcPr>
          <w:p w14:paraId="0362E1B7" w14:textId="2008647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81" w:type="dxa"/>
          </w:tcPr>
          <w:p w14:paraId="0379D9AA" w14:textId="7D02B31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588" w:type="dxa"/>
          </w:tcPr>
          <w:p w14:paraId="749FFA5D" w14:textId="6B9E853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6 to 2088)</w:t>
            </w:r>
          </w:p>
        </w:tc>
        <w:tc>
          <w:tcPr>
            <w:tcW w:w="1588" w:type="dxa"/>
          </w:tcPr>
          <w:p w14:paraId="3854B70C" w14:textId="142BBF3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5 (2052 to 2075)</w:t>
            </w:r>
          </w:p>
        </w:tc>
        <w:tc>
          <w:tcPr>
            <w:tcW w:w="1588" w:type="dxa"/>
          </w:tcPr>
          <w:p w14:paraId="24FF2B8A" w14:textId="040EE96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9" w:type="dxa"/>
          </w:tcPr>
          <w:p w14:paraId="6C36215A" w14:textId="135C8BF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6 to 2088)</w:t>
            </w:r>
          </w:p>
        </w:tc>
        <w:tc>
          <w:tcPr>
            <w:tcW w:w="1588" w:type="dxa"/>
          </w:tcPr>
          <w:p w14:paraId="73AA59D3" w14:textId="6072E19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6 to 2088)</w:t>
            </w:r>
          </w:p>
        </w:tc>
        <w:tc>
          <w:tcPr>
            <w:tcW w:w="1588" w:type="dxa"/>
          </w:tcPr>
          <w:p w14:paraId="6944F5A7" w14:textId="3244592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9" w:type="dxa"/>
          </w:tcPr>
          <w:p w14:paraId="1590E734" w14:textId="031D397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6)</w:t>
            </w:r>
          </w:p>
        </w:tc>
      </w:tr>
      <w:tr w:rsidR="000642DA" w14:paraId="1FD9A9CA" w14:textId="77777777" w:rsidTr="000642DA">
        <w:tc>
          <w:tcPr>
            <w:tcW w:w="1549" w:type="dxa"/>
          </w:tcPr>
          <w:p w14:paraId="41F805A2" w14:textId="3B68E6B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81" w:type="dxa"/>
          </w:tcPr>
          <w:p w14:paraId="62FD029F" w14:textId="4268F28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588" w:type="dxa"/>
          </w:tcPr>
          <w:p w14:paraId="1F5A87BF" w14:textId="4F2DB16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5 to 2078)</w:t>
            </w:r>
          </w:p>
        </w:tc>
        <w:tc>
          <w:tcPr>
            <w:tcW w:w="1588" w:type="dxa"/>
          </w:tcPr>
          <w:p w14:paraId="6F167922" w14:textId="6D53F88C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0 (2051 to 2067)</w:t>
            </w:r>
          </w:p>
        </w:tc>
        <w:tc>
          <w:tcPr>
            <w:tcW w:w="1588" w:type="dxa"/>
          </w:tcPr>
          <w:p w14:paraId="4C3209E2" w14:textId="4B1C329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41)</w:t>
            </w:r>
          </w:p>
        </w:tc>
        <w:tc>
          <w:tcPr>
            <w:tcW w:w="1589" w:type="dxa"/>
          </w:tcPr>
          <w:p w14:paraId="36B1F8BF" w14:textId="1331325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5 to 2078)</w:t>
            </w:r>
          </w:p>
        </w:tc>
        <w:tc>
          <w:tcPr>
            <w:tcW w:w="1588" w:type="dxa"/>
          </w:tcPr>
          <w:p w14:paraId="64A08277" w14:textId="6165E7D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5 to 2078)</w:t>
            </w:r>
          </w:p>
        </w:tc>
        <w:tc>
          <w:tcPr>
            <w:tcW w:w="1588" w:type="dxa"/>
          </w:tcPr>
          <w:p w14:paraId="7CB9E937" w14:textId="1D7CDE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41)</w:t>
            </w:r>
          </w:p>
        </w:tc>
        <w:tc>
          <w:tcPr>
            <w:tcW w:w="1589" w:type="dxa"/>
          </w:tcPr>
          <w:p w14:paraId="0334E8F5" w14:textId="5A617CF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5)</w:t>
            </w:r>
          </w:p>
        </w:tc>
      </w:tr>
      <w:tr w:rsidR="000642DA" w14:paraId="7C500551" w14:textId="77777777" w:rsidTr="000642DA">
        <w:tc>
          <w:tcPr>
            <w:tcW w:w="1549" w:type="dxa"/>
          </w:tcPr>
          <w:p w14:paraId="7C53795B" w14:textId="26FCE19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81" w:type="dxa"/>
          </w:tcPr>
          <w:p w14:paraId="29639A23" w14:textId="4E6737C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588" w:type="dxa"/>
          </w:tcPr>
          <w:p w14:paraId="6D1CF0C7" w14:textId="68D359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59 to after 2100)</w:t>
            </w:r>
          </w:p>
        </w:tc>
        <w:tc>
          <w:tcPr>
            <w:tcW w:w="1588" w:type="dxa"/>
          </w:tcPr>
          <w:p w14:paraId="0A4DE7C0" w14:textId="497302F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2 (2056 to 2088)</w:t>
            </w:r>
          </w:p>
        </w:tc>
        <w:tc>
          <w:tcPr>
            <w:tcW w:w="1588" w:type="dxa"/>
          </w:tcPr>
          <w:p w14:paraId="69C06220" w14:textId="13CC8F9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2 to 2055)</w:t>
            </w:r>
          </w:p>
        </w:tc>
        <w:tc>
          <w:tcPr>
            <w:tcW w:w="1589" w:type="dxa"/>
          </w:tcPr>
          <w:p w14:paraId="14815A5E" w14:textId="6903CA5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59 to after 2100)</w:t>
            </w:r>
          </w:p>
        </w:tc>
        <w:tc>
          <w:tcPr>
            <w:tcW w:w="1588" w:type="dxa"/>
          </w:tcPr>
          <w:p w14:paraId="41747B79" w14:textId="5175ADA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59 to after 2100)</w:t>
            </w:r>
          </w:p>
        </w:tc>
        <w:tc>
          <w:tcPr>
            <w:tcW w:w="1588" w:type="dxa"/>
          </w:tcPr>
          <w:p w14:paraId="2CB1BB0F" w14:textId="2A933E1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6)</w:t>
            </w:r>
          </w:p>
        </w:tc>
        <w:tc>
          <w:tcPr>
            <w:tcW w:w="1589" w:type="dxa"/>
          </w:tcPr>
          <w:p w14:paraId="3961E9B8" w14:textId="6DC236E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8)</w:t>
            </w:r>
          </w:p>
        </w:tc>
      </w:tr>
      <w:tr w:rsidR="000642DA" w14:paraId="167A2A8C" w14:textId="77777777" w:rsidTr="000642DA">
        <w:tc>
          <w:tcPr>
            <w:tcW w:w="1549" w:type="dxa"/>
          </w:tcPr>
          <w:p w14:paraId="24E8ED96" w14:textId="0F121B8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81" w:type="dxa"/>
          </w:tcPr>
          <w:p w14:paraId="16EF6265" w14:textId="44B6B24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588" w:type="dxa"/>
          </w:tcPr>
          <w:p w14:paraId="789E7A6E" w14:textId="2FE23C6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72CBC193" w14:textId="5C451A4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0DCE08BC" w14:textId="29AE309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3431D02A" w14:textId="4EC0EC0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760BBA1D" w14:textId="5A2B6D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3AEFE917" w14:textId="4F0E36D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20CDE941" w14:textId="6F5A8B3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</w:tr>
      <w:tr w:rsidR="000642DA" w14:paraId="541819F2" w14:textId="77777777" w:rsidTr="000642DA">
        <w:tc>
          <w:tcPr>
            <w:tcW w:w="1549" w:type="dxa"/>
          </w:tcPr>
          <w:p w14:paraId="67BEFEB8" w14:textId="15337FB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81" w:type="dxa"/>
          </w:tcPr>
          <w:p w14:paraId="253ECC16" w14:textId="73B6D8C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588" w:type="dxa"/>
          </w:tcPr>
          <w:p w14:paraId="75282967" w14:textId="48A759E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9)</w:t>
            </w:r>
          </w:p>
        </w:tc>
        <w:tc>
          <w:tcPr>
            <w:tcW w:w="1588" w:type="dxa"/>
          </w:tcPr>
          <w:p w14:paraId="20C94437" w14:textId="620E65F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2 (2045 to 2062)</w:t>
            </w:r>
          </w:p>
        </w:tc>
        <w:tc>
          <w:tcPr>
            <w:tcW w:w="1588" w:type="dxa"/>
          </w:tcPr>
          <w:p w14:paraId="644AA5C1" w14:textId="1A8AA6F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40)</w:t>
            </w:r>
          </w:p>
        </w:tc>
        <w:tc>
          <w:tcPr>
            <w:tcW w:w="1589" w:type="dxa"/>
          </w:tcPr>
          <w:p w14:paraId="1EC5CAA9" w14:textId="7F9C27F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9)</w:t>
            </w:r>
          </w:p>
        </w:tc>
        <w:tc>
          <w:tcPr>
            <w:tcW w:w="1588" w:type="dxa"/>
          </w:tcPr>
          <w:p w14:paraId="24FC7E4D" w14:textId="24B5AD7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9)</w:t>
            </w:r>
          </w:p>
        </w:tc>
        <w:tc>
          <w:tcPr>
            <w:tcW w:w="1588" w:type="dxa"/>
          </w:tcPr>
          <w:p w14:paraId="05861FB3" w14:textId="68CC380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40)</w:t>
            </w:r>
          </w:p>
        </w:tc>
        <w:tc>
          <w:tcPr>
            <w:tcW w:w="1589" w:type="dxa"/>
          </w:tcPr>
          <w:p w14:paraId="057AD3B2" w14:textId="7D8EF65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0 to 2044)</w:t>
            </w:r>
          </w:p>
        </w:tc>
      </w:tr>
      <w:tr w:rsidR="000642DA" w14:paraId="0044130A" w14:textId="77777777" w:rsidTr="000642DA">
        <w:tc>
          <w:tcPr>
            <w:tcW w:w="1549" w:type="dxa"/>
          </w:tcPr>
          <w:p w14:paraId="3BA8414A" w14:textId="5731E13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81" w:type="dxa"/>
          </w:tcPr>
          <w:p w14:paraId="40DD8EB2" w14:textId="2F9AE2F0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588" w:type="dxa"/>
          </w:tcPr>
          <w:p w14:paraId="0EB82233" w14:textId="6400DBB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4904C8B5" w14:textId="5D69BF5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57949AD9" w14:textId="5433F53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9" w:type="dxa"/>
          </w:tcPr>
          <w:p w14:paraId="7B056187" w14:textId="708CE9C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187B6B10" w14:textId="68F15B7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51C6F165" w14:textId="0E4F054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9" w:type="dxa"/>
          </w:tcPr>
          <w:p w14:paraId="58278C74" w14:textId="08894F5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</w:tr>
      <w:tr w:rsidR="000642DA" w14:paraId="75E1209D" w14:textId="77777777" w:rsidTr="000642DA">
        <w:tc>
          <w:tcPr>
            <w:tcW w:w="1549" w:type="dxa"/>
          </w:tcPr>
          <w:p w14:paraId="4E9B1264" w14:textId="0FFAD79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81" w:type="dxa"/>
          </w:tcPr>
          <w:p w14:paraId="2E1D632B" w14:textId="252DDEA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588" w:type="dxa"/>
          </w:tcPr>
          <w:p w14:paraId="38722C82" w14:textId="6BC4615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0F22406F" w14:textId="3CDD6E6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300EA78F" w14:textId="68544F7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3D3EEC7F" w14:textId="16B607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32038BEB" w14:textId="603CA29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4D1B90A9" w14:textId="1135F1F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35897884" w14:textId="5D8F6CC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</w:tr>
      <w:tr w:rsidR="000642DA" w14:paraId="6169566D" w14:textId="77777777" w:rsidTr="000642DA">
        <w:tc>
          <w:tcPr>
            <w:tcW w:w="1549" w:type="dxa"/>
          </w:tcPr>
          <w:p w14:paraId="58AD1DDF" w14:textId="67D8612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81" w:type="dxa"/>
          </w:tcPr>
          <w:p w14:paraId="045FD127" w14:textId="73135DA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588" w:type="dxa"/>
          </w:tcPr>
          <w:p w14:paraId="6AE7702D" w14:textId="48FC6C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8" w:type="dxa"/>
          </w:tcPr>
          <w:p w14:paraId="4BC7523A" w14:textId="15E229E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8" w:type="dxa"/>
          </w:tcPr>
          <w:p w14:paraId="38AA59DB" w14:textId="0579A9C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9" w:type="dxa"/>
          </w:tcPr>
          <w:p w14:paraId="7A45F7C7" w14:textId="624D4A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8" w:type="dxa"/>
          </w:tcPr>
          <w:p w14:paraId="693F8999" w14:textId="4A3907D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8" w:type="dxa"/>
          </w:tcPr>
          <w:p w14:paraId="458E999C" w14:textId="08EE41A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9" w:type="dxa"/>
          </w:tcPr>
          <w:p w14:paraId="0AA7C626" w14:textId="375A9F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</w:tr>
      <w:tr w:rsidR="000642DA" w14:paraId="241065A1" w14:textId="77777777" w:rsidTr="000642DA">
        <w:tc>
          <w:tcPr>
            <w:tcW w:w="1549" w:type="dxa"/>
          </w:tcPr>
          <w:p w14:paraId="21257D66" w14:textId="16D33BB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81" w:type="dxa"/>
          </w:tcPr>
          <w:p w14:paraId="364877D0" w14:textId="40A66D0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588" w:type="dxa"/>
          </w:tcPr>
          <w:p w14:paraId="15294487" w14:textId="4BB0F94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8" w:type="dxa"/>
          </w:tcPr>
          <w:p w14:paraId="6B3699F9" w14:textId="206F839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8" w:type="dxa"/>
          </w:tcPr>
          <w:p w14:paraId="28BDE8BC" w14:textId="277302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9" w:type="dxa"/>
          </w:tcPr>
          <w:p w14:paraId="189630C4" w14:textId="2A96A2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8" w:type="dxa"/>
          </w:tcPr>
          <w:p w14:paraId="54D99915" w14:textId="6FD3C55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8" w:type="dxa"/>
          </w:tcPr>
          <w:p w14:paraId="3AD29837" w14:textId="2A471ED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9" w:type="dxa"/>
          </w:tcPr>
          <w:p w14:paraId="3C264ACD" w14:textId="0576A51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</w:tr>
      <w:tr w:rsidR="000642DA" w14:paraId="4C18D990" w14:textId="77777777" w:rsidTr="000642DA">
        <w:tc>
          <w:tcPr>
            <w:tcW w:w="1549" w:type="dxa"/>
          </w:tcPr>
          <w:p w14:paraId="24178C16" w14:textId="5F574BC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81" w:type="dxa"/>
          </w:tcPr>
          <w:p w14:paraId="3665DD1E" w14:textId="33028289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588" w:type="dxa"/>
          </w:tcPr>
          <w:p w14:paraId="7CE0996B" w14:textId="02567D9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8" w:type="dxa"/>
          </w:tcPr>
          <w:p w14:paraId="4F6A8FB0" w14:textId="7118734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8" w:type="dxa"/>
          </w:tcPr>
          <w:p w14:paraId="4617297B" w14:textId="0231B0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7)</w:t>
            </w:r>
          </w:p>
        </w:tc>
        <w:tc>
          <w:tcPr>
            <w:tcW w:w="1589" w:type="dxa"/>
          </w:tcPr>
          <w:p w14:paraId="019F25A9" w14:textId="33A79F9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8" w:type="dxa"/>
          </w:tcPr>
          <w:p w14:paraId="51746CEE" w14:textId="40A368C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8" w:type="dxa"/>
          </w:tcPr>
          <w:p w14:paraId="7A83CA90" w14:textId="57F8A31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9" w:type="dxa"/>
          </w:tcPr>
          <w:p w14:paraId="2CFEF564" w14:textId="7894A32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</w:tr>
      <w:tr w:rsidR="000642DA" w14:paraId="07A881AF" w14:textId="77777777" w:rsidTr="000642DA">
        <w:tc>
          <w:tcPr>
            <w:tcW w:w="1549" w:type="dxa"/>
          </w:tcPr>
          <w:p w14:paraId="705F5A27" w14:textId="4B1BD53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81" w:type="dxa"/>
          </w:tcPr>
          <w:p w14:paraId="15127924" w14:textId="05CF083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588" w:type="dxa"/>
          </w:tcPr>
          <w:p w14:paraId="00BE0E02" w14:textId="727A9B5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162C117C" w14:textId="520A42F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33A782B6" w14:textId="474808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9" w:type="dxa"/>
          </w:tcPr>
          <w:p w14:paraId="3C4E5C18" w14:textId="7944298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252FC9FE" w14:textId="46F9B40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3564D929" w14:textId="747D1D6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9" w:type="dxa"/>
          </w:tcPr>
          <w:p w14:paraId="78EBC319" w14:textId="7EDCF71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</w:tr>
      <w:tr w:rsidR="000642DA" w14:paraId="43E606FB" w14:textId="77777777" w:rsidTr="000642DA">
        <w:tc>
          <w:tcPr>
            <w:tcW w:w="1549" w:type="dxa"/>
          </w:tcPr>
          <w:p w14:paraId="6683C3C1" w14:textId="64A63A6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81" w:type="dxa"/>
          </w:tcPr>
          <w:p w14:paraId="67F9B141" w14:textId="581AC373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588" w:type="dxa"/>
          </w:tcPr>
          <w:p w14:paraId="71120B43" w14:textId="15C90AA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6 to 2059)</w:t>
            </w:r>
          </w:p>
        </w:tc>
        <w:tc>
          <w:tcPr>
            <w:tcW w:w="1588" w:type="dxa"/>
          </w:tcPr>
          <w:p w14:paraId="5C4704D2" w14:textId="6EB7694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1 (2034 to 2053)</w:t>
            </w:r>
          </w:p>
        </w:tc>
        <w:tc>
          <w:tcPr>
            <w:tcW w:w="1588" w:type="dxa"/>
          </w:tcPr>
          <w:p w14:paraId="2B90D351" w14:textId="3167B9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4)</w:t>
            </w:r>
          </w:p>
        </w:tc>
        <w:tc>
          <w:tcPr>
            <w:tcW w:w="1589" w:type="dxa"/>
          </w:tcPr>
          <w:p w14:paraId="6E079AE5" w14:textId="7E001A1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6 to 2059)</w:t>
            </w:r>
          </w:p>
        </w:tc>
        <w:tc>
          <w:tcPr>
            <w:tcW w:w="1588" w:type="dxa"/>
          </w:tcPr>
          <w:p w14:paraId="34CE468B" w14:textId="64F53A5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6 to 2059)</w:t>
            </w:r>
          </w:p>
        </w:tc>
        <w:tc>
          <w:tcPr>
            <w:tcW w:w="1588" w:type="dxa"/>
          </w:tcPr>
          <w:p w14:paraId="68750601" w14:textId="2ECB39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6C744773" w14:textId="456AAC6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1)</w:t>
            </w:r>
          </w:p>
        </w:tc>
      </w:tr>
      <w:tr w:rsidR="000642DA" w14:paraId="44803543" w14:textId="77777777" w:rsidTr="000642DA">
        <w:tc>
          <w:tcPr>
            <w:tcW w:w="1549" w:type="dxa"/>
          </w:tcPr>
          <w:p w14:paraId="6AA69CEE" w14:textId="5CAAE73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81" w:type="dxa"/>
          </w:tcPr>
          <w:p w14:paraId="14DF36D2" w14:textId="2374D91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588" w:type="dxa"/>
          </w:tcPr>
          <w:p w14:paraId="5246E064" w14:textId="54B8EBF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7 to 2061)</w:t>
            </w:r>
          </w:p>
        </w:tc>
        <w:tc>
          <w:tcPr>
            <w:tcW w:w="1588" w:type="dxa"/>
          </w:tcPr>
          <w:p w14:paraId="041B4ED3" w14:textId="0D4E8C1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0 (2045 to 2056)</w:t>
            </w:r>
          </w:p>
        </w:tc>
        <w:tc>
          <w:tcPr>
            <w:tcW w:w="1588" w:type="dxa"/>
          </w:tcPr>
          <w:p w14:paraId="26AB96BF" w14:textId="73452C2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8)</w:t>
            </w:r>
          </w:p>
        </w:tc>
        <w:tc>
          <w:tcPr>
            <w:tcW w:w="1589" w:type="dxa"/>
          </w:tcPr>
          <w:p w14:paraId="1FC2E9AA" w14:textId="286607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7 to 2061)</w:t>
            </w:r>
          </w:p>
        </w:tc>
        <w:tc>
          <w:tcPr>
            <w:tcW w:w="1588" w:type="dxa"/>
          </w:tcPr>
          <w:p w14:paraId="138AF527" w14:textId="6D3E5A4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7 to 2061)</w:t>
            </w:r>
          </w:p>
        </w:tc>
        <w:tc>
          <w:tcPr>
            <w:tcW w:w="1588" w:type="dxa"/>
          </w:tcPr>
          <w:p w14:paraId="54EB9D34" w14:textId="0C1A9D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8)</w:t>
            </w:r>
          </w:p>
        </w:tc>
        <w:tc>
          <w:tcPr>
            <w:tcW w:w="1589" w:type="dxa"/>
          </w:tcPr>
          <w:p w14:paraId="6DFAAB08" w14:textId="74126E4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0 to 2043)</w:t>
            </w:r>
          </w:p>
        </w:tc>
      </w:tr>
      <w:tr w:rsidR="000642DA" w14:paraId="5B5449E8" w14:textId="77777777" w:rsidTr="000642DA">
        <w:tc>
          <w:tcPr>
            <w:tcW w:w="1549" w:type="dxa"/>
          </w:tcPr>
          <w:p w14:paraId="05881FCA" w14:textId="554268A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81" w:type="dxa"/>
          </w:tcPr>
          <w:p w14:paraId="523830B2" w14:textId="6FB5D8C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588" w:type="dxa"/>
          </w:tcPr>
          <w:p w14:paraId="50B0EBDD" w14:textId="2E49819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8" w:type="dxa"/>
          </w:tcPr>
          <w:p w14:paraId="2E5556E7" w14:textId="1960B99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8" w:type="dxa"/>
          </w:tcPr>
          <w:p w14:paraId="1AF398B0" w14:textId="3FBB081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9" w:type="dxa"/>
          </w:tcPr>
          <w:p w14:paraId="0E355755" w14:textId="021CFCE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8" w:type="dxa"/>
          </w:tcPr>
          <w:p w14:paraId="2F63FE9E" w14:textId="2D1DCCA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5)</w:t>
            </w:r>
          </w:p>
        </w:tc>
        <w:tc>
          <w:tcPr>
            <w:tcW w:w="1588" w:type="dxa"/>
          </w:tcPr>
          <w:p w14:paraId="2A2BC9B8" w14:textId="6B4114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9" w:type="dxa"/>
          </w:tcPr>
          <w:p w14:paraId="6CE654E8" w14:textId="3AAD672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</w:tr>
      <w:tr w:rsidR="000642DA" w14:paraId="2F90BDDD" w14:textId="77777777" w:rsidTr="000642DA">
        <w:tc>
          <w:tcPr>
            <w:tcW w:w="1549" w:type="dxa"/>
          </w:tcPr>
          <w:p w14:paraId="4BA42C69" w14:textId="54FE36A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81" w:type="dxa"/>
          </w:tcPr>
          <w:p w14:paraId="74489DE5" w14:textId="3784987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588" w:type="dxa"/>
          </w:tcPr>
          <w:p w14:paraId="20DE4DA8" w14:textId="74D9CC3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7 to 2048)</w:t>
            </w:r>
          </w:p>
        </w:tc>
        <w:tc>
          <w:tcPr>
            <w:tcW w:w="1588" w:type="dxa"/>
          </w:tcPr>
          <w:p w14:paraId="0B55FC6D" w14:textId="2EBD16B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3 (2037 to 2048)</w:t>
            </w:r>
          </w:p>
        </w:tc>
        <w:tc>
          <w:tcPr>
            <w:tcW w:w="1588" w:type="dxa"/>
          </w:tcPr>
          <w:p w14:paraId="7CC1A5A1" w14:textId="053332C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2BFC0EFF" w14:textId="295B8CC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7 to 2048)</w:t>
            </w:r>
          </w:p>
        </w:tc>
        <w:tc>
          <w:tcPr>
            <w:tcW w:w="1588" w:type="dxa"/>
          </w:tcPr>
          <w:p w14:paraId="7FD809B3" w14:textId="3835667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7 to 2048)</w:t>
            </w:r>
          </w:p>
        </w:tc>
        <w:tc>
          <w:tcPr>
            <w:tcW w:w="1588" w:type="dxa"/>
          </w:tcPr>
          <w:p w14:paraId="1DF919A8" w14:textId="73A7F25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0)</w:t>
            </w:r>
          </w:p>
        </w:tc>
        <w:tc>
          <w:tcPr>
            <w:tcW w:w="1589" w:type="dxa"/>
          </w:tcPr>
          <w:p w14:paraId="7859FECC" w14:textId="0D07CB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6 to 2042)</w:t>
            </w:r>
          </w:p>
        </w:tc>
      </w:tr>
      <w:tr w:rsidR="000642DA" w14:paraId="086C0DB6" w14:textId="77777777" w:rsidTr="000642DA">
        <w:tc>
          <w:tcPr>
            <w:tcW w:w="1549" w:type="dxa"/>
          </w:tcPr>
          <w:p w14:paraId="5ED09489" w14:textId="627D5D8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81" w:type="dxa"/>
          </w:tcPr>
          <w:p w14:paraId="02DF3007" w14:textId="7E792F2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588" w:type="dxa"/>
          </w:tcPr>
          <w:p w14:paraId="4742315E" w14:textId="0A12A65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8" w:type="dxa"/>
          </w:tcPr>
          <w:p w14:paraId="516CBF29" w14:textId="271D7F8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8" w:type="dxa"/>
          </w:tcPr>
          <w:p w14:paraId="53EE7AD5" w14:textId="1830BC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9" w:type="dxa"/>
          </w:tcPr>
          <w:p w14:paraId="7EEB2FA4" w14:textId="7F09FDD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8" w:type="dxa"/>
          </w:tcPr>
          <w:p w14:paraId="1F8FA6DC" w14:textId="3D5D384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8" w:type="dxa"/>
          </w:tcPr>
          <w:p w14:paraId="6500F832" w14:textId="3C44640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9" w:type="dxa"/>
          </w:tcPr>
          <w:p w14:paraId="713E91CB" w14:textId="26BEBD9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</w:tr>
      <w:tr w:rsidR="000642DA" w14:paraId="710BBA68" w14:textId="77777777" w:rsidTr="000642DA">
        <w:tc>
          <w:tcPr>
            <w:tcW w:w="1549" w:type="dxa"/>
          </w:tcPr>
          <w:p w14:paraId="3456C76D" w14:textId="0885047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81" w:type="dxa"/>
          </w:tcPr>
          <w:p w14:paraId="002D5EF1" w14:textId="720847E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588" w:type="dxa"/>
          </w:tcPr>
          <w:p w14:paraId="679FFBD2" w14:textId="42BB55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8 to 2098)</w:t>
            </w:r>
          </w:p>
        </w:tc>
        <w:tc>
          <w:tcPr>
            <w:tcW w:w="1588" w:type="dxa"/>
          </w:tcPr>
          <w:p w14:paraId="7F8C90F0" w14:textId="31B1A94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3 (2062 to 2083)</w:t>
            </w:r>
          </w:p>
        </w:tc>
        <w:tc>
          <w:tcPr>
            <w:tcW w:w="1588" w:type="dxa"/>
          </w:tcPr>
          <w:p w14:paraId="4EA133C2" w14:textId="20B7FA9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7)</w:t>
            </w:r>
          </w:p>
        </w:tc>
        <w:tc>
          <w:tcPr>
            <w:tcW w:w="1589" w:type="dxa"/>
          </w:tcPr>
          <w:p w14:paraId="194B7AF6" w14:textId="7E7BD0D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8 to 2098)</w:t>
            </w:r>
          </w:p>
        </w:tc>
        <w:tc>
          <w:tcPr>
            <w:tcW w:w="1588" w:type="dxa"/>
          </w:tcPr>
          <w:p w14:paraId="7FB8EEE7" w14:textId="6F07045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8 to 2098)</w:t>
            </w:r>
          </w:p>
        </w:tc>
        <w:tc>
          <w:tcPr>
            <w:tcW w:w="1588" w:type="dxa"/>
          </w:tcPr>
          <w:p w14:paraId="74B21551" w14:textId="7B3F828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8 to 2048)</w:t>
            </w:r>
          </w:p>
        </w:tc>
        <w:tc>
          <w:tcPr>
            <w:tcW w:w="1589" w:type="dxa"/>
          </w:tcPr>
          <w:p w14:paraId="6EE8B8F0" w14:textId="4E807DE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4 to 2048)</w:t>
            </w:r>
          </w:p>
        </w:tc>
      </w:tr>
      <w:tr w:rsidR="000642DA" w14:paraId="48537330" w14:textId="77777777" w:rsidTr="000642DA">
        <w:tc>
          <w:tcPr>
            <w:tcW w:w="1549" w:type="dxa"/>
          </w:tcPr>
          <w:p w14:paraId="69FB2549" w14:textId="27CB7DE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81" w:type="dxa"/>
          </w:tcPr>
          <w:p w14:paraId="62D244F3" w14:textId="44A979B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588" w:type="dxa"/>
          </w:tcPr>
          <w:p w14:paraId="37ABF98A" w14:textId="34AFD5F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5B91061D" w14:textId="07B880E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2 (2075 to after 2100)</w:t>
            </w:r>
          </w:p>
        </w:tc>
        <w:tc>
          <w:tcPr>
            <w:tcW w:w="1588" w:type="dxa"/>
          </w:tcPr>
          <w:p w14:paraId="65A45E59" w14:textId="4D15E19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5 to 2063)</w:t>
            </w:r>
          </w:p>
        </w:tc>
        <w:tc>
          <w:tcPr>
            <w:tcW w:w="1589" w:type="dxa"/>
          </w:tcPr>
          <w:p w14:paraId="6DC47809" w14:textId="326A7AD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253DED34" w14:textId="39F7F40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53C1A826" w14:textId="7859B3E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6 to 2064)</w:t>
            </w:r>
          </w:p>
        </w:tc>
        <w:tc>
          <w:tcPr>
            <w:tcW w:w="1589" w:type="dxa"/>
          </w:tcPr>
          <w:p w14:paraId="475CA5DA" w14:textId="24571BA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57 to 2068)</w:t>
            </w:r>
          </w:p>
        </w:tc>
      </w:tr>
      <w:tr w:rsidR="000642DA" w14:paraId="72A2094B" w14:textId="77777777" w:rsidTr="000642DA">
        <w:tc>
          <w:tcPr>
            <w:tcW w:w="1549" w:type="dxa"/>
          </w:tcPr>
          <w:p w14:paraId="4476CDDB" w14:textId="58B07F8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81" w:type="dxa"/>
          </w:tcPr>
          <w:p w14:paraId="1CC42719" w14:textId="0619689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588" w:type="dxa"/>
          </w:tcPr>
          <w:p w14:paraId="2C1CAA13" w14:textId="17CE16B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34 to 2074)</w:t>
            </w:r>
          </w:p>
        </w:tc>
        <w:tc>
          <w:tcPr>
            <w:tcW w:w="1588" w:type="dxa"/>
          </w:tcPr>
          <w:p w14:paraId="62B55306" w14:textId="4C352163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0 (2033 to 2063)</w:t>
            </w:r>
          </w:p>
        </w:tc>
        <w:tc>
          <w:tcPr>
            <w:tcW w:w="1588" w:type="dxa"/>
          </w:tcPr>
          <w:p w14:paraId="613EE8E4" w14:textId="5B7BB95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4)</w:t>
            </w:r>
          </w:p>
        </w:tc>
        <w:tc>
          <w:tcPr>
            <w:tcW w:w="1589" w:type="dxa"/>
          </w:tcPr>
          <w:p w14:paraId="45795941" w14:textId="3CCBB53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34 to 2074)</w:t>
            </w:r>
          </w:p>
        </w:tc>
        <w:tc>
          <w:tcPr>
            <w:tcW w:w="1588" w:type="dxa"/>
          </w:tcPr>
          <w:p w14:paraId="5B61F811" w14:textId="6DF50FD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34 to 2074)</w:t>
            </w:r>
          </w:p>
        </w:tc>
        <w:tc>
          <w:tcPr>
            <w:tcW w:w="1588" w:type="dxa"/>
          </w:tcPr>
          <w:p w14:paraId="58767BC4" w14:textId="6D6DC9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5)</w:t>
            </w:r>
          </w:p>
        </w:tc>
        <w:tc>
          <w:tcPr>
            <w:tcW w:w="1589" w:type="dxa"/>
          </w:tcPr>
          <w:p w14:paraId="5476F501" w14:textId="27C9D3F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3 to 2043)</w:t>
            </w:r>
          </w:p>
        </w:tc>
      </w:tr>
      <w:tr w:rsidR="000642DA" w14:paraId="0DE3C055" w14:textId="77777777" w:rsidTr="000642DA">
        <w:tc>
          <w:tcPr>
            <w:tcW w:w="1549" w:type="dxa"/>
          </w:tcPr>
          <w:p w14:paraId="4D4B6B98" w14:textId="584A244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81" w:type="dxa"/>
          </w:tcPr>
          <w:p w14:paraId="616B8F0B" w14:textId="2F5D86D0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588" w:type="dxa"/>
          </w:tcPr>
          <w:p w14:paraId="765B7741" w14:textId="3209B2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5 to 2091)</w:t>
            </w:r>
          </w:p>
        </w:tc>
        <w:tc>
          <w:tcPr>
            <w:tcW w:w="1588" w:type="dxa"/>
          </w:tcPr>
          <w:p w14:paraId="2DFAE5C9" w14:textId="2D4EB12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6 (2052 to 2079)</w:t>
            </w:r>
          </w:p>
        </w:tc>
        <w:tc>
          <w:tcPr>
            <w:tcW w:w="1588" w:type="dxa"/>
          </w:tcPr>
          <w:p w14:paraId="0D4E1C86" w14:textId="3483136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8 to 2048)</w:t>
            </w:r>
          </w:p>
        </w:tc>
        <w:tc>
          <w:tcPr>
            <w:tcW w:w="1589" w:type="dxa"/>
          </w:tcPr>
          <w:p w14:paraId="08A9059E" w14:textId="04D5E15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5 to 2091)</w:t>
            </w:r>
          </w:p>
        </w:tc>
        <w:tc>
          <w:tcPr>
            <w:tcW w:w="1588" w:type="dxa"/>
          </w:tcPr>
          <w:p w14:paraId="57493612" w14:textId="1C32469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5 to 2091)</w:t>
            </w:r>
          </w:p>
        </w:tc>
        <w:tc>
          <w:tcPr>
            <w:tcW w:w="1588" w:type="dxa"/>
          </w:tcPr>
          <w:p w14:paraId="2EAC28CE" w14:textId="4FCB822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8 to 2049)</w:t>
            </w:r>
          </w:p>
        </w:tc>
        <w:tc>
          <w:tcPr>
            <w:tcW w:w="1589" w:type="dxa"/>
          </w:tcPr>
          <w:p w14:paraId="1DA63FA1" w14:textId="4D4CBD7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3 to 2050)</w:t>
            </w:r>
          </w:p>
        </w:tc>
      </w:tr>
      <w:tr w:rsidR="000642DA" w14:paraId="1C3121AF" w14:textId="77777777" w:rsidTr="000642DA">
        <w:tc>
          <w:tcPr>
            <w:tcW w:w="1549" w:type="dxa"/>
          </w:tcPr>
          <w:p w14:paraId="7556433C" w14:textId="39008A6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81" w:type="dxa"/>
          </w:tcPr>
          <w:p w14:paraId="095E4425" w14:textId="64CB01B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588" w:type="dxa"/>
          </w:tcPr>
          <w:p w14:paraId="0068EFED" w14:textId="5B0D90F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54C8F837" w14:textId="3EEEE50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3CE73AC3" w14:textId="238B4DF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0DC61878" w14:textId="140DCA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03A56DF8" w14:textId="7026765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7C78634F" w14:textId="0E96D9B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3186D1F3" w14:textId="4C2B5A4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</w:tr>
      <w:tr w:rsidR="000642DA" w14:paraId="2EEE4AE1" w14:textId="77777777" w:rsidTr="000642DA">
        <w:tc>
          <w:tcPr>
            <w:tcW w:w="1549" w:type="dxa"/>
          </w:tcPr>
          <w:p w14:paraId="23E5F837" w14:textId="327F122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81" w:type="dxa"/>
          </w:tcPr>
          <w:p w14:paraId="48700DF4" w14:textId="4FE7FB0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588" w:type="dxa"/>
          </w:tcPr>
          <w:p w14:paraId="0DD4176B" w14:textId="1196BA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46 to 2070)</w:t>
            </w:r>
          </w:p>
        </w:tc>
        <w:tc>
          <w:tcPr>
            <w:tcW w:w="1588" w:type="dxa"/>
          </w:tcPr>
          <w:p w14:paraId="1C932C2E" w14:textId="6DD44E4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4 (2043 to 2061)</w:t>
            </w:r>
          </w:p>
        </w:tc>
        <w:tc>
          <w:tcPr>
            <w:tcW w:w="1588" w:type="dxa"/>
          </w:tcPr>
          <w:p w14:paraId="55129F0D" w14:textId="323B2C3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466C945B" w14:textId="36327DD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46 to 2070)</w:t>
            </w:r>
          </w:p>
        </w:tc>
        <w:tc>
          <w:tcPr>
            <w:tcW w:w="1588" w:type="dxa"/>
          </w:tcPr>
          <w:p w14:paraId="4E8450B5" w14:textId="4A11FE6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46 to 2070)</w:t>
            </w:r>
          </w:p>
        </w:tc>
        <w:tc>
          <w:tcPr>
            <w:tcW w:w="1588" w:type="dxa"/>
          </w:tcPr>
          <w:p w14:paraId="45190DF0" w14:textId="2F59FE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6D389663" w14:textId="2A8648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8 to 2043)</w:t>
            </w:r>
          </w:p>
        </w:tc>
      </w:tr>
      <w:tr w:rsidR="000642DA" w14:paraId="3A65F1AB" w14:textId="77777777" w:rsidTr="000642DA">
        <w:tc>
          <w:tcPr>
            <w:tcW w:w="1549" w:type="dxa"/>
          </w:tcPr>
          <w:p w14:paraId="06BB5768" w14:textId="5E7E853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81" w:type="dxa"/>
          </w:tcPr>
          <w:p w14:paraId="5C14F710" w14:textId="36CA57D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588" w:type="dxa"/>
          </w:tcPr>
          <w:p w14:paraId="2B570930" w14:textId="0B98B56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1 to 2039)</w:t>
            </w:r>
          </w:p>
        </w:tc>
        <w:tc>
          <w:tcPr>
            <w:tcW w:w="1588" w:type="dxa"/>
          </w:tcPr>
          <w:p w14:paraId="45085140" w14:textId="04CBB763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6 (2031 to 2039)</w:t>
            </w:r>
          </w:p>
        </w:tc>
        <w:tc>
          <w:tcPr>
            <w:tcW w:w="1588" w:type="dxa"/>
          </w:tcPr>
          <w:p w14:paraId="6B21E3C8" w14:textId="231BFCE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9 to 2033)</w:t>
            </w:r>
          </w:p>
        </w:tc>
        <w:tc>
          <w:tcPr>
            <w:tcW w:w="1589" w:type="dxa"/>
          </w:tcPr>
          <w:p w14:paraId="0E2C6034" w14:textId="7C9C015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1 to 2039)</w:t>
            </w:r>
          </w:p>
        </w:tc>
        <w:tc>
          <w:tcPr>
            <w:tcW w:w="1588" w:type="dxa"/>
          </w:tcPr>
          <w:p w14:paraId="577357C6" w14:textId="07EBD5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1 to 2039)</w:t>
            </w:r>
          </w:p>
        </w:tc>
        <w:tc>
          <w:tcPr>
            <w:tcW w:w="1588" w:type="dxa"/>
          </w:tcPr>
          <w:p w14:paraId="7EFB1933" w14:textId="7D57209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0 to 2033)</w:t>
            </w:r>
          </w:p>
        </w:tc>
        <w:tc>
          <w:tcPr>
            <w:tcW w:w="1589" w:type="dxa"/>
          </w:tcPr>
          <w:p w14:paraId="0202A44E" w14:textId="128B090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</w:tr>
      <w:tr w:rsidR="000642DA" w14:paraId="2D44CA6D" w14:textId="77777777" w:rsidTr="000642DA">
        <w:tc>
          <w:tcPr>
            <w:tcW w:w="1549" w:type="dxa"/>
          </w:tcPr>
          <w:p w14:paraId="73F502D7" w14:textId="7C7462F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81" w:type="dxa"/>
          </w:tcPr>
          <w:p w14:paraId="197ADB28" w14:textId="1805BE8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588" w:type="dxa"/>
          </w:tcPr>
          <w:p w14:paraId="19365A7C" w14:textId="2F6B13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2 to 2093)</w:t>
            </w:r>
          </w:p>
        </w:tc>
        <w:tc>
          <w:tcPr>
            <w:tcW w:w="1588" w:type="dxa"/>
          </w:tcPr>
          <w:p w14:paraId="553A0F6D" w14:textId="1647106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3 (2057 to 2080)</w:t>
            </w:r>
          </w:p>
        </w:tc>
        <w:tc>
          <w:tcPr>
            <w:tcW w:w="1588" w:type="dxa"/>
          </w:tcPr>
          <w:p w14:paraId="2F6EB445" w14:textId="03C1988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7 to 2049)</w:t>
            </w:r>
          </w:p>
        </w:tc>
        <w:tc>
          <w:tcPr>
            <w:tcW w:w="1589" w:type="dxa"/>
          </w:tcPr>
          <w:p w14:paraId="45069594" w14:textId="7AE6B4F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2 to 2093)</w:t>
            </w:r>
          </w:p>
        </w:tc>
        <w:tc>
          <w:tcPr>
            <w:tcW w:w="1588" w:type="dxa"/>
          </w:tcPr>
          <w:p w14:paraId="28A538CA" w14:textId="7FB8B2D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2 to 2093)</w:t>
            </w:r>
          </w:p>
        </w:tc>
        <w:tc>
          <w:tcPr>
            <w:tcW w:w="1588" w:type="dxa"/>
          </w:tcPr>
          <w:p w14:paraId="6580780B" w14:textId="6BB1663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8 to 2050)</w:t>
            </w:r>
          </w:p>
        </w:tc>
        <w:tc>
          <w:tcPr>
            <w:tcW w:w="1589" w:type="dxa"/>
          </w:tcPr>
          <w:p w14:paraId="0C8A35F6" w14:textId="0FAB989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4 to 2050)</w:t>
            </w:r>
          </w:p>
        </w:tc>
      </w:tr>
      <w:tr w:rsidR="000642DA" w14:paraId="1871F8D3" w14:textId="77777777" w:rsidTr="000642DA">
        <w:tc>
          <w:tcPr>
            <w:tcW w:w="1549" w:type="dxa"/>
          </w:tcPr>
          <w:p w14:paraId="431689F2" w14:textId="39D3AEB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81" w:type="dxa"/>
          </w:tcPr>
          <w:p w14:paraId="52B6D44B" w14:textId="08E2254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588" w:type="dxa"/>
          </w:tcPr>
          <w:p w14:paraId="4AFB10BF" w14:textId="66BBFD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5 to 2048)</w:t>
            </w:r>
          </w:p>
        </w:tc>
        <w:tc>
          <w:tcPr>
            <w:tcW w:w="1588" w:type="dxa"/>
          </w:tcPr>
          <w:p w14:paraId="1CBE3E83" w14:textId="3F4E2008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7 (2045 to 2048)</w:t>
            </w:r>
          </w:p>
        </w:tc>
        <w:tc>
          <w:tcPr>
            <w:tcW w:w="1588" w:type="dxa"/>
          </w:tcPr>
          <w:p w14:paraId="4970FA3C" w14:textId="3505943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5)</w:t>
            </w:r>
          </w:p>
        </w:tc>
        <w:tc>
          <w:tcPr>
            <w:tcW w:w="1589" w:type="dxa"/>
          </w:tcPr>
          <w:p w14:paraId="0E3CB70D" w14:textId="450A74E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5 to 2048)</w:t>
            </w:r>
          </w:p>
        </w:tc>
        <w:tc>
          <w:tcPr>
            <w:tcW w:w="1588" w:type="dxa"/>
          </w:tcPr>
          <w:p w14:paraId="4A472CBD" w14:textId="3D33D9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5 to 2048)</w:t>
            </w:r>
          </w:p>
        </w:tc>
        <w:tc>
          <w:tcPr>
            <w:tcW w:w="1588" w:type="dxa"/>
          </w:tcPr>
          <w:p w14:paraId="278C1F49" w14:textId="091D69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5)</w:t>
            </w:r>
          </w:p>
        </w:tc>
        <w:tc>
          <w:tcPr>
            <w:tcW w:w="1589" w:type="dxa"/>
          </w:tcPr>
          <w:p w14:paraId="4598F814" w14:textId="485AD6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5)</w:t>
            </w:r>
          </w:p>
        </w:tc>
      </w:tr>
      <w:tr w:rsidR="000642DA" w14:paraId="41015FB3" w14:textId="77777777" w:rsidTr="000642DA">
        <w:tc>
          <w:tcPr>
            <w:tcW w:w="1549" w:type="dxa"/>
          </w:tcPr>
          <w:p w14:paraId="67637D28" w14:textId="55020E4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81" w:type="dxa"/>
          </w:tcPr>
          <w:p w14:paraId="6EC564CF" w14:textId="4AEBAD9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588" w:type="dxa"/>
          </w:tcPr>
          <w:p w14:paraId="25B94E04" w14:textId="4E6F38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1 to 2058)</w:t>
            </w:r>
          </w:p>
        </w:tc>
        <w:tc>
          <w:tcPr>
            <w:tcW w:w="1588" w:type="dxa"/>
          </w:tcPr>
          <w:p w14:paraId="50F2A9D2" w14:textId="332FA51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1 (2041 to 2058)</w:t>
            </w:r>
          </w:p>
        </w:tc>
        <w:tc>
          <w:tcPr>
            <w:tcW w:w="1588" w:type="dxa"/>
          </w:tcPr>
          <w:p w14:paraId="0869CA3D" w14:textId="3213D0A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3 to 2043)</w:t>
            </w:r>
          </w:p>
        </w:tc>
        <w:tc>
          <w:tcPr>
            <w:tcW w:w="1589" w:type="dxa"/>
          </w:tcPr>
          <w:p w14:paraId="5D803DAE" w14:textId="5FE96C7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1 to 2058)</w:t>
            </w:r>
          </w:p>
        </w:tc>
        <w:tc>
          <w:tcPr>
            <w:tcW w:w="1588" w:type="dxa"/>
          </w:tcPr>
          <w:p w14:paraId="1BCB2CE8" w14:textId="18F289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1 to 2058)</w:t>
            </w:r>
          </w:p>
        </w:tc>
        <w:tc>
          <w:tcPr>
            <w:tcW w:w="1588" w:type="dxa"/>
          </w:tcPr>
          <w:p w14:paraId="5C867AF3" w14:textId="2B89ABF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3 to 2043)</w:t>
            </w:r>
          </w:p>
        </w:tc>
        <w:tc>
          <w:tcPr>
            <w:tcW w:w="1589" w:type="dxa"/>
          </w:tcPr>
          <w:p w14:paraId="2E279EBC" w14:textId="5B979CB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7 to 2044)</w:t>
            </w:r>
          </w:p>
        </w:tc>
      </w:tr>
      <w:tr w:rsidR="000642DA" w14:paraId="67B03DFC" w14:textId="77777777" w:rsidTr="000642DA">
        <w:tc>
          <w:tcPr>
            <w:tcW w:w="1549" w:type="dxa"/>
          </w:tcPr>
          <w:p w14:paraId="6CC121DA" w14:textId="1BE593A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81" w:type="dxa"/>
          </w:tcPr>
          <w:p w14:paraId="483CA181" w14:textId="515D98C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588" w:type="dxa"/>
          </w:tcPr>
          <w:p w14:paraId="590CAEB3" w14:textId="0EBAC5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5696E4E3" w14:textId="45DDBA4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75D7CCD3" w14:textId="3D388C3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72D9BE39" w14:textId="62630A5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26638F6A" w14:textId="0C9095D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54818EFA" w14:textId="21D1BBC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0956F2E0" w14:textId="061D137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</w:tr>
      <w:tr w:rsidR="000642DA" w14:paraId="18C87EA3" w14:textId="77777777" w:rsidTr="000642DA">
        <w:tc>
          <w:tcPr>
            <w:tcW w:w="1549" w:type="dxa"/>
          </w:tcPr>
          <w:p w14:paraId="6F46D8BE" w14:textId="2E3712E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81" w:type="dxa"/>
          </w:tcPr>
          <w:p w14:paraId="0BF5D5F5" w14:textId="11DD984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588" w:type="dxa"/>
          </w:tcPr>
          <w:p w14:paraId="711DBEE4" w14:textId="7D281D5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8)</w:t>
            </w:r>
          </w:p>
        </w:tc>
        <w:tc>
          <w:tcPr>
            <w:tcW w:w="1588" w:type="dxa"/>
          </w:tcPr>
          <w:p w14:paraId="1D311516" w14:textId="663F00F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8 (2035 to 2048)</w:t>
            </w:r>
          </w:p>
        </w:tc>
        <w:tc>
          <w:tcPr>
            <w:tcW w:w="1588" w:type="dxa"/>
          </w:tcPr>
          <w:p w14:paraId="7F02A1F7" w14:textId="3D688D0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4)</w:t>
            </w:r>
          </w:p>
        </w:tc>
        <w:tc>
          <w:tcPr>
            <w:tcW w:w="1589" w:type="dxa"/>
          </w:tcPr>
          <w:p w14:paraId="230C6AAE" w14:textId="247F83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8)</w:t>
            </w:r>
          </w:p>
        </w:tc>
        <w:tc>
          <w:tcPr>
            <w:tcW w:w="1588" w:type="dxa"/>
          </w:tcPr>
          <w:p w14:paraId="2E65690F" w14:textId="4ADA5C9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8)</w:t>
            </w:r>
          </w:p>
        </w:tc>
        <w:tc>
          <w:tcPr>
            <w:tcW w:w="1588" w:type="dxa"/>
          </w:tcPr>
          <w:p w14:paraId="037C21BF" w14:textId="361E74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4C273FD4" w14:textId="495712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3 to 2039)</w:t>
            </w:r>
          </w:p>
        </w:tc>
      </w:tr>
      <w:tr w:rsidR="000642DA" w14:paraId="66A03B8D" w14:textId="77777777" w:rsidTr="000642DA">
        <w:tc>
          <w:tcPr>
            <w:tcW w:w="1549" w:type="dxa"/>
          </w:tcPr>
          <w:p w14:paraId="5EAEE5CA" w14:textId="06FA268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81" w:type="dxa"/>
          </w:tcPr>
          <w:p w14:paraId="76B26786" w14:textId="45A53BE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588" w:type="dxa"/>
          </w:tcPr>
          <w:p w14:paraId="353A6429" w14:textId="6EF7B02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9 to 2062)</w:t>
            </w:r>
          </w:p>
        </w:tc>
        <w:tc>
          <w:tcPr>
            <w:tcW w:w="1588" w:type="dxa"/>
          </w:tcPr>
          <w:p w14:paraId="1C2142B4" w14:textId="1A15DEA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0 (2045 to 2055)</w:t>
            </w:r>
          </w:p>
        </w:tc>
        <w:tc>
          <w:tcPr>
            <w:tcW w:w="1588" w:type="dxa"/>
          </w:tcPr>
          <w:p w14:paraId="4308A3A5" w14:textId="6EF7E8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3D7AC9E2" w14:textId="2C623BE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9 to 2062)</w:t>
            </w:r>
          </w:p>
        </w:tc>
        <w:tc>
          <w:tcPr>
            <w:tcW w:w="1588" w:type="dxa"/>
          </w:tcPr>
          <w:p w14:paraId="2A9FADE2" w14:textId="4FA176D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9 to 2062)</w:t>
            </w:r>
          </w:p>
        </w:tc>
        <w:tc>
          <w:tcPr>
            <w:tcW w:w="1588" w:type="dxa"/>
          </w:tcPr>
          <w:p w14:paraId="4ADE7537" w14:textId="0059197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5343AF13" w14:textId="753260F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9 to 2041)</w:t>
            </w:r>
          </w:p>
        </w:tc>
      </w:tr>
      <w:tr w:rsidR="000642DA" w14:paraId="7E1BF6ED" w14:textId="77777777" w:rsidTr="000642DA">
        <w:tc>
          <w:tcPr>
            <w:tcW w:w="1549" w:type="dxa"/>
          </w:tcPr>
          <w:p w14:paraId="2C196D49" w14:textId="2F2CF06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81" w:type="dxa"/>
          </w:tcPr>
          <w:p w14:paraId="668253EC" w14:textId="6A106AF9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588" w:type="dxa"/>
          </w:tcPr>
          <w:p w14:paraId="30DA6CBC" w14:textId="12E4C97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468A46A2" w14:textId="540B5FF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41C482A1" w14:textId="379EE92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2AD422CC" w14:textId="28BDC35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2747AA74" w14:textId="12FA9A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0362DC6A" w14:textId="32F76A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02AE91CC" w14:textId="58C66F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</w:tr>
      <w:tr w:rsidR="000642DA" w14:paraId="152120BA" w14:textId="77777777" w:rsidTr="000642DA">
        <w:tc>
          <w:tcPr>
            <w:tcW w:w="1549" w:type="dxa"/>
          </w:tcPr>
          <w:p w14:paraId="11DCEEAB" w14:textId="6E10DEF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81" w:type="dxa"/>
          </w:tcPr>
          <w:p w14:paraId="63BCD762" w14:textId="1846D80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588" w:type="dxa"/>
          </w:tcPr>
          <w:p w14:paraId="5E9FAC75" w14:textId="70D9D8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2EA7E6E3" w14:textId="536E7D5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6 (2024 to 2028)</w:t>
            </w:r>
          </w:p>
        </w:tc>
        <w:tc>
          <w:tcPr>
            <w:tcW w:w="1588" w:type="dxa"/>
          </w:tcPr>
          <w:p w14:paraId="7A5158E5" w14:textId="6663BD8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7)</w:t>
            </w:r>
          </w:p>
        </w:tc>
        <w:tc>
          <w:tcPr>
            <w:tcW w:w="1589" w:type="dxa"/>
          </w:tcPr>
          <w:p w14:paraId="1DCC3F81" w14:textId="4FA1639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3FAD0A82" w14:textId="7D761F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6C79047A" w14:textId="37B1989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8)</w:t>
            </w:r>
          </w:p>
        </w:tc>
        <w:tc>
          <w:tcPr>
            <w:tcW w:w="1589" w:type="dxa"/>
          </w:tcPr>
          <w:p w14:paraId="79ADA1B2" w14:textId="33368B2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</w:tr>
      <w:tr w:rsidR="000642DA" w14:paraId="48A995AE" w14:textId="77777777" w:rsidTr="000642DA">
        <w:tc>
          <w:tcPr>
            <w:tcW w:w="1549" w:type="dxa"/>
          </w:tcPr>
          <w:p w14:paraId="32F14B2D" w14:textId="70448F0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81" w:type="dxa"/>
          </w:tcPr>
          <w:p w14:paraId="6DDDBB63" w14:textId="112FC5E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588" w:type="dxa"/>
          </w:tcPr>
          <w:p w14:paraId="6E6AAE16" w14:textId="70C7F7F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8" w:type="dxa"/>
          </w:tcPr>
          <w:p w14:paraId="0DA57C34" w14:textId="50CC872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8" w:type="dxa"/>
          </w:tcPr>
          <w:p w14:paraId="209A9442" w14:textId="1B6A087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653678BF" w14:textId="4E86266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8" w:type="dxa"/>
          </w:tcPr>
          <w:p w14:paraId="75C3303E" w14:textId="0B7BE3D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8" w:type="dxa"/>
          </w:tcPr>
          <w:p w14:paraId="5C1EBA33" w14:textId="2AE1295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21DA2426" w14:textId="1AFCC8B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</w:tr>
      <w:tr w:rsidR="000642DA" w14:paraId="15F74E45" w14:textId="77777777" w:rsidTr="000642DA">
        <w:tc>
          <w:tcPr>
            <w:tcW w:w="1549" w:type="dxa"/>
          </w:tcPr>
          <w:p w14:paraId="2CDFFFD1" w14:textId="4280E91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81" w:type="dxa"/>
          </w:tcPr>
          <w:p w14:paraId="2865B2F8" w14:textId="667BFFD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588" w:type="dxa"/>
          </w:tcPr>
          <w:p w14:paraId="608F96DA" w14:textId="3E1289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  <w:tc>
          <w:tcPr>
            <w:tcW w:w="1588" w:type="dxa"/>
          </w:tcPr>
          <w:p w14:paraId="7F9B2353" w14:textId="516963E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  <w:tc>
          <w:tcPr>
            <w:tcW w:w="1588" w:type="dxa"/>
          </w:tcPr>
          <w:p w14:paraId="7DA72A33" w14:textId="4DD431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2)</w:t>
            </w:r>
          </w:p>
        </w:tc>
        <w:tc>
          <w:tcPr>
            <w:tcW w:w="1589" w:type="dxa"/>
          </w:tcPr>
          <w:p w14:paraId="110ADAE5" w14:textId="6EAC54C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  <w:tc>
          <w:tcPr>
            <w:tcW w:w="1588" w:type="dxa"/>
          </w:tcPr>
          <w:p w14:paraId="687C3A1D" w14:textId="643DBA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  <w:tc>
          <w:tcPr>
            <w:tcW w:w="1588" w:type="dxa"/>
          </w:tcPr>
          <w:p w14:paraId="00CE49D9" w14:textId="2F26AB5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2)</w:t>
            </w:r>
          </w:p>
        </w:tc>
        <w:tc>
          <w:tcPr>
            <w:tcW w:w="1589" w:type="dxa"/>
          </w:tcPr>
          <w:p w14:paraId="04F3BF1C" w14:textId="7988E3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</w:tr>
      <w:tr w:rsidR="000642DA" w14:paraId="6BF7D42B" w14:textId="77777777" w:rsidTr="000642DA">
        <w:tc>
          <w:tcPr>
            <w:tcW w:w="1549" w:type="dxa"/>
          </w:tcPr>
          <w:p w14:paraId="4B827BC6" w14:textId="6839E43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81" w:type="dxa"/>
          </w:tcPr>
          <w:p w14:paraId="67D3392B" w14:textId="0FF49DF9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588" w:type="dxa"/>
          </w:tcPr>
          <w:p w14:paraId="2D451BA9" w14:textId="365D0F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8" w:type="dxa"/>
          </w:tcPr>
          <w:p w14:paraId="4F42F198" w14:textId="532B012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8" w:type="dxa"/>
          </w:tcPr>
          <w:p w14:paraId="563B2DD5" w14:textId="608A140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9" w:type="dxa"/>
          </w:tcPr>
          <w:p w14:paraId="375A2783" w14:textId="13907C7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8" w:type="dxa"/>
          </w:tcPr>
          <w:p w14:paraId="18AA8BFB" w14:textId="29039B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8" w:type="dxa"/>
          </w:tcPr>
          <w:p w14:paraId="61C8E948" w14:textId="0A80A90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9" w:type="dxa"/>
          </w:tcPr>
          <w:p w14:paraId="73AA6BD6" w14:textId="04E0A57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</w:tr>
      <w:tr w:rsidR="000642DA" w14:paraId="7BEE0401" w14:textId="77777777" w:rsidTr="000642DA">
        <w:tc>
          <w:tcPr>
            <w:tcW w:w="1549" w:type="dxa"/>
          </w:tcPr>
          <w:p w14:paraId="1D937753" w14:textId="2B21FA5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81" w:type="dxa"/>
          </w:tcPr>
          <w:p w14:paraId="3D556ED0" w14:textId="518E640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588" w:type="dxa"/>
          </w:tcPr>
          <w:p w14:paraId="1188FC3B" w14:textId="5EA03AC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47)</w:t>
            </w:r>
          </w:p>
        </w:tc>
        <w:tc>
          <w:tcPr>
            <w:tcW w:w="1588" w:type="dxa"/>
          </w:tcPr>
          <w:p w14:paraId="4F410EAB" w14:textId="33D89D7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5 (2039 to 2047)</w:t>
            </w:r>
          </w:p>
        </w:tc>
        <w:tc>
          <w:tcPr>
            <w:tcW w:w="1588" w:type="dxa"/>
          </w:tcPr>
          <w:p w14:paraId="0DDC888C" w14:textId="2C2F061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606F0ED7" w14:textId="39399E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47)</w:t>
            </w:r>
          </w:p>
        </w:tc>
        <w:tc>
          <w:tcPr>
            <w:tcW w:w="1588" w:type="dxa"/>
          </w:tcPr>
          <w:p w14:paraId="1F993FD9" w14:textId="72864C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47)</w:t>
            </w:r>
          </w:p>
        </w:tc>
        <w:tc>
          <w:tcPr>
            <w:tcW w:w="1588" w:type="dxa"/>
          </w:tcPr>
          <w:p w14:paraId="55333754" w14:textId="2540A39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28DE8701" w14:textId="3BD0ACE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</w:tr>
      <w:tr w:rsidR="000642DA" w14:paraId="41505718" w14:textId="77777777" w:rsidTr="000642DA">
        <w:tc>
          <w:tcPr>
            <w:tcW w:w="1549" w:type="dxa"/>
          </w:tcPr>
          <w:p w14:paraId="751CA7FA" w14:textId="43FAF2A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81" w:type="dxa"/>
          </w:tcPr>
          <w:p w14:paraId="67650759" w14:textId="0D3ACF4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588" w:type="dxa"/>
          </w:tcPr>
          <w:p w14:paraId="29D7BFF8" w14:textId="242E808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4 (2070 to after 2100)</w:t>
            </w:r>
          </w:p>
        </w:tc>
        <w:tc>
          <w:tcPr>
            <w:tcW w:w="1588" w:type="dxa"/>
          </w:tcPr>
          <w:p w14:paraId="54EC5061" w14:textId="181CFB8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84 (2065 to after 2100)</w:t>
            </w:r>
          </w:p>
        </w:tc>
        <w:tc>
          <w:tcPr>
            <w:tcW w:w="1588" w:type="dxa"/>
          </w:tcPr>
          <w:p w14:paraId="08D4776D" w14:textId="230A81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0 to 2061)</w:t>
            </w:r>
          </w:p>
        </w:tc>
        <w:tc>
          <w:tcPr>
            <w:tcW w:w="1589" w:type="dxa"/>
          </w:tcPr>
          <w:p w14:paraId="59F6506F" w14:textId="4F85D39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4 (2070 to after 2100)</w:t>
            </w:r>
          </w:p>
        </w:tc>
        <w:tc>
          <w:tcPr>
            <w:tcW w:w="1588" w:type="dxa"/>
          </w:tcPr>
          <w:p w14:paraId="5978A93C" w14:textId="5C1402A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4 (2070 to after 2100)</w:t>
            </w:r>
          </w:p>
        </w:tc>
        <w:tc>
          <w:tcPr>
            <w:tcW w:w="1588" w:type="dxa"/>
          </w:tcPr>
          <w:p w14:paraId="050146C1" w14:textId="06B5B71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1 to 2062)</w:t>
            </w:r>
          </w:p>
        </w:tc>
        <w:tc>
          <w:tcPr>
            <w:tcW w:w="1589" w:type="dxa"/>
          </w:tcPr>
          <w:p w14:paraId="1D04196E" w14:textId="043E276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2 to 2065)</w:t>
            </w:r>
          </w:p>
        </w:tc>
      </w:tr>
      <w:tr w:rsidR="000642DA" w14:paraId="319816AC" w14:textId="77777777" w:rsidTr="000642DA">
        <w:tc>
          <w:tcPr>
            <w:tcW w:w="1549" w:type="dxa"/>
          </w:tcPr>
          <w:p w14:paraId="422A0E28" w14:textId="27059B8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81" w:type="dxa"/>
          </w:tcPr>
          <w:p w14:paraId="626DF796" w14:textId="1D2D484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588" w:type="dxa"/>
          </w:tcPr>
          <w:p w14:paraId="2FC01447" w14:textId="6D3A1C9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50)</w:t>
            </w:r>
          </w:p>
        </w:tc>
        <w:tc>
          <w:tcPr>
            <w:tcW w:w="1588" w:type="dxa"/>
          </w:tcPr>
          <w:p w14:paraId="76D6B903" w14:textId="2AEB219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8 (2036 to 2045)</w:t>
            </w:r>
          </w:p>
        </w:tc>
        <w:tc>
          <w:tcPr>
            <w:tcW w:w="1588" w:type="dxa"/>
          </w:tcPr>
          <w:p w14:paraId="2684A466" w14:textId="6524FA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49A39DB8" w14:textId="5F7A74C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50)</w:t>
            </w:r>
          </w:p>
        </w:tc>
        <w:tc>
          <w:tcPr>
            <w:tcW w:w="1588" w:type="dxa"/>
          </w:tcPr>
          <w:p w14:paraId="24E66C52" w14:textId="77DEF8B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50)</w:t>
            </w:r>
          </w:p>
        </w:tc>
        <w:tc>
          <w:tcPr>
            <w:tcW w:w="1588" w:type="dxa"/>
          </w:tcPr>
          <w:p w14:paraId="36D63C6A" w14:textId="3FF973E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53D871F1" w14:textId="5FE1424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39)</w:t>
            </w:r>
          </w:p>
        </w:tc>
      </w:tr>
      <w:tr w:rsidR="000642DA" w14:paraId="7478D959" w14:textId="77777777" w:rsidTr="000642DA">
        <w:tc>
          <w:tcPr>
            <w:tcW w:w="1549" w:type="dxa"/>
          </w:tcPr>
          <w:p w14:paraId="32AAA272" w14:textId="6967960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81" w:type="dxa"/>
          </w:tcPr>
          <w:p w14:paraId="5726C0B6" w14:textId="45F4A91F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588" w:type="dxa"/>
          </w:tcPr>
          <w:p w14:paraId="04BBE308" w14:textId="5608E4C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46 to 2082)</w:t>
            </w:r>
          </w:p>
        </w:tc>
        <w:tc>
          <w:tcPr>
            <w:tcW w:w="1588" w:type="dxa"/>
          </w:tcPr>
          <w:p w14:paraId="37016660" w14:textId="1974A81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8 (2043 to 2070)</w:t>
            </w:r>
          </w:p>
        </w:tc>
        <w:tc>
          <w:tcPr>
            <w:tcW w:w="1588" w:type="dxa"/>
          </w:tcPr>
          <w:p w14:paraId="4BC13AC1" w14:textId="56B3FD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4EF7DBB3" w14:textId="5FB9AA2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46 to 2082)</w:t>
            </w:r>
          </w:p>
        </w:tc>
        <w:tc>
          <w:tcPr>
            <w:tcW w:w="1588" w:type="dxa"/>
          </w:tcPr>
          <w:p w14:paraId="15B436D9" w14:textId="70C1E2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46 to 2082)</w:t>
            </w:r>
          </w:p>
        </w:tc>
        <w:tc>
          <w:tcPr>
            <w:tcW w:w="1588" w:type="dxa"/>
          </w:tcPr>
          <w:p w14:paraId="3DA8EDFC" w14:textId="591943C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14BEBD82" w14:textId="3949CF4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5)</w:t>
            </w:r>
          </w:p>
        </w:tc>
      </w:tr>
      <w:tr w:rsidR="000642DA" w14:paraId="6DB3164F" w14:textId="77777777" w:rsidTr="000642DA">
        <w:tc>
          <w:tcPr>
            <w:tcW w:w="1549" w:type="dxa"/>
          </w:tcPr>
          <w:p w14:paraId="5B372337" w14:textId="2E3D69F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81" w:type="dxa"/>
          </w:tcPr>
          <w:p w14:paraId="6D4EE6CB" w14:textId="0516904F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588" w:type="dxa"/>
          </w:tcPr>
          <w:p w14:paraId="06F8F695" w14:textId="4DAAD1E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181856EC" w14:textId="2B61A5C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78CB5653" w14:textId="520C28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2BBBB001" w14:textId="5FA1DA8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5A5BE7F5" w14:textId="5F48E03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12DE9ACB" w14:textId="09CF0EF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00E509BC" w14:textId="677D60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</w:tr>
      <w:tr w:rsidR="000642DA" w14:paraId="79213A78" w14:textId="77777777" w:rsidTr="000642DA">
        <w:tc>
          <w:tcPr>
            <w:tcW w:w="1549" w:type="dxa"/>
          </w:tcPr>
          <w:p w14:paraId="0A6BCA91" w14:textId="2D44903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81" w:type="dxa"/>
          </w:tcPr>
          <w:p w14:paraId="6446D10C" w14:textId="3A5E933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588" w:type="dxa"/>
          </w:tcPr>
          <w:p w14:paraId="0BCEB84B" w14:textId="594330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8" w:type="dxa"/>
          </w:tcPr>
          <w:p w14:paraId="1480BD30" w14:textId="5C22270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8" w:type="dxa"/>
          </w:tcPr>
          <w:p w14:paraId="29E686CC" w14:textId="376BAB0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9" w:type="dxa"/>
          </w:tcPr>
          <w:p w14:paraId="0BCE07F8" w14:textId="4FDCF83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8" w:type="dxa"/>
          </w:tcPr>
          <w:p w14:paraId="7A146FFC" w14:textId="6B2B8BA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8" w:type="dxa"/>
          </w:tcPr>
          <w:p w14:paraId="7D190DE7" w14:textId="009A7E6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9" w:type="dxa"/>
          </w:tcPr>
          <w:p w14:paraId="453764C2" w14:textId="41F040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</w:tr>
      <w:tr w:rsidR="000642DA" w14:paraId="7F5633DE" w14:textId="77777777" w:rsidTr="000642DA">
        <w:tc>
          <w:tcPr>
            <w:tcW w:w="1549" w:type="dxa"/>
          </w:tcPr>
          <w:p w14:paraId="0ACCFF30" w14:textId="019BFDD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81" w:type="dxa"/>
          </w:tcPr>
          <w:p w14:paraId="756695FF" w14:textId="58663CF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588" w:type="dxa"/>
          </w:tcPr>
          <w:p w14:paraId="7B95555D" w14:textId="653D55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70 to 2087)</w:t>
            </w:r>
          </w:p>
        </w:tc>
        <w:tc>
          <w:tcPr>
            <w:tcW w:w="1588" w:type="dxa"/>
          </w:tcPr>
          <w:p w14:paraId="2AF8C932" w14:textId="253F051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8 (2061 to 2072)</w:t>
            </w:r>
          </w:p>
        </w:tc>
        <w:tc>
          <w:tcPr>
            <w:tcW w:w="1588" w:type="dxa"/>
          </w:tcPr>
          <w:p w14:paraId="254B591C" w14:textId="388C810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6)</w:t>
            </w:r>
          </w:p>
        </w:tc>
        <w:tc>
          <w:tcPr>
            <w:tcW w:w="1589" w:type="dxa"/>
          </w:tcPr>
          <w:p w14:paraId="56A647C2" w14:textId="38EF534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70 to 2087)</w:t>
            </w:r>
          </w:p>
        </w:tc>
        <w:tc>
          <w:tcPr>
            <w:tcW w:w="1588" w:type="dxa"/>
          </w:tcPr>
          <w:p w14:paraId="441BCD58" w14:textId="505B4CF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70 to 2087)</w:t>
            </w:r>
          </w:p>
        </w:tc>
        <w:tc>
          <w:tcPr>
            <w:tcW w:w="1588" w:type="dxa"/>
          </w:tcPr>
          <w:p w14:paraId="79A18A13" w14:textId="59A5A9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6)</w:t>
            </w:r>
          </w:p>
        </w:tc>
        <w:tc>
          <w:tcPr>
            <w:tcW w:w="1589" w:type="dxa"/>
          </w:tcPr>
          <w:p w14:paraId="453AE454" w14:textId="4374DA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3 to 2044)</w:t>
            </w:r>
          </w:p>
        </w:tc>
      </w:tr>
      <w:tr w:rsidR="000642DA" w14:paraId="67A88275" w14:textId="77777777" w:rsidTr="000642DA">
        <w:tc>
          <w:tcPr>
            <w:tcW w:w="1549" w:type="dxa"/>
          </w:tcPr>
          <w:p w14:paraId="2910C52F" w14:textId="7D0BB40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81" w:type="dxa"/>
          </w:tcPr>
          <w:p w14:paraId="03696788" w14:textId="4506012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588" w:type="dxa"/>
          </w:tcPr>
          <w:p w14:paraId="7DB57C82" w14:textId="126801C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8" w:type="dxa"/>
          </w:tcPr>
          <w:p w14:paraId="36767898" w14:textId="7DB21D63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8" w:type="dxa"/>
          </w:tcPr>
          <w:p w14:paraId="79FD3250" w14:textId="013FF6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9" w:type="dxa"/>
          </w:tcPr>
          <w:p w14:paraId="018011C4" w14:textId="74EAFA6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8" w:type="dxa"/>
          </w:tcPr>
          <w:p w14:paraId="2936327E" w14:textId="7594431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8" w:type="dxa"/>
          </w:tcPr>
          <w:p w14:paraId="1F3BDEA6" w14:textId="53DE99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9" w:type="dxa"/>
          </w:tcPr>
          <w:p w14:paraId="56D9413C" w14:textId="1DC316F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</w:tr>
      <w:tr w:rsidR="000642DA" w14:paraId="7BCD9A16" w14:textId="77777777" w:rsidTr="000642DA">
        <w:tc>
          <w:tcPr>
            <w:tcW w:w="1549" w:type="dxa"/>
          </w:tcPr>
          <w:p w14:paraId="46A1BAFD" w14:textId="3B18EE6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81" w:type="dxa"/>
          </w:tcPr>
          <w:p w14:paraId="458F58BF" w14:textId="467DFD31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588" w:type="dxa"/>
          </w:tcPr>
          <w:p w14:paraId="274C7340" w14:textId="6A6727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8" w:type="dxa"/>
          </w:tcPr>
          <w:p w14:paraId="3AEE2C40" w14:textId="351E525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8" w:type="dxa"/>
          </w:tcPr>
          <w:p w14:paraId="5E247076" w14:textId="0DE6A5E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9" w:type="dxa"/>
          </w:tcPr>
          <w:p w14:paraId="36FB3735" w14:textId="60542E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8" w:type="dxa"/>
          </w:tcPr>
          <w:p w14:paraId="5E81CC03" w14:textId="188B0C5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8" w:type="dxa"/>
          </w:tcPr>
          <w:p w14:paraId="347C6E2D" w14:textId="2964A6F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9" w:type="dxa"/>
          </w:tcPr>
          <w:p w14:paraId="249B7B15" w14:textId="1566314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</w:tr>
      <w:tr w:rsidR="000642DA" w14:paraId="2693CFC3" w14:textId="77777777" w:rsidTr="000642DA">
        <w:tc>
          <w:tcPr>
            <w:tcW w:w="1549" w:type="dxa"/>
          </w:tcPr>
          <w:p w14:paraId="199D2672" w14:textId="126720E1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81" w:type="dxa"/>
          </w:tcPr>
          <w:p w14:paraId="3CD89EFC" w14:textId="19651AB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588" w:type="dxa"/>
          </w:tcPr>
          <w:p w14:paraId="5D57EC88" w14:textId="56BF13E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111A0616" w14:textId="674A3C68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7 (2042 to 2052)</w:t>
            </w:r>
          </w:p>
        </w:tc>
        <w:tc>
          <w:tcPr>
            <w:tcW w:w="1588" w:type="dxa"/>
          </w:tcPr>
          <w:p w14:paraId="2E6823F4" w14:textId="6477A06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6C3816B0" w14:textId="0C7CC7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3ECB4FFB" w14:textId="2A0CFC3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18C81558" w14:textId="4F33F4D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4EE79D8B" w14:textId="17458EF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</w:tr>
      <w:tr w:rsidR="000642DA" w14:paraId="03404AE6" w14:textId="77777777" w:rsidTr="000642DA">
        <w:tc>
          <w:tcPr>
            <w:tcW w:w="1549" w:type="dxa"/>
          </w:tcPr>
          <w:p w14:paraId="0F9645C2" w14:textId="7B6A956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81" w:type="dxa"/>
          </w:tcPr>
          <w:p w14:paraId="12FED5C2" w14:textId="42F345A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588" w:type="dxa"/>
          </w:tcPr>
          <w:p w14:paraId="555B2261" w14:textId="09C3BD1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71)</w:t>
            </w:r>
          </w:p>
        </w:tc>
        <w:tc>
          <w:tcPr>
            <w:tcW w:w="1588" w:type="dxa"/>
          </w:tcPr>
          <w:p w14:paraId="2442D834" w14:textId="25FC495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6 (2050 to 2068)</w:t>
            </w:r>
          </w:p>
        </w:tc>
        <w:tc>
          <w:tcPr>
            <w:tcW w:w="1588" w:type="dxa"/>
          </w:tcPr>
          <w:p w14:paraId="336D0B1F" w14:textId="5C5277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7)</w:t>
            </w:r>
          </w:p>
        </w:tc>
        <w:tc>
          <w:tcPr>
            <w:tcW w:w="1589" w:type="dxa"/>
          </w:tcPr>
          <w:p w14:paraId="795081FE" w14:textId="628960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71)</w:t>
            </w:r>
          </w:p>
        </w:tc>
        <w:tc>
          <w:tcPr>
            <w:tcW w:w="1588" w:type="dxa"/>
          </w:tcPr>
          <w:p w14:paraId="2097F665" w14:textId="4B36F53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71)</w:t>
            </w:r>
          </w:p>
        </w:tc>
        <w:tc>
          <w:tcPr>
            <w:tcW w:w="1588" w:type="dxa"/>
          </w:tcPr>
          <w:p w14:paraId="00D443C2" w14:textId="166B248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8)</w:t>
            </w:r>
          </w:p>
        </w:tc>
        <w:tc>
          <w:tcPr>
            <w:tcW w:w="1589" w:type="dxa"/>
          </w:tcPr>
          <w:p w14:paraId="6A380C64" w14:textId="276593E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8)</w:t>
            </w:r>
          </w:p>
        </w:tc>
      </w:tr>
      <w:tr w:rsidR="000642DA" w14:paraId="2278FFA2" w14:textId="77777777" w:rsidTr="000642DA">
        <w:tc>
          <w:tcPr>
            <w:tcW w:w="1549" w:type="dxa"/>
          </w:tcPr>
          <w:p w14:paraId="54860E14" w14:textId="3538B46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81" w:type="dxa"/>
          </w:tcPr>
          <w:p w14:paraId="35D6FBC5" w14:textId="5B6E9A7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588" w:type="dxa"/>
          </w:tcPr>
          <w:p w14:paraId="138591A1" w14:textId="3D2935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  <w:tc>
          <w:tcPr>
            <w:tcW w:w="1588" w:type="dxa"/>
          </w:tcPr>
          <w:p w14:paraId="063097E5" w14:textId="5A961CC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  <w:tc>
          <w:tcPr>
            <w:tcW w:w="1588" w:type="dxa"/>
          </w:tcPr>
          <w:p w14:paraId="113FEDD5" w14:textId="62C198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  <w:tc>
          <w:tcPr>
            <w:tcW w:w="1589" w:type="dxa"/>
          </w:tcPr>
          <w:p w14:paraId="5C93BC59" w14:textId="7EE6FF1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8)</w:t>
            </w:r>
          </w:p>
        </w:tc>
        <w:tc>
          <w:tcPr>
            <w:tcW w:w="1588" w:type="dxa"/>
          </w:tcPr>
          <w:p w14:paraId="2AAD9679" w14:textId="7ED52C2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8)</w:t>
            </w:r>
          </w:p>
        </w:tc>
        <w:tc>
          <w:tcPr>
            <w:tcW w:w="1588" w:type="dxa"/>
          </w:tcPr>
          <w:p w14:paraId="60726843" w14:textId="530CF9A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  <w:tc>
          <w:tcPr>
            <w:tcW w:w="1589" w:type="dxa"/>
          </w:tcPr>
          <w:p w14:paraId="2016B70C" w14:textId="33D1D81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</w:tr>
      <w:tr w:rsidR="000642DA" w14:paraId="7612F164" w14:textId="77777777" w:rsidTr="000642DA">
        <w:tc>
          <w:tcPr>
            <w:tcW w:w="1549" w:type="dxa"/>
          </w:tcPr>
          <w:p w14:paraId="16F3AD24" w14:textId="70EAE18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81" w:type="dxa"/>
          </w:tcPr>
          <w:p w14:paraId="1D45F5E7" w14:textId="7DDB0FD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588" w:type="dxa"/>
          </w:tcPr>
          <w:p w14:paraId="1FF75EC2" w14:textId="57FBD1F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4 (2067 to 2080)</w:t>
            </w:r>
          </w:p>
        </w:tc>
        <w:tc>
          <w:tcPr>
            <w:tcW w:w="1588" w:type="dxa"/>
          </w:tcPr>
          <w:p w14:paraId="6FFB0906" w14:textId="4BDA71B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5 (2060 to 2069)</w:t>
            </w:r>
          </w:p>
        </w:tc>
        <w:tc>
          <w:tcPr>
            <w:tcW w:w="1588" w:type="dxa"/>
          </w:tcPr>
          <w:p w14:paraId="0C960F23" w14:textId="37F68C3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1)</w:t>
            </w:r>
          </w:p>
        </w:tc>
        <w:tc>
          <w:tcPr>
            <w:tcW w:w="1589" w:type="dxa"/>
          </w:tcPr>
          <w:p w14:paraId="73CF712D" w14:textId="145B466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4 (2067 to 2080)</w:t>
            </w:r>
          </w:p>
        </w:tc>
        <w:tc>
          <w:tcPr>
            <w:tcW w:w="1588" w:type="dxa"/>
          </w:tcPr>
          <w:p w14:paraId="7835C5C7" w14:textId="0CA83CF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4 (2067 to 2080)</w:t>
            </w:r>
          </w:p>
        </w:tc>
        <w:tc>
          <w:tcPr>
            <w:tcW w:w="1588" w:type="dxa"/>
          </w:tcPr>
          <w:p w14:paraId="41F15C01" w14:textId="2D3803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1)</w:t>
            </w:r>
          </w:p>
        </w:tc>
        <w:tc>
          <w:tcPr>
            <w:tcW w:w="1589" w:type="dxa"/>
          </w:tcPr>
          <w:p w14:paraId="63635DD0" w14:textId="58F31C2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3 to 2044)</w:t>
            </w:r>
          </w:p>
        </w:tc>
      </w:tr>
      <w:tr w:rsidR="000642DA" w14:paraId="2BE6F82F" w14:textId="77777777" w:rsidTr="000642DA">
        <w:tc>
          <w:tcPr>
            <w:tcW w:w="1549" w:type="dxa"/>
          </w:tcPr>
          <w:p w14:paraId="4FC37AB2" w14:textId="72B304B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81" w:type="dxa"/>
          </w:tcPr>
          <w:p w14:paraId="1946D1C3" w14:textId="58C8B05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588" w:type="dxa"/>
          </w:tcPr>
          <w:p w14:paraId="4CE9EA2D" w14:textId="26225ED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80 to after 2100)</w:t>
            </w:r>
          </w:p>
        </w:tc>
        <w:tc>
          <w:tcPr>
            <w:tcW w:w="1588" w:type="dxa"/>
          </w:tcPr>
          <w:p w14:paraId="44C98D00" w14:textId="1648F2D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80 (2072 to 2089)</w:t>
            </w:r>
          </w:p>
        </w:tc>
        <w:tc>
          <w:tcPr>
            <w:tcW w:w="1588" w:type="dxa"/>
          </w:tcPr>
          <w:p w14:paraId="03330BE0" w14:textId="086D425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9 to 2055)</w:t>
            </w:r>
          </w:p>
        </w:tc>
        <w:tc>
          <w:tcPr>
            <w:tcW w:w="1589" w:type="dxa"/>
          </w:tcPr>
          <w:p w14:paraId="585B3FCE" w14:textId="018B14F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80 to after 2100)</w:t>
            </w:r>
          </w:p>
        </w:tc>
        <w:tc>
          <w:tcPr>
            <w:tcW w:w="1588" w:type="dxa"/>
          </w:tcPr>
          <w:p w14:paraId="3FAB9ADA" w14:textId="4FB07F6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80 to after 2100)</w:t>
            </w:r>
          </w:p>
        </w:tc>
        <w:tc>
          <w:tcPr>
            <w:tcW w:w="1588" w:type="dxa"/>
          </w:tcPr>
          <w:p w14:paraId="356085F2" w14:textId="41138DC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9 to 2056)</w:t>
            </w:r>
          </w:p>
        </w:tc>
        <w:tc>
          <w:tcPr>
            <w:tcW w:w="1589" w:type="dxa"/>
          </w:tcPr>
          <w:p w14:paraId="52FF6C34" w14:textId="26339D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50 to 2058)</w:t>
            </w:r>
          </w:p>
        </w:tc>
      </w:tr>
      <w:tr w:rsidR="000642DA" w14:paraId="1617A2D4" w14:textId="77777777" w:rsidTr="000642DA">
        <w:tc>
          <w:tcPr>
            <w:tcW w:w="1549" w:type="dxa"/>
          </w:tcPr>
          <w:p w14:paraId="56CBEF20" w14:textId="0F9C1D8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81" w:type="dxa"/>
          </w:tcPr>
          <w:p w14:paraId="68A18679" w14:textId="73261803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588" w:type="dxa"/>
          </w:tcPr>
          <w:p w14:paraId="17B0C6B9" w14:textId="177425F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7)</w:t>
            </w:r>
          </w:p>
        </w:tc>
        <w:tc>
          <w:tcPr>
            <w:tcW w:w="1588" w:type="dxa"/>
          </w:tcPr>
          <w:p w14:paraId="73C456DC" w14:textId="0797E90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2 (2031 to 2034)</w:t>
            </w:r>
          </w:p>
        </w:tc>
        <w:tc>
          <w:tcPr>
            <w:tcW w:w="1588" w:type="dxa"/>
          </w:tcPr>
          <w:p w14:paraId="4E4523D7" w14:textId="6295E3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9 to 2031)</w:t>
            </w:r>
          </w:p>
        </w:tc>
        <w:tc>
          <w:tcPr>
            <w:tcW w:w="1589" w:type="dxa"/>
          </w:tcPr>
          <w:p w14:paraId="4D7CDAED" w14:textId="251DFD8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7)</w:t>
            </w:r>
          </w:p>
        </w:tc>
        <w:tc>
          <w:tcPr>
            <w:tcW w:w="1588" w:type="dxa"/>
          </w:tcPr>
          <w:p w14:paraId="49E79E8C" w14:textId="0A94082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7)</w:t>
            </w:r>
          </w:p>
        </w:tc>
        <w:tc>
          <w:tcPr>
            <w:tcW w:w="1588" w:type="dxa"/>
          </w:tcPr>
          <w:p w14:paraId="55BA42A4" w14:textId="6C0967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1)</w:t>
            </w:r>
          </w:p>
        </w:tc>
        <w:tc>
          <w:tcPr>
            <w:tcW w:w="1589" w:type="dxa"/>
          </w:tcPr>
          <w:p w14:paraId="659B68FD" w14:textId="3FC3685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4)</w:t>
            </w:r>
          </w:p>
        </w:tc>
      </w:tr>
      <w:tr w:rsidR="000642DA" w14:paraId="3A47F16B" w14:textId="77777777" w:rsidTr="000642DA">
        <w:tc>
          <w:tcPr>
            <w:tcW w:w="1549" w:type="dxa"/>
          </w:tcPr>
          <w:p w14:paraId="23CE6E97" w14:textId="5DE1971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81" w:type="dxa"/>
          </w:tcPr>
          <w:p w14:paraId="41756CF3" w14:textId="326E8B8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588" w:type="dxa"/>
          </w:tcPr>
          <w:p w14:paraId="50E174CD" w14:textId="55EB6D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  <w:tc>
          <w:tcPr>
            <w:tcW w:w="1588" w:type="dxa"/>
          </w:tcPr>
          <w:p w14:paraId="744AC418" w14:textId="69D3BF1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  <w:tc>
          <w:tcPr>
            <w:tcW w:w="1588" w:type="dxa"/>
          </w:tcPr>
          <w:p w14:paraId="7351D4F0" w14:textId="2B3F1FC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6 to 2032)</w:t>
            </w:r>
          </w:p>
        </w:tc>
        <w:tc>
          <w:tcPr>
            <w:tcW w:w="1589" w:type="dxa"/>
          </w:tcPr>
          <w:p w14:paraId="2562DDB8" w14:textId="4686ACF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  <w:tc>
          <w:tcPr>
            <w:tcW w:w="1588" w:type="dxa"/>
          </w:tcPr>
          <w:p w14:paraId="5CE0B049" w14:textId="37A5838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  <w:tc>
          <w:tcPr>
            <w:tcW w:w="1588" w:type="dxa"/>
          </w:tcPr>
          <w:p w14:paraId="32D7D58F" w14:textId="63B2993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7 to 2032)</w:t>
            </w:r>
          </w:p>
        </w:tc>
        <w:tc>
          <w:tcPr>
            <w:tcW w:w="1589" w:type="dxa"/>
          </w:tcPr>
          <w:p w14:paraId="1D289E27" w14:textId="55ABE8E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</w:tr>
      <w:tr w:rsidR="000642DA" w14:paraId="1717157F" w14:textId="77777777" w:rsidTr="000642DA">
        <w:tc>
          <w:tcPr>
            <w:tcW w:w="1549" w:type="dxa"/>
          </w:tcPr>
          <w:p w14:paraId="75057900" w14:textId="43DB18B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81" w:type="dxa"/>
          </w:tcPr>
          <w:p w14:paraId="6DFFDAC0" w14:textId="47508F1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588" w:type="dxa"/>
          </w:tcPr>
          <w:p w14:paraId="0B77EB5E" w14:textId="788DE7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69 to after 2100)</w:t>
            </w:r>
          </w:p>
        </w:tc>
        <w:tc>
          <w:tcPr>
            <w:tcW w:w="1588" w:type="dxa"/>
          </w:tcPr>
          <w:p w14:paraId="128D331E" w14:textId="7B56670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80 (2064 to 2094)</w:t>
            </w:r>
          </w:p>
        </w:tc>
        <w:tc>
          <w:tcPr>
            <w:tcW w:w="1588" w:type="dxa"/>
          </w:tcPr>
          <w:p w14:paraId="4DEEC1B1" w14:textId="2FB2DE5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58)</w:t>
            </w:r>
          </w:p>
        </w:tc>
        <w:tc>
          <w:tcPr>
            <w:tcW w:w="1589" w:type="dxa"/>
          </w:tcPr>
          <w:p w14:paraId="5B897B31" w14:textId="3F11F82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69 to after 2100)</w:t>
            </w:r>
          </w:p>
        </w:tc>
        <w:tc>
          <w:tcPr>
            <w:tcW w:w="1588" w:type="dxa"/>
          </w:tcPr>
          <w:p w14:paraId="4447E31D" w14:textId="2F699FA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69 to after 2100)</w:t>
            </w:r>
          </w:p>
        </w:tc>
        <w:tc>
          <w:tcPr>
            <w:tcW w:w="1588" w:type="dxa"/>
          </w:tcPr>
          <w:p w14:paraId="14E0A0FC" w14:textId="021F697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59)</w:t>
            </w:r>
          </w:p>
        </w:tc>
        <w:tc>
          <w:tcPr>
            <w:tcW w:w="1589" w:type="dxa"/>
          </w:tcPr>
          <w:p w14:paraId="088CA809" w14:textId="0A1DEE3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49 to 2062)</w:t>
            </w:r>
          </w:p>
        </w:tc>
      </w:tr>
      <w:tr w:rsidR="000642DA" w14:paraId="522D31E6" w14:textId="77777777" w:rsidTr="000642DA">
        <w:tc>
          <w:tcPr>
            <w:tcW w:w="1549" w:type="dxa"/>
          </w:tcPr>
          <w:p w14:paraId="6BA073C3" w14:textId="76FAEA0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81" w:type="dxa"/>
          </w:tcPr>
          <w:p w14:paraId="0585FCC0" w14:textId="12F08B0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588" w:type="dxa"/>
          </w:tcPr>
          <w:p w14:paraId="003DFD70" w14:textId="31122A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65306131" w14:textId="3CBBBF6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1 (2085 to after 2100)</w:t>
            </w:r>
          </w:p>
        </w:tc>
        <w:tc>
          <w:tcPr>
            <w:tcW w:w="1588" w:type="dxa"/>
          </w:tcPr>
          <w:p w14:paraId="0C0D74CA" w14:textId="7C08D9F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57 to 2064)</w:t>
            </w:r>
          </w:p>
        </w:tc>
        <w:tc>
          <w:tcPr>
            <w:tcW w:w="1589" w:type="dxa"/>
          </w:tcPr>
          <w:p w14:paraId="7B461F07" w14:textId="3948BB1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4C2151D8" w14:textId="363DCBD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354DA083" w14:textId="7BC1E3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7 to 2065)</w:t>
            </w:r>
          </w:p>
        </w:tc>
        <w:tc>
          <w:tcPr>
            <w:tcW w:w="1589" w:type="dxa"/>
          </w:tcPr>
          <w:p w14:paraId="7E13A1A5" w14:textId="582E666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60 to 2069)</w:t>
            </w:r>
          </w:p>
        </w:tc>
      </w:tr>
      <w:tr w:rsidR="000642DA" w14:paraId="5CCB811E" w14:textId="77777777" w:rsidTr="000642DA">
        <w:tc>
          <w:tcPr>
            <w:tcW w:w="1549" w:type="dxa"/>
          </w:tcPr>
          <w:p w14:paraId="2AE0213E" w14:textId="20F4D7E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81" w:type="dxa"/>
          </w:tcPr>
          <w:p w14:paraId="73681572" w14:textId="6C0C62C1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588" w:type="dxa"/>
          </w:tcPr>
          <w:p w14:paraId="7B0BB304" w14:textId="323587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0ADFA35B" w14:textId="09A9B08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408A9A1F" w14:textId="7A9FC10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20477CB8" w14:textId="071BF49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71885012" w14:textId="5683C11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1574A958" w14:textId="17926C1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3791508A" w14:textId="674969B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</w:tr>
      <w:tr w:rsidR="000642DA" w14:paraId="3410F018" w14:textId="77777777" w:rsidTr="000642DA">
        <w:tc>
          <w:tcPr>
            <w:tcW w:w="1549" w:type="dxa"/>
          </w:tcPr>
          <w:p w14:paraId="06254494" w14:textId="4A8E41D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81" w:type="dxa"/>
          </w:tcPr>
          <w:p w14:paraId="5EC48BB9" w14:textId="4E801C0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588" w:type="dxa"/>
          </w:tcPr>
          <w:p w14:paraId="35312D9F" w14:textId="23BF693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44)</w:t>
            </w:r>
          </w:p>
        </w:tc>
        <w:tc>
          <w:tcPr>
            <w:tcW w:w="1588" w:type="dxa"/>
          </w:tcPr>
          <w:p w14:paraId="3AAFF871" w14:textId="4DE4E42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4 (2031 to 2038)</w:t>
            </w:r>
          </w:p>
        </w:tc>
        <w:tc>
          <w:tcPr>
            <w:tcW w:w="1588" w:type="dxa"/>
          </w:tcPr>
          <w:p w14:paraId="0BDACC10" w14:textId="5DBE49E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9 to 2031)</w:t>
            </w:r>
          </w:p>
        </w:tc>
        <w:tc>
          <w:tcPr>
            <w:tcW w:w="1589" w:type="dxa"/>
          </w:tcPr>
          <w:p w14:paraId="63D34073" w14:textId="0668CC7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44)</w:t>
            </w:r>
          </w:p>
        </w:tc>
        <w:tc>
          <w:tcPr>
            <w:tcW w:w="1588" w:type="dxa"/>
          </w:tcPr>
          <w:p w14:paraId="3A5C7649" w14:textId="7D790CA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44)</w:t>
            </w:r>
          </w:p>
        </w:tc>
        <w:tc>
          <w:tcPr>
            <w:tcW w:w="1588" w:type="dxa"/>
          </w:tcPr>
          <w:p w14:paraId="0832A7B0" w14:textId="27E6720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2)</w:t>
            </w:r>
          </w:p>
        </w:tc>
        <w:tc>
          <w:tcPr>
            <w:tcW w:w="1589" w:type="dxa"/>
          </w:tcPr>
          <w:p w14:paraId="1A57C443" w14:textId="4EB2366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</w:tr>
      <w:tr w:rsidR="000642DA" w14:paraId="49393D91" w14:textId="77777777" w:rsidTr="000642DA">
        <w:tc>
          <w:tcPr>
            <w:tcW w:w="1549" w:type="dxa"/>
          </w:tcPr>
          <w:p w14:paraId="08D79393" w14:textId="01336F4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81" w:type="dxa"/>
          </w:tcPr>
          <w:p w14:paraId="5145337C" w14:textId="2D4158B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588" w:type="dxa"/>
          </w:tcPr>
          <w:p w14:paraId="66D50804" w14:textId="3EF4BD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48 to 2090)</w:t>
            </w:r>
          </w:p>
        </w:tc>
        <w:tc>
          <w:tcPr>
            <w:tcW w:w="1588" w:type="dxa"/>
          </w:tcPr>
          <w:p w14:paraId="15A177D8" w14:textId="6112B61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1 (2044 to 2075)</w:t>
            </w:r>
          </w:p>
        </w:tc>
        <w:tc>
          <w:tcPr>
            <w:tcW w:w="1588" w:type="dxa"/>
          </w:tcPr>
          <w:p w14:paraId="6E7F4CA4" w14:textId="6826A4B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41)</w:t>
            </w:r>
          </w:p>
        </w:tc>
        <w:tc>
          <w:tcPr>
            <w:tcW w:w="1589" w:type="dxa"/>
          </w:tcPr>
          <w:p w14:paraId="24AC321B" w14:textId="25DE443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48 to 2090)</w:t>
            </w:r>
          </w:p>
        </w:tc>
        <w:tc>
          <w:tcPr>
            <w:tcW w:w="1588" w:type="dxa"/>
          </w:tcPr>
          <w:p w14:paraId="7D0AF977" w14:textId="5AECE02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48 to 2090)</w:t>
            </w:r>
          </w:p>
        </w:tc>
        <w:tc>
          <w:tcPr>
            <w:tcW w:w="1588" w:type="dxa"/>
          </w:tcPr>
          <w:p w14:paraId="29114B42" w14:textId="4C602C0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41)</w:t>
            </w:r>
          </w:p>
        </w:tc>
        <w:tc>
          <w:tcPr>
            <w:tcW w:w="1589" w:type="dxa"/>
          </w:tcPr>
          <w:p w14:paraId="1780F4BA" w14:textId="20851B8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5)</w:t>
            </w:r>
          </w:p>
        </w:tc>
      </w:tr>
      <w:tr w:rsidR="000642DA" w14:paraId="49F44209" w14:textId="77777777" w:rsidTr="000642DA">
        <w:tc>
          <w:tcPr>
            <w:tcW w:w="1549" w:type="dxa"/>
          </w:tcPr>
          <w:p w14:paraId="33FBADC8" w14:textId="4E1D2B0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81" w:type="dxa"/>
          </w:tcPr>
          <w:p w14:paraId="59469DC8" w14:textId="50080B2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588" w:type="dxa"/>
          </w:tcPr>
          <w:p w14:paraId="051FF07B" w14:textId="5FA185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35594499" w14:textId="25DF7F9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3CA977FA" w14:textId="2D8B0E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4C6C75DB" w14:textId="2D7DB28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77F229B2" w14:textId="4A35DC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20369B62" w14:textId="0F45BD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69F3D30B" w14:textId="017EC96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</w:tr>
      <w:tr w:rsidR="000642DA" w14:paraId="18246736" w14:textId="77777777" w:rsidTr="000642DA">
        <w:tc>
          <w:tcPr>
            <w:tcW w:w="1549" w:type="dxa"/>
          </w:tcPr>
          <w:p w14:paraId="3A962278" w14:textId="527FFD2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81" w:type="dxa"/>
          </w:tcPr>
          <w:p w14:paraId="2CB52F36" w14:textId="131F6BC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588" w:type="dxa"/>
          </w:tcPr>
          <w:p w14:paraId="3DE0E762" w14:textId="37777EE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46 to 2050)</w:t>
            </w:r>
          </w:p>
        </w:tc>
        <w:tc>
          <w:tcPr>
            <w:tcW w:w="1588" w:type="dxa"/>
          </w:tcPr>
          <w:p w14:paraId="7819805A" w14:textId="0A2EC6C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8 (2046 to 2050)</w:t>
            </w:r>
          </w:p>
        </w:tc>
        <w:tc>
          <w:tcPr>
            <w:tcW w:w="1588" w:type="dxa"/>
          </w:tcPr>
          <w:p w14:paraId="055DF02A" w14:textId="4AAC9A1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39)</w:t>
            </w:r>
          </w:p>
        </w:tc>
        <w:tc>
          <w:tcPr>
            <w:tcW w:w="1589" w:type="dxa"/>
          </w:tcPr>
          <w:p w14:paraId="7FD32B49" w14:textId="7800E00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46 to 2050)</w:t>
            </w:r>
          </w:p>
        </w:tc>
        <w:tc>
          <w:tcPr>
            <w:tcW w:w="1588" w:type="dxa"/>
          </w:tcPr>
          <w:p w14:paraId="633079EA" w14:textId="549FA9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6 to 2050)</w:t>
            </w:r>
          </w:p>
        </w:tc>
        <w:tc>
          <w:tcPr>
            <w:tcW w:w="1588" w:type="dxa"/>
          </w:tcPr>
          <w:p w14:paraId="55C20383" w14:textId="0C454F2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39)</w:t>
            </w:r>
          </w:p>
        </w:tc>
        <w:tc>
          <w:tcPr>
            <w:tcW w:w="1589" w:type="dxa"/>
          </w:tcPr>
          <w:p w14:paraId="0F0D9BF3" w14:textId="59FA049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40 to 2042)</w:t>
            </w:r>
          </w:p>
        </w:tc>
      </w:tr>
      <w:tr w:rsidR="000642DA" w14:paraId="53F5A186" w14:textId="77777777" w:rsidTr="000642DA">
        <w:tc>
          <w:tcPr>
            <w:tcW w:w="1549" w:type="dxa"/>
          </w:tcPr>
          <w:p w14:paraId="4798435B" w14:textId="7E4B245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81" w:type="dxa"/>
          </w:tcPr>
          <w:p w14:paraId="375CD180" w14:textId="23BD72E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588" w:type="dxa"/>
          </w:tcPr>
          <w:p w14:paraId="7EDDF45D" w14:textId="35EDA70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5 (2068 to 2084)</w:t>
            </w:r>
          </w:p>
        </w:tc>
        <w:tc>
          <w:tcPr>
            <w:tcW w:w="1588" w:type="dxa"/>
          </w:tcPr>
          <w:p w14:paraId="23F47DF6" w14:textId="3F8BC07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5 (2068 to 2084)</w:t>
            </w:r>
          </w:p>
        </w:tc>
        <w:tc>
          <w:tcPr>
            <w:tcW w:w="1588" w:type="dxa"/>
          </w:tcPr>
          <w:p w14:paraId="759108AD" w14:textId="5A9F21F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5)</w:t>
            </w:r>
          </w:p>
        </w:tc>
        <w:tc>
          <w:tcPr>
            <w:tcW w:w="1589" w:type="dxa"/>
          </w:tcPr>
          <w:p w14:paraId="5806CB88" w14:textId="678E55D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5 (2068 to 2084)</w:t>
            </w:r>
          </w:p>
        </w:tc>
        <w:tc>
          <w:tcPr>
            <w:tcW w:w="1588" w:type="dxa"/>
          </w:tcPr>
          <w:p w14:paraId="17BB15D2" w14:textId="5A7FFC2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5 (2068 to 2084)</w:t>
            </w:r>
          </w:p>
        </w:tc>
        <w:tc>
          <w:tcPr>
            <w:tcW w:w="1588" w:type="dxa"/>
          </w:tcPr>
          <w:p w14:paraId="7F40E4F7" w14:textId="7AF98FA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5 to 2055)</w:t>
            </w:r>
          </w:p>
        </w:tc>
        <w:tc>
          <w:tcPr>
            <w:tcW w:w="1589" w:type="dxa"/>
          </w:tcPr>
          <w:p w14:paraId="779CC31A" w14:textId="5309D76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7 to 2057)</w:t>
            </w:r>
          </w:p>
        </w:tc>
      </w:tr>
      <w:tr w:rsidR="000642DA" w14:paraId="011BB2FE" w14:textId="77777777" w:rsidTr="000642DA">
        <w:tc>
          <w:tcPr>
            <w:tcW w:w="1549" w:type="dxa"/>
          </w:tcPr>
          <w:p w14:paraId="11426CDF" w14:textId="792D068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81" w:type="dxa"/>
          </w:tcPr>
          <w:p w14:paraId="3C575CA9" w14:textId="4F60BDE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588" w:type="dxa"/>
          </w:tcPr>
          <w:p w14:paraId="7E8A9B54" w14:textId="4D62957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8" w:type="dxa"/>
          </w:tcPr>
          <w:p w14:paraId="2675E0D9" w14:textId="6F6373B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8" w:type="dxa"/>
          </w:tcPr>
          <w:p w14:paraId="133FBE13" w14:textId="25E7E05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9" w:type="dxa"/>
          </w:tcPr>
          <w:p w14:paraId="0F6B9F32" w14:textId="3B9A934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8" w:type="dxa"/>
          </w:tcPr>
          <w:p w14:paraId="2EC6EECC" w14:textId="34107EA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8" w:type="dxa"/>
          </w:tcPr>
          <w:p w14:paraId="20C3D357" w14:textId="77D7BC8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9" w:type="dxa"/>
          </w:tcPr>
          <w:p w14:paraId="138F722C" w14:textId="2A68B4E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</w:tr>
      <w:tr w:rsidR="000642DA" w14:paraId="5C31262C" w14:textId="77777777" w:rsidTr="000642DA">
        <w:tc>
          <w:tcPr>
            <w:tcW w:w="1549" w:type="dxa"/>
          </w:tcPr>
          <w:p w14:paraId="1EAE65CF" w14:textId="5A0DFAA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81" w:type="dxa"/>
          </w:tcPr>
          <w:p w14:paraId="23847E22" w14:textId="6555F0D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588" w:type="dxa"/>
          </w:tcPr>
          <w:p w14:paraId="2CE7ABB7" w14:textId="2D058B4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0 to 2061)</w:t>
            </w:r>
          </w:p>
        </w:tc>
        <w:tc>
          <w:tcPr>
            <w:tcW w:w="1588" w:type="dxa"/>
          </w:tcPr>
          <w:p w14:paraId="4EB36701" w14:textId="555B0F3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8 (2037 to 2054)</w:t>
            </w:r>
          </w:p>
        </w:tc>
        <w:tc>
          <w:tcPr>
            <w:tcW w:w="1588" w:type="dxa"/>
          </w:tcPr>
          <w:p w14:paraId="5383798D" w14:textId="4B9760D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75DAF2D5" w14:textId="0DEFDEC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0 to 2061)</w:t>
            </w:r>
          </w:p>
        </w:tc>
        <w:tc>
          <w:tcPr>
            <w:tcW w:w="1588" w:type="dxa"/>
          </w:tcPr>
          <w:p w14:paraId="6BA2C2B2" w14:textId="464327C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0 to 2061)</w:t>
            </w:r>
          </w:p>
        </w:tc>
        <w:tc>
          <w:tcPr>
            <w:tcW w:w="1588" w:type="dxa"/>
          </w:tcPr>
          <w:p w14:paraId="5E142777" w14:textId="1958E35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463AE35C" w14:textId="021569D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6 to 2041)</w:t>
            </w:r>
          </w:p>
        </w:tc>
      </w:tr>
      <w:tr w:rsidR="000642DA" w14:paraId="2501C8AA" w14:textId="77777777" w:rsidTr="000642DA">
        <w:tc>
          <w:tcPr>
            <w:tcW w:w="1549" w:type="dxa"/>
          </w:tcPr>
          <w:p w14:paraId="64925972" w14:textId="48BDD3F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81" w:type="dxa"/>
          </w:tcPr>
          <w:p w14:paraId="5D7E6718" w14:textId="3579F0D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588" w:type="dxa"/>
          </w:tcPr>
          <w:p w14:paraId="5545E726" w14:textId="22194BD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5)</w:t>
            </w:r>
          </w:p>
        </w:tc>
        <w:tc>
          <w:tcPr>
            <w:tcW w:w="1588" w:type="dxa"/>
          </w:tcPr>
          <w:p w14:paraId="75C17810" w14:textId="2162B13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6 (2033 to 2039)</w:t>
            </w:r>
          </w:p>
        </w:tc>
        <w:tc>
          <w:tcPr>
            <w:tcW w:w="1588" w:type="dxa"/>
          </w:tcPr>
          <w:p w14:paraId="1A280729" w14:textId="096B31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30 to 2031)</w:t>
            </w:r>
          </w:p>
        </w:tc>
        <w:tc>
          <w:tcPr>
            <w:tcW w:w="1589" w:type="dxa"/>
          </w:tcPr>
          <w:p w14:paraId="0CA7616D" w14:textId="0A8A985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5)</w:t>
            </w:r>
          </w:p>
        </w:tc>
        <w:tc>
          <w:tcPr>
            <w:tcW w:w="1588" w:type="dxa"/>
          </w:tcPr>
          <w:p w14:paraId="0C51488D" w14:textId="02038B7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5)</w:t>
            </w:r>
          </w:p>
        </w:tc>
        <w:tc>
          <w:tcPr>
            <w:tcW w:w="1588" w:type="dxa"/>
          </w:tcPr>
          <w:p w14:paraId="2558F44F" w14:textId="5D0A2B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2)</w:t>
            </w:r>
          </w:p>
        </w:tc>
        <w:tc>
          <w:tcPr>
            <w:tcW w:w="1589" w:type="dxa"/>
          </w:tcPr>
          <w:p w14:paraId="60A13F2F" w14:textId="6A3CC2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3 to 2036)</w:t>
            </w:r>
          </w:p>
        </w:tc>
      </w:tr>
      <w:tr w:rsidR="000642DA" w14:paraId="3C12E1E0" w14:textId="77777777" w:rsidTr="000642DA">
        <w:tc>
          <w:tcPr>
            <w:tcW w:w="1549" w:type="dxa"/>
          </w:tcPr>
          <w:p w14:paraId="507BEC63" w14:textId="3F7F218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81" w:type="dxa"/>
          </w:tcPr>
          <w:p w14:paraId="3D286882" w14:textId="0B35977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588" w:type="dxa"/>
          </w:tcPr>
          <w:p w14:paraId="523E1533" w14:textId="21FFF01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55 to 2073)</w:t>
            </w:r>
          </w:p>
        </w:tc>
        <w:tc>
          <w:tcPr>
            <w:tcW w:w="1588" w:type="dxa"/>
          </w:tcPr>
          <w:p w14:paraId="32C0146E" w14:textId="6235E38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8 (2051 to 2063)</w:t>
            </w:r>
          </w:p>
        </w:tc>
        <w:tc>
          <w:tcPr>
            <w:tcW w:w="1588" w:type="dxa"/>
          </w:tcPr>
          <w:p w14:paraId="0DDC7DB5" w14:textId="705634E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5ECF2FA4" w14:textId="37F47A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55 to 2073)</w:t>
            </w:r>
          </w:p>
        </w:tc>
        <w:tc>
          <w:tcPr>
            <w:tcW w:w="1588" w:type="dxa"/>
          </w:tcPr>
          <w:p w14:paraId="4D638AD5" w14:textId="38FFC5E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55 to 2073)</w:t>
            </w:r>
          </w:p>
        </w:tc>
        <w:tc>
          <w:tcPr>
            <w:tcW w:w="1588" w:type="dxa"/>
          </w:tcPr>
          <w:p w14:paraId="7ED1E890" w14:textId="4758C3B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55D3DEB0" w14:textId="3358A97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3)</w:t>
            </w:r>
          </w:p>
        </w:tc>
      </w:tr>
      <w:tr w:rsidR="000642DA" w14:paraId="4814E2E1" w14:textId="77777777" w:rsidTr="000642DA">
        <w:tc>
          <w:tcPr>
            <w:tcW w:w="1549" w:type="dxa"/>
          </w:tcPr>
          <w:p w14:paraId="3B702358" w14:textId="72AA8FF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81" w:type="dxa"/>
          </w:tcPr>
          <w:p w14:paraId="5808C00F" w14:textId="146239B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588" w:type="dxa"/>
          </w:tcPr>
          <w:p w14:paraId="62BCD82A" w14:textId="174C2D6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4)</w:t>
            </w:r>
          </w:p>
        </w:tc>
        <w:tc>
          <w:tcPr>
            <w:tcW w:w="1588" w:type="dxa"/>
          </w:tcPr>
          <w:p w14:paraId="01BD9F80" w14:textId="4866634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5 to 2044)</w:t>
            </w:r>
          </w:p>
        </w:tc>
        <w:tc>
          <w:tcPr>
            <w:tcW w:w="1588" w:type="dxa"/>
          </w:tcPr>
          <w:p w14:paraId="629C959D" w14:textId="3638F12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2C249702" w14:textId="6B6AAC6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4)</w:t>
            </w:r>
          </w:p>
        </w:tc>
        <w:tc>
          <w:tcPr>
            <w:tcW w:w="1588" w:type="dxa"/>
          </w:tcPr>
          <w:p w14:paraId="12C1F295" w14:textId="7664A1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4)</w:t>
            </w:r>
          </w:p>
        </w:tc>
        <w:tc>
          <w:tcPr>
            <w:tcW w:w="1588" w:type="dxa"/>
          </w:tcPr>
          <w:p w14:paraId="35840337" w14:textId="0D8C84C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9" w:type="dxa"/>
          </w:tcPr>
          <w:p w14:paraId="247C1A97" w14:textId="62CF7C1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0)</w:t>
            </w:r>
          </w:p>
        </w:tc>
      </w:tr>
      <w:tr w:rsidR="000642DA" w14:paraId="08E76A73" w14:textId="77777777" w:rsidTr="000642DA">
        <w:tc>
          <w:tcPr>
            <w:tcW w:w="1549" w:type="dxa"/>
          </w:tcPr>
          <w:p w14:paraId="6450AB47" w14:textId="60772DD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81" w:type="dxa"/>
          </w:tcPr>
          <w:p w14:paraId="05C79EF5" w14:textId="5726BEB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588" w:type="dxa"/>
          </w:tcPr>
          <w:p w14:paraId="5629E083" w14:textId="046F470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6)</w:t>
            </w:r>
          </w:p>
        </w:tc>
        <w:tc>
          <w:tcPr>
            <w:tcW w:w="1588" w:type="dxa"/>
          </w:tcPr>
          <w:p w14:paraId="1F96F4AF" w14:textId="1AFB34D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3 (2039 to 2046)</w:t>
            </w:r>
          </w:p>
        </w:tc>
        <w:tc>
          <w:tcPr>
            <w:tcW w:w="1588" w:type="dxa"/>
          </w:tcPr>
          <w:p w14:paraId="7D35910C" w14:textId="4188B15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9)</w:t>
            </w:r>
          </w:p>
        </w:tc>
        <w:tc>
          <w:tcPr>
            <w:tcW w:w="1589" w:type="dxa"/>
          </w:tcPr>
          <w:p w14:paraId="0B0A7166" w14:textId="4CD98E5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6)</w:t>
            </w:r>
          </w:p>
        </w:tc>
        <w:tc>
          <w:tcPr>
            <w:tcW w:w="1588" w:type="dxa"/>
          </w:tcPr>
          <w:p w14:paraId="2AAD093B" w14:textId="5135D08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6)</w:t>
            </w:r>
          </w:p>
        </w:tc>
        <w:tc>
          <w:tcPr>
            <w:tcW w:w="1588" w:type="dxa"/>
          </w:tcPr>
          <w:p w14:paraId="4B47F898" w14:textId="188EBF9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9)</w:t>
            </w:r>
          </w:p>
        </w:tc>
        <w:tc>
          <w:tcPr>
            <w:tcW w:w="1589" w:type="dxa"/>
          </w:tcPr>
          <w:p w14:paraId="2318C918" w14:textId="3758BBD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2)</w:t>
            </w:r>
          </w:p>
        </w:tc>
      </w:tr>
      <w:tr w:rsidR="000642DA" w14:paraId="23DE396B" w14:textId="77777777" w:rsidTr="000642DA">
        <w:tc>
          <w:tcPr>
            <w:tcW w:w="1549" w:type="dxa"/>
          </w:tcPr>
          <w:p w14:paraId="30EB7141" w14:textId="3C03A0A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81" w:type="dxa"/>
          </w:tcPr>
          <w:p w14:paraId="53649C49" w14:textId="7236A50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588" w:type="dxa"/>
          </w:tcPr>
          <w:p w14:paraId="55CC75E8" w14:textId="35658AC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3 to 2080)</w:t>
            </w:r>
          </w:p>
        </w:tc>
        <w:tc>
          <w:tcPr>
            <w:tcW w:w="1588" w:type="dxa"/>
          </w:tcPr>
          <w:p w14:paraId="1FD439DF" w14:textId="32280A9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6 (2060 to 2073)</w:t>
            </w:r>
          </w:p>
        </w:tc>
        <w:tc>
          <w:tcPr>
            <w:tcW w:w="1588" w:type="dxa"/>
          </w:tcPr>
          <w:p w14:paraId="2BBCEBC4" w14:textId="34087C0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7 to 2054)</w:t>
            </w:r>
          </w:p>
        </w:tc>
        <w:tc>
          <w:tcPr>
            <w:tcW w:w="1589" w:type="dxa"/>
          </w:tcPr>
          <w:p w14:paraId="09AD8A2F" w14:textId="622A81C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3 to 2080)</w:t>
            </w:r>
          </w:p>
        </w:tc>
        <w:tc>
          <w:tcPr>
            <w:tcW w:w="1588" w:type="dxa"/>
          </w:tcPr>
          <w:p w14:paraId="619AE797" w14:textId="13C211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3 to 2080)</w:t>
            </w:r>
          </w:p>
        </w:tc>
        <w:tc>
          <w:tcPr>
            <w:tcW w:w="1588" w:type="dxa"/>
          </w:tcPr>
          <w:p w14:paraId="0EB386BE" w14:textId="1715046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7 to 2054)</w:t>
            </w:r>
          </w:p>
        </w:tc>
        <w:tc>
          <w:tcPr>
            <w:tcW w:w="1589" w:type="dxa"/>
          </w:tcPr>
          <w:p w14:paraId="1844D64E" w14:textId="1C57A8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7 to 2056)</w:t>
            </w:r>
          </w:p>
        </w:tc>
      </w:tr>
      <w:tr w:rsidR="000642DA" w14:paraId="679DBE1B" w14:textId="77777777" w:rsidTr="000642DA">
        <w:tc>
          <w:tcPr>
            <w:tcW w:w="1549" w:type="dxa"/>
          </w:tcPr>
          <w:p w14:paraId="1F4D7180" w14:textId="138AE08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81" w:type="dxa"/>
          </w:tcPr>
          <w:p w14:paraId="7907F4BE" w14:textId="51D4266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588" w:type="dxa"/>
          </w:tcPr>
          <w:p w14:paraId="41451489" w14:textId="52D33B2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12319AD2" w14:textId="452AB91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140D35F8" w14:textId="448BB49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59DC301A" w14:textId="69DDC9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6F2E3A72" w14:textId="7C7808C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B8521EC" w14:textId="23F6F9C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1D7333FA" w14:textId="54D8A4C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</w:tr>
      <w:tr w:rsidR="000642DA" w14:paraId="64D520DF" w14:textId="77777777" w:rsidTr="000642DA">
        <w:tc>
          <w:tcPr>
            <w:tcW w:w="1549" w:type="dxa"/>
          </w:tcPr>
          <w:p w14:paraId="29930C2B" w14:textId="0C9218C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81" w:type="dxa"/>
          </w:tcPr>
          <w:p w14:paraId="094698DA" w14:textId="5BCE0FB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588" w:type="dxa"/>
          </w:tcPr>
          <w:p w14:paraId="7462A4C1" w14:textId="0B3DD5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5 to after 2100)</w:t>
            </w:r>
          </w:p>
        </w:tc>
        <w:tc>
          <w:tcPr>
            <w:tcW w:w="1588" w:type="dxa"/>
          </w:tcPr>
          <w:p w14:paraId="07577DD9" w14:textId="130C763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2 (2079 to after 2100)</w:t>
            </w:r>
          </w:p>
        </w:tc>
        <w:tc>
          <w:tcPr>
            <w:tcW w:w="1588" w:type="dxa"/>
          </w:tcPr>
          <w:p w14:paraId="42839984" w14:textId="3E9C1C1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7 to 2063)</w:t>
            </w:r>
          </w:p>
        </w:tc>
        <w:tc>
          <w:tcPr>
            <w:tcW w:w="1589" w:type="dxa"/>
          </w:tcPr>
          <w:p w14:paraId="4DA532D2" w14:textId="16353DB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5 to after 2100)</w:t>
            </w:r>
          </w:p>
        </w:tc>
        <w:tc>
          <w:tcPr>
            <w:tcW w:w="1588" w:type="dxa"/>
          </w:tcPr>
          <w:p w14:paraId="559B8245" w14:textId="138D081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5 to after 2100)</w:t>
            </w:r>
          </w:p>
        </w:tc>
        <w:tc>
          <w:tcPr>
            <w:tcW w:w="1588" w:type="dxa"/>
          </w:tcPr>
          <w:p w14:paraId="49E1850E" w14:textId="247B60A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7 to 2064)</w:t>
            </w:r>
          </w:p>
        </w:tc>
        <w:tc>
          <w:tcPr>
            <w:tcW w:w="1589" w:type="dxa"/>
          </w:tcPr>
          <w:p w14:paraId="6BBA4AD1" w14:textId="2C3880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9 to 2069)</w:t>
            </w:r>
          </w:p>
        </w:tc>
      </w:tr>
      <w:tr w:rsidR="000642DA" w14:paraId="16ECDE3A" w14:textId="77777777" w:rsidTr="000642DA">
        <w:tc>
          <w:tcPr>
            <w:tcW w:w="1549" w:type="dxa"/>
          </w:tcPr>
          <w:p w14:paraId="5F5AE90C" w14:textId="5E427F3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81" w:type="dxa"/>
          </w:tcPr>
          <w:p w14:paraId="3DAB49A0" w14:textId="3816309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588" w:type="dxa"/>
          </w:tcPr>
          <w:p w14:paraId="6F3457EA" w14:textId="4653477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8" w:type="dxa"/>
          </w:tcPr>
          <w:p w14:paraId="461D8F36" w14:textId="601FC5F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8" w:type="dxa"/>
          </w:tcPr>
          <w:p w14:paraId="770BF756" w14:textId="05ED5A6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9" w:type="dxa"/>
          </w:tcPr>
          <w:p w14:paraId="211C8D96" w14:textId="0EB6C0C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8" w:type="dxa"/>
          </w:tcPr>
          <w:p w14:paraId="5F708A55" w14:textId="140EE4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8" w:type="dxa"/>
          </w:tcPr>
          <w:p w14:paraId="7B77CCB8" w14:textId="1A5416D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9" w:type="dxa"/>
          </w:tcPr>
          <w:p w14:paraId="3DF5B9FC" w14:textId="26FD326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</w:tr>
      <w:tr w:rsidR="000642DA" w14:paraId="4D7F5131" w14:textId="77777777" w:rsidTr="000642DA">
        <w:tc>
          <w:tcPr>
            <w:tcW w:w="1549" w:type="dxa"/>
          </w:tcPr>
          <w:p w14:paraId="18161D35" w14:textId="03E9203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81" w:type="dxa"/>
          </w:tcPr>
          <w:p w14:paraId="236B2E55" w14:textId="2186514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588" w:type="dxa"/>
          </w:tcPr>
          <w:p w14:paraId="61DD2F92" w14:textId="38E8BC1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3 to after 2100)</w:t>
            </w:r>
          </w:p>
        </w:tc>
        <w:tc>
          <w:tcPr>
            <w:tcW w:w="1588" w:type="dxa"/>
          </w:tcPr>
          <w:p w14:paraId="7D76D2D2" w14:textId="3DF97D9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5 (2085 to after 2100)</w:t>
            </w:r>
          </w:p>
        </w:tc>
        <w:tc>
          <w:tcPr>
            <w:tcW w:w="1588" w:type="dxa"/>
          </w:tcPr>
          <w:p w14:paraId="5282B9E0" w14:textId="7DB295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61 to 2068)</w:t>
            </w:r>
          </w:p>
        </w:tc>
        <w:tc>
          <w:tcPr>
            <w:tcW w:w="1589" w:type="dxa"/>
          </w:tcPr>
          <w:p w14:paraId="7C219C50" w14:textId="5A83CD1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3 to after 2100)</w:t>
            </w:r>
          </w:p>
        </w:tc>
        <w:tc>
          <w:tcPr>
            <w:tcW w:w="1588" w:type="dxa"/>
          </w:tcPr>
          <w:p w14:paraId="3076B661" w14:textId="0D60019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3 to after 2100)</w:t>
            </w:r>
          </w:p>
        </w:tc>
        <w:tc>
          <w:tcPr>
            <w:tcW w:w="1588" w:type="dxa"/>
          </w:tcPr>
          <w:p w14:paraId="553F70E4" w14:textId="3729B8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62 to 2069)</w:t>
            </w:r>
          </w:p>
        </w:tc>
        <w:tc>
          <w:tcPr>
            <w:tcW w:w="1589" w:type="dxa"/>
          </w:tcPr>
          <w:p w14:paraId="7DDAC9DE" w14:textId="569BAF0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65 to 2073)</w:t>
            </w:r>
          </w:p>
        </w:tc>
      </w:tr>
      <w:tr w:rsidR="000642DA" w14:paraId="4DE66254" w14:textId="77777777" w:rsidTr="000642DA">
        <w:tc>
          <w:tcPr>
            <w:tcW w:w="1549" w:type="dxa"/>
          </w:tcPr>
          <w:p w14:paraId="285AB545" w14:textId="53850AD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81" w:type="dxa"/>
          </w:tcPr>
          <w:p w14:paraId="3AE8E432" w14:textId="31FD81F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588" w:type="dxa"/>
          </w:tcPr>
          <w:p w14:paraId="13871A9F" w14:textId="656FD2D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4115120A" w14:textId="275448A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6061E006" w14:textId="470E3B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9" w:type="dxa"/>
          </w:tcPr>
          <w:p w14:paraId="25DC3094" w14:textId="2D95A90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0B4074E9" w14:textId="61817D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42D1CBA3" w14:textId="3FC8E2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9" w:type="dxa"/>
          </w:tcPr>
          <w:p w14:paraId="057E0083" w14:textId="18B4E6A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</w:tr>
      <w:tr w:rsidR="000642DA" w14:paraId="3673DBE6" w14:textId="77777777" w:rsidTr="000642DA">
        <w:tc>
          <w:tcPr>
            <w:tcW w:w="1549" w:type="dxa"/>
          </w:tcPr>
          <w:p w14:paraId="1A5707F6" w14:textId="0DF89AD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81" w:type="dxa"/>
          </w:tcPr>
          <w:p w14:paraId="17D91ADF" w14:textId="1557D81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588" w:type="dxa"/>
          </w:tcPr>
          <w:p w14:paraId="7EE8A0D1" w14:textId="6609722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3 to 2051)</w:t>
            </w:r>
          </w:p>
        </w:tc>
        <w:tc>
          <w:tcPr>
            <w:tcW w:w="1588" w:type="dxa"/>
          </w:tcPr>
          <w:p w14:paraId="3D6E80E4" w14:textId="6772E72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7 (2032 to 2047)</w:t>
            </w:r>
          </w:p>
        </w:tc>
        <w:tc>
          <w:tcPr>
            <w:tcW w:w="1588" w:type="dxa"/>
          </w:tcPr>
          <w:p w14:paraId="5353742F" w14:textId="07FFBF4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3)</w:t>
            </w:r>
          </w:p>
        </w:tc>
        <w:tc>
          <w:tcPr>
            <w:tcW w:w="1589" w:type="dxa"/>
          </w:tcPr>
          <w:p w14:paraId="439D023F" w14:textId="6F0038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3 to 2051)</w:t>
            </w:r>
          </w:p>
        </w:tc>
        <w:tc>
          <w:tcPr>
            <w:tcW w:w="1588" w:type="dxa"/>
          </w:tcPr>
          <w:p w14:paraId="796BF630" w14:textId="768579E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3 to 2051)</w:t>
            </w:r>
          </w:p>
        </w:tc>
        <w:tc>
          <w:tcPr>
            <w:tcW w:w="1588" w:type="dxa"/>
          </w:tcPr>
          <w:p w14:paraId="3DD07E55" w14:textId="79A3155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028B5621" w14:textId="0076BD3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2 to 2039)</w:t>
            </w:r>
          </w:p>
        </w:tc>
      </w:tr>
      <w:tr w:rsidR="000642DA" w14:paraId="12E301F6" w14:textId="77777777" w:rsidTr="000642DA">
        <w:tc>
          <w:tcPr>
            <w:tcW w:w="1549" w:type="dxa"/>
          </w:tcPr>
          <w:p w14:paraId="15C7CAF8" w14:textId="136CF17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81" w:type="dxa"/>
          </w:tcPr>
          <w:p w14:paraId="2CC2505B" w14:textId="557793D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588" w:type="dxa"/>
          </w:tcPr>
          <w:p w14:paraId="359178BE" w14:textId="6770128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4 to 2064)</w:t>
            </w:r>
          </w:p>
        </w:tc>
        <w:tc>
          <w:tcPr>
            <w:tcW w:w="1588" w:type="dxa"/>
          </w:tcPr>
          <w:p w14:paraId="28D1E804" w14:textId="3E19E85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5 (2050 to 2060)</w:t>
            </w:r>
          </w:p>
        </w:tc>
        <w:tc>
          <w:tcPr>
            <w:tcW w:w="1588" w:type="dxa"/>
          </w:tcPr>
          <w:p w14:paraId="17BEB6E0" w14:textId="795AC40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38)</w:t>
            </w:r>
          </w:p>
        </w:tc>
        <w:tc>
          <w:tcPr>
            <w:tcW w:w="1589" w:type="dxa"/>
          </w:tcPr>
          <w:p w14:paraId="0A7A658D" w14:textId="6646B92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4 to 2064)</w:t>
            </w:r>
          </w:p>
        </w:tc>
        <w:tc>
          <w:tcPr>
            <w:tcW w:w="1588" w:type="dxa"/>
          </w:tcPr>
          <w:p w14:paraId="14969237" w14:textId="42391D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4 to 2064)</w:t>
            </w:r>
          </w:p>
        </w:tc>
        <w:tc>
          <w:tcPr>
            <w:tcW w:w="1588" w:type="dxa"/>
          </w:tcPr>
          <w:p w14:paraId="6F740019" w14:textId="2428D0E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38)</w:t>
            </w:r>
          </w:p>
        </w:tc>
        <w:tc>
          <w:tcPr>
            <w:tcW w:w="1589" w:type="dxa"/>
          </w:tcPr>
          <w:p w14:paraId="5034C128" w14:textId="4CE21BE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1 to 2044)</w:t>
            </w:r>
          </w:p>
        </w:tc>
      </w:tr>
      <w:tr w:rsidR="000642DA" w14:paraId="6E4B83D9" w14:textId="77777777" w:rsidTr="000642DA">
        <w:tc>
          <w:tcPr>
            <w:tcW w:w="1549" w:type="dxa"/>
          </w:tcPr>
          <w:p w14:paraId="29CEF975" w14:textId="5184647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81" w:type="dxa"/>
          </w:tcPr>
          <w:p w14:paraId="0444D519" w14:textId="5F0F20B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588" w:type="dxa"/>
          </w:tcPr>
          <w:p w14:paraId="5FAFE085" w14:textId="6267E7F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7945303F" w14:textId="02F3BF3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4 (2078 to after 2100)</w:t>
            </w:r>
          </w:p>
        </w:tc>
        <w:tc>
          <w:tcPr>
            <w:tcW w:w="1588" w:type="dxa"/>
          </w:tcPr>
          <w:p w14:paraId="6E58CA3C" w14:textId="2A1F900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8 to 2065)</w:t>
            </w:r>
          </w:p>
        </w:tc>
        <w:tc>
          <w:tcPr>
            <w:tcW w:w="1589" w:type="dxa"/>
          </w:tcPr>
          <w:p w14:paraId="5F53489F" w14:textId="1954864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1915DA19" w14:textId="5AAFBE6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765CBEDB" w14:textId="2327B4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8 to 2066)</w:t>
            </w:r>
          </w:p>
        </w:tc>
        <w:tc>
          <w:tcPr>
            <w:tcW w:w="1589" w:type="dxa"/>
          </w:tcPr>
          <w:p w14:paraId="5F12C63A" w14:textId="4534547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61 to 2070)</w:t>
            </w:r>
          </w:p>
        </w:tc>
      </w:tr>
      <w:tr w:rsidR="000642DA" w14:paraId="4E8AA415" w14:textId="77777777" w:rsidTr="000642DA">
        <w:tc>
          <w:tcPr>
            <w:tcW w:w="1549" w:type="dxa"/>
          </w:tcPr>
          <w:p w14:paraId="620E016F" w14:textId="473C0CB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81" w:type="dxa"/>
          </w:tcPr>
          <w:p w14:paraId="4E59E4DA" w14:textId="65C06B3F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588" w:type="dxa"/>
          </w:tcPr>
          <w:p w14:paraId="69AD5DC1" w14:textId="21DF348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62 to 2097)</w:t>
            </w:r>
          </w:p>
        </w:tc>
        <w:tc>
          <w:tcPr>
            <w:tcW w:w="1588" w:type="dxa"/>
          </w:tcPr>
          <w:p w14:paraId="3AF297CB" w14:textId="5BFB070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1 (2058 to 2084)</w:t>
            </w:r>
          </w:p>
        </w:tc>
        <w:tc>
          <w:tcPr>
            <w:tcW w:w="1588" w:type="dxa"/>
          </w:tcPr>
          <w:p w14:paraId="07B6290E" w14:textId="17E4E84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3)</w:t>
            </w:r>
          </w:p>
        </w:tc>
        <w:tc>
          <w:tcPr>
            <w:tcW w:w="1589" w:type="dxa"/>
          </w:tcPr>
          <w:p w14:paraId="7251BD8C" w14:textId="0399DE2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62 to 2097)</w:t>
            </w:r>
          </w:p>
        </w:tc>
        <w:tc>
          <w:tcPr>
            <w:tcW w:w="1588" w:type="dxa"/>
          </w:tcPr>
          <w:p w14:paraId="44E19E4B" w14:textId="40EB83F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62 to 2097)</w:t>
            </w:r>
          </w:p>
        </w:tc>
        <w:tc>
          <w:tcPr>
            <w:tcW w:w="1588" w:type="dxa"/>
          </w:tcPr>
          <w:p w14:paraId="1E827598" w14:textId="263244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2 to 2053)</w:t>
            </w:r>
          </w:p>
        </w:tc>
        <w:tc>
          <w:tcPr>
            <w:tcW w:w="1589" w:type="dxa"/>
          </w:tcPr>
          <w:p w14:paraId="0DE6139A" w14:textId="717689D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</w:tr>
      <w:tr w:rsidR="000642DA" w14:paraId="59875E49" w14:textId="77777777" w:rsidTr="000642DA">
        <w:tc>
          <w:tcPr>
            <w:tcW w:w="1549" w:type="dxa"/>
          </w:tcPr>
          <w:p w14:paraId="37C588C1" w14:textId="0AEE839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81" w:type="dxa"/>
          </w:tcPr>
          <w:p w14:paraId="301C26C3" w14:textId="7B3C322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588" w:type="dxa"/>
          </w:tcPr>
          <w:p w14:paraId="4307C7BA" w14:textId="4F5D796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1C860FF3" w14:textId="484A83C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5E1EADE6" w14:textId="43B0E60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5A023B7A" w14:textId="6B93E5C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22B098E1" w14:textId="23E4203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6BE5B63E" w14:textId="01B505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668D65CD" w14:textId="189EBEF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</w:tr>
      <w:tr w:rsidR="000642DA" w14:paraId="45045110" w14:textId="77777777" w:rsidTr="000642DA">
        <w:tc>
          <w:tcPr>
            <w:tcW w:w="1549" w:type="dxa"/>
          </w:tcPr>
          <w:p w14:paraId="3938F72E" w14:textId="50085AA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81" w:type="dxa"/>
          </w:tcPr>
          <w:p w14:paraId="596F5F53" w14:textId="6B8BD0B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588" w:type="dxa"/>
          </w:tcPr>
          <w:p w14:paraId="20A8D529" w14:textId="6DD351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8" w:type="dxa"/>
          </w:tcPr>
          <w:p w14:paraId="08064FDA" w14:textId="6DAE0BA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8" w:type="dxa"/>
          </w:tcPr>
          <w:p w14:paraId="75321C62" w14:textId="747597B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9" w:type="dxa"/>
          </w:tcPr>
          <w:p w14:paraId="1E77D2AA" w14:textId="1D1171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8" w:type="dxa"/>
          </w:tcPr>
          <w:p w14:paraId="75D98F5C" w14:textId="413B8BC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8" w:type="dxa"/>
          </w:tcPr>
          <w:p w14:paraId="365DA0D4" w14:textId="246DE9B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9" w:type="dxa"/>
          </w:tcPr>
          <w:p w14:paraId="40EFA7C7" w14:textId="27AC19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</w:tr>
      <w:tr w:rsidR="000642DA" w14:paraId="0819A379" w14:textId="77777777" w:rsidTr="000642DA">
        <w:tc>
          <w:tcPr>
            <w:tcW w:w="1549" w:type="dxa"/>
          </w:tcPr>
          <w:p w14:paraId="51A6AF7F" w14:textId="5EF044A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81" w:type="dxa"/>
          </w:tcPr>
          <w:p w14:paraId="02A78F6E" w14:textId="4287153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588" w:type="dxa"/>
          </w:tcPr>
          <w:p w14:paraId="71361ED6" w14:textId="534672B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8" w:type="dxa"/>
          </w:tcPr>
          <w:p w14:paraId="4449FA92" w14:textId="490320B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8" w:type="dxa"/>
          </w:tcPr>
          <w:p w14:paraId="651E8323" w14:textId="5E4B683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9" w:type="dxa"/>
          </w:tcPr>
          <w:p w14:paraId="5E99B639" w14:textId="106B6A0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8" w:type="dxa"/>
          </w:tcPr>
          <w:p w14:paraId="49F080BF" w14:textId="03CF224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8" w:type="dxa"/>
          </w:tcPr>
          <w:p w14:paraId="2A8809A3" w14:textId="3C61C25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9" w:type="dxa"/>
          </w:tcPr>
          <w:p w14:paraId="3FE67B6C" w14:textId="0D68B22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</w:tr>
      <w:tr w:rsidR="000642DA" w14:paraId="581DF718" w14:textId="77777777" w:rsidTr="000642DA">
        <w:tc>
          <w:tcPr>
            <w:tcW w:w="1549" w:type="dxa"/>
          </w:tcPr>
          <w:p w14:paraId="5AA10623" w14:textId="50ABC11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81" w:type="dxa"/>
          </w:tcPr>
          <w:p w14:paraId="6E755ADB" w14:textId="681BEE7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588" w:type="dxa"/>
          </w:tcPr>
          <w:p w14:paraId="272B8436" w14:textId="12992EC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6)</w:t>
            </w:r>
          </w:p>
        </w:tc>
        <w:tc>
          <w:tcPr>
            <w:tcW w:w="1588" w:type="dxa"/>
          </w:tcPr>
          <w:p w14:paraId="4B7BE0CF" w14:textId="180B45A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2 (2037 to 2046)</w:t>
            </w:r>
          </w:p>
        </w:tc>
        <w:tc>
          <w:tcPr>
            <w:tcW w:w="1588" w:type="dxa"/>
          </w:tcPr>
          <w:p w14:paraId="6A6C5331" w14:textId="0DEA845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6)</w:t>
            </w:r>
          </w:p>
        </w:tc>
        <w:tc>
          <w:tcPr>
            <w:tcW w:w="1589" w:type="dxa"/>
          </w:tcPr>
          <w:p w14:paraId="58C07184" w14:textId="048797B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6)</w:t>
            </w:r>
          </w:p>
        </w:tc>
        <w:tc>
          <w:tcPr>
            <w:tcW w:w="1588" w:type="dxa"/>
          </w:tcPr>
          <w:p w14:paraId="69CFB250" w14:textId="60D4835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6)</w:t>
            </w:r>
          </w:p>
        </w:tc>
        <w:tc>
          <w:tcPr>
            <w:tcW w:w="1588" w:type="dxa"/>
          </w:tcPr>
          <w:p w14:paraId="5FF88D57" w14:textId="53BEEF4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9" w:type="dxa"/>
          </w:tcPr>
          <w:p w14:paraId="5D531A1F" w14:textId="5EEF493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0)</w:t>
            </w:r>
          </w:p>
        </w:tc>
      </w:tr>
      <w:tr w:rsidR="000642DA" w14:paraId="32A8EFE6" w14:textId="77777777" w:rsidTr="000642DA">
        <w:tc>
          <w:tcPr>
            <w:tcW w:w="1549" w:type="dxa"/>
          </w:tcPr>
          <w:p w14:paraId="109D39C6" w14:textId="19A3EAA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81" w:type="dxa"/>
          </w:tcPr>
          <w:p w14:paraId="7ABE238A" w14:textId="406CB24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588" w:type="dxa"/>
          </w:tcPr>
          <w:p w14:paraId="6B665154" w14:textId="2500F3F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8" w:type="dxa"/>
          </w:tcPr>
          <w:p w14:paraId="4F4AE872" w14:textId="037B04F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8" w:type="dxa"/>
          </w:tcPr>
          <w:p w14:paraId="07C42AAB" w14:textId="78E4B0F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9" w:type="dxa"/>
          </w:tcPr>
          <w:p w14:paraId="0BA5A004" w14:textId="1CD9BB6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8" w:type="dxa"/>
          </w:tcPr>
          <w:p w14:paraId="6BF86E46" w14:textId="67F7E7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8" w:type="dxa"/>
          </w:tcPr>
          <w:p w14:paraId="34AB75CE" w14:textId="2C70DF8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9" w:type="dxa"/>
          </w:tcPr>
          <w:p w14:paraId="30D33BC6" w14:textId="013CB3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</w:tr>
      <w:tr w:rsidR="000642DA" w14:paraId="49019B0D" w14:textId="77777777" w:rsidTr="000642DA">
        <w:tc>
          <w:tcPr>
            <w:tcW w:w="1549" w:type="dxa"/>
          </w:tcPr>
          <w:p w14:paraId="160823A6" w14:textId="309C02D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81" w:type="dxa"/>
          </w:tcPr>
          <w:p w14:paraId="514C49A8" w14:textId="6C2640E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588" w:type="dxa"/>
          </w:tcPr>
          <w:p w14:paraId="76B28E44" w14:textId="1294EA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3 to 2033)</w:t>
            </w:r>
          </w:p>
        </w:tc>
        <w:tc>
          <w:tcPr>
            <w:tcW w:w="1588" w:type="dxa"/>
          </w:tcPr>
          <w:p w14:paraId="3B08B78C" w14:textId="217A122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2 (2013 to 2033)</w:t>
            </w:r>
          </w:p>
        </w:tc>
        <w:tc>
          <w:tcPr>
            <w:tcW w:w="1588" w:type="dxa"/>
          </w:tcPr>
          <w:p w14:paraId="58763E9D" w14:textId="7865AA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3 to 2030)</w:t>
            </w:r>
          </w:p>
        </w:tc>
        <w:tc>
          <w:tcPr>
            <w:tcW w:w="1589" w:type="dxa"/>
          </w:tcPr>
          <w:p w14:paraId="4B4CF52F" w14:textId="10B6BE8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3 to 2033)</w:t>
            </w:r>
          </w:p>
        </w:tc>
        <w:tc>
          <w:tcPr>
            <w:tcW w:w="1588" w:type="dxa"/>
          </w:tcPr>
          <w:p w14:paraId="6266F858" w14:textId="4DB9088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3 to 2033)</w:t>
            </w:r>
          </w:p>
        </w:tc>
        <w:tc>
          <w:tcPr>
            <w:tcW w:w="1588" w:type="dxa"/>
          </w:tcPr>
          <w:p w14:paraId="235233DE" w14:textId="4E8A130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3 to 2031)</w:t>
            </w:r>
          </w:p>
        </w:tc>
        <w:tc>
          <w:tcPr>
            <w:tcW w:w="1589" w:type="dxa"/>
          </w:tcPr>
          <w:p w14:paraId="239C94B5" w14:textId="2209CB9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3 to 2032)</w:t>
            </w:r>
          </w:p>
        </w:tc>
      </w:tr>
      <w:tr w:rsidR="000642DA" w14:paraId="181A0E5A" w14:textId="77777777" w:rsidTr="000642DA">
        <w:tc>
          <w:tcPr>
            <w:tcW w:w="1549" w:type="dxa"/>
          </w:tcPr>
          <w:p w14:paraId="5DA61D82" w14:textId="75FD074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81" w:type="dxa"/>
          </w:tcPr>
          <w:p w14:paraId="48C6F19F" w14:textId="070D33B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588" w:type="dxa"/>
          </w:tcPr>
          <w:p w14:paraId="13304219" w14:textId="2085D65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8" w:type="dxa"/>
          </w:tcPr>
          <w:p w14:paraId="3D646AAF" w14:textId="63184D1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8" w:type="dxa"/>
          </w:tcPr>
          <w:p w14:paraId="505D9EDB" w14:textId="6F50A80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9" w:type="dxa"/>
          </w:tcPr>
          <w:p w14:paraId="32A404E3" w14:textId="6CD5237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8" w:type="dxa"/>
          </w:tcPr>
          <w:p w14:paraId="595C3D53" w14:textId="47BE9FD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8" w:type="dxa"/>
          </w:tcPr>
          <w:p w14:paraId="42A97038" w14:textId="7706CE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9" w:type="dxa"/>
          </w:tcPr>
          <w:p w14:paraId="7942F0BA" w14:textId="5B32A4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</w:tr>
      <w:tr w:rsidR="000642DA" w14:paraId="67B4942D" w14:textId="77777777" w:rsidTr="000642DA">
        <w:tc>
          <w:tcPr>
            <w:tcW w:w="1549" w:type="dxa"/>
          </w:tcPr>
          <w:p w14:paraId="3AA5530F" w14:textId="497B84F1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81" w:type="dxa"/>
          </w:tcPr>
          <w:p w14:paraId="73704169" w14:textId="22A7EF23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588" w:type="dxa"/>
          </w:tcPr>
          <w:p w14:paraId="348A469E" w14:textId="1F8DE68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5 to 2068)</w:t>
            </w:r>
          </w:p>
        </w:tc>
        <w:tc>
          <w:tcPr>
            <w:tcW w:w="1588" w:type="dxa"/>
          </w:tcPr>
          <w:p w14:paraId="37C3DD69" w14:textId="3653730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2 (2033 to 2056)</w:t>
            </w:r>
          </w:p>
        </w:tc>
        <w:tc>
          <w:tcPr>
            <w:tcW w:w="1588" w:type="dxa"/>
          </w:tcPr>
          <w:p w14:paraId="7011DFF4" w14:textId="044BDD6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0 to 2033)</w:t>
            </w:r>
          </w:p>
        </w:tc>
        <w:tc>
          <w:tcPr>
            <w:tcW w:w="1589" w:type="dxa"/>
          </w:tcPr>
          <w:p w14:paraId="78C99989" w14:textId="40DBAA3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5 to 2068)</w:t>
            </w:r>
          </w:p>
        </w:tc>
        <w:tc>
          <w:tcPr>
            <w:tcW w:w="1588" w:type="dxa"/>
          </w:tcPr>
          <w:p w14:paraId="69140D62" w14:textId="461DE30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5 to 2068)</w:t>
            </w:r>
          </w:p>
        </w:tc>
        <w:tc>
          <w:tcPr>
            <w:tcW w:w="1588" w:type="dxa"/>
          </w:tcPr>
          <w:p w14:paraId="4152691B" w14:textId="039BAF0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4)</w:t>
            </w:r>
          </w:p>
        </w:tc>
        <w:tc>
          <w:tcPr>
            <w:tcW w:w="1589" w:type="dxa"/>
          </w:tcPr>
          <w:p w14:paraId="1196F7FE" w14:textId="06977D5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41)</w:t>
            </w:r>
          </w:p>
        </w:tc>
      </w:tr>
      <w:tr w:rsidR="000642DA" w14:paraId="0758F759" w14:textId="77777777" w:rsidTr="000642DA">
        <w:tc>
          <w:tcPr>
            <w:tcW w:w="1549" w:type="dxa"/>
          </w:tcPr>
          <w:p w14:paraId="15A57870" w14:textId="21D1E0E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81" w:type="dxa"/>
          </w:tcPr>
          <w:p w14:paraId="080A1E5B" w14:textId="0BAE9EB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588" w:type="dxa"/>
          </w:tcPr>
          <w:p w14:paraId="073B4F58" w14:textId="450AC7C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6 to 2056)</w:t>
            </w:r>
          </w:p>
        </w:tc>
        <w:tc>
          <w:tcPr>
            <w:tcW w:w="1588" w:type="dxa"/>
          </w:tcPr>
          <w:p w14:paraId="095FA4FC" w14:textId="3A6FD7E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7 (2044 to 2052)</w:t>
            </w:r>
          </w:p>
        </w:tc>
        <w:tc>
          <w:tcPr>
            <w:tcW w:w="1588" w:type="dxa"/>
          </w:tcPr>
          <w:p w14:paraId="35490BFF" w14:textId="6D799AC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4E5E152B" w14:textId="7CAF15A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6 to 2056)</w:t>
            </w:r>
          </w:p>
        </w:tc>
        <w:tc>
          <w:tcPr>
            <w:tcW w:w="1588" w:type="dxa"/>
          </w:tcPr>
          <w:p w14:paraId="0A5F032B" w14:textId="63DE1B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6 to 2056)</w:t>
            </w:r>
          </w:p>
        </w:tc>
        <w:tc>
          <w:tcPr>
            <w:tcW w:w="1588" w:type="dxa"/>
          </w:tcPr>
          <w:p w14:paraId="7A09355A" w14:textId="5AD2FA0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4E50A865" w14:textId="6AD0007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</w:tr>
      <w:tr w:rsidR="000642DA" w14:paraId="269691D5" w14:textId="77777777" w:rsidTr="000642DA">
        <w:tc>
          <w:tcPr>
            <w:tcW w:w="1549" w:type="dxa"/>
          </w:tcPr>
          <w:p w14:paraId="7B15BDD6" w14:textId="499F61E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81" w:type="dxa"/>
          </w:tcPr>
          <w:p w14:paraId="0C20B6E7" w14:textId="027BCCB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588" w:type="dxa"/>
          </w:tcPr>
          <w:p w14:paraId="5E156EA5" w14:textId="626A1EC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09 to 2040)</w:t>
            </w:r>
          </w:p>
        </w:tc>
        <w:tc>
          <w:tcPr>
            <w:tcW w:w="1588" w:type="dxa"/>
          </w:tcPr>
          <w:p w14:paraId="774288A7" w14:textId="6FBAEAB8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6 (2009 to 2040)</w:t>
            </w:r>
          </w:p>
        </w:tc>
        <w:tc>
          <w:tcPr>
            <w:tcW w:w="1588" w:type="dxa"/>
          </w:tcPr>
          <w:p w14:paraId="4E817144" w14:textId="6D3470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09 to 2033)</w:t>
            </w:r>
          </w:p>
        </w:tc>
        <w:tc>
          <w:tcPr>
            <w:tcW w:w="1589" w:type="dxa"/>
          </w:tcPr>
          <w:p w14:paraId="56E32E9E" w14:textId="48AFC2F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09 to 2040)</w:t>
            </w:r>
          </w:p>
        </w:tc>
        <w:tc>
          <w:tcPr>
            <w:tcW w:w="1588" w:type="dxa"/>
          </w:tcPr>
          <w:p w14:paraId="64805955" w14:textId="19D6FB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09 to 2040)</w:t>
            </w:r>
          </w:p>
        </w:tc>
        <w:tc>
          <w:tcPr>
            <w:tcW w:w="1588" w:type="dxa"/>
          </w:tcPr>
          <w:p w14:paraId="2AF00E56" w14:textId="676C2D4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09 to 2033)</w:t>
            </w:r>
          </w:p>
        </w:tc>
        <w:tc>
          <w:tcPr>
            <w:tcW w:w="1589" w:type="dxa"/>
          </w:tcPr>
          <w:p w14:paraId="5662C7C4" w14:textId="3C12AB6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09 to 2037)</w:t>
            </w:r>
          </w:p>
        </w:tc>
      </w:tr>
      <w:tr w:rsidR="000642DA" w14:paraId="3FB9B8A7" w14:textId="77777777" w:rsidTr="000642DA">
        <w:tc>
          <w:tcPr>
            <w:tcW w:w="1549" w:type="dxa"/>
          </w:tcPr>
          <w:p w14:paraId="796553DE" w14:textId="1C2B103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81" w:type="dxa"/>
          </w:tcPr>
          <w:p w14:paraId="3F4F7465" w14:textId="3B19AB4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588" w:type="dxa"/>
          </w:tcPr>
          <w:p w14:paraId="66310D32" w14:textId="62CC9D7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8" w:type="dxa"/>
          </w:tcPr>
          <w:p w14:paraId="02D43473" w14:textId="70CB965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8" w:type="dxa"/>
          </w:tcPr>
          <w:p w14:paraId="21ECC7DE" w14:textId="0FDC44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9" w:type="dxa"/>
          </w:tcPr>
          <w:p w14:paraId="13BC49F3" w14:textId="3347673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8" w:type="dxa"/>
          </w:tcPr>
          <w:p w14:paraId="396D9F88" w14:textId="5550658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8" w:type="dxa"/>
          </w:tcPr>
          <w:p w14:paraId="3D8DFD59" w14:textId="0854BCA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9" w:type="dxa"/>
          </w:tcPr>
          <w:p w14:paraId="0B3D0A1D" w14:textId="35D4F6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0642DA" w14:paraId="414B98E0" w14:textId="77777777" w:rsidTr="000642DA">
        <w:tc>
          <w:tcPr>
            <w:tcW w:w="1549" w:type="dxa"/>
          </w:tcPr>
          <w:p w14:paraId="52EDA866" w14:textId="5EC1631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81" w:type="dxa"/>
          </w:tcPr>
          <w:p w14:paraId="026220B5" w14:textId="3C03AED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588" w:type="dxa"/>
          </w:tcPr>
          <w:p w14:paraId="098D7675" w14:textId="74584CF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8" w:type="dxa"/>
          </w:tcPr>
          <w:p w14:paraId="13060A8D" w14:textId="4D529CD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8" w:type="dxa"/>
          </w:tcPr>
          <w:p w14:paraId="69CF757D" w14:textId="10325E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18 to 2028)</w:t>
            </w:r>
          </w:p>
        </w:tc>
        <w:tc>
          <w:tcPr>
            <w:tcW w:w="1589" w:type="dxa"/>
          </w:tcPr>
          <w:p w14:paraId="56DB28CB" w14:textId="4610DF4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8" w:type="dxa"/>
          </w:tcPr>
          <w:p w14:paraId="30B8D6F4" w14:textId="105254B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8" w:type="dxa"/>
          </w:tcPr>
          <w:p w14:paraId="3E1B1500" w14:textId="4189244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8 to 2030)</w:t>
            </w:r>
          </w:p>
        </w:tc>
        <w:tc>
          <w:tcPr>
            <w:tcW w:w="1589" w:type="dxa"/>
          </w:tcPr>
          <w:p w14:paraId="300169FB" w14:textId="4542C2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</w:tr>
      <w:tr w:rsidR="000642DA" w14:paraId="68E3610A" w14:textId="77777777" w:rsidTr="000642DA">
        <w:tc>
          <w:tcPr>
            <w:tcW w:w="1549" w:type="dxa"/>
          </w:tcPr>
          <w:p w14:paraId="0C34A949" w14:textId="7A8E9E0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81" w:type="dxa"/>
          </w:tcPr>
          <w:p w14:paraId="5B4F1C2D" w14:textId="4C50CF1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588" w:type="dxa"/>
          </w:tcPr>
          <w:p w14:paraId="04F8CF34" w14:textId="5325F59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0 to 2051)</w:t>
            </w:r>
          </w:p>
        </w:tc>
        <w:tc>
          <w:tcPr>
            <w:tcW w:w="1588" w:type="dxa"/>
          </w:tcPr>
          <w:p w14:paraId="5831C419" w14:textId="7557778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7 (2040 to 2051)</w:t>
            </w:r>
          </w:p>
        </w:tc>
        <w:tc>
          <w:tcPr>
            <w:tcW w:w="1588" w:type="dxa"/>
          </w:tcPr>
          <w:p w14:paraId="083CD47E" w14:textId="77500C8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7)</w:t>
            </w:r>
          </w:p>
        </w:tc>
        <w:tc>
          <w:tcPr>
            <w:tcW w:w="1589" w:type="dxa"/>
          </w:tcPr>
          <w:p w14:paraId="20B09E59" w14:textId="2D1EB7F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0 to 2051)</w:t>
            </w:r>
          </w:p>
        </w:tc>
        <w:tc>
          <w:tcPr>
            <w:tcW w:w="1588" w:type="dxa"/>
          </w:tcPr>
          <w:p w14:paraId="32B77521" w14:textId="0E8382B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0 to 2051)</w:t>
            </w:r>
          </w:p>
        </w:tc>
        <w:tc>
          <w:tcPr>
            <w:tcW w:w="1588" w:type="dxa"/>
          </w:tcPr>
          <w:p w14:paraId="431540B0" w14:textId="663ADBC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7)</w:t>
            </w:r>
          </w:p>
        </w:tc>
        <w:tc>
          <w:tcPr>
            <w:tcW w:w="1589" w:type="dxa"/>
          </w:tcPr>
          <w:p w14:paraId="215F87A4" w14:textId="7B0F5D8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7)</w:t>
            </w:r>
          </w:p>
        </w:tc>
      </w:tr>
      <w:tr w:rsidR="000642DA" w14:paraId="54E14A19" w14:textId="77777777" w:rsidTr="000642DA">
        <w:tc>
          <w:tcPr>
            <w:tcW w:w="1549" w:type="dxa"/>
          </w:tcPr>
          <w:p w14:paraId="760E9AE4" w14:textId="724B268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81" w:type="dxa"/>
          </w:tcPr>
          <w:p w14:paraId="29590A00" w14:textId="4810E061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588" w:type="dxa"/>
          </w:tcPr>
          <w:p w14:paraId="57E16E80" w14:textId="4A7CC80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1)</w:t>
            </w:r>
          </w:p>
        </w:tc>
        <w:tc>
          <w:tcPr>
            <w:tcW w:w="1588" w:type="dxa"/>
          </w:tcPr>
          <w:p w14:paraId="7E590FCB" w14:textId="3790B82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7 (2052 to 2061)</w:t>
            </w:r>
          </w:p>
        </w:tc>
        <w:tc>
          <w:tcPr>
            <w:tcW w:w="1588" w:type="dxa"/>
          </w:tcPr>
          <w:p w14:paraId="39BFE325" w14:textId="54FD09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9 to 2057)</w:t>
            </w:r>
          </w:p>
        </w:tc>
        <w:tc>
          <w:tcPr>
            <w:tcW w:w="1589" w:type="dxa"/>
          </w:tcPr>
          <w:p w14:paraId="1179DAC9" w14:textId="1784E3C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1)</w:t>
            </w:r>
          </w:p>
        </w:tc>
        <w:tc>
          <w:tcPr>
            <w:tcW w:w="1588" w:type="dxa"/>
          </w:tcPr>
          <w:p w14:paraId="0ACB0A6B" w14:textId="602254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1)</w:t>
            </w:r>
          </w:p>
        </w:tc>
        <w:tc>
          <w:tcPr>
            <w:tcW w:w="1588" w:type="dxa"/>
          </w:tcPr>
          <w:p w14:paraId="2A5B6398" w14:textId="202104E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9 to 2058)</w:t>
            </w:r>
          </w:p>
        </w:tc>
        <w:tc>
          <w:tcPr>
            <w:tcW w:w="1589" w:type="dxa"/>
          </w:tcPr>
          <w:p w14:paraId="0F0884F4" w14:textId="2DC6E97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9 to 2058)</w:t>
            </w:r>
          </w:p>
        </w:tc>
      </w:tr>
      <w:tr w:rsidR="000642DA" w14:paraId="7C878AD1" w14:textId="77777777" w:rsidTr="000642DA">
        <w:tc>
          <w:tcPr>
            <w:tcW w:w="1549" w:type="dxa"/>
          </w:tcPr>
          <w:p w14:paraId="61E48988" w14:textId="30125F6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81" w:type="dxa"/>
          </w:tcPr>
          <w:p w14:paraId="177D0831" w14:textId="4BE2C85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588" w:type="dxa"/>
          </w:tcPr>
          <w:p w14:paraId="32AFF4DA" w14:textId="562D585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0)</w:t>
            </w:r>
          </w:p>
        </w:tc>
        <w:tc>
          <w:tcPr>
            <w:tcW w:w="1588" w:type="dxa"/>
          </w:tcPr>
          <w:p w14:paraId="235119C0" w14:textId="45F588C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5 (2048 to 2060)</w:t>
            </w:r>
          </w:p>
        </w:tc>
        <w:tc>
          <w:tcPr>
            <w:tcW w:w="1588" w:type="dxa"/>
          </w:tcPr>
          <w:p w14:paraId="7955AA52" w14:textId="0A5BD29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5)</w:t>
            </w:r>
          </w:p>
        </w:tc>
        <w:tc>
          <w:tcPr>
            <w:tcW w:w="1589" w:type="dxa"/>
          </w:tcPr>
          <w:p w14:paraId="6674083E" w14:textId="42F74D4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0)</w:t>
            </w:r>
          </w:p>
        </w:tc>
        <w:tc>
          <w:tcPr>
            <w:tcW w:w="1588" w:type="dxa"/>
          </w:tcPr>
          <w:p w14:paraId="0C6D277D" w14:textId="245B73F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8 to 2060)</w:t>
            </w:r>
          </w:p>
        </w:tc>
        <w:tc>
          <w:tcPr>
            <w:tcW w:w="1588" w:type="dxa"/>
          </w:tcPr>
          <w:p w14:paraId="5290AEA4" w14:textId="637D34F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5)</w:t>
            </w:r>
          </w:p>
        </w:tc>
        <w:tc>
          <w:tcPr>
            <w:tcW w:w="1589" w:type="dxa"/>
          </w:tcPr>
          <w:p w14:paraId="1388A751" w14:textId="55656D8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1 to 2045)</w:t>
            </w:r>
          </w:p>
        </w:tc>
      </w:tr>
      <w:tr w:rsidR="000642DA" w14:paraId="6EF8CA08" w14:textId="77777777" w:rsidTr="000642DA">
        <w:tc>
          <w:tcPr>
            <w:tcW w:w="1549" w:type="dxa"/>
          </w:tcPr>
          <w:p w14:paraId="76E55D32" w14:textId="24A4246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81" w:type="dxa"/>
          </w:tcPr>
          <w:p w14:paraId="58354F4F" w14:textId="48147E5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588" w:type="dxa"/>
          </w:tcPr>
          <w:p w14:paraId="10306531" w14:textId="553FDF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4 to 2067)</w:t>
            </w:r>
          </w:p>
        </w:tc>
        <w:tc>
          <w:tcPr>
            <w:tcW w:w="1588" w:type="dxa"/>
          </w:tcPr>
          <w:p w14:paraId="2BA6B3F6" w14:textId="778E427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1 (2040 to 2058)</w:t>
            </w:r>
          </w:p>
        </w:tc>
        <w:tc>
          <w:tcPr>
            <w:tcW w:w="1588" w:type="dxa"/>
          </w:tcPr>
          <w:p w14:paraId="3552AFD2" w14:textId="7FAA43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402FE1C2" w14:textId="2F26A0D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4 to 2067)</w:t>
            </w:r>
          </w:p>
        </w:tc>
        <w:tc>
          <w:tcPr>
            <w:tcW w:w="1588" w:type="dxa"/>
          </w:tcPr>
          <w:p w14:paraId="07F49A7C" w14:textId="77F4392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4 to 2067)</w:t>
            </w:r>
          </w:p>
        </w:tc>
        <w:tc>
          <w:tcPr>
            <w:tcW w:w="1588" w:type="dxa"/>
          </w:tcPr>
          <w:p w14:paraId="4DD733B4" w14:textId="6F428FF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53E7641F" w14:textId="6799290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42)</w:t>
            </w:r>
          </w:p>
        </w:tc>
      </w:tr>
      <w:tr w:rsidR="000642DA" w14:paraId="7265FAB1" w14:textId="77777777" w:rsidTr="000642DA">
        <w:tc>
          <w:tcPr>
            <w:tcW w:w="1549" w:type="dxa"/>
          </w:tcPr>
          <w:p w14:paraId="596B8DC4" w14:textId="0E69EEF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81" w:type="dxa"/>
          </w:tcPr>
          <w:p w14:paraId="0E2A7199" w14:textId="110192A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588" w:type="dxa"/>
          </w:tcPr>
          <w:p w14:paraId="0D54A273" w14:textId="04642CD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52 to 2089)</w:t>
            </w:r>
          </w:p>
        </w:tc>
        <w:tc>
          <w:tcPr>
            <w:tcW w:w="1588" w:type="dxa"/>
          </w:tcPr>
          <w:p w14:paraId="02E8BB2C" w14:textId="2798C43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3 (2049 to 2075)</w:t>
            </w:r>
          </w:p>
        </w:tc>
        <w:tc>
          <w:tcPr>
            <w:tcW w:w="1588" w:type="dxa"/>
          </w:tcPr>
          <w:p w14:paraId="35612C99" w14:textId="41E471A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4)</w:t>
            </w:r>
          </w:p>
        </w:tc>
        <w:tc>
          <w:tcPr>
            <w:tcW w:w="1589" w:type="dxa"/>
          </w:tcPr>
          <w:p w14:paraId="6BF8CA77" w14:textId="79C7E3F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52 to 2089)</w:t>
            </w:r>
          </w:p>
        </w:tc>
        <w:tc>
          <w:tcPr>
            <w:tcW w:w="1588" w:type="dxa"/>
          </w:tcPr>
          <w:p w14:paraId="427C22C1" w14:textId="048115D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52 to 2089)</w:t>
            </w:r>
          </w:p>
        </w:tc>
        <w:tc>
          <w:tcPr>
            <w:tcW w:w="1588" w:type="dxa"/>
          </w:tcPr>
          <w:p w14:paraId="2F4E12C4" w14:textId="673043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4)</w:t>
            </w:r>
          </w:p>
        </w:tc>
        <w:tc>
          <w:tcPr>
            <w:tcW w:w="1589" w:type="dxa"/>
          </w:tcPr>
          <w:p w14:paraId="6132BC12" w14:textId="418B46C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1 to 2045)</w:t>
            </w:r>
          </w:p>
        </w:tc>
      </w:tr>
      <w:tr w:rsidR="000642DA" w14:paraId="25D21DBA" w14:textId="77777777" w:rsidTr="000642DA">
        <w:tc>
          <w:tcPr>
            <w:tcW w:w="1549" w:type="dxa"/>
          </w:tcPr>
          <w:p w14:paraId="4D4F57AE" w14:textId="12183C7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81" w:type="dxa"/>
          </w:tcPr>
          <w:p w14:paraId="77E37FF4" w14:textId="46D3B82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588" w:type="dxa"/>
          </w:tcPr>
          <w:p w14:paraId="6DB0BA5C" w14:textId="434DA39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8" w:type="dxa"/>
          </w:tcPr>
          <w:p w14:paraId="2FEA4C0A" w14:textId="2AAB7A7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8" w:type="dxa"/>
          </w:tcPr>
          <w:p w14:paraId="4A73F5C5" w14:textId="73EA0D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9" w:type="dxa"/>
          </w:tcPr>
          <w:p w14:paraId="5DA8741C" w14:textId="17268C8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8" w:type="dxa"/>
          </w:tcPr>
          <w:p w14:paraId="227B4571" w14:textId="3CE990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8" w:type="dxa"/>
          </w:tcPr>
          <w:p w14:paraId="6E23CFC6" w14:textId="6757663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9" w:type="dxa"/>
          </w:tcPr>
          <w:p w14:paraId="6EE6C2F5" w14:textId="1EF92F0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</w:tr>
      <w:tr w:rsidR="000642DA" w14:paraId="4DD0EF9B" w14:textId="77777777" w:rsidTr="000642DA">
        <w:tc>
          <w:tcPr>
            <w:tcW w:w="1549" w:type="dxa"/>
          </w:tcPr>
          <w:p w14:paraId="08CB31A1" w14:textId="14899A6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81" w:type="dxa"/>
          </w:tcPr>
          <w:p w14:paraId="763BA4C8" w14:textId="7DF4D38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588" w:type="dxa"/>
          </w:tcPr>
          <w:p w14:paraId="692D8ECE" w14:textId="3464D7A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7)</w:t>
            </w:r>
          </w:p>
        </w:tc>
        <w:tc>
          <w:tcPr>
            <w:tcW w:w="1588" w:type="dxa"/>
          </w:tcPr>
          <w:p w14:paraId="13CC624F" w14:textId="0F86324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7 to 2043)</w:t>
            </w:r>
          </w:p>
        </w:tc>
        <w:tc>
          <w:tcPr>
            <w:tcW w:w="1588" w:type="dxa"/>
          </w:tcPr>
          <w:p w14:paraId="22E432A3" w14:textId="7515F4C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27776B10" w14:textId="588E4B0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7)</w:t>
            </w:r>
          </w:p>
        </w:tc>
        <w:tc>
          <w:tcPr>
            <w:tcW w:w="1588" w:type="dxa"/>
          </w:tcPr>
          <w:p w14:paraId="2B53021B" w14:textId="65E2294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7)</w:t>
            </w:r>
          </w:p>
        </w:tc>
        <w:tc>
          <w:tcPr>
            <w:tcW w:w="1588" w:type="dxa"/>
          </w:tcPr>
          <w:p w14:paraId="2A848F9D" w14:textId="305791A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3A8650A7" w14:textId="2A7B278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6 to 2039)</w:t>
            </w:r>
          </w:p>
        </w:tc>
      </w:tr>
    </w:tbl>
    <w:p w14:paraId="311CAFBB" w14:textId="77777777" w:rsidR="00233C88" w:rsidRDefault="00233C88" w:rsidP="00440FCD">
      <w:pPr>
        <w:rPr>
          <w:lang w:val="en-IE"/>
        </w:rPr>
      </w:pPr>
    </w:p>
    <w:p w14:paraId="72A09C70" w14:textId="77777777" w:rsidR="00DB47BB" w:rsidRDefault="00DB47BB">
      <w:pPr>
        <w:rPr>
          <w:lang w:val="en-IE"/>
        </w:rPr>
      </w:pPr>
    </w:p>
    <w:p w14:paraId="55A9DB29" w14:textId="2FD8C9E0" w:rsidR="00DB47BB" w:rsidRDefault="00DB47BB" w:rsidP="00C40AD2">
      <w:pPr>
        <w:pStyle w:val="Heading1"/>
        <w:spacing w:before="400" w:after="120" w:line="480" w:lineRule="auto"/>
        <w:rPr>
          <w:lang w:val="en-IE"/>
        </w:rPr>
      </w:pPr>
      <w:r>
        <w:rPr>
          <w:lang w:val="en-IE"/>
        </w:rPr>
        <w:t>References</w:t>
      </w:r>
    </w:p>
    <w:p w14:paraId="2C0B9148" w14:textId="77777777" w:rsidR="00AF1E58" w:rsidRPr="00AF1E58" w:rsidRDefault="00DB47BB" w:rsidP="00AF1E58">
      <w:pPr>
        <w:pStyle w:val="EndNoteBibliography"/>
        <w:spacing w:after="0"/>
        <w:ind w:left="720" w:hanging="720"/>
      </w:pPr>
      <w:r>
        <w:rPr>
          <w:lang w:val="en-IE"/>
        </w:rPr>
        <w:fldChar w:fldCharType="begin"/>
      </w:r>
      <w:r>
        <w:rPr>
          <w:lang w:val="en-IE"/>
        </w:rPr>
        <w:instrText xml:space="preserve"> ADDIN EN.REFLIST </w:instrText>
      </w:r>
      <w:r>
        <w:rPr>
          <w:lang w:val="en-IE"/>
        </w:rPr>
        <w:fldChar w:fldCharType="separate"/>
      </w:r>
      <w:r w:rsidR="00AF1E58" w:rsidRPr="00AF1E58">
        <w:t>1.</w:t>
      </w:r>
      <w:r w:rsidR="00AF1E58" w:rsidRPr="00AF1E58">
        <w:tab/>
        <w:t>Nayagam, S.</w:t>
      </w:r>
      <w:r w:rsidR="00AF1E58" w:rsidRPr="00AF1E58">
        <w:rPr>
          <w:i/>
        </w:rPr>
        <w:t>, et al.</w:t>
      </w:r>
      <w:r w:rsidR="00AF1E58" w:rsidRPr="00AF1E58">
        <w:t xml:space="preserve"> Requirements for global elimination of hepatitis B: a modelling study. </w:t>
      </w:r>
      <w:r w:rsidR="00AF1E58" w:rsidRPr="00AF1E58">
        <w:rPr>
          <w:i/>
        </w:rPr>
        <w:t>The Lancet Infectious Diseases</w:t>
      </w:r>
      <w:r w:rsidR="00AF1E58" w:rsidRPr="00AF1E58">
        <w:t xml:space="preserve"> </w:t>
      </w:r>
      <w:r w:rsidR="00AF1E58" w:rsidRPr="00AF1E58">
        <w:rPr>
          <w:b/>
        </w:rPr>
        <w:t>16</w:t>
      </w:r>
      <w:r w:rsidR="00AF1E58" w:rsidRPr="00AF1E58">
        <w:t>, 1399–1408 (2016).</w:t>
      </w:r>
    </w:p>
    <w:p w14:paraId="5284A4A5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2.</w:t>
      </w:r>
      <w:r w:rsidRPr="00AF1E58">
        <w:tab/>
        <w:t>de Villiers, M.J.</w:t>
      </w:r>
      <w:r w:rsidRPr="00AF1E58">
        <w:rPr>
          <w:i/>
        </w:rPr>
        <w:t>, et al.</w:t>
      </w:r>
      <w:r w:rsidRPr="00AF1E58">
        <w:t xml:space="preserve"> Modelling hepatitis B virus infection and impact of timely birth dose vaccine: A comparison of two simulation models. </w:t>
      </w:r>
      <w:r w:rsidRPr="00AF1E58">
        <w:rPr>
          <w:i/>
        </w:rPr>
        <w:t>PLOS ONE</w:t>
      </w:r>
      <w:r w:rsidRPr="00AF1E58">
        <w:t xml:space="preserve"> </w:t>
      </w:r>
      <w:r w:rsidRPr="00AF1E58">
        <w:rPr>
          <w:b/>
        </w:rPr>
        <w:t>15</w:t>
      </w:r>
      <w:r w:rsidRPr="00AF1E58">
        <w:t>, e0237525 (2020).</w:t>
      </w:r>
    </w:p>
    <w:p w14:paraId="61D812AB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3.</w:t>
      </w:r>
      <w:r w:rsidRPr="00AF1E58">
        <w:tab/>
        <w:t>Razavi-Shearer, D.</w:t>
      </w:r>
      <w:r w:rsidRPr="00AF1E58">
        <w:rPr>
          <w:i/>
        </w:rPr>
        <w:t>, et al.</w:t>
      </w:r>
      <w:r w:rsidRPr="00AF1E58">
        <w:t xml:space="preserve"> Global prevalence, treatment, and prevention of hepatitis B virus infection in 2016: a modelling study. </w:t>
      </w:r>
      <w:r w:rsidRPr="00AF1E58">
        <w:rPr>
          <w:i/>
        </w:rPr>
        <w:t>The Lancet Gastroenterology &amp; Hepatology</w:t>
      </w:r>
      <w:r w:rsidRPr="00AF1E58">
        <w:t xml:space="preserve"> </w:t>
      </w:r>
      <w:r w:rsidRPr="00AF1E58">
        <w:rPr>
          <w:b/>
        </w:rPr>
        <w:t>3</w:t>
      </w:r>
      <w:r w:rsidRPr="00AF1E58">
        <w:t>, 383–403 (2018).</w:t>
      </w:r>
    </w:p>
    <w:p w14:paraId="741785C7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4.</w:t>
      </w:r>
      <w:r w:rsidRPr="00AF1E58">
        <w:tab/>
      </w:r>
      <w:r w:rsidRPr="00AF1E58">
        <w:rPr>
          <w:i/>
        </w:rPr>
        <w:t>Global hepatitis report 2017</w:t>
      </w:r>
      <w:r w:rsidRPr="00AF1E58">
        <w:t>, (World Health Organization, Geneva, 2017).</w:t>
      </w:r>
    </w:p>
    <w:p w14:paraId="12351FE3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5.</w:t>
      </w:r>
      <w:r w:rsidRPr="00AF1E58">
        <w:tab/>
        <w:t xml:space="preserve">Combating hepatitis B and C to reach elimination by 2030. in </w:t>
      </w:r>
      <w:r w:rsidRPr="00AF1E58">
        <w:rPr>
          <w:i/>
        </w:rPr>
        <w:t>Advocacy Brief</w:t>
      </w:r>
      <w:r w:rsidRPr="00AF1E58">
        <w:t xml:space="preserve"> (World Health Organization, Geneva, Switzerland, 2016).</w:t>
      </w:r>
    </w:p>
    <w:p w14:paraId="28381BC8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6.</w:t>
      </w:r>
      <w:r w:rsidRPr="00AF1E58">
        <w:tab/>
        <w:t>World Health Statistics 2011.  (World Health Organization, Geneva, Switzerland, 2011).</w:t>
      </w:r>
    </w:p>
    <w:p w14:paraId="78FBE0A2" w14:textId="77777777" w:rsidR="00AF1E58" w:rsidRPr="00AF1E58" w:rsidRDefault="00AF1E58" w:rsidP="00AF1E58">
      <w:pPr>
        <w:pStyle w:val="EndNoteBibliography"/>
        <w:ind w:left="720" w:hanging="720"/>
      </w:pPr>
      <w:r w:rsidRPr="00AF1E58">
        <w:t>7.</w:t>
      </w:r>
      <w:r w:rsidRPr="00AF1E58">
        <w:tab/>
        <w:t>Cui, F.</w:t>
      </w:r>
      <w:r w:rsidRPr="00AF1E58">
        <w:rPr>
          <w:i/>
        </w:rPr>
        <w:t>, et al.</w:t>
      </w:r>
      <w:r w:rsidRPr="00AF1E58">
        <w:t xml:space="preserve"> Prevention of Chronic Hepatitis B after 3 Decades of Escalating Vaccination Policy, China. </w:t>
      </w:r>
      <w:r w:rsidRPr="00AF1E58">
        <w:rPr>
          <w:i/>
        </w:rPr>
        <w:t>Emerging infectious diseases</w:t>
      </w:r>
      <w:r w:rsidRPr="00AF1E58">
        <w:t xml:space="preserve"> </w:t>
      </w:r>
      <w:r w:rsidRPr="00AF1E58">
        <w:rPr>
          <w:b/>
        </w:rPr>
        <w:t>23</w:t>
      </w:r>
      <w:r w:rsidRPr="00AF1E58">
        <w:t>, 765-772 (2017).</w:t>
      </w:r>
    </w:p>
    <w:p w14:paraId="2D968F89" w14:textId="0B8E9BCE" w:rsidR="00217D01" w:rsidRPr="00217D01" w:rsidRDefault="00DB47BB">
      <w:pPr>
        <w:rPr>
          <w:lang w:val="en-IE"/>
        </w:rPr>
      </w:pPr>
      <w:r>
        <w:rPr>
          <w:lang w:val="en-IE"/>
        </w:rPr>
        <w:fldChar w:fldCharType="end"/>
      </w:r>
    </w:p>
    <w:sectPr w:rsidR="00217D01" w:rsidRPr="00217D01" w:rsidSect="00217D0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17D01"/>
    <w:rsid w:val="000040AC"/>
    <w:rsid w:val="00007A2B"/>
    <w:rsid w:val="00010CBD"/>
    <w:rsid w:val="000110DA"/>
    <w:rsid w:val="00013D5B"/>
    <w:rsid w:val="00017B4F"/>
    <w:rsid w:val="00025340"/>
    <w:rsid w:val="00026F50"/>
    <w:rsid w:val="00034695"/>
    <w:rsid w:val="00036653"/>
    <w:rsid w:val="00043E34"/>
    <w:rsid w:val="000474E3"/>
    <w:rsid w:val="0004B18E"/>
    <w:rsid w:val="0005239C"/>
    <w:rsid w:val="00053051"/>
    <w:rsid w:val="00056657"/>
    <w:rsid w:val="00060600"/>
    <w:rsid w:val="000642DA"/>
    <w:rsid w:val="00065094"/>
    <w:rsid w:val="000757A0"/>
    <w:rsid w:val="00081147"/>
    <w:rsid w:val="000824D2"/>
    <w:rsid w:val="00082A29"/>
    <w:rsid w:val="00084499"/>
    <w:rsid w:val="0008567C"/>
    <w:rsid w:val="00085D64"/>
    <w:rsid w:val="00086F34"/>
    <w:rsid w:val="00091CB7"/>
    <w:rsid w:val="00093935"/>
    <w:rsid w:val="000971FE"/>
    <w:rsid w:val="000A3C33"/>
    <w:rsid w:val="000A67AC"/>
    <w:rsid w:val="000A684B"/>
    <w:rsid w:val="000A6D47"/>
    <w:rsid w:val="000B4361"/>
    <w:rsid w:val="000B5988"/>
    <w:rsid w:val="000B761D"/>
    <w:rsid w:val="000C3164"/>
    <w:rsid w:val="000C40B9"/>
    <w:rsid w:val="000C696A"/>
    <w:rsid w:val="000D2D03"/>
    <w:rsid w:val="000D48AC"/>
    <w:rsid w:val="000D4E25"/>
    <w:rsid w:val="000D6E47"/>
    <w:rsid w:val="000E0AA3"/>
    <w:rsid w:val="000E19EC"/>
    <w:rsid w:val="000E7FD3"/>
    <w:rsid w:val="000F30EA"/>
    <w:rsid w:val="000F313E"/>
    <w:rsid w:val="000F3E75"/>
    <w:rsid w:val="000F5C80"/>
    <w:rsid w:val="000F6DF9"/>
    <w:rsid w:val="000F7F74"/>
    <w:rsid w:val="001013E5"/>
    <w:rsid w:val="00113458"/>
    <w:rsid w:val="0011761C"/>
    <w:rsid w:val="001217ED"/>
    <w:rsid w:val="00123EB3"/>
    <w:rsid w:val="0012772E"/>
    <w:rsid w:val="00135CB0"/>
    <w:rsid w:val="00136E18"/>
    <w:rsid w:val="00142A36"/>
    <w:rsid w:val="001471D9"/>
    <w:rsid w:val="00154E5E"/>
    <w:rsid w:val="00156B27"/>
    <w:rsid w:val="00167B66"/>
    <w:rsid w:val="001705C7"/>
    <w:rsid w:val="0017672E"/>
    <w:rsid w:val="0018196D"/>
    <w:rsid w:val="00181ADC"/>
    <w:rsid w:val="00181DE3"/>
    <w:rsid w:val="00182726"/>
    <w:rsid w:val="00184E38"/>
    <w:rsid w:val="001946B0"/>
    <w:rsid w:val="00195104"/>
    <w:rsid w:val="001A0E02"/>
    <w:rsid w:val="001A6A83"/>
    <w:rsid w:val="001A7135"/>
    <w:rsid w:val="001C179C"/>
    <w:rsid w:val="001C2548"/>
    <w:rsid w:val="001C33EF"/>
    <w:rsid w:val="001C388C"/>
    <w:rsid w:val="001C7890"/>
    <w:rsid w:val="001D10F4"/>
    <w:rsid w:val="001D283F"/>
    <w:rsid w:val="001E3769"/>
    <w:rsid w:val="001E4D42"/>
    <w:rsid w:val="001E5340"/>
    <w:rsid w:val="001F062F"/>
    <w:rsid w:val="00207A3C"/>
    <w:rsid w:val="0021654C"/>
    <w:rsid w:val="00216D14"/>
    <w:rsid w:val="00217D01"/>
    <w:rsid w:val="002200E6"/>
    <w:rsid w:val="002244D4"/>
    <w:rsid w:val="0022464F"/>
    <w:rsid w:val="00233581"/>
    <w:rsid w:val="00233C88"/>
    <w:rsid w:val="00234284"/>
    <w:rsid w:val="002414F3"/>
    <w:rsid w:val="0024220E"/>
    <w:rsid w:val="00250F8D"/>
    <w:rsid w:val="00270C98"/>
    <w:rsid w:val="0027160C"/>
    <w:rsid w:val="00272E17"/>
    <w:rsid w:val="00277634"/>
    <w:rsid w:val="002815E7"/>
    <w:rsid w:val="00292FBA"/>
    <w:rsid w:val="002A313B"/>
    <w:rsid w:val="002A7463"/>
    <w:rsid w:val="002A927D"/>
    <w:rsid w:val="002B6860"/>
    <w:rsid w:val="002D2C86"/>
    <w:rsid w:val="002D77EB"/>
    <w:rsid w:val="002E13EF"/>
    <w:rsid w:val="002E3341"/>
    <w:rsid w:val="002E4AE1"/>
    <w:rsid w:val="002E75C1"/>
    <w:rsid w:val="002E7C66"/>
    <w:rsid w:val="002F2472"/>
    <w:rsid w:val="002F2AFA"/>
    <w:rsid w:val="002F3CD4"/>
    <w:rsid w:val="002F595A"/>
    <w:rsid w:val="002F5B04"/>
    <w:rsid w:val="00300B14"/>
    <w:rsid w:val="00301361"/>
    <w:rsid w:val="0030313A"/>
    <w:rsid w:val="00305AAC"/>
    <w:rsid w:val="00314397"/>
    <w:rsid w:val="003252D8"/>
    <w:rsid w:val="003257E2"/>
    <w:rsid w:val="00326774"/>
    <w:rsid w:val="0032768F"/>
    <w:rsid w:val="00330989"/>
    <w:rsid w:val="003318C1"/>
    <w:rsid w:val="00344573"/>
    <w:rsid w:val="00345136"/>
    <w:rsid w:val="00354E52"/>
    <w:rsid w:val="003557F1"/>
    <w:rsid w:val="00361105"/>
    <w:rsid w:val="00362D0D"/>
    <w:rsid w:val="003700AC"/>
    <w:rsid w:val="003704D0"/>
    <w:rsid w:val="003712A5"/>
    <w:rsid w:val="00373DFF"/>
    <w:rsid w:val="003829C2"/>
    <w:rsid w:val="00393899"/>
    <w:rsid w:val="003962AF"/>
    <w:rsid w:val="003A4378"/>
    <w:rsid w:val="003A6398"/>
    <w:rsid w:val="003A7FFA"/>
    <w:rsid w:val="003B28E9"/>
    <w:rsid w:val="003B4B28"/>
    <w:rsid w:val="003C5475"/>
    <w:rsid w:val="003D2C9E"/>
    <w:rsid w:val="003D2F8D"/>
    <w:rsid w:val="003D6590"/>
    <w:rsid w:val="003D6F8F"/>
    <w:rsid w:val="003D7200"/>
    <w:rsid w:val="003E316F"/>
    <w:rsid w:val="003E3998"/>
    <w:rsid w:val="003E3EFB"/>
    <w:rsid w:val="003E7F48"/>
    <w:rsid w:val="003F2F5E"/>
    <w:rsid w:val="003F372A"/>
    <w:rsid w:val="00400F39"/>
    <w:rsid w:val="00403784"/>
    <w:rsid w:val="0040634F"/>
    <w:rsid w:val="004126D8"/>
    <w:rsid w:val="00415F16"/>
    <w:rsid w:val="0042049A"/>
    <w:rsid w:val="004241DE"/>
    <w:rsid w:val="004251A6"/>
    <w:rsid w:val="004361A2"/>
    <w:rsid w:val="00440FCD"/>
    <w:rsid w:val="004422B0"/>
    <w:rsid w:val="004450B9"/>
    <w:rsid w:val="004474BF"/>
    <w:rsid w:val="004475DE"/>
    <w:rsid w:val="00451889"/>
    <w:rsid w:val="0046023D"/>
    <w:rsid w:val="00465ADD"/>
    <w:rsid w:val="0047446B"/>
    <w:rsid w:val="00481785"/>
    <w:rsid w:val="004852C1"/>
    <w:rsid w:val="0049219A"/>
    <w:rsid w:val="004923DD"/>
    <w:rsid w:val="004A6A16"/>
    <w:rsid w:val="004A6FDA"/>
    <w:rsid w:val="004B3487"/>
    <w:rsid w:val="004B5829"/>
    <w:rsid w:val="004C0BBF"/>
    <w:rsid w:val="004C0ED6"/>
    <w:rsid w:val="004C3B56"/>
    <w:rsid w:val="004C4FB2"/>
    <w:rsid w:val="004C7450"/>
    <w:rsid w:val="004D3FE4"/>
    <w:rsid w:val="004E0B8A"/>
    <w:rsid w:val="004E41B1"/>
    <w:rsid w:val="004E5AD9"/>
    <w:rsid w:val="004F7379"/>
    <w:rsid w:val="004F73B9"/>
    <w:rsid w:val="00500BF2"/>
    <w:rsid w:val="00503F69"/>
    <w:rsid w:val="00504791"/>
    <w:rsid w:val="00523C34"/>
    <w:rsid w:val="005256D9"/>
    <w:rsid w:val="00527C50"/>
    <w:rsid w:val="0053000A"/>
    <w:rsid w:val="00531482"/>
    <w:rsid w:val="00531E0D"/>
    <w:rsid w:val="00532D41"/>
    <w:rsid w:val="0053D7F6"/>
    <w:rsid w:val="0054500D"/>
    <w:rsid w:val="005453C1"/>
    <w:rsid w:val="005463D0"/>
    <w:rsid w:val="00547220"/>
    <w:rsid w:val="005527F6"/>
    <w:rsid w:val="0055701D"/>
    <w:rsid w:val="005571CD"/>
    <w:rsid w:val="005577A2"/>
    <w:rsid w:val="00557A73"/>
    <w:rsid w:val="00562D2B"/>
    <w:rsid w:val="00564A24"/>
    <w:rsid w:val="00564DA8"/>
    <w:rsid w:val="0056510D"/>
    <w:rsid w:val="00565C89"/>
    <w:rsid w:val="00567FC9"/>
    <w:rsid w:val="0057066B"/>
    <w:rsid w:val="00570D3E"/>
    <w:rsid w:val="00576D30"/>
    <w:rsid w:val="005779A9"/>
    <w:rsid w:val="00593965"/>
    <w:rsid w:val="00594857"/>
    <w:rsid w:val="00595A46"/>
    <w:rsid w:val="005A0B8E"/>
    <w:rsid w:val="005A1180"/>
    <w:rsid w:val="005A2A49"/>
    <w:rsid w:val="005B188E"/>
    <w:rsid w:val="005B3322"/>
    <w:rsid w:val="005B427C"/>
    <w:rsid w:val="005B6ECE"/>
    <w:rsid w:val="005B77FD"/>
    <w:rsid w:val="005C3560"/>
    <w:rsid w:val="005C7C62"/>
    <w:rsid w:val="005D1D04"/>
    <w:rsid w:val="005D6010"/>
    <w:rsid w:val="005F0B1D"/>
    <w:rsid w:val="005F42FC"/>
    <w:rsid w:val="00600407"/>
    <w:rsid w:val="00606DBA"/>
    <w:rsid w:val="006070C0"/>
    <w:rsid w:val="006071E1"/>
    <w:rsid w:val="00611F44"/>
    <w:rsid w:val="00615F50"/>
    <w:rsid w:val="006177C5"/>
    <w:rsid w:val="0062361A"/>
    <w:rsid w:val="006238A4"/>
    <w:rsid w:val="00626F2D"/>
    <w:rsid w:val="00632C05"/>
    <w:rsid w:val="00637100"/>
    <w:rsid w:val="0064595C"/>
    <w:rsid w:val="00653A3E"/>
    <w:rsid w:val="00655ECE"/>
    <w:rsid w:val="0066215B"/>
    <w:rsid w:val="00662E88"/>
    <w:rsid w:val="0066405E"/>
    <w:rsid w:val="00666A35"/>
    <w:rsid w:val="006711D3"/>
    <w:rsid w:val="00671E03"/>
    <w:rsid w:val="0067599F"/>
    <w:rsid w:val="00681F42"/>
    <w:rsid w:val="006861E3"/>
    <w:rsid w:val="00691970"/>
    <w:rsid w:val="006A0EBD"/>
    <w:rsid w:val="006A3D16"/>
    <w:rsid w:val="006A5C07"/>
    <w:rsid w:val="006B0A86"/>
    <w:rsid w:val="006B0CA5"/>
    <w:rsid w:val="006C7D5F"/>
    <w:rsid w:val="006D5BEB"/>
    <w:rsid w:val="006D70B3"/>
    <w:rsid w:val="006E18F9"/>
    <w:rsid w:val="006E2DCA"/>
    <w:rsid w:val="006E4BFE"/>
    <w:rsid w:val="006E52D6"/>
    <w:rsid w:val="006E5863"/>
    <w:rsid w:val="006E5F89"/>
    <w:rsid w:val="006F08F6"/>
    <w:rsid w:val="006F178B"/>
    <w:rsid w:val="006F7475"/>
    <w:rsid w:val="00703212"/>
    <w:rsid w:val="00712BA2"/>
    <w:rsid w:val="00714DA9"/>
    <w:rsid w:val="00720B85"/>
    <w:rsid w:val="0073270A"/>
    <w:rsid w:val="00735D95"/>
    <w:rsid w:val="007444BA"/>
    <w:rsid w:val="0074738C"/>
    <w:rsid w:val="0074777C"/>
    <w:rsid w:val="00753882"/>
    <w:rsid w:val="007538D5"/>
    <w:rsid w:val="00755BEA"/>
    <w:rsid w:val="00755FA7"/>
    <w:rsid w:val="00760C10"/>
    <w:rsid w:val="007625B5"/>
    <w:rsid w:val="007715D2"/>
    <w:rsid w:val="00775561"/>
    <w:rsid w:val="007760C9"/>
    <w:rsid w:val="00777299"/>
    <w:rsid w:val="007802C8"/>
    <w:rsid w:val="00782623"/>
    <w:rsid w:val="00782A56"/>
    <w:rsid w:val="00782B3E"/>
    <w:rsid w:val="0078304C"/>
    <w:rsid w:val="00783BF1"/>
    <w:rsid w:val="0078638A"/>
    <w:rsid w:val="0079617F"/>
    <w:rsid w:val="007A0367"/>
    <w:rsid w:val="007A044A"/>
    <w:rsid w:val="007A2D39"/>
    <w:rsid w:val="007A39E1"/>
    <w:rsid w:val="007A6375"/>
    <w:rsid w:val="007B5E01"/>
    <w:rsid w:val="007C4160"/>
    <w:rsid w:val="007D3A8C"/>
    <w:rsid w:val="007E06FA"/>
    <w:rsid w:val="007E44CF"/>
    <w:rsid w:val="007F1CF7"/>
    <w:rsid w:val="007F4908"/>
    <w:rsid w:val="007F6101"/>
    <w:rsid w:val="007F69BD"/>
    <w:rsid w:val="00800C96"/>
    <w:rsid w:val="008025AE"/>
    <w:rsid w:val="0080912C"/>
    <w:rsid w:val="00814355"/>
    <w:rsid w:val="0082026E"/>
    <w:rsid w:val="0082069B"/>
    <w:rsid w:val="00820D5D"/>
    <w:rsid w:val="008218B7"/>
    <w:rsid w:val="0082286B"/>
    <w:rsid w:val="008231E9"/>
    <w:rsid w:val="008260F4"/>
    <w:rsid w:val="008374C4"/>
    <w:rsid w:val="00837B19"/>
    <w:rsid w:val="008400E5"/>
    <w:rsid w:val="00841774"/>
    <w:rsid w:val="008464A0"/>
    <w:rsid w:val="00847A6C"/>
    <w:rsid w:val="00850362"/>
    <w:rsid w:val="0085047D"/>
    <w:rsid w:val="00860B5D"/>
    <w:rsid w:val="00864F4B"/>
    <w:rsid w:val="00870C87"/>
    <w:rsid w:val="008725CA"/>
    <w:rsid w:val="0088229D"/>
    <w:rsid w:val="0088285F"/>
    <w:rsid w:val="00884C55"/>
    <w:rsid w:val="0088625E"/>
    <w:rsid w:val="008915B9"/>
    <w:rsid w:val="0089279C"/>
    <w:rsid w:val="00893E99"/>
    <w:rsid w:val="008A1D33"/>
    <w:rsid w:val="008B61BD"/>
    <w:rsid w:val="008C0B43"/>
    <w:rsid w:val="008C3D51"/>
    <w:rsid w:val="008C44FC"/>
    <w:rsid w:val="008C4F4D"/>
    <w:rsid w:val="008C58CE"/>
    <w:rsid w:val="008E267F"/>
    <w:rsid w:val="008E4207"/>
    <w:rsid w:val="008E7ACD"/>
    <w:rsid w:val="008E7B1C"/>
    <w:rsid w:val="008F049B"/>
    <w:rsid w:val="008F37A6"/>
    <w:rsid w:val="00903C27"/>
    <w:rsid w:val="009065FB"/>
    <w:rsid w:val="009085AF"/>
    <w:rsid w:val="00912637"/>
    <w:rsid w:val="009136C7"/>
    <w:rsid w:val="00913B56"/>
    <w:rsid w:val="009205B9"/>
    <w:rsid w:val="00921C25"/>
    <w:rsid w:val="00926B4F"/>
    <w:rsid w:val="009308FB"/>
    <w:rsid w:val="009368B0"/>
    <w:rsid w:val="00940315"/>
    <w:rsid w:val="00940D0C"/>
    <w:rsid w:val="009429A2"/>
    <w:rsid w:val="00944CBC"/>
    <w:rsid w:val="009513B8"/>
    <w:rsid w:val="00952FEE"/>
    <w:rsid w:val="00962209"/>
    <w:rsid w:val="009625E3"/>
    <w:rsid w:val="00962E67"/>
    <w:rsid w:val="0096386E"/>
    <w:rsid w:val="0096621E"/>
    <w:rsid w:val="00974BB5"/>
    <w:rsid w:val="00977576"/>
    <w:rsid w:val="00980A8F"/>
    <w:rsid w:val="0099097C"/>
    <w:rsid w:val="009930A9"/>
    <w:rsid w:val="009A012A"/>
    <w:rsid w:val="009A542D"/>
    <w:rsid w:val="009A7D60"/>
    <w:rsid w:val="009B312C"/>
    <w:rsid w:val="009B3F18"/>
    <w:rsid w:val="009B69A1"/>
    <w:rsid w:val="009C1926"/>
    <w:rsid w:val="009C61DD"/>
    <w:rsid w:val="009C6530"/>
    <w:rsid w:val="009C72B1"/>
    <w:rsid w:val="009D3739"/>
    <w:rsid w:val="009D6557"/>
    <w:rsid w:val="009E46C1"/>
    <w:rsid w:val="009E5E33"/>
    <w:rsid w:val="009F1978"/>
    <w:rsid w:val="009F5103"/>
    <w:rsid w:val="00A01C37"/>
    <w:rsid w:val="00A043BA"/>
    <w:rsid w:val="00A046FF"/>
    <w:rsid w:val="00A1052E"/>
    <w:rsid w:val="00A11FF8"/>
    <w:rsid w:val="00A17976"/>
    <w:rsid w:val="00A2040E"/>
    <w:rsid w:val="00A24A86"/>
    <w:rsid w:val="00A26F07"/>
    <w:rsid w:val="00A337E5"/>
    <w:rsid w:val="00A35A0C"/>
    <w:rsid w:val="00A426C1"/>
    <w:rsid w:val="00A470C6"/>
    <w:rsid w:val="00A47350"/>
    <w:rsid w:val="00A540BF"/>
    <w:rsid w:val="00A568F6"/>
    <w:rsid w:val="00A573DC"/>
    <w:rsid w:val="00A57D2E"/>
    <w:rsid w:val="00A57E4B"/>
    <w:rsid w:val="00A6215C"/>
    <w:rsid w:val="00A676D7"/>
    <w:rsid w:val="00A724F1"/>
    <w:rsid w:val="00A7551A"/>
    <w:rsid w:val="00A76475"/>
    <w:rsid w:val="00A8096F"/>
    <w:rsid w:val="00A82BAF"/>
    <w:rsid w:val="00A91DE5"/>
    <w:rsid w:val="00A96074"/>
    <w:rsid w:val="00AA15C9"/>
    <w:rsid w:val="00AA444D"/>
    <w:rsid w:val="00AA4FCB"/>
    <w:rsid w:val="00AA7768"/>
    <w:rsid w:val="00AD6F51"/>
    <w:rsid w:val="00AE3EB6"/>
    <w:rsid w:val="00AF1E58"/>
    <w:rsid w:val="00AF57C4"/>
    <w:rsid w:val="00B0525B"/>
    <w:rsid w:val="00B06E0F"/>
    <w:rsid w:val="00B30D9C"/>
    <w:rsid w:val="00B34441"/>
    <w:rsid w:val="00B35968"/>
    <w:rsid w:val="00B44B1F"/>
    <w:rsid w:val="00B45F34"/>
    <w:rsid w:val="00B50357"/>
    <w:rsid w:val="00B56AB0"/>
    <w:rsid w:val="00B56BF5"/>
    <w:rsid w:val="00B66A52"/>
    <w:rsid w:val="00B67C31"/>
    <w:rsid w:val="00B762A8"/>
    <w:rsid w:val="00B806D3"/>
    <w:rsid w:val="00B83A99"/>
    <w:rsid w:val="00B84120"/>
    <w:rsid w:val="00B85550"/>
    <w:rsid w:val="00B85AA5"/>
    <w:rsid w:val="00B86634"/>
    <w:rsid w:val="00B86FB1"/>
    <w:rsid w:val="00B87382"/>
    <w:rsid w:val="00B92FDB"/>
    <w:rsid w:val="00B93DC9"/>
    <w:rsid w:val="00B94719"/>
    <w:rsid w:val="00B94C1E"/>
    <w:rsid w:val="00BA3AB4"/>
    <w:rsid w:val="00BA4B4E"/>
    <w:rsid w:val="00BA7223"/>
    <w:rsid w:val="00BB3966"/>
    <w:rsid w:val="00BB5674"/>
    <w:rsid w:val="00BB581A"/>
    <w:rsid w:val="00BB7B5F"/>
    <w:rsid w:val="00BC2D0D"/>
    <w:rsid w:val="00BC3B64"/>
    <w:rsid w:val="00BC416F"/>
    <w:rsid w:val="00BD06C3"/>
    <w:rsid w:val="00BD376D"/>
    <w:rsid w:val="00BD41FC"/>
    <w:rsid w:val="00BD5773"/>
    <w:rsid w:val="00BF2971"/>
    <w:rsid w:val="00BF399F"/>
    <w:rsid w:val="00C03F69"/>
    <w:rsid w:val="00C04F57"/>
    <w:rsid w:val="00C07706"/>
    <w:rsid w:val="00C10EFA"/>
    <w:rsid w:val="00C136AE"/>
    <w:rsid w:val="00C14E50"/>
    <w:rsid w:val="00C16D6C"/>
    <w:rsid w:val="00C22761"/>
    <w:rsid w:val="00C2544B"/>
    <w:rsid w:val="00C40AD2"/>
    <w:rsid w:val="00C40BC7"/>
    <w:rsid w:val="00C4128B"/>
    <w:rsid w:val="00C42436"/>
    <w:rsid w:val="00C43035"/>
    <w:rsid w:val="00C43A9A"/>
    <w:rsid w:val="00C50AA2"/>
    <w:rsid w:val="00C62E94"/>
    <w:rsid w:val="00C66D8A"/>
    <w:rsid w:val="00C671D3"/>
    <w:rsid w:val="00C67FE2"/>
    <w:rsid w:val="00C7303B"/>
    <w:rsid w:val="00C748BE"/>
    <w:rsid w:val="00C77EE3"/>
    <w:rsid w:val="00C80790"/>
    <w:rsid w:val="00C80B1F"/>
    <w:rsid w:val="00C911E7"/>
    <w:rsid w:val="00C91224"/>
    <w:rsid w:val="00C91290"/>
    <w:rsid w:val="00C915FF"/>
    <w:rsid w:val="00C916CF"/>
    <w:rsid w:val="00C9238A"/>
    <w:rsid w:val="00CA290A"/>
    <w:rsid w:val="00CB40AA"/>
    <w:rsid w:val="00CB7FA1"/>
    <w:rsid w:val="00CD4E4F"/>
    <w:rsid w:val="00CD5571"/>
    <w:rsid w:val="00CD592A"/>
    <w:rsid w:val="00CD7C92"/>
    <w:rsid w:val="00CE05E0"/>
    <w:rsid w:val="00CE0A4A"/>
    <w:rsid w:val="00CE2BC4"/>
    <w:rsid w:val="00CE4699"/>
    <w:rsid w:val="00CF1ABB"/>
    <w:rsid w:val="00CF1E91"/>
    <w:rsid w:val="00D05E3A"/>
    <w:rsid w:val="00D0734F"/>
    <w:rsid w:val="00D07AF9"/>
    <w:rsid w:val="00D1404F"/>
    <w:rsid w:val="00D14BFF"/>
    <w:rsid w:val="00D14DE4"/>
    <w:rsid w:val="00D17017"/>
    <w:rsid w:val="00D17D16"/>
    <w:rsid w:val="00D22BBF"/>
    <w:rsid w:val="00D24539"/>
    <w:rsid w:val="00D2519A"/>
    <w:rsid w:val="00D255F6"/>
    <w:rsid w:val="00D44587"/>
    <w:rsid w:val="00D47BB0"/>
    <w:rsid w:val="00D50F9A"/>
    <w:rsid w:val="00D640C5"/>
    <w:rsid w:val="00D661C1"/>
    <w:rsid w:val="00D70160"/>
    <w:rsid w:val="00D73B97"/>
    <w:rsid w:val="00D75919"/>
    <w:rsid w:val="00D8783F"/>
    <w:rsid w:val="00D91E0D"/>
    <w:rsid w:val="00D971E0"/>
    <w:rsid w:val="00DA0780"/>
    <w:rsid w:val="00DB0DD3"/>
    <w:rsid w:val="00DB2124"/>
    <w:rsid w:val="00DB47BB"/>
    <w:rsid w:val="00DB59B4"/>
    <w:rsid w:val="00DC0FD3"/>
    <w:rsid w:val="00DC4019"/>
    <w:rsid w:val="00DC4431"/>
    <w:rsid w:val="00DC44FA"/>
    <w:rsid w:val="00DC6E1D"/>
    <w:rsid w:val="00DD4210"/>
    <w:rsid w:val="00DD5C26"/>
    <w:rsid w:val="00DE4065"/>
    <w:rsid w:val="00DE48C8"/>
    <w:rsid w:val="00DE4A17"/>
    <w:rsid w:val="00DE5A27"/>
    <w:rsid w:val="00DF03C8"/>
    <w:rsid w:val="00DF0CAB"/>
    <w:rsid w:val="00DF31C9"/>
    <w:rsid w:val="00E0482E"/>
    <w:rsid w:val="00E0540A"/>
    <w:rsid w:val="00E128CC"/>
    <w:rsid w:val="00E13D6C"/>
    <w:rsid w:val="00E24E96"/>
    <w:rsid w:val="00E264C2"/>
    <w:rsid w:val="00E304F1"/>
    <w:rsid w:val="00E3196E"/>
    <w:rsid w:val="00E3310B"/>
    <w:rsid w:val="00E34189"/>
    <w:rsid w:val="00E41555"/>
    <w:rsid w:val="00E43F30"/>
    <w:rsid w:val="00E445B4"/>
    <w:rsid w:val="00E465B8"/>
    <w:rsid w:val="00E523F2"/>
    <w:rsid w:val="00E572BF"/>
    <w:rsid w:val="00E63313"/>
    <w:rsid w:val="00E63EA7"/>
    <w:rsid w:val="00E7262C"/>
    <w:rsid w:val="00E803AC"/>
    <w:rsid w:val="00E84D14"/>
    <w:rsid w:val="00E85D06"/>
    <w:rsid w:val="00E865E8"/>
    <w:rsid w:val="00E871BB"/>
    <w:rsid w:val="00EA039F"/>
    <w:rsid w:val="00EA39EA"/>
    <w:rsid w:val="00EB0C8E"/>
    <w:rsid w:val="00EB6279"/>
    <w:rsid w:val="00EB7DD1"/>
    <w:rsid w:val="00EC339F"/>
    <w:rsid w:val="00EC4DA3"/>
    <w:rsid w:val="00ED11CD"/>
    <w:rsid w:val="00ED31DB"/>
    <w:rsid w:val="00ED4A4F"/>
    <w:rsid w:val="00EE1E00"/>
    <w:rsid w:val="00EF4213"/>
    <w:rsid w:val="00EF6E01"/>
    <w:rsid w:val="00F03684"/>
    <w:rsid w:val="00F21316"/>
    <w:rsid w:val="00F22275"/>
    <w:rsid w:val="00F34566"/>
    <w:rsid w:val="00F351AF"/>
    <w:rsid w:val="00F412F5"/>
    <w:rsid w:val="00F45ABF"/>
    <w:rsid w:val="00F5286F"/>
    <w:rsid w:val="00F52D08"/>
    <w:rsid w:val="00F55926"/>
    <w:rsid w:val="00F602FF"/>
    <w:rsid w:val="00F61DFE"/>
    <w:rsid w:val="00F62C2F"/>
    <w:rsid w:val="00F6585A"/>
    <w:rsid w:val="00F675E4"/>
    <w:rsid w:val="00F816DB"/>
    <w:rsid w:val="00F84BBC"/>
    <w:rsid w:val="00F90188"/>
    <w:rsid w:val="00F912DB"/>
    <w:rsid w:val="00F915CC"/>
    <w:rsid w:val="00F919E9"/>
    <w:rsid w:val="00FA0400"/>
    <w:rsid w:val="00FA3E94"/>
    <w:rsid w:val="00FA5E16"/>
    <w:rsid w:val="00FB759E"/>
    <w:rsid w:val="00FC4D0B"/>
    <w:rsid w:val="00FC7BF8"/>
    <w:rsid w:val="00FD0977"/>
    <w:rsid w:val="00FE2A73"/>
    <w:rsid w:val="00FE4351"/>
    <w:rsid w:val="00FE5D8F"/>
    <w:rsid w:val="00FE5FE6"/>
    <w:rsid w:val="00FE61C5"/>
    <w:rsid w:val="00FF154E"/>
    <w:rsid w:val="01365F11"/>
    <w:rsid w:val="0139C051"/>
    <w:rsid w:val="0141946C"/>
    <w:rsid w:val="0184B9BA"/>
    <w:rsid w:val="019AEA6A"/>
    <w:rsid w:val="01A0EED2"/>
    <w:rsid w:val="01CDD69C"/>
    <w:rsid w:val="01D07B2B"/>
    <w:rsid w:val="025E053E"/>
    <w:rsid w:val="0267D916"/>
    <w:rsid w:val="029B21D8"/>
    <w:rsid w:val="02A57D2B"/>
    <w:rsid w:val="02A8DBE9"/>
    <w:rsid w:val="02AAF3F0"/>
    <w:rsid w:val="02C093F5"/>
    <w:rsid w:val="035C2197"/>
    <w:rsid w:val="036FDD22"/>
    <w:rsid w:val="037591AF"/>
    <w:rsid w:val="03875508"/>
    <w:rsid w:val="03877ADB"/>
    <w:rsid w:val="04523120"/>
    <w:rsid w:val="045419EE"/>
    <w:rsid w:val="04824E1C"/>
    <w:rsid w:val="049733FB"/>
    <w:rsid w:val="04AA6190"/>
    <w:rsid w:val="04D9EB43"/>
    <w:rsid w:val="05515775"/>
    <w:rsid w:val="057F7160"/>
    <w:rsid w:val="05A90719"/>
    <w:rsid w:val="05E1FD4F"/>
    <w:rsid w:val="05EF3C5D"/>
    <w:rsid w:val="063BE457"/>
    <w:rsid w:val="067A9694"/>
    <w:rsid w:val="068EBBAF"/>
    <w:rsid w:val="06B9225E"/>
    <w:rsid w:val="06F59BE8"/>
    <w:rsid w:val="071EF717"/>
    <w:rsid w:val="07356880"/>
    <w:rsid w:val="0778B37E"/>
    <w:rsid w:val="077DCDB0"/>
    <w:rsid w:val="079FA5B1"/>
    <w:rsid w:val="07A96C2B"/>
    <w:rsid w:val="07D2ED33"/>
    <w:rsid w:val="07F0EC8B"/>
    <w:rsid w:val="07F944FD"/>
    <w:rsid w:val="07F9CC2E"/>
    <w:rsid w:val="085F68A8"/>
    <w:rsid w:val="0863D187"/>
    <w:rsid w:val="088D3CCA"/>
    <w:rsid w:val="08A8450F"/>
    <w:rsid w:val="08EA5E09"/>
    <w:rsid w:val="0906F15F"/>
    <w:rsid w:val="0926B82F"/>
    <w:rsid w:val="096699C5"/>
    <w:rsid w:val="0968661F"/>
    <w:rsid w:val="097BB35B"/>
    <w:rsid w:val="0981F49D"/>
    <w:rsid w:val="09C29784"/>
    <w:rsid w:val="09DD88F6"/>
    <w:rsid w:val="0A2E1090"/>
    <w:rsid w:val="0A380EDD"/>
    <w:rsid w:val="0ABC4F85"/>
    <w:rsid w:val="0AD3F2F6"/>
    <w:rsid w:val="0B0E6305"/>
    <w:rsid w:val="0B31CBD3"/>
    <w:rsid w:val="0B3BD45E"/>
    <w:rsid w:val="0B79A2E5"/>
    <w:rsid w:val="0BB46157"/>
    <w:rsid w:val="0BD768B5"/>
    <w:rsid w:val="0BE6D28C"/>
    <w:rsid w:val="0C33FA2C"/>
    <w:rsid w:val="0C69BDF0"/>
    <w:rsid w:val="0C8839B6"/>
    <w:rsid w:val="0CA8E1DF"/>
    <w:rsid w:val="0CD5A79A"/>
    <w:rsid w:val="0CD718F6"/>
    <w:rsid w:val="0CE9EC4D"/>
    <w:rsid w:val="0CFCB3BC"/>
    <w:rsid w:val="0D0F4743"/>
    <w:rsid w:val="0D2C1422"/>
    <w:rsid w:val="0D3D0373"/>
    <w:rsid w:val="0D4E9D40"/>
    <w:rsid w:val="0D6B8669"/>
    <w:rsid w:val="0D6CEF90"/>
    <w:rsid w:val="0DA8BA9B"/>
    <w:rsid w:val="0DD527B4"/>
    <w:rsid w:val="0DE8BC07"/>
    <w:rsid w:val="0DED08FF"/>
    <w:rsid w:val="0E03469C"/>
    <w:rsid w:val="0E502F92"/>
    <w:rsid w:val="0E6A66D8"/>
    <w:rsid w:val="0E6DCA20"/>
    <w:rsid w:val="0E6F0BBF"/>
    <w:rsid w:val="0E713B53"/>
    <w:rsid w:val="0E770F6F"/>
    <w:rsid w:val="0E91D9AF"/>
    <w:rsid w:val="0EA792EB"/>
    <w:rsid w:val="0F091C71"/>
    <w:rsid w:val="0F0EF06A"/>
    <w:rsid w:val="0F52E528"/>
    <w:rsid w:val="0F58EC9B"/>
    <w:rsid w:val="0F66E4FF"/>
    <w:rsid w:val="0F796B6C"/>
    <w:rsid w:val="0F797AE2"/>
    <w:rsid w:val="0FAA6642"/>
    <w:rsid w:val="0FB76094"/>
    <w:rsid w:val="0FBD08E6"/>
    <w:rsid w:val="101CC629"/>
    <w:rsid w:val="104D6280"/>
    <w:rsid w:val="108C897C"/>
    <w:rsid w:val="1090B6C8"/>
    <w:rsid w:val="10BBD0CB"/>
    <w:rsid w:val="10D3A887"/>
    <w:rsid w:val="10E1B336"/>
    <w:rsid w:val="1131C45E"/>
    <w:rsid w:val="114D7F81"/>
    <w:rsid w:val="1158D691"/>
    <w:rsid w:val="115DC888"/>
    <w:rsid w:val="116080D2"/>
    <w:rsid w:val="11733188"/>
    <w:rsid w:val="118087D3"/>
    <w:rsid w:val="11D1D664"/>
    <w:rsid w:val="11D67818"/>
    <w:rsid w:val="11E3510B"/>
    <w:rsid w:val="11E6797C"/>
    <w:rsid w:val="11E9D8E4"/>
    <w:rsid w:val="11EE8C7B"/>
    <w:rsid w:val="1253F8B1"/>
    <w:rsid w:val="126B8A64"/>
    <w:rsid w:val="12EB875A"/>
    <w:rsid w:val="1375033F"/>
    <w:rsid w:val="138002D9"/>
    <w:rsid w:val="1440CCEE"/>
    <w:rsid w:val="14565636"/>
    <w:rsid w:val="14BE3DA5"/>
    <w:rsid w:val="14E26390"/>
    <w:rsid w:val="14E2F808"/>
    <w:rsid w:val="14E7165A"/>
    <w:rsid w:val="14ED31BC"/>
    <w:rsid w:val="14F90D4A"/>
    <w:rsid w:val="14F9D698"/>
    <w:rsid w:val="1511DC18"/>
    <w:rsid w:val="15182435"/>
    <w:rsid w:val="152BB4BA"/>
    <w:rsid w:val="153472BC"/>
    <w:rsid w:val="1546B492"/>
    <w:rsid w:val="1560A0E2"/>
    <w:rsid w:val="1561C493"/>
    <w:rsid w:val="1562E7E0"/>
    <w:rsid w:val="1570F714"/>
    <w:rsid w:val="15E9CA85"/>
    <w:rsid w:val="15EBF63E"/>
    <w:rsid w:val="15F22697"/>
    <w:rsid w:val="15F3E4F7"/>
    <w:rsid w:val="16031B51"/>
    <w:rsid w:val="161CCF28"/>
    <w:rsid w:val="16265FA9"/>
    <w:rsid w:val="164C1107"/>
    <w:rsid w:val="1678DC05"/>
    <w:rsid w:val="169C0E0A"/>
    <w:rsid w:val="16ABA4AB"/>
    <w:rsid w:val="16E3BA9B"/>
    <w:rsid w:val="16EF4E81"/>
    <w:rsid w:val="1709A9D3"/>
    <w:rsid w:val="17502806"/>
    <w:rsid w:val="176A095E"/>
    <w:rsid w:val="1770D7D5"/>
    <w:rsid w:val="17A0A638"/>
    <w:rsid w:val="17A49570"/>
    <w:rsid w:val="17B8969A"/>
    <w:rsid w:val="17CDEBD4"/>
    <w:rsid w:val="17EFC957"/>
    <w:rsid w:val="17F6B17C"/>
    <w:rsid w:val="181A0452"/>
    <w:rsid w:val="18204DDB"/>
    <w:rsid w:val="18652CF7"/>
    <w:rsid w:val="18A5D95B"/>
    <w:rsid w:val="190DC745"/>
    <w:rsid w:val="19109EFC"/>
    <w:rsid w:val="1919AA30"/>
    <w:rsid w:val="191A9D65"/>
    <w:rsid w:val="1923F730"/>
    <w:rsid w:val="195166AD"/>
    <w:rsid w:val="1959970A"/>
    <w:rsid w:val="19611B73"/>
    <w:rsid w:val="196F009F"/>
    <w:rsid w:val="1972715B"/>
    <w:rsid w:val="199AD130"/>
    <w:rsid w:val="19A00D16"/>
    <w:rsid w:val="19BE8BF0"/>
    <w:rsid w:val="19CAAD03"/>
    <w:rsid w:val="19E384A6"/>
    <w:rsid w:val="19ED76AF"/>
    <w:rsid w:val="1A2BE33E"/>
    <w:rsid w:val="1A41A9BC"/>
    <w:rsid w:val="1A7B64B9"/>
    <w:rsid w:val="1AB186BC"/>
    <w:rsid w:val="1ABD5909"/>
    <w:rsid w:val="1AD7C9E1"/>
    <w:rsid w:val="1B31193B"/>
    <w:rsid w:val="1B4C7C80"/>
    <w:rsid w:val="1B99FB41"/>
    <w:rsid w:val="1BB2EFAB"/>
    <w:rsid w:val="1BB6DBE8"/>
    <w:rsid w:val="1BFD22AC"/>
    <w:rsid w:val="1C13A789"/>
    <w:rsid w:val="1C4A0F15"/>
    <w:rsid w:val="1C5B9FD2"/>
    <w:rsid w:val="1C636DC5"/>
    <w:rsid w:val="1C636FD9"/>
    <w:rsid w:val="1C719365"/>
    <w:rsid w:val="1C7510CB"/>
    <w:rsid w:val="1C80499C"/>
    <w:rsid w:val="1C91E2ED"/>
    <w:rsid w:val="1CF60F29"/>
    <w:rsid w:val="1CFA1154"/>
    <w:rsid w:val="1D251771"/>
    <w:rsid w:val="1D3CC365"/>
    <w:rsid w:val="1D56151F"/>
    <w:rsid w:val="1D732371"/>
    <w:rsid w:val="1D8C936A"/>
    <w:rsid w:val="1D8D8FDD"/>
    <w:rsid w:val="1D9986F0"/>
    <w:rsid w:val="1DA5E234"/>
    <w:rsid w:val="1DD5A4C5"/>
    <w:rsid w:val="1DEB6568"/>
    <w:rsid w:val="1DEF7F95"/>
    <w:rsid w:val="1E4B4DCF"/>
    <w:rsid w:val="1E79654A"/>
    <w:rsid w:val="1E99815F"/>
    <w:rsid w:val="1EC8FFA4"/>
    <w:rsid w:val="1F168323"/>
    <w:rsid w:val="1F2D03D9"/>
    <w:rsid w:val="1F33E8DE"/>
    <w:rsid w:val="1F65FE82"/>
    <w:rsid w:val="1F971769"/>
    <w:rsid w:val="1FA75563"/>
    <w:rsid w:val="1FF7F7F2"/>
    <w:rsid w:val="2013DD12"/>
    <w:rsid w:val="2014192D"/>
    <w:rsid w:val="202BA1FD"/>
    <w:rsid w:val="207CAEA7"/>
    <w:rsid w:val="208DB5E1"/>
    <w:rsid w:val="2093EAFE"/>
    <w:rsid w:val="21137D7D"/>
    <w:rsid w:val="2113813E"/>
    <w:rsid w:val="21184C4A"/>
    <w:rsid w:val="2178A13D"/>
    <w:rsid w:val="21993672"/>
    <w:rsid w:val="21E5789F"/>
    <w:rsid w:val="21F373C0"/>
    <w:rsid w:val="222EA683"/>
    <w:rsid w:val="2239BA75"/>
    <w:rsid w:val="226829F1"/>
    <w:rsid w:val="22AE079B"/>
    <w:rsid w:val="22D8736B"/>
    <w:rsid w:val="22E4C8CD"/>
    <w:rsid w:val="22EB39FB"/>
    <w:rsid w:val="2345F6F4"/>
    <w:rsid w:val="236D65EB"/>
    <w:rsid w:val="237628BC"/>
    <w:rsid w:val="23781A6A"/>
    <w:rsid w:val="238F948B"/>
    <w:rsid w:val="239879B9"/>
    <w:rsid w:val="23B044A1"/>
    <w:rsid w:val="23C26456"/>
    <w:rsid w:val="23FA60F5"/>
    <w:rsid w:val="23FDEDB1"/>
    <w:rsid w:val="23FF6789"/>
    <w:rsid w:val="2448EDB4"/>
    <w:rsid w:val="245079EC"/>
    <w:rsid w:val="24600FF3"/>
    <w:rsid w:val="24891010"/>
    <w:rsid w:val="249AF901"/>
    <w:rsid w:val="24BB3912"/>
    <w:rsid w:val="24EFF012"/>
    <w:rsid w:val="25030FEA"/>
    <w:rsid w:val="252FDB83"/>
    <w:rsid w:val="25447AFB"/>
    <w:rsid w:val="25471496"/>
    <w:rsid w:val="255127A7"/>
    <w:rsid w:val="255CD85C"/>
    <w:rsid w:val="25651EF6"/>
    <w:rsid w:val="2569F434"/>
    <w:rsid w:val="25764805"/>
    <w:rsid w:val="25806AEC"/>
    <w:rsid w:val="2585AD3E"/>
    <w:rsid w:val="258F9D29"/>
    <w:rsid w:val="259DDC9F"/>
    <w:rsid w:val="25ACB88F"/>
    <w:rsid w:val="25ACDC89"/>
    <w:rsid w:val="260714A9"/>
    <w:rsid w:val="260C1686"/>
    <w:rsid w:val="26262DD8"/>
    <w:rsid w:val="2628785A"/>
    <w:rsid w:val="262F856C"/>
    <w:rsid w:val="26696F1D"/>
    <w:rsid w:val="26788159"/>
    <w:rsid w:val="2701B1C0"/>
    <w:rsid w:val="271EC1BD"/>
    <w:rsid w:val="27202CC4"/>
    <w:rsid w:val="2720B7F4"/>
    <w:rsid w:val="27494EF6"/>
    <w:rsid w:val="275E251C"/>
    <w:rsid w:val="27730B25"/>
    <w:rsid w:val="27B78218"/>
    <w:rsid w:val="2884A9A5"/>
    <w:rsid w:val="28BA921E"/>
    <w:rsid w:val="28E087B7"/>
    <w:rsid w:val="290241D9"/>
    <w:rsid w:val="290FFA7B"/>
    <w:rsid w:val="2933285E"/>
    <w:rsid w:val="29B0DEA1"/>
    <w:rsid w:val="29E46FA3"/>
    <w:rsid w:val="29EA4F18"/>
    <w:rsid w:val="2A110C12"/>
    <w:rsid w:val="2A1A420C"/>
    <w:rsid w:val="2A2390ED"/>
    <w:rsid w:val="2A38FF58"/>
    <w:rsid w:val="2A3EA529"/>
    <w:rsid w:val="2A89C10C"/>
    <w:rsid w:val="2A89F0A3"/>
    <w:rsid w:val="2AADBBF6"/>
    <w:rsid w:val="2AD45764"/>
    <w:rsid w:val="2B28B47A"/>
    <w:rsid w:val="2B43200E"/>
    <w:rsid w:val="2B474B6E"/>
    <w:rsid w:val="2B75BB11"/>
    <w:rsid w:val="2B7856C7"/>
    <w:rsid w:val="2B7953DC"/>
    <w:rsid w:val="2BA24E24"/>
    <w:rsid w:val="2BA5BDBD"/>
    <w:rsid w:val="2BB9171F"/>
    <w:rsid w:val="2BDB0C36"/>
    <w:rsid w:val="2BF06A81"/>
    <w:rsid w:val="2BF82178"/>
    <w:rsid w:val="2C39B334"/>
    <w:rsid w:val="2C5BF078"/>
    <w:rsid w:val="2C701F23"/>
    <w:rsid w:val="2C817824"/>
    <w:rsid w:val="2CF81F68"/>
    <w:rsid w:val="2D0B5261"/>
    <w:rsid w:val="2D4FD71F"/>
    <w:rsid w:val="2D6F4358"/>
    <w:rsid w:val="2E4343D7"/>
    <w:rsid w:val="2E61FDDA"/>
    <w:rsid w:val="2E72D60A"/>
    <w:rsid w:val="2E7F3FC4"/>
    <w:rsid w:val="2EB0B916"/>
    <w:rsid w:val="2EF652D7"/>
    <w:rsid w:val="2F1A3DB3"/>
    <w:rsid w:val="2F1ABB6C"/>
    <w:rsid w:val="2F2B3EA9"/>
    <w:rsid w:val="2F420FA1"/>
    <w:rsid w:val="2F5B0732"/>
    <w:rsid w:val="2F5FAC1E"/>
    <w:rsid w:val="2F61FE8C"/>
    <w:rsid w:val="2F92922E"/>
    <w:rsid w:val="301F0CB2"/>
    <w:rsid w:val="305D7F16"/>
    <w:rsid w:val="30794551"/>
    <w:rsid w:val="30C4E047"/>
    <w:rsid w:val="30C80086"/>
    <w:rsid w:val="30CA198A"/>
    <w:rsid w:val="30ED6B4F"/>
    <w:rsid w:val="30F1A8D9"/>
    <w:rsid w:val="313DE479"/>
    <w:rsid w:val="314D7693"/>
    <w:rsid w:val="314DC030"/>
    <w:rsid w:val="318C51F7"/>
    <w:rsid w:val="31C5CF8B"/>
    <w:rsid w:val="31E39892"/>
    <w:rsid w:val="31F8674B"/>
    <w:rsid w:val="323395DB"/>
    <w:rsid w:val="325E2B8E"/>
    <w:rsid w:val="3283982C"/>
    <w:rsid w:val="32AC4D0C"/>
    <w:rsid w:val="32CF366B"/>
    <w:rsid w:val="32DD3DE6"/>
    <w:rsid w:val="32EA2DE3"/>
    <w:rsid w:val="32EC0932"/>
    <w:rsid w:val="3315F5FA"/>
    <w:rsid w:val="331DDCBB"/>
    <w:rsid w:val="3326085C"/>
    <w:rsid w:val="33545A7A"/>
    <w:rsid w:val="337912F4"/>
    <w:rsid w:val="339EA2DA"/>
    <w:rsid w:val="33C366B8"/>
    <w:rsid w:val="33DF36FB"/>
    <w:rsid w:val="33E99471"/>
    <w:rsid w:val="3407E8A0"/>
    <w:rsid w:val="34115E62"/>
    <w:rsid w:val="3437DFD3"/>
    <w:rsid w:val="343D94CD"/>
    <w:rsid w:val="3458B135"/>
    <w:rsid w:val="347130EF"/>
    <w:rsid w:val="347FDC4C"/>
    <w:rsid w:val="34D0EEEB"/>
    <w:rsid w:val="34F87DBF"/>
    <w:rsid w:val="3530080D"/>
    <w:rsid w:val="354A180C"/>
    <w:rsid w:val="355E1950"/>
    <w:rsid w:val="35649DFE"/>
    <w:rsid w:val="35685C47"/>
    <w:rsid w:val="35785F76"/>
    <w:rsid w:val="357BFF2C"/>
    <w:rsid w:val="35B2FA03"/>
    <w:rsid w:val="35CCE1FA"/>
    <w:rsid w:val="35DD65FC"/>
    <w:rsid w:val="35E946DB"/>
    <w:rsid w:val="35F76AC8"/>
    <w:rsid w:val="3671294C"/>
    <w:rsid w:val="36A22F3C"/>
    <w:rsid w:val="36A74489"/>
    <w:rsid w:val="3724A7C3"/>
    <w:rsid w:val="37600B32"/>
    <w:rsid w:val="377355DA"/>
    <w:rsid w:val="37AC0AF1"/>
    <w:rsid w:val="37D0CBA0"/>
    <w:rsid w:val="37DCAE8B"/>
    <w:rsid w:val="37F743E2"/>
    <w:rsid w:val="38054123"/>
    <w:rsid w:val="38325C6B"/>
    <w:rsid w:val="3846EC3A"/>
    <w:rsid w:val="3849A920"/>
    <w:rsid w:val="3867A8CF"/>
    <w:rsid w:val="3871567C"/>
    <w:rsid w:val="38997530"/>
    <w:rsid w:val="38A43EE3"/>
    <w:rsid w:val="38A718FD"/>
    <w:rsid w:val="38BB5CED"/>
    <w:rsid w:val="39230594"/>
    <w:rsid w:val="393D40BF"/>
    <w:rsid w:val="394F29B0"/>
    <w:rsid w:val="395A434D"/>
    <w:rsid w:val="39619786"/>
    <w:rsid w:val="397D42C1"/>
    <w:rsid w:val="397E2A6C"/>
    <w:rsid w:val="398D578D"/>
    <w:rsid w:val="3996B97E"/>
    <w:rsid w:val="39B8378B"/>
    <w:rsid w:val="39C0D60E"/>
    <w:rsid w:val="39CDCF0B"/>
    <w:rsid w:val="3A065820"/>
    <w:rsid w:val="3A106A1D"/>
    <w:rsid w:val="3A1C8E06"/>
    <w:rsid w:val="3A672E9D"/>
    <w:rsid w:val="3AA18317"/>
    <w:rsid w:val="3AB37424"/>
    <w:rsid w:val="3AD2DE14"/>
    <w:rsid w:val="3AD2E01F"/>
    <w:rsid w:val="3ADF4414"/>
    <w:rsid w:val="3AE161AA"/>
    <w:rsid w:val="3AF77BD7"/>
    <w:rsid w:val="3B04EFDF"/>
    <w:rsid w:val="3B3F938C"/>
    <w:rsid w:val="3B5DA2C7"/>
    <w:rsid w:val="3B6D74DF"/>
    <w:rsid w:val="3B85AE9E"/>
    <w:rsid w:val="3BAAA1C0"/>
    <w:rsid w:val="3BD06D88"/>
    <w:rsid w:val="3BD934E5"/>
    <w:rsid w:val="3BEFEC0C"/>
    <w:rsid w:val="3BF441CF"/>
    <w:rsid w:val="3C2CAD7F"/>
    <w:rsid w:val="3C3DF9BB"/>
    <w:rsid w:val="3C7E3C09"/>
    <w:rsid w:val="3C8968F6"/>
    <w:rsid w:val="3C8CC588"/>
    <w:rsid w:val="3CA4A2C5"/>
    <w:rsid w:val="3CAC7D8E"/>
    <w:rsid w:val="3CAD08C7"/>
    <w:rsid w:val="3CCEB045"/>
    <w:rsid w:val="3D032A46"/>
    <w:rsid w:val="3D8E3318"/>
    <w:rsid w:val="3DA571A9"/>
    <w:rsid w:val="3DA93A8D"/>
    <w:rsid w:val="3DBBFEB7"/>
    <w:rsid w:val="3DD8813D"/>
    <w:rsid w:val="3E07989E"/>
    <w:rsid w:val="3E112217"/>
    <w:rsid w:val="3E1BC969"/>
    <w:rsid w:val="3E43F283"/>
    <w:rsid w:val="3E599A28"/>
    <w:rsid w:val="3E7D70A3"/>
    <w:rsid w:val="3E895273"/>
    <w:rsid w:val="3E97174C"/>
    <w:rsid w:val="3ECDAE15"/>
    <w:rsid w:val="3EDBF48F"/>
    <w:rsid w:val="3EFDBE45"/>
    <w:rsid w:val="3F013BD0"/>
    <w:rsid w:val="3F7400F7"/>
    <w:rsid w:val="3FAA6AAE"/>
    <w:rsid w:val="3FD53B95"/>
    <w:rsid w:val="3FD7DC28"/>
    <w:rsid w:val="400F0F31"/>
    <w:rsid w:val="403842C9"/>
    <w:rsid w:val="403DB6C5"/>
    <w:rsid w:val="404F2A46"/>
    <w:rsid w:val="409355A7"/>
    <w:rsid w:val="40ADCCDA"/>
    <w:rsid w:val="40AE1403"/>
    <w:rsid w:val="40B2FBF0"/>
    <w:rsid w:val="40CF2636"/>
    <w:rsid w:val="40FF6F07"/>
    <w:rsid w:val="41083E7D"/>
    <w:rsid w:val="4129AE14"/>
    <w:rsid w:val="416D42B8"/>
    <w:rsid w:val="41866BFD"/>
    <w:rsid w:val="418C1BEC"/>
    <w:rsid w:val="418CC11C"/>
    <w:rsid w:val="419292B9"/>
    <w:rsid w:val="41C01CF3"/>
    <w:rsid w:val="4254944E"/>
    <w:rsid w:val="427384F6"/>
    <w:rsid w:val="42A5EA8C"/>
    <w:rsid w:val="42A6A913"/>
    <w:rsid w:val="42BFD5BC"/>
    <w:rsid w:val="43317D14"/>
    <w:rsid w:val="43A64F03"/>
    <w:rsid w:val="43C96C67"/>
    <w:rsid w:val="43D3AC4A"/>
    <w:rsid w:val="43F63CA6"/>
    <w:rsid w:val="4417CE82"/>
    <w:rsid w:val="441B25A1"/>
    <w:rsid w:val="4423414E"/>
    <w:rsid w:val="44654CF9"/>
    <w:rsid w:val="44CC123D"/>
    <w:rsid w:val="44D5E0CA"/>
    <w:rsid w:val="4511CF5D"/>
    <w:rsid w:val="4523A0DD"/>
    <w:rsid w:val="4548CC09"/>
    <w:rsid w:val="455E078F"/>
    <w:rsid w:val="4582BF11"/>
    <w:rsid w:val="4598092C"/>
    <w:rsid w:val="45AA78BC"/>
    <w:rsid w:val="45CBAEB1"/>
    <w:rsid w:val="45F7767E"/>
    <w:rsid w:val="4628A400"/>
    <w:rsid w:val="462FA1A5"/>
    <w:rsid w:val="463F08E3"/>
    <w:rsid w:val="4640B3DB"/>
    <w:rsid w:val="464A239D"/>
    <w:rsid w:val="46574F75"/>
    <w:rsid w:val="468BAA94"/>
    <w:rsid w:val="46B0269D"/>
    <w:rsid w:val="46DA2869"/>
    <w:rsid w:val="46FA8D1D"/>
    <w:rsid w:val="46FF73EB"/>
    <w:rsid w:val="47004F8B"/>
    <w:rsid w:val="471854FE"/>
    <w:rsid w:val="471A0456"/>
    <w:rsid w:val="4721343C"/>
    <w:rsid w:val="47318CAE"/>
    <w:rsid w:val="473AA090"/>
    <w:rsid w:val="474F9612"/>
    <w:rsid w:val="47592428"/>
    <w:rsid w:val="47BA9A73"/>
    <w:rsid w:val="4804EE37"/>
    <w:rsid w:val="480C512C"/>
    <w:rsid w:val="483666B7"/>
    <w:rsid w:val="484F8F14"/>
    <w:rsid w:val="485FF24A"/>
    <w:rsid w:val="488C1FC6"/>
    <w:rsid w:val="48965D7E"/>
    <w:rsid w:val="48BFDA68"/>
    <w:rsid w:val="48D3186B"/>
    <w:rsid w:val="48D751B6"/>
    <w:rsid w:val="48D90266"/>
    <w:rsid w:val="49156209"/>
    <w:rsid w:val="49566AD4"/>
    <w:rsid w:val="4978549D"/>
    <w:rsid w:val="49859782"/>
    <w:rsid w:val="498A2071"/>
    <w:rsid w:val="499563DC"/>
    <w:rsid w:val="49D7ECFE"/>
    <w:rsid w:val="49EB5F75"/>
    <w:rsid w:val="49EEF2A9"/>
    <w:rsid w:val="4A068E24"/>
    <w:rsid w:val="4A190582"/>
    <w:rsid w:val="4A20041C"/>
    <w:rsid w:val="4A346081"/>
    <w:rsid w:val="4A4736FB"/>
    <w:rsid w:val="4A52C9FA"/>
    <w:rsid w:val="4AB59F36"/>
    <w:rsid w:val="4AC4D418"/>
    <w:rsid w:val="4AF2316E"/>
    <w:rsid w:val="4B120D34"/>
    <w:rsid w:val="4B137FDE"/>
    <w:rsid w:val="4B1E39AC"/>
    <w:rsid w:val="4B25F0D2"/>
    <w:rsid w:val="4B3233B0"/>
    <w:rsid w:val="4B32EDB5"/>
    <w:rsid w:val="4B3A3D68"/>
    <w:rsid w:val="4B833A42"/>
    <w:rsid w:val="4BCDFE40"/>
    <w:rsid w:val="4BCF309F"/>
    <w:rsid w:val="4C09A250"/>
    <w:rsid w:val="4C11E7B6"/>
    <w:rsid w:val="4C257B9C"/>
    <w:rsid w:val="4C372ACA"/>
    <w:rsid w:val="4CBFB7D2"/>
    <w:rsid w:val="4CCFB1F3"/>
    <w:rsid w:val="4CDD213B"/>
    <w:rsid w:val="4CE157B4"/>
    <w:rsid w:val="4D277CAE"/>
    <w:rsid w:val="4D2848E5"/>
    <w:rsid w:val="4D39BBE9"/>
    <w:rsid w:val="4D5C711B"/>
    <w:rsid w:val="4D5D160F"/>
    <w:rsid w:val="4D66B84B"/>
    <w:rsid w:val="4D8D6131"/>
    <w:rsid w:val="4DB12423"/>
    <w:rsid w:val="4DDCDBC1"/>
    <w:rsid w:val="4E18EE39"/>
    <w:rsid w:val="4E416A1E"/>
    <w:rsid w:val="4E74FE21"/>
    <w:rsid w:val="4E7D2815"/>
    <w:rsid w:val="4EA27675"/>
    <w:rsid w:val="4EAE1370"/>
    <w:rsid w:val="4ED3DB28"/>
    <w:rsid w:val="4EF8417C"/>
    <w:rsid w:val="4F23D22B"/>
    <w:rsid w:val="4F3C03C1"/>
    <w:rsid w:val="4F3CCC57"/>
    <w:rsid w:val="4F51AD9B"/>
    <w:rsid w:val="4F623F1B"/>
    <w:rsid w:val="4F7DB004"/>
    <w:rsid w:val="4FA6EC1E"/>
    <w:rsid w:val="4FABBAAD"/>
    <w:rsid w:val="4FD950B7"/>
    <w:rsid w:val="4FF616D7"/>
    <w:rsid w:val="50078846"/>
    <w:rsid w:val="5008A328"/>
    <w:rsid w:val="504CF15D"/>
    <w:rsid w:val="505E98EB"/>
    <w:rsid w:val="50655DFB"/>
    <w:rsid w:val="50A7385A"/>
    <w:rsid w:val="50C9A45B"/>
    <w:rsid w:val="50DE2A50"/>
    <w:rsid w:val="50F2729B"/>
    <w:rsid w:val="515AC33B"/>
    <w:rsid w:val="51D47166"/>
    <w:rsid w:val="521F4C5B"/>
    <w:rsid w:val="522BE427"/>
    <w:rsid w:val="523B6F66"/>
    <w:rsid w:val="52429B13"/>
    <w:rsid w:val="5253013A"/>
    <w:rsid w:val="52772975"/>
    <w:rsid w:val="52A66C4E"/>
    <w:rsid w:val="52CCB1B5"/>
    <w:rsid w:val="52D5A043"/>
    <w:rsid w:val="5317DA5A"/>
    <w:rsid w:val="536CDD30"/>
    <w:rsid w:val="53744A47"/>
    <w:rsid w:val="537ED772"/>
    <w:rsid w:val="53ADF59B"/>
    <w:rsid w:val="53CE074A"/>
    <w:rsid w:val="53EA37D1"/>
    <w:rsid w:val="53EC5AF2"/>
    <w:rsid w:val="540493A7"/>
    <w:rsid w:val="540BA3C8"/>
    <w:rsid w:val="543F388C"/>
    <w:rsid w:val="54593F7D"/>
    <w:rsid w:val="54AE3732"/>
    <w:rsid w:val="54C643D2"/>
    <w:rsid w:val="54C6A4EC"/>
    <w:rsid w:val="54CD643A"/>
    <w:rsid w:val="54EB5EC5"/>
    <w:rsid w:val="5514A9D4"/>
    <w:rsid w:val="55159BE4"/>
    <w:rsid w:val="55378CBB"/>
    <w:rsid w:val="5538DF34"/>
    <w:rsid w:val="55549C39"/>
    <w:rsid w:val="55658CDA"/>
    <w:rsid w:val="55A77429"/>
    <w:rsid w:val="55B54A70"/>
    <w:rsid w:val="55C1F6D1"/>
    <w:rsid w:val="55C823A8"/>
    <w:rsid w:val="5604192D"/>
    <w:rsid w:val="5605F125"/>
    <w:rsid w:val="5623F48B"/>
    <w:rsid w:val="5630BCF1"/>
    <w:rsid w:val="568A81AF"/>
    <w:rsid w:val="56916BA0"/>
    <w:rsid w:val="569C67AD"/>
    <w:rsid w:val="56E2491E"/>
    <w:rsid w:val="5709F614"/>
    <w:rsid w:val="579ECBEA"/>
    <w:rsid w:val="57B0FD7A"/>
    <w:rsid w:val="57BF5E36"/>
    <w:rsid w:val="57C05B98"/>
    <w:rsid w:val="57EFBE41"/>
    <w:rsid w:val="580FDE7B"/>
    <w:rsid w:val="58119D5C"/>
    <w:rsid w:val="581FAD1C"/>
    <w:rsid w:val="5828066A"/>
    <w:rsid w:val="585FD2C7"/>
    <w:rsid w:val="5862C06C"/>
    <w:rsid w:val="586DE4B2"/>
    <w:rsid w:val="58AA88EE"/>
    <w:rsid w:val="58F73687"/>
    <w:rsid w:val="58F8A765"/>
    <w:rsid w:val="590195E6"/>
    <w:rsid w:val="5903D0F6"/>
    <w:rsid w:val="592AB862"/>
    <w:rsid w:val="592CFD3A"/>
    <w:rsid w:val="598F0FDF"/>
    <w:rsid w:val="59B91809"/>
    <w:rsid w:val="59C38337"/>
    <w:rsid w:val="59DCFF28"/>
    <w:rsid w:val="59FE4C61"/>
    <w:rsid w:val="5A0F1F3F"/>
    <w:rsid w:val="5A2AD028"/>
    <w:rsid w:val="5A2E6B7E"/>
    <w:rsid w:val="5A5F8347"/>
    <w:rsid w:val="5A6300AD"/>
    <w:rsid w:val="5A871296"/>
    <w:rsid w:val="5AEB940B"/>
    <w:rsid w:val="5AF50B06"/>
    <w:rsid w:val="5B22EC3F"/>
    <w:rsid w:val="5B8C3394"/>
    <w:rsid w:val="5B961F6F"/>
    <w:rsid w:val="5BA31D45"/>
    <w:rsid w:val="5BA36F2B"/>
    <w:rsid w:val="5BD1CAEB"/>
    <w:rsid w:val="5BE3FC6A"/>
    <w:rsid w:val="5BEFE3AC"/>
    <w:rsid w:val="5C1CE12E"/>
    <w:rsid w:val="5C319A40"/>
    <w:rsid w:val="5C4AC780"/>
    <w:rsid w:val="5C56342B"/>
    <w:rsid w:val="5CB75BFA"/>
    <w:rsid w:val="5CC1DD02"/>
    <w:rsid w:val="5CCF9DE6"/>
    <w:rsid w:val="5CDD484D"/>
    <w:rsid w:val="5CF5160F"/>
    <w:rsid w:val="5D38B7A6"/>
    <w:rsid w:val="5D81D676"/>
    <w:rsid w:val="5D99324F"/>
    <w:rsid w:val="5DCE0588"/>
    <w:rsid w:val="5DCECCEE"/>
    <w:rsid w:val="5DE24617"/>
    <w:rsid w:val="5E3358C9"/>
    <w:rsid w:val="5E52FF10"/>
    <w:rsid w:val="5E675852"/>
    <w:rsid w:val="5EBB62BB"/>
    <w:rsid w:val="5EC89F4B"/>
    <w:rsid w:val="5EE50CA8"/>
    <w:rsid w:val="5EF8DD0A"/>
    <w:rsid w:val="5EFB6F1C"/>
    <w:rsid w:val="5F077B3C"/>
    <w:rsid w:val="5F0FB077"/>
    <w:rsid w:val="5F183982"/>
    <w:rsid w:val="5F441AAA"/>
    <w:rsid w:val="5F49F8B0"/>
    <w:rsid w:val="5F55367B"/>
    <w:rsid w:val="5F9C0471"/>
    <w:rsid w:val="5F9DDFCA"/>
    <w:rsid w:val="5FA717EE"/>
    <w:rsid w:val="5FB54D0C"/>
    <w:rsid w:val="5FDCA7A6"/>
    <w:rsid w:val="5FE021F0"/>
    <w:rsid w:val="5FED9796"/>
    <w:rsid w:val="60315F95"/>
    <w:rsid w:val="6057F815"/>
    <w:rsid w:val="60596AF7"/>
    <w:rsid w:val="605F2873"/>
    <w:rsid w:val="606000A1"/>
    <w:rsid w:val="60AE0EAB"/>
    <w:rsid w:val="60E3A2E6"/>
    <w:rsid w:val="6126DB42"/>
    <w:rsid w:val="612CCB72"/>
    <w:rsid w:val="613F835E"/>
    <w:rsid w:val="615BA16A"/>
    <w:rsid w:val="6169624E"/>
    <w:rsid w:val="61793466"/>
    <w:rsid w:val="61857531"/>
    <w:rsid w:val="61ABE74A"/>
    <w:rsid w:val="61D0C70C"/>
    <w:rsid w:val="61D19A72"/>
    <w:rsid w:val="61F82FB2"/>
    <w:rsid w:val="625D3311"/>
    <w:rsid w:val="62726A0D"/>
    <w:rsid w:val="6287517C"/>
    <w:rsid w:val="6289E53A"/>
    <w:rsid w:val="62A29108"/>
    <w:rsid w:val="62CAA1B8"/>
    <w:rsid w:val="62E1A645"/>
    <w:rsid w:val="62E6C2F5"/>
    <w:rsid w:val="62F50343"/>
    <w:rsid w:val="62F943FE"/>
    <w:rsid w:val="63116FA2"/>
    <w:rsid w:val="6322F761"/>
    <w:rsid w:val="632A2F01"/>
    <w:rsid w:val="6340936D"/>
    <w:rsid w:val="6368C375"/>
    <w:rsid w:val="636AB911"/>
    <w:rsid w:val="6376FA11"/>
    <w:rsid w:val="63910BB9"/>
    <w:rsid w:val="63B81829"/>
    <w:rsid w:val="63C97356"/>
    <w:rsid w:val="63E2071F"/>
    <w:rsid w:val="63E4BBAE"/>
    <w:rsid w:val="63EEF36D"/>
    <w:rsid w:val="6401310B"/>
    <w:rsid w:val="64073D24"/>
    <w:rsid w:val="640C6249"/>
    <w:rsid w:val="640FF543"/>
    <w:rsid w:val="643C46CC"/>
    <w:rsid w:val="6462CF7E"/>
    <w:rsid w:val="6476B725"/>
    <w:rsid w:val="647CBC1D"/>
    <w:rsid w:val="64809FB1"/>
    <w:rsid w:val="6482B43A"/>
    <w:rsid w:val="64A292FE"/>
    <w:rsid w:val="64A4B256"/>
    <w:rsid w:val="64A73A19"/>
    <w:rsid w:val="64B39C25"/>
    <w:rsid w:val="64C3B975"/>
    <w:rsid w:val="64CD331C"/>
    <w:rsid w:val="64F23F28"/>
    <w:rsid w:val="64FBA457"/>
    <w:rsid w:val="650A7AE9"/>
    <w:rsid w:val="650BCB1B"/>
    <w:rsid w:val="65111107"/>
    <w:rsid w:val="656A86E0"/>
    <w:rsid w:val="659551AF"/>
    <w:rsid w:val="65E964D5"/>
    <w:rsid w:val="65EF8CD4"/>
    <w:rsid w:val="6610BFF8"/>
    <w:rsid w:val="661A018A"/>
    <w:rsid w:val="663A9D04"/>
    <w:rsid w:val="6645454D"/>
    <w:rsid w:val="664D0369"/>
    <w:rsid w:val="6688CA34"/>
    <w:rsid w:val="66A64B4A"/>
    <w:rsid w:val="66B02DBD"/>
    <w:rsid w:val="66B47E9A"/>
    <w:rsid w:val="66DCFDE6"/>
    <w:rsid w:val="66E2F0EA"/>
    <w:rsid w:val="6754CC83"/>
    <w:rsid w:val="67A79AB5"/>
    <w:rsid w:val="67B167AD"/>
    <w:rsid w:val="67E093AB"/>
    <w:rsid w:val="67E8D3CA"/>
    <w:rsid w:val="6809A3C2"/>
    <w:rsid w:val="6828CC85"/>
    <w:rsid w:val="685A94B6"/>
    <w:rsid w:val="68B0834C"/>
    <w:rsid w:val="68CE25F3"/>
    <w:rsid w:val="68D100BC"/>
    <w:rsid w:val="68FF69C8"/>
    <w:rsid w:val="697B517F"/>
    <w:rsid w:val="6984A42B"/>
    <w:rsid w:val="698C9C49"/>
    <w:rsid w:val="6991FC74"/>
    <w:rsid w:val="6992DDDC"/>
    <w:rsid w:val="69BBF5BD"/>
    <w:rsid w:val="6A8C8BA4"/>
    <w:rsid w:val="6B109B5E"/>
    <w:rsid w:val="6B1FEF22"/>
    <w:rsid w:val="6B322C63"/>
    <w:rsid w:val="6B46E236"/>
    <w:rsid w:val="6B4A2689"/>
    <w:rsid w:val="6B9FBED5"/>
    <w:rsid w:val="6BD1FCEE"/>
    <w:rsid w:val="6BF85411"/>
    <w:rsid w:val="6C0F6B44"/>
    <w:rsid w:val="6C298B8E"/>
    <w:rsid w:val="6C4833D3"/>
    <w:rsid w:val="6C7B259F"/>
    <w:rsid w:val="6CB28B7F"/>
    <w:rsid w:val="6CB6ED01"/>
    <w:rsid w:val="6CD5D1F1"/>
    <w:rsid w:val="6CD9D22C"/>
    <w:rsid w:val="6CEA909B"/>
    <w:rsid w:val="6CEE717C"/>
    <w:rsid w:val="6CEEDA23"/>
    <w:rsid w:val="6D1F43F9"/>
    <w:rsid w:val="6D279A4C"/>
    <w:rsid w:val="6D3A1760"/>
    <w:rsid w:val="6D3E0CF4"/>
    <w:rsid w:val="6D402C70"/>
    <w:rsid w:val="6D4764DA"/>
    <w:rsid w:val="6D549F8A"/>
    <w:rsid w:val="6D6D40E9"/>
    <w:rsid w:val="6D9CDB46"/>
    <w:rsid w:val="6D9E70AD"/>
    <w:rsid w:val="6DBFA09D"/>
    <w:rsid w:val="6DC6D0FB"/>
    <w:rsid w:val="6E421373"/>
    <w:rsid w:val="6E4579D4"/>
    <w:rsid w:val="6E6CB66A"/>
    <w:rsid w:val="6E982E97"/>
    <w:rsid w:val="6E9EDDF0"/>
    <w:rsid w:val="6EA420B1"/>
    <w:rsid w:val="6EBEC34F"/>
    <w:rsid w:val="6ED9DD55"/>
    <w:rsid w:val="6EE95F9A"/>
    <w:rsid w:val="6EF7AACE"/>
    <w:rsid w:val="6F07FFB6"/>
    <w:rsid w:val="6F1A27DD"/>
    <w:rsid w:val="6FE6385B"/>
    <w:rsid w:val="6FEA59BE"/>
    <w:rsid w:val="6FFCA71B"/>
    <w:rsid w:val="7007B620"/>
    <w:rsid w:val="7054CB54"/>
    <w:rsid w:val="70678791"/>
    <w:rsid w:val="70969B31"/>
    <w:rsid w:val="70E17D4B"/>
    <w:rsid w:val="70E9C562"/>
    <w:rsid w:val="70EE5DB1"/>
    <w:rsid w:val="710138BA"/>
    <w:rsid w:val="71266FC3"/>
    <w:rsid w:val="71347F6D"/>
    <w:rsid w:val="71382437"/>
    <w:rsid w:val="71636119"/>
    <w:rsid w:val="71676691"/>
    <w:rsid w:val="71B59C9B"/>
    <w:rsid w:val="71BB918E"/>
    <w:rsid w:val="71C05175"/>
    <w:rsid w:val="71C7ABA0"/>
    <w:rsid w:val="72022D63"/>
    <w:rsid w:val="721187DB"/>
    <w:rsid w:val="721FFB15"/>
    <w:rsid w:val="72483BC8"/>
    <w:rsid w:val="72593E08"/>
    <w:rsid w:val="7262979F"/>
    <w:rsid w:val="72B19882"/>
    <w:rsid w:val="72E8E4E2"/>
    <w:rsid w:val="730ADF86"/>
    <w:rsid w:val="730F5805"/>
    <w:rsid w:val="7355796B"/>
    <w:rsid w:val="7366933C"/>
    <w:rsid w:val="736E4BD6"/>
    <w:rsid w:val="737F9211"/>
    <w:rsid w:val="73ABC3AC"/>
    <w:rsid w:val="73AE6712"/>
    <w:rsid w:val="73E71B2A"/>
    <w:rsid w:val="7445D2AD"/>
    <w:rsid w:val="74800045"/>
    <w:rsid w:val="74A1116B"/>
    <w:rsid w:val="74BC663A"/>
    <w:rsid w:val="74D79E5B"/>
    <w:rsid w:val="74DBF7EE"/>
    <w:rsid w:val="7508E77F"/>
    <w:rsid w:val="7512214B"/>
    <w:rsid w:val="75130C57"/>
    <w:rsid w:val="75398C9A"/>
    <w:rsid w:val="754B5249"/>
    <w:rsid w:val="75616D3D"/>
    <w:rsid w:val="7589097C"/>
    <w:rsid w:val="7590DECA"/>
    <w:rsid w:val="75BA8CE5"/>
    <w:rsid w:val="75EC0041"/>
    <w:rsid w:val="75F747D2"/>
    <w:rsid w:val="75FB3949"/>
    <w:rsid w:val="760A1B65"/>
    <w:rsid w:val="7610702F"/>
    <w:rsid w:val="7622A308"/>
    <w:rsid w:val="7639F49D"/>
    <w:rsid w:val="7651F6F4"/>
    <w:rsid w:val="765F6ADA"/>
    <w:rsid w:val="7676144C"/>
    <w:rsid w:val="76B45441"/>
    <w:rsid w:val="76CADCCC"/>
    <w:rsid w:val="76D01DA0"/>
    <w:rsid w:val="76E6C252"/>
    <w:rsid w:val="770C5D16"/>
    <w:rsid w:val="7719F3E3"/>
    <w:rsid w:val="77243909"/>
    <w:rsid w:val="772DD288"/>
    <w:rsid w:val="773BF17E"/>
    <w:rsid w:val="774B2150"/>
    <w:rsid w:val="7753A5E0"/>
    <w:rsid w:val="77697B15"/>
    <w:rsid w:val="777E59B0"/>
    <w:rsid w:val="77967856"/>
    <w:rsid w:val="77B6DB25"/>
    <w:rsid w:val="77CD5636"/>
    <w:rsid w:val="77E84A70"/>
    <w:rsid w:val="77F5062D"/>
    <w:rsid w:val="7807E622"/>
    <w:rsid w:val="781C7A2C"/>
    <w:rsid w:val="78314281"/>
    <w:rsid w:val="78549900"/>
    <w:rsid w:val="78716EE7"/>
    <w:rsid w:val="7894C143"/>
    <w:rsid w:val="78ABF0A4"/>
    <w:rsid w:val="78EB2095"/>
    <w:rsid w:val="78FE544C"/>
    <w:rsid w:val="7906C202"/>
    <w:rsid w:val="797A4A85"/>
    <w:rsid w:val="7993ABB4"/>
    <w:rsid w:val="79A2B57B"/>
    <w:rsid w:val="79B626AC"/>
    <w:rsid w:val="7A219D42"/>
    <w:rsid w:val="7A2CFA98"/>
    <w:rsid w:val="7A58C7FE"/>
    <w:rsid w:val="7A616CA3"/>
    <w:rsid w:val="7A6739F0"/>
    <w:rsid w:val="7A78758B"/>
    <w:rsid w:val="7A9ED3D2"/>
    <w:rsid w:val="7AA25DE2"/>
    <w:rsid w:val="7ABD3A3C"/>
    <w:rsid w:val="7ACEB526"/>
    <w:rsid w:val="7AD85D8F"/>
    <w:rsid w:val="7B2CD028"/>
    <w:rsid w:val="7B50255A"/>
    <w:rsid w:val="7B514D3E"/>
    <w:rsid w:val="7B5ADFD3"/>
    <w:rsid w:val="7BA60F1F"/>
    <w:rsid w:val="7BE13B5E"/>
    <w:rsid w:val="7C2D3300"/>
    <w:rsid w:val="7C2DFAED"/>
    <w:rsid w:val="7C825A38"/>
    <w:rsid w:val="7C8E62DB"/>
    <w:rsid w:val="7CAB793A"/>
    <w:rsid w:val="7CC7F851"/>
    <w:rsid w:val="7CDD2DF4"/>
    <w:rsid w:val="7D2D998A"/>
    <w:rsid w:val="7D410CD0"/>
    <w:rsid w:val="7DA8B1BC"/>
    <w:rsid w:val="7DE621CC"/>
    <w:rsid w:val="7DFE213A"/>
    <w:rsid w:val="7E1531A0"/>
    <w:rsid w:val="7E43EA66"/>
    <w:rsid w:val="7E47F3B1"/>
    <w:rsid w:val="7E64F65F"/>
    <w:rsid w:val="7E7392BB"/>
    <w:rsid w:val="7E792741"/>
    <w:rsid w:val="7E81B8EB"/>
    <w:rsid w:val="7E820989"/>
    <w:rsid w:val="7E95F049"/>
    <w:rsid w:val="7EB1596C"/>
    <w:rsid w:val="7F24A97F"/>
    <w:rsid w:val="7F38D2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9F7E42"/>
  <w15:chartTrackingRefBased/>
  <w15:docId w15:val="{DFD3AB4E-8CCE-4F44-AF9D-96564805F6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63EA7"/>
    <w:pPr>
      <w:keepNext/>
      <w:keepLines/>
      <w:spacing w:before="240" w:after="0"/>
      <w:outlineLvl w:val="0"/>
    </w:pPr>
    <w:rPr>
      <w:rFonts w:ascii="Arial" w:eastAsiaTheme="majorEastAsia" w:hAnsi="Arial" w:cstheme="majorBidi"/>
      <w:sz w:val="4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0B5D"/>
    <w:pPr>
      <w:keepNext/>
      <w:keepLines/>
      <w:spacing w:before="360" w:after="120" w:line="276" w:lineRule="auto"/>
      <w:outlineLvl w:val="1"/>
    </w:pPr>
    <w:rPr>
      <w:rFonts w:ascii="Arial" w:eastAsia="Arial" w:hAnsi="Arial" w:cs="Arial"/>
      <w:sz w:val="32"/>
      <w:szCs w:val="32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rsid w:val="00D661C1"/>
  </w:style>
  <w:style w:type="paragraph" w:styleId="Title">
    <w:name w:val="Title"/>
    <w:basedOn w:val="Normal"/>
    <w:next w:val="Normal"/>
    <w:link w:val="TitleChar"/>
    <w:uiPriority w:val="10"/>
    <w:qFormat/>
    <w:rsid w:val="004F737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F737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F5B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F5B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F5B0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F5B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F5B0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079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0790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60B5D"/>
    <w:rPr>
      <w:rFonts w:ascii="Arial" w:eastAsia="Arial" w:hAnsi="Arial" w:cs="Arial"/>
      <w:sz w:val="32"/>
      <w:szCs w:val="32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DB47B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47B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B47B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B47BB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E63EA7"/>
    <w:rPr>
      <w:rFonts w:ascii="Arial" w:eastAsiaTheme="majorEastAsia" w:hAnsi="Arial" w:cstheme="majorBidi"/>
      <w:sz w:val="40"/>
      <w:szCs w:val="32"/>
    </w:rPr>
  </w:style>
  <w:style w:type="character" w:styleId="Hyperlink">
    <w:name w:val="Hyperlink"/>
    <w:basedOn w:val="DefaultParagraphFont"/>
    <w:uiPriority w:val="99"/>
    <w:unhideWhenUsed/>
    <w:rsid w:val="00BD41F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18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04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5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38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43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1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2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33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9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6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0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2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8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5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85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92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72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7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0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1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5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hohbsagdashboard.com/" TargetMode="Externa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hyperlink" Target="https://datahelpdesk.worldbank.org/knowledgebase/articles/906519-world-bank-country-and-lending-groups" TargetMode="Externa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://whohbsagdashboard.com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E5DB8B8DF54114FB58CA97C8A7DE1D3" ma:contentTypeVersion="10" ma:contentTypeDescription="Create a new document." ma:contentTypeScope="" ma:versionID="f03e0e78a49b8705e7d0976ed9829112">
  <xsd:schema xmlns:xsd="http://www.w3.org/2001/XMLSchema" xmlns:xs="http://www.w3.org/2001/XMLSchema" xmlns:p="http://schemas.microsoft.com/office/2006/metadata/properties" xmlns:ns2="6403bfcd-4647-4954-8d13-701cc7bec7c7" targetNamespace="http://schemas.microsoft.com/office/2006/metadata/properties" ma:root="true" ma:fieldsID="1ac660c5e342aa9df5b3951e10521e26" ns2:_="">
    <xsd:import namespace="6403bfcd-4647-4954-8d13-701cc7bec7c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ServiceOCR" minOccurs="0"/>
                <xsd:element ref="ns2:MediaServiceDateTaken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403bfcd-4647-4954-8d13-701cc7bec7c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7D995547-6575-4FB3-B27D-57CFE4575E5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999875A-CA35-447C-A769-AE1BA2430F9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403bfcd-4647-4954-8d13-701cc7bec7c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244406A-ED3A-4633-B8F6-1CADF02EEA29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5</TotalTime>
  <Pages>29</Pages>
  <Words>22882</Words>
  <Characters>130432</Characters>
  <Application>Microsoft Office Word</Application>
  <DocSecurity>0</DocSecurity>
  <Lines>1086</Lines>
  <Paragraphs>306</Paragraphs>
  <ScaleCrop>false</ScaleCrop>
  <Company/>
  <LinksUpToDate>false</LinksUpToDate>
  <CharactersWithSpaces>153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 Villiers, Margaret J</dc:creator>
  <cp:keywords/>
  <dc:description/>
  <cp:lastModifiedBy>de Villiers, Margaret J</cp:lastModifiedBy>
  <cp:revision>651</cp:revision>
  <dcterms:created xsi:type="dcterms:W3CDTF">2020-12-02T13:14:00Z</dcterms:created>
  <dcterms:modified xsi:type="dcterms:W3CDTF">2021-04-14T2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E5DB8B8DF54114FB58CA97C8A7DE1D3</vt:lpwstr>
  </property>
</Properties>
</file>